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02BC45" w14:textId="77F9302A" w:rsidR="005D7D78" w:rsidRPr="00CC2F87" w:rsidRDefault="00115E3D" w:rsidP="00B31DAC">
      <w:pPr>
        <w:pStyle w:val="titlepage"/>
      </w:pPr>
      <w:r w:rsidRPr="00CC2F87">
        <w:tab/>
      </w:r>
    </w:p>
    <w:p w14:paraId="42116C1B" w14:textId="38E49550" w:rsidR="008F2CE2" w:rsidRPr="00CC2F87" w:rsidRDefault="008F657F" w:rsidP="00B31DAC">
      <w:pPr>
        <w:pStyle w:val="titlepage"/>
      </w:pPr>
      <w:r w:rsidRPr="00CC2F87">
        <w:rPr>
          <w:noProof/>
        </w:rPr>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CC2F87">
        <w:br/>
      </w:r>
    </w:p>
    <w:p w14:paraId="2976F9CD" w14:textId="6D322C91" w:rsidR="008F657F" w:rsidRPr="00CC2F87" w:rsidRDefault="008F657F" w:rsidP="00B31DAC">
      <w:pPr>
        <w:pStyle w:val="titlepage"/>
      </w:pPr>
    </w:p>
    <w:p w14:paraId="72E75D98" w14:textId="4EB082D0" w:rsidR="008F657F" w:rsidRPr="00CC2F87" w:rsidRDefault="008F657F" w:rsidP="00B31DAC">
      <w:pPr>
        <w:pStyle w:val="titlepage"/>
      </w:pPr>
    </w:p>
    <w:p w14:paraId="2DB8966F" w14:textId="1D6FE303" w:rsidR="008F657F" w:rsidRPr="00CC2F87" w:rsidRDefault="008F657F" w:rsidP="00B31DAC">
      <w:pPr>
        <w:pStyle w:val="titlepage"/>
      </w:pPr>
    </w:p>
    <w:p w14:paraId="124F1FC5" w14:textId="77777777" w:rsidR="008F657F" w:rsidRPr="00CC2F87" w:rsidRDefault="008F657F" w:rsidP="00B31DAC">
      <w:pPr>
        <w:pStyle w:val="titlepage"/>
      </w:pPr>
    </w:p>
    <w:p w14:paraId="3447CCBD" w14:textId="7DDAF633" w:rsidR="005D7D78" w:rsidRPr="00CC2F87" w:rsidRDefault="005D7D78" w:rsidP="00B31DAC">
      <w:pPr>
        <w:pStyle w:val="titlepage"/>
      </w:pPr>
      <w:r w:rsidRPr="00CC2F87">
        <w:t xml:space="preserve">Master’s </w:t>
      </w:r>
      <w:r w:rsidR="00214C5D" w:rsidRPr="00CC2F87">
        <w:t>t</w:t>
      </w:r>
      <w:r w:rsidRPr="00CC2F87">
        <w:t>hesis</w:t>
      </w:r>
      <w:r w:rsidRPr="00CC2F87">
        <w:br/>
        <w:t>Geoinformatics</w:t>
      </w:r>
      <w:r w:rsidR="00355936">
        <w:br/>
      </w:r>
    </w:p>
    <w:p w14:paraId="4499BF61" w14:textId="68819277" w:rsidR="005D7D78" w:rsidRPr="00CC2F87" w:rsidRDefault="007F0A45" w:rsidP="007F0A45">
      <w:pPr>
        <w:pStyle w:val="normalcentered"/>
      </w:pPr>
      <w:r>
        <w:t>QUIET PATHS FOR PEOPLE:</w:t>
      </w:r>
      <w:r>
        <w:br/>
        <w:t>DEVELOPING ROUTING ANALYSIS AND WEB GIS APPLICATION</w:t>
      </w:r>
      <w:r w:rsidR="00673FA9" w:rsidRPr="00CC2F87">
        <w:br/>
      </w:r>
    </w:p>
    <w:p w14:paraId="632C4065" w14:textId="09AF341F" w:rsidR="005D7D78" w:rsidRPr="00CC2F87" w:rsidRDefault="005D7D78" w:rsidP="00673FA9">
      <w:pPr>
        <w:pStyle w:val="titlepage"/>
      </w:pPr>
      <w:r w:rsidRPr="00CC2F87">
        <w:t>Joose Helle</w:t>
      </w:r>
      <w:r w:rsidRPr="00CC2F87">
        <w:br/>
        <w:t>20</w:t>
      </w:r>
      <w:r w:rsidR="001E4245">
        <w:t>20</w:t>
      </w:r>
    </w:p>
    <w:p w14:paraId="266071E2" w14:textId="054E0139" w:rsidR="008F2CE2" w:rsidRPr="00CC2F87" w:rsidRDefault="001E6923" w:rsidP="00A21B50">
      <w:pPr>
        <w:pStyle w:val="titlepage"/>
      </w:pPr>
      <w:r w:rsidRPr="00CC2F87">
        <w:t>Supervisor:</w:t>
      </w:r>
      <w:r w:rsidRPr="00CC2F87">
        <w:br/>
        <w:t>Tuuli Toivonen</w:t>
      </w:r>
      <w:r w:rsidRPr="00CC2F87">
        <w:br/>
      </w:r>
    </w:p>
    <w:p w14:paraId="69B05E00" w14:textId="77777777" w:rsidR="000C7FB3" w:rsidRPr="00CC2F87" w:rsidRDefault="000C7FB3" w:rsidP="00892903">
      <w:pPr>
        <w:pStyle w:val="titlepage"/>
        <w:jc w:val="left"/>
      </w:pPr>
    </w:p>
    <w:p w14:paraId="5CC84DD4" w14:textId="77777777" w:rsidR="00D61551" w:rsidRPr="00CC2F87" w:rsidRDefault="005D7D78" w:rsidP="00B31DAC">
      <w:pPr>
        <w:pStyle w:val="titlepage"/>
      </w:pPr>
      <w:r w:rsidRPr="00CC2F87">
        <w:t>University of Helsinki</w:t>
      </w:r>
      <w:r w:rsidR="00E14562" w:rsidRPr="00CC2F87">
        <w:br/>
        <w:t>Faculty of Science</w:t>
      </w:r>
      <w:r w:rsidR="00E14562" w:rsidRPr="00CC2F87">
        <w:br/>
      </w:r>
      <w:r w:rsidRPr="00CC2F87">
        <w:t>Department of Geosciences and Geography</w:t>
      </w:r>
    </w:p>
    <w:p w14:paraId="16252DD6" w14:textId="61B1C2BA" w:rsidR="00F90DCB" w:rsidRPr="00CC2F87" w:rsidRDefault="00E14562" w:rsidP="00B31DAC">
      <w:pPr>
        <w:pStyle w:val="titlepage"/>
      </w:pPr>
      <w:r w:rsidRPr="00CC2F87">
        <w:t xml:space="preserve">PL 64 (Gustaf </w:t>
      </w:r>
      <w:proofErr w:type="spellStart"/>
      <w:r w:rsidRPr="00CC2F87">
        <w:t>Hällströmin</w:t>
      </w:r>
      <w:proofErr w:type="spellEnd"/>
      <w:r w:rsidRPr="00CC2F87">
        <w:t xml:space="preserve"> </w:t>
      </w:r>
      <w:proofErr w:type="spellStart"/>
      <w:r w:rsidRPr="00CC2F87">
        <w:t>katu</w:t>
      </w:r>
      <w:proofErr w:type="spellEnd"/>
      <w:r w:rsidRPr="00CC2F87">
        <w:t xml:space="preserve"> 2) </w:t>
      </w:r>
      <w:r w:rsidRPr="00CC2F87">
        <w:br/>
        <w:t xml:space="preserve">00014 </w:t>
      </w:r>
      <w:r w:rsidR="003C7A4B" w:rsidRPr="00CC2F87">
        <w:t>University of Helsinki</w:t>
      </w:r>
      <w:r w:rsidR="00F90DCB" w:rsidRPr="00CC2F87">
        <w:br w:type="page"/>
      </w:r>
    </w:p>
    <w:tbl>
      <w:tblPr>
        <w:tblpPr w:leftFromText="181" w:rightFromText="181" w:vertAnchor="text" w:horzAnchor="margin" w:tblpY="180"/>
        <w:tblW w:w="10371" w:type="dxa"/>
        <w:tblLayout w:type="fixed"/>
        <w:tblLook w:val="0000" w:firstRow="0" w:lastRow="0" w:firstColumn="0" w:lastColumn="0" w:noHBand="0" w:noVBand="0"/>
      </w:tblPr>
      <w:tblGrid>
        <w:gridCol w:w="3274"/>
        <w:gridCol w:w="1424"/>
        <w:gridCol w:w="1007"/>
        <w:gridCol w:w="4666"/>
      </w:tblGrid>
      <w:tr w:rsidR="006A3FD7" w:rsidRPr="00CC2F87" w14:paraId="4BF886AF" w14:textId="77777777" w:rsidTr="002F3343">
        <w:trPr>
          <w:cantSplit/>
          <w:trHeight w:val="254"/>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1C5EDE39" w:rsidR="006A3FD7" w:rsidRPr="00CC2F87" w:rsidRDefault="002F3343" w:rsidP="002F3343">
            <w:pPr>
              <w:pStyle w:val="tiivistelmatitles"/>
              <w:framePr w:hSpace="0" w:wrap="auto" w:vAnchor="margin" w:hAnchor="text" w:yAlign="inline"/>
            </w:pPr>
            <w:r w:rsidRPr="00CC2F87">
              <w:rPr>
                <w:noProof/>
              </w:rPr>
              <w:lastRenderedPageBreak/>
              <w:drawing>
                <wp:anchor distT="0" distB="0" distL="114300" distR="114300" simplePos="0" relativeHeight="251662336" behindDoc="1" locked="0" layoutInCell="1" allowOverlap="1" wp14:anchorId="6505404D" wp14:editId="7E586895">
                  <wp:simplePos x="0" y="0"/>
                  <wp:positionH relativeFrom="column">
                    <wp:posOffset>-175895</wp:posOffset>
                  </wp:positionH>
                  <wp:positionV relativeFrom="page">
                    <wp:posOffset>-697230</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6A3FD7" w:rsidRPr="00CC2F87">
              <w:t>Tiedekunta</w:t>
            </w:r>
            <w:proofErr w:type="spellEnd"/>
            <w:r w:rsidR="006A3FD7" w:rsidRPr="00CC2F87">
              <w:t>/</w:t>
            </w:r>
            <w:proofErr w:type="spellStart"/>
            <w:proofErr w:type="gramStart"/>
            <w:r w:rsidR="006A3FD7" w:rsidRPr="00CC2F87">
              <w:t>Osasto</w:t>
            </w:r>
            <w:proofErr w:type="spellEnd"/>
            <w:r w:rsidR="006A3FD7" w:rsidRPr="00CC2F87">
              <w:t xml:space="preserve">  </w:t>
            </w:r>
            <w:proofErr w:type="spellStart"/>
            <w:r w:rsidR="006A3FD7" w:rsidRPr="00CC2F87">
              <w:t>Fakultet</w:t>
            </w:r>
            <w:proofErr w:type="spellEnd"/>
            <w:proofErr w:type="gramEnd"/>
            <w:r w:rsidR="006A3FD7" w:rsidRPr="00CC2F87">
              <w:t>/</w:t>
            </w:r>
            <w:proofErr w:type="spellStart"/>
            <w:r w:rsidR="006A3FD7" w:rsidRPr="00CC2F87">
              <w:t>Sektion</w:t>
            </w:r>
            <w:proofErr w:type="spellEnd"/>
            <w:r w:rsidR="006A3FD7" w:rsidRPr="00CC2F87">
              <w:t xml:space="preserve"> – Faculty</w:t>
            </w:r>
          </w:p>
          <w:p w14:paraId="5687F2D7" w14:textId="496AEEE0" w:rsidR="006A3FD7" w:rsidRPr="00CC2F87" w:rsidRDefault="006F630C" w:rsidP="000A2BEF">
            <w:pPr>
              <w:pStyle w:val="tiivistelma"/>
              <w:framePr w:hSpace="0" w:wrap="auto" w:vAnchor="margin" w:hAnchor="text" w:yAlign="inline"/>
            </w:pPr>
            <w:r w:rsidRPr="00CC2F87">
              <w:t>Faculty of science</w:t>
            </w:r>
            <w:r w:rsidR="006A3FD7" w:rsidRPr="00CC2F87">
              <w:t xml:space="preserve"> </w:t>
            </w:r>
            <w:r w:rsidR="00FE75A6">
              <w:tab/>
            </w:r>
          </w:p>
        </w:tc>
        <w:tc>
          <w:tcPr>
            <w:tcW w:w="5673" w:type="dxa"/>
            <w:gridSpan w:val="2"/>
            <w:tcBorders>
              <w:top w:val="single" w:sz="12" w:space="0" w:color="auto"/>
              <w:bottom w:val="single" w:sz="6" w:space="0" w:color="auto"/>
              <w:right w:val="single" w:sz="12" w:space="0" w:color="auto"/>
            </w:tcBorders>
          </w:tcPr>
          <w:p w14:paraId="387C065C" w14:textId="77777777" w:rsidR="006A3FD7" w:rsidRPr="00CC2F87" w:rsidRDefault="006A3FD7" w:rsidP="002F3343">
            <w:pPr>
              <w:pStyle w:val="tiivistelmatitles"/>
              <w:framePr w:hSpace="0" w:wrap="auto" w:vAnchor="margin" w:hAnchor="text" w:yAlign="inline"/>
            </w:pPr>
            <w:proofErr w:type="spellStart"/>
            <w:r w:rsidRPr="00CC2F87">
              <w:t>Laitos</w:t>
            </w:r>
            <w:proofErr w:type="spellEnd"/>
            <w:r w:rsidRPr="00CC2F87">
              <w:t>/Institution– Department</w:t>
            </w:r>
          </w:p>
          <w:p w14:paraId="090CD29D" w14:textId="1B8C040B" w:rsidR="006A3FD7" w:rsidRPr="00CC2F87" w:rsidRDefault="006F630C" w:rsidP="000A2BEF">
            <w:pPr>
              <w:pStyle w:val="tiivistelma"/>
              <w:framePr w:hSpace="0" w:wrap="auto" w:vAnchor="margin" w:hAnchor="text" w:yAlign="inline"/>
            </w:pPr>
            <w:r w:rsidRPr="00CC2F87">
              <w:t>Department of Geosciences and Geography</w:t>
            </w:r>
          </w:p>
        </w:tc>
      </w:tr>
      <w:tr w:rsidR="006A3FD7" w:rsidRPr="00CC2F87" w14:paraId="352C400A" w14:textId="77777777" w:rsidTr="002F3343">
        <w:trPr>
          <w:cantSplit/>
          <w:trHeight w:val="192"/>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77777777" w:rsidR="006A3FD7" w:rsidRPr="00CC2F87" w:rsidRDefault="006A3FD7" w:rsidP="002F3343">
            <w:pPr>
              <w:pStyle w:val="tiivistelmatitles"/>
              <w:framePr w:hSpace="0" w:wrap="auto" w:vAnchor="margin" w:hAnchor="text" w:yAlign="inline"/>
            </w:pPr>
            <w:proofErr w:type="spellStart"/>
            <w:r w:rsidRPr="00CC2F87">
              <w:t>Tekijä</w:t>
            </w:r>
            <w:proofErr w:type="spellEnd"/>
            <w:r w:rsidRPr="00CC2F87">
              <w:t>/</w:t>
            </w:r>
            <w:proofErr w:type="spellStart"/>
            <w:r w:rsidRPr="00CC2F87">
              <w:t>Författare</w:t>
            </w:r>
            <w:proofErr w:type="spellEnd"/>
            <w:r w:rsidRPr="00CC2F87">
              <w:t xml:space="preserve"> – Author</w:t>
            </w:r>
          </w:p>
          <w:p w14:paraId="60804D8F" w14:textId="77777777" w:rsidR="006A3FD7" w:rsidRPr="00CC2F87" w:rsidRDefault="006A3FD7" w:rsidP="000A2BEF">
            <w:pPr>
              <w:pStyle w:val="tiivistelma"/>
              <w:framePr w:hSpace="0" w:wrap="auto" w:vAnchor="margin" w:hAnchor="text" w:yAlign="inline"/>
            </w:pPr>
            <w:r w:rsidRPr="00CC2F87">
              <w:t>Joose Helle</w:t>
            </w:r>
          </w:p>
        </w:tc>
      </w:tr>
      <w:tr w:rsidR="006A3FD7" w:rsidRPr="00CC2F87" w14:paraId="302B2D98" w14:textId="77777777" w:rsidTr="002F3343">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289344F1" w:rsidR="006A3FD7" w:rsidRPr="00CC2F87" w:rsidRDefault="006A3FD7" w:rsidP="002F3343">
            <w:pPr>
              <w:pStyle w:val="tiivistelmatitles"/>
              <w:framePr w:hSpace="0" w:wrap="auto" w:vAnchor="margin" w:hAnchor="text" w:yAlign="inline"/>
              <w:rPr>
                <w:sz w:val="32"/>
                <w:szCs w:val="32"/>
              </w:rPr>
            </w:pPr>
            <w:proofErr w:type="spellStart"/>
            <w:r w:rsidRPr="00CC2F87">
              <w:t>Työn</w:t>
            </w:r>
            <w:proofErr w:type="spellEnd"/>
            <w:r w:rsidRPr="00CC2F87">
              <w:t xml:space="preserve"> </w:t>
            </w:r>
            <w:proofErr w:type="spellStart"/>
            <w:r w:rsidRPr="00CC2F87">
              <w:t>nimi</w:t>
            </w:r>
            <w:proofErr w:type="spellEnd"/>
            <w:r w:rsidRPr="00CC2F87">
              <w:t xml:space="preserve"> / </w:t>
            </w:r>
            <w:proofErr w:type="spellStart"/>
            <w:r w:rsidRPr="00CC2F87">
              <w:t>Arbetets</w:t>
            </w:r>
            <w:proofErr w:type="spellEnd"/>
            <w:r w:rsidRPr="00CC2F87">
              <w:t xml:space="preserve"> </w:t>
            </w:r>
            <w:proofErr w:type="spellStart"/>
            <w:r w:rsidRPr="00CC2F87">
              <w:t>titel</w:t>
            </w:r>
            <w:proofErr w:type="spellEnd"/>
            <w:r w:rsidRPr="00CC2F87">
              <w:t xml:space="preserve"> – Title</w:t>
            </w:r>
          </w:p>
          <w:p w14:paraId="3B5E6A92" w14:textId="0880BCB9" w:rsidR="008F25BB" w:rsidRPr="008F25BB" w:rsidRDefault="00431B40" w:rsidP="000A2BEF">
            <w:pPr>
              <w:pStyle w:val="tiivistelma"/>
              <w:framePr w:hSpace="0" w:wrap="auto" w:vAnchor="margin" w:hAnchor="text" w:yAlign="inline"/>
            </w:pPr>
            <w:r>
              <w:t>Quiet paths for people: developing routing analysis and Web GIS application</w:t>
            </w:r>
          </w:p>
        </w:tc>
      </w:tr>
      <w:tr w:rsidR="006A3FD7" w:rsidRPr="00CC2F87" w14:paraId="27384AA2" w14:textId="77777777" w:rsidTr="002F3343">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77777777" w:rsidR="006A3FD7" w:rsidRPr="00CC2F87" w:rsidRDefault="006A3FD7" w:rsidP="002F3343">
            <w:pPr>
              <w:pStyle w:val="tiivistelmatitles"/>
              <w:framePr w:hSpace="0" w:wrap="auto" w:vAnchor="margin" w:hAnchor="text" w:yAlign="inline"/>
            </w:pPr>
            <w:proofErr w:type="spellStart"/>
            <w:r w:rsidRPr="00CC2F87">
              <w:t>Oppiaine</w:t>
            </w:r>
            <w:proofErr w:type="spellEnd"/>
            <w:r w:rsidRPr="00CC2F87">
              <w:t xml:space="preserve"> /</w:t>
            </w:r>
            <w:proofErr w:type="spellStart"/>
            <w:r w:rsidRPr="00CC2F87">
              <w:t>Läroämne</w:t>
            </w:r>
            <w:proofErr w:type="spellEnd"/>
            <w:r w:rsidRPr="00CC2F87">
              <w:t xml:space="preserve"> – Subject</w:t>
            </w:r>
          </w:p>
          <w:p w14:paraId="047C14D8" w14:textId="2D092B10" w:rsidR="006A3FD7" w:rsidRPr="00CC2F87" w:rsidRDefault="00F05007" w:rsidP="000A2BEF">
            <w:pPr>
              <w:pStyle w:val="tiivistelma"/>
              <w:framePr w:hSpace="0" w:wrap="auto" w:vAnchor="margin" w:hAnchor="text" w:yAlign="inline"/>
              <w:rPr>
                <w:sz w:val="16"/>
              </w:rPr>
            </w:pPr>
            <w:r>
              <w:t>G</w:t>
            </w:r>
            <w:r w:rsidR="004A017D" w:rsidRPr="00CC2F87">
              <w:t>eoinformatics</w:t>
            </w:r>
          </w:p>
        </w:tc>
      </w:tr>
      <w:tr w:rsidR="006A3FD7" w:rsidRPr="00CC2F87" w14:paraId="68D5E8DE" w14:textId="77777777" w:rsidTr="002F3343">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CC2F87" w:rsidRDefault="006A3FD7" w:rsidP="002F3343">
            <w:pPr>
              <w:pStyle w:val="tiivistelmatitles"/>
              <w:framePr w:hSpace="0" w:wrap="auto" w:vAnchor="margin" w:hAnchor="text" w:yAlign="inline"/>
            </w:pPr>
            <w:proofErr w:type="spellStart"/>
            <w:r w:rsidRPr="00CC2F87">
              <w:t>Työn</w:t>
            </w:r>
            <w:proofErr w:type="spellEnd"/>
            <w:r w:rsidRPr="00CC2F87">
              <w:t xml:space="preserve"> </w:t>
            </w:r>
            <w:proofErr w:type="spellStart"/>
            <w:r w:rsidRPr="00CC2F87">
              <w:t>laji</w:t>
            </w:r>
            <w:proofErr w:type="spellEnd"/>
            <w:r w:rsidRPr="00CC2F87">
              <w:t>/</w:t>
            </w:r>
            <w:proofErr w:type="spellStart"/>
            <w:r w:rsidRPr="00CC2F87">
              <w:t>Arbetets</w:t>
            </w:r>
            <w:proofErr w:type="spellEnd"/>
            <w:r w:rsidRPr="00CC2F87">
              <w:t xml:space="preserve"> art – Level</w:t>
            </w:r>
          </w:p>
          <w:p w14:paraId="06893C65" w14:textId="5C0AF8F8" w:rsidR="006A3FD7" w:rsidRPr="00CC2F87" w:rsidRDefault="006F630C" w:rsidP="000A2BEF">
            <w:pPr>
              <w:pStyle w:val="tiivistelma"/>
              <w:framePr w:hSpace="0" w:wrap="auto" w:vAnchor="margin" w:hAnchor="text" w:yAlign="inline"/>
              <w:rPr>
                <w:sz w:val="16"/>
              </w:rPr>
            </w:pPr>
            <w:r w:rsidRPr="00CC2F87">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CC2F87" w:rsidRDefault="006A3FD7" w:rsidP="002F3343">
            <w:pPr>
              <w:pStyle w:val="tiivistelmatitles"/>
              <w:framePr w:hSpace="0" w:wrap="auto" w:vAnchor="margin" w:hAnchor="text" w:yAlign="inline"/>
            </w:pPr>
            <w:proofErr w:type="spellStart"/>
            <w:r w:rsidRPr="00CC2F87">
              <w:t>Aika</w:t>
            </w:r>
            <w:proofErr w:type="spellEnd"/>
            <w:r w:rsidRPr="00CC2F87">
              <w:t>/Datum – Month and year</w:t>
            </w:r>
          </w:p>
          <w:p w14:paraId="4E47CE8D" w14:textId="18AEAAD0" w:rsidR="006A3FD7" w:rsidRPr="00CC2F87" w:rsidRDefault="00C74229" w:rsidP="000A2BEF">
            <w:pPr>
              <w:pStyle w:val="tiivistelma"/>
              <w:framePr w:hSpace="0" w:wrap="auto" w:vAnchor="margin" w:hAnchor="text" w:yAlign="inline"/>
              <w:rPr>
                <w:sz w:val="16"/>
              </w:rPr>
            </w:pPr>
            <w:r>
              <w:t>May</w:t>
            </w:r>
            <w:r w:rsidR="006A3FD7" w:rsidRPr="00CC2F87">
              <w:t xml:space="preserve"> 20</w:t>
            </w:r>
            <w:r w:rsidR="00965068">
              <w:t>20</w:t>
            </w:r>
          </w:p>
        </w:tc>
        <w:tc>
          <w:tcPr>
            <w:tcW w:w="4666" w:type="dxa"/>
            <w:tcBorders>
              <w:top w:val="single" w:sz="6" w:space="0" w:color="auto"/>
              <w:bottom w:val="single" w:sz="6" w:space="0" w:color="auto"/>
              <w:right w:val="single" w:sz="12" w:space="0" w:color="auto"/>
            </w:tcBorders>
          </w:tcPr>
          <w:p w14:paraId="33CBC72C" w14:textId="77777777" w:rsidR="006A3FD7" w:rsidRPr="00CC2F87" w:rsidRDefault="006A3FD7" w:rsidP="002F3343">
            <w:pPr>
              <w:pStyle w:val="tiivistelmatitles"/>
              <w:framePr w:hSpace="0" w:wrap="auto" w:vAnchor="margin" w:hAnchor="text" w:yAlign="inline"/>
            </w:pPr>
            <w:proofErr w:type="spellStart"/>
            <w:r w:rsidRPr="00CC2F87">
              <w:t>Sivumäärä</w:t>
            </w:r>
            <w:proofErr w:type="spellEnd"/>
            <w:r w:rsidRPr="00CC2F87">
              <w:t xml:space="preserve">/ </w:t>
            </w:r>
            <w:proofErr w:type="spellStart"/>
            <w:r w:rsidRPr="00CC2F87">
              <w:t>Sidoantal</w:t>
            </w:r>
            <w:proofErr w:type="spellEnd"/>
            <w:r w:rsidRPr="00CC2F87">
              <w:t xml:space="preserve"> – Number of pages</w:t>
            </w:r>
          </w:p>
          <w:p w14:paraId="2BA4B58F" w14:textId="3156D062" w:rsidR="006A3FD7" w:rsidRPr="00CC2F87" w:rsidRDefault="006A3FD7" w:rsidP="000A2BEF">
            <w:pPr>
              <w:pStyle w:val="tiivistelma"/>
              <w:framePr w:hSpace="0" w:wrap="auto" w:vAnchor="margin" w:hAnchor="text" w:yAlign="inline"/>
            </w:pPr>
          </w:p>
        </w:tc>
      </w:tr>
      <w:tr w:rsidR="006A3FD7" w:rsidRPr="00CC2F87" w14:paraId="3B373E4B" w14:textId="77777777" w:rsidTr="002F3343">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01F61907" w:rsidR="006A3FD7" w:rsidRPr="00CC2F87" w:rsidRDefault="006A3FD7" w:rsidP="002F3343">
            <w:pPr>
              <w:pStyle w:val="tiivistelmatitles"/>
              <w:framePr w:hSpace="0" w:wrap="auto" w:vAnchor="margin" w:hAnchor="text" w:yAlign="inline"/>
            </w:pPr>
            <w:proofErr w:type="spellStart"/>
            <w:r w:rsidRPr="00CC2F87">
              <w:t>Tiivistelmä</w:t>
            </w:r>
            <w:proofErr w:type="spellEnd"/>
            <w:r w:rsidRPr="00CC2F87">
              <w:t>/</w:t>
            </w:r>
            <w:proofErr w:type="spellStart"/>
            <w:r w:rsidRPr="00CC2F87">
              <w:t>Referat</w:t>
            </w:r>
            <w:proofErr w:type="spellEnd"/>
            <w:r w:rsidRPr="00CC2F87">
              <w:t xml:space="preserve"> – Abstract</w:t>
            </w:r>
          </w:p>
          <w:p w14:paraId="546B9853" w14:textId="794625E5" w:rsidR="00936EC6" w:rsidRPr="00931F45" w:rsidRDefault="00A07D4E" w:rsidP="000A2BEF">
            <w:pPr>
              <w:pStyle w:val="tiivistelmateksti"/>
              <w:framePr w:hSpace="0" w:wrap="auto" w:yAlign="inline"/>
            </w:pPr>
            <w:r>
              <w:t xml:space="preserve">It </w:t>
            </w:r>
            <w:r w:rsidR="009F14C9">
              <w:t>is likely</w:t>
            </w:r>
            <w:r>
              <w:t xml:space="preserve"> that </w:t>
            </w:r>
            <w:r w:rsidR="00591490" w:rsidRPr="00931F45">
              <w:t xml:space="preserve">journey-time exposure to pollutants may compromise </w:t>
            </w:r>
            <w:r>
              <w:t xml:space="preserve">the </w:t>
            </w:r>
            <w:r w:rsidR="00591490" w:rsidRPr="00931F45">
              <w:t>positive health effects</w:t>
            </w:r>
            <w:r>
              <w:t xml:space="preserve"> </w:t>
            </w:r>
            <w:r w:rsidR="00E84899">
              <w:t>of</w:t>
            </w:r>
            <w:r>
              <w:t xml:space="preserve"> </w:t>
            </w:r>
            <w:r w:rsidRPr="00931F45">
              <w:t>active transport modes (</w:t>
            </w:r>
            <w:r w:rsidR="003611CC">
              <w:t>e.g.</w:t>
            </w:r>
            <w:r w:rsidRPr="00931F45">
              <w:t xml:space="preserve"> walking and cycling)</w:t>
            </w:r>
            <w:r w:rsidR="00591490" w:rsidRPr="00931F45">
              <w:t>.</w:t>
            </w:r>
            <w:r w:rsidR="00121B3D" w:rsidRPr="00931F45">
              <w:t xml:space="preserve"> </w:t>
            </w:r>
            <w:r w:rsidR="00AB1177">
              <w:t xml:space="preserve">One of the pollutants </w:t>
            </w:r>
            <w:r w:rsidR="00121B3D" w:rsidRPr="00931F45">
              <w:t xml:space="preserve">caused by vehicular traffic </w:t>
            </w:r>
            <w:r w:rsidR="00AB1177">
              <w:t xml:space="preserve">is traffic noise, which </w:t>
            </w:r>
            <w:r w:rsidR="00121B3D" w:rsidRPr="00931F45">
              <w:t>is likely to cause various negative health effects such</w:t>
            </w:r>
            <w:r w:rsidR="007F483C">
              <w:t xml:space="preserve"> as</w:t>
            </w:r>
            <w:r w:rsidR="00121B3D" w:rsidRPr="00931F45">
              <w:t xml:space="preserve"> increased stress levels and blood pressure. </w:t>
            </w:r>
            <w:r w:rsidR="003E6E27" w:rsidRPr="00931F45">
              <w:t xml:space="preserve">In prior studies, </w:t>
            </w:r>
            <w:r w:rsidR="002107DE">
              <w:t>individuals’</w:t>
            </w:r>
            <w:r w:rsidR="003E6E27" w:rsidRPr="00931F45">
              <w:t xml:space="preserve"> exposure to community noise has</w:t>
            </w:r>
            <w:r w:rsidR="00AC1AB9" w:rsidRPr="00931F45">
              <w:t xml:space="preserve"> usually</w:t>
            </w:r>
            <w:r w:rsidR="003E6E27" w:rsidRPr="00931F45">
              <w:t xml:space="preserve"> been assessed </w:t>
            </w:r>
            <w:r w:rsidR="001C6BD1">
              <w:t xml:space="preserve">only with respect to </w:t>
            </w:r>
            <w:r w:rsidR="003E6E27" w:rsidRPr="00931F45">
              <w:t>home location</w:t>
            </w:r>
            <w:r w:rsidR="00AC1AB9" w:rsidRPr="00931F45">
              <w:t>, as required by national and international policies</w:t>
            </w:r>
            <w:r w:rsidR="003E6E27" w:rsidRPr="00931F45">
              <w:t xml:space="preserve">. </w:t>
            </w:r>
            <w:r w:rsidR="005A19EB" w:rsidRPr="00931F45">
              <w:t xml:space="preserve">However, </w:t>
            </w:r>
            <w:r w:rsidR="00B07FCD">
              <w:t xml:space="preserve">these </w:t>
            </w:r>
            <w:r w:rsidR="00AC1AB9" w:rsidRPr="00931F45">
              <w:t xml:space="preserve">static </w:t>
            </w:r>
            <w:r w:rsidR="00B07FCD">
              <w:t xml:space="preserve">exposure assessments </w:t>
            </w:r>
            <w:r w:rsidR="00BE5F20">
              <w:t xml:space="preserve">most likely </w:t>
            </w:r>
            <w:r w:rsidR="00B07FCD">
              <w:t xml:space="preserve">ignore </w:t>
            </w:r>
            <w:r w:rsidR="005A19EB" w:rsidRPr="00931F45">
              <w:t xml:space="preserve">a substantial share of </w:t>
            </w:r>
            <w:r w:rsidR="00B07FCD">
              <w:t>individuals’</w:t>
            </w:r>
            <w:r w:rsidR="005A19EB" w:rsidRPr="00931F45">
              <w:t xml:space="preserve"> total daily </w:t>
            </w:r>
            <w:r w:rsidR="007B5635">
              <w:t xml:space="preserve">noise </w:t>
            </w:r>
            <w:r w:rsidR="005A19EB" w:rsidRPr="00931F45">
              <w:t>exposure</w:t>
            </w:r>
            <w:r w:rsidR="00D00F4B" w:rsidRPr="00931F45">
              <w:t xml:space="preserve"> </w:t>
            </w:r>
            <w:r w:rsidR="00CF6F1E">
              <w:t>that occurs while they are</w:t>
            </w:r>
            <w:r w:rsidR="00D00F4B" w:rsidRPr="00931F45">
              <w:t xml:space="preserve"> on the move</w:t>
            </w:r>
            <w:r w:rsidR="005A19EB" w:rsidRPr="00931F45">
              <w:t>.</w:t>
            </w:r>
            <w:r w:rsidR="00BE5F20">
              <w:t xml:space="preserve"> </w:t>
            </w:r>
            <w:r w:rsidR="00936EC6">
              <w:t xml:space="preserve">Hence, new methods are needed for both assessing </w:t>
            </w:r>
            <w:r w:rsidR="00C07D04">
              <w:t xml:space="preserve">and reducing </w:t>
            </w:r>
            <w:r w:rsidR="00936EC6">
              <w:t>journey-time exposure</w:t>
            </w:r>
            <w:r w:rsidR="00F30AF9">
              <w:t xml:space="preserve"> to traffic noise as well as </w:t>
            </w:r>
            <w:r w:rsidR="00C904E8">
              <w:t xml:space="preserve">to </w:t>
            </w:r>
            <w:r w:rsidR="00F30AF9">
              <w:t>other pollutants</w:t>
            </w:r>
            <w:r w:rsidR="00936EC6">
              <w:t xml:space="preserve">. </w:t>
            </w:r>
          </w:p>
          <w:p w14:paraId="43996940" w14:textId="6ACC2BEB" w:rsidR="005036D2" w:rsidRPr="00931F45" w:rsidRDefault="004442F2" w:rsidP="000A2BEF">
            <w:pPr>
              <w:pStyle w:val="tiivistelmateksti"/>
              <w:framePr w:hSpace="0" w:wrap="auto" w:yAlign="inline"/>
            </w:pPr>
            <w:r w:rsidRPr="00931F45">
              <w:t xml:space="preserve">In this study, I developed a multifunctional routing application for </w:t>
            </w:r>
            <w:r w:rsidR="002E536E">
              <w:t xml:space="preserve">1) </w:t>
            </w:r>
            <w:r w:rsidRPr="00931F45">
              <w:t xml:space="preserve">finding shortest </w:t>
            </w:r>
            <w:r w:rsidR="004A3E58">
              <w:t xml:space="preserve">paths, </w:t>
            </w:r>
            <w:r w:rsidR="002E536E">
              <w:t xml:space="preserve">2) </w:t>
            </w:r>
            <w:r w:rsidRPr="00931F45">
              <w:t xml:space="preserve">assessing dynamic exposure to noise on </w:t>
            </w:r>
            <w:r w:rsidR="00770089" w:rsidRPr="00931F45">
              <w:t>the paths</w:t>
            </w:r>
            <w:r w:rsidR="004A3E58">
              <w:t xml:space="preserve"> and 3) finding </w:t>
            </w:r>
            <w:r w:rsidR="004A76A9">
              <w:t>alternative,</w:t>
            </w:r>
            <w:r w:rsidR="004A3E58">
              <w:t xml:space="preserve"> quieter</w:t>
            </w:r>
            <w:r w:rsidR="004A76A9">
              <w:t xml:space="preserve"> </w:t>
            </w:r>
            <w:r w:rsidR="004A3E58">
              <w:t>paths</w:t>
            </w:r>
            <w:r w:rsidR="0035405D">
              <w:t xml:space="preserve"> for walking</w:t>
            </w:r>
            <w:r w:rsidRPr="00931F45">
              <w:t>.</w:t>
            </w:r>
            <w:r w:rsidR="003201BC" w:rsidRPr="00931F45">
              <w:t xml:space="preserve"> </w:t>
            </w:r>
            <w:r w:rsidR="006937C7" w:rsidRPr="00931F45">
              <w:t xml:space="preserve">The application uses street network data from OpenStreetMap and modelled traffic noise data of typical daytime traffic noise levels. </w:t>
            </w:r>
            <w:r w:rsidR="003201BC" w:rsidRPr="00931F45">
              <w:t xml:space="preserve">The </w:t>
            </w:r>
            <w:r w:rsidR="0035405D">
              <w:t>underlying least cost path (LCP) analysis</w:t>
            </w:r>
            <w:r w:rsidR="003201BC" w:rsidRPr="00931F45">
              <w:t xml:space="preserve"> </w:t>
            </w:r>
            <w:r w:rsidR="00FB7AE3" w:rsidRPr="00931F45">
              <w:t>employs</w:t>
            </w:r>
            <w:r w:rsidR="003201BC" w:rsidRPr="00931F45">
              <w:t xml:space="preserve"> a custom</w:t>
            </w:r>
            <w:r w:rsidR="00747A90" w:rsidRPr="00931F45">
              <w:t>-designed</w:t>
            </w:r>
            <w:r w:rsidR="003201BC" w:rsidRPr="00931F45">
              <w:t xml:space="preserve"> environmental impedance function for</w:t>
            </w:r>
            <w:r w:rsidR="005115F7">
              <w:t xml:space="preserve"> noise</w:t>
            </w:r>
            <w:r w:rsidR="00B147E7">
              <w:t xml:space="preserve"> and a set of (various) noise sensitivity coefficients</w:t>
            </w:r>
            <w:r w:rsidR="003201BC" w:rsidRPr="00931F45">
              <w:t>.</w:t>
            </w:r>
            <w:r w:rsidR="005B0CD6">
              <w:t xml:space="preserve"> </w:t>
            </w:r>
            <w:r w:rsidRPr="00931F45">
              <w:t>I defined a set</w:t>
            </w:r>
            <w:r w:rsidR="001E7A92">
              <w:t xml:space="preserve"> of</w:t>
            </w:r>
            <w:r w:rsidRPr="00931F45">
              <w:t xml:space="preserve"> </w:t>
            </w:r>
            <w:r w:rsidR="00CF5FFC">
              <w:t>indices</w:t>
            </w:r>
            <w:r w:rsidRPr="00931F45">
              <w:t xml:space="preserve"> for quantifying and comparing </w:t>
            </w:r>
            <w:r w:rsidR="009D29D7" w:rsidRPr="00931F45">
              <w:t xml:space="preserve">dynamic (i.e. journey-time) </w:t>
            </w:r>
            <w:r w:rsidRPr="00931F45">
              <w:t xml:space="preserve">exposure to </w:t>
            </w:r>
            <w:r w:rsidR="001C1730">
              <w:t>high</w:t>
            </w:r>
            <w:r w:rsidR="00E172F8">
              <w:t xml:space="preserve"> levels of noise</w:t>
            </w:r>
            <w:r w:rsidRPr="00931F45">
              <w:t xml:space="preserve">. </w:t>
            </w:r>
            <w:r w:rsidR="00E04531" w:rsidRPr="00931F45">
              <w:t xml:space="preserve">I applied the </w:t>
            </w:r>
            <w:r w:rsidR="00F57488" w:rsidRPr="00931F45">
              <w:t xml:space="preserve">developed </w:t>
            </w:r>
            <w:r w:rsidR="002224C8">
              <w:t>routing</w:t>
            </w:r>
            <w:r w:rsidR="00F57488" w:rsidRPr="00931F45">
              <w:t xml:space="preserve"> application </w:t>
            </w:r>
            <w:r w:rsidR="00E04531" w:rsidRPr="00931F45">
              <w:t xml:space="preserve">in </w:t>
            </w:r>
            <w:r w:rsidR="006937C7">
              <w:t>a case study of</w:t>
            </w:r>
            <w:r w:rsidR="00E04531" w:rsidRPr="00931F45">
              <w:t xml:space="preserve"> </w:t>
            </w:r>
            <w:r w:rsidR="006E0261" w:rsidRPr="00931F45">
              <w:t xml:space="preserve">pedestrians’ </w:t>
            </w:r>
            <w:r w:rsidR="00F95984" w:rsidRPr="00931F45">
              <w:t>dynamic exposure to noise on commuting related walks</w:t>
            </w:r>
            <w:r w:rsidRPr="00931F45">
              <w:t xml:space="preserve"> in</w:t>
            </w:r>
            <w:r w:rsidR="006937C7">
              <w:t xml:space="preserve"> </w:t>
            </w:r>
            <w:r w:rsidRPr="00931F45">
              <w:t>Helsinki</w:t>
            </w:r>
            <w:r w:rsidR="00F95984" w:rsidRPr="00931F45">
              <w:t xml:space="preserve">. The walks were </w:t>
            </w:r>
            <w:r w:rsidR="006E0261" w:rsidRPr="00931F45">
              <w:t xml:space="preserve">projected </w:t>
            </w:r>
            <w:r w:rsidR="00F95984" w:rsidRPr="00931F45">
              <w:t xml:space="preserve">by </w:t>
            </w:r>
            <w:r w:rsidR="00496956" w:rsidRPr="00931F45">
              <w:t xml:space="preserve">carrying out </w:t>
            </w:r>
            <w:r w:rsidR="006E0261" w:rsidRPr="00931F45">
              <w:t xml:space="preserve">an </w:t>
            </w:r>
            <w:r w:rsidR="00F95984" w:rsidRPr="00931F45">
              <w:t>extensive public transport itinerary planning</w:t>
            </w:r>
            <w:r w:rsidR="008059B3" w:rsidRPr="00931F45">
              <w:t xml:space="preserve"> on</w:t>
            </w:r>
            <w:r w:rsidR="00DE0763" w:rsidRPr="00931F45">
              <w:t xml:space="preserve"> </w:t>
            </w:r>
            <w:r w:rsidR="00F95984" w:rsidRPr="00931F45">
              <w:t>census based commuting</w:t>
            </w:r>
            <w:r w:rsidR="00496956" w:rsidRPr="00931F45">
              <w:t xml:space="preserve"> flow</w:t>
            </w:r>
            <w:r w:rsidR="00F95984" w:rsidRPr="00931F45">
              <w:t xml:space="preserve"> data.</w:t>
            </w:r>
            <w:r w:rsidR="00DD3614" w:rsidRPr="00931F45">
              <w:t xml:space="preserve"> </w:t>
            </w:r>
            <w:r w:rsidR="00E04531" w:rsidRPr="00931F45">
              <w:t xml:space="preserve">Statistical analysis was carried out to </w:t>
            </w:r>
            <w:r w:rsidR="00EC3000" w:rsidRPr="00931F45">
              <w:t>explore</w:t>
            </w:r>
            <w:r w:rsidR="00E04531" w:rsidRPr="00931F45">
              <w:t xml:space="preserve"> the </w:t>
            </w:r>
            <w:r w:rsidR="00E822DF" w:rsidRPr="00931F45">
              <w:t>average</w:t>
            </w:r>
            <w:r w:rsidR="00514B5B" w:rsidRPr="00931F45">
              <w:t xml:space="preserve"> dynamic</w:t>
            </w:r>
            <w:r w:rsidR="00E822DF" w:rsidRPr="00931F45">
              <w:t xml:space="preserve"> </w:t>
            </w:r>
            <w:r w:rsidR="00E04531" w:rsidRPr="00931F45">
              <w:t xml:space="preserve">noise exposures at </w:t>
            </w:r>
            <w:r w:rsidR="00C00C88" w:rsidRPr="00931F45">
              <w:t xml:space="preserve">both </w:t>
            </w:r>
            <w:r w:rsidR="001B588B">
              <w:t>municipality</w:t>
            </w:r>
            <w:r w:rsidR="00E04531" w:rsidRPr="00931F45">
              <w:t xml:space="preserve"> and neighborhood level. </w:t>
            </w:r>
            <w:r w:rsidR="007D3025" w:rsidRPr="00931F45">
              <w:t>Also</w:t>
            </w:r>
            <w:r w:rsidR="007B7A64" w:rsidRPr="00931F45">
              <w:t>,</w:t>
            </w:r>
            <w:r w:rsidR="007D3025" w:rsidRPr="00931F45">
              <w:t xml:space="preserve"> achievable reductions in exposure to traffic noise by taking quieter paths </w:t>
            </w:r>
            <w:r w:rsidR="001B588B">
              <w:t>were</w:t>
            </w:r>
            <w:r w:rsidR="007D3025" w:rsidRPr="00931F45">
              <w:t xml:space="preserve"> assessed </w:t>
            </w:r>
            <w:r w:rsidR="006C6105">
              <w:t>with</w:t>
            </w:r>
            <w:r w:rsidR="007D3025" w:rsidRPr="00931F45">
              <w:t xml:space="preserve"> statistical means</w:t>
            </w:r>
            <w:r w:rsidR="001A359C" w:rsidRPr="00931F45">
              <w:t xml:space="preserve"> </w:t>
            </w:r>
            <w:r w:rsidR="002F71FC">
              <w:t>by</w:t>
            </w:r>
            <w:r w:rsidR="00A21674" w:rsidRPr="00931F45">
              <w:t xml:space="preserve"> </w:t>
            </w:r>
            <w:r w:rsidR="001B588B">
              <w:t xml:space="preserve">a subset of </w:t>
            </w:r>
            <w:r w:rsidR="001A359C" w:rsidRPr="00931F45">
              <w:t xml:space="preserve">12180 </w:t>
            </w:r>
            <w:r w:rsidR="00EC549D">
              <w:t>commuting related walks</w:t>
            </w:r>
            <w:r w:rsidR="00B80FD1">
              <w:t xml:space="preserve"> (</w:t>
            </w:r>
            <w:r w:rsidR="00B80FD1" w:rsidRPr="00931F45">
              <w:t>OD pairs</w:t>
            </w:r>
            <w:r w:rsidR="00EC549D">
              <w:t>)</w:t>
            </w:r>
            <w:r w:rsidR="001A359C" w:rsidRPr="00931F45">
              <w:t>.</w:t>
            </w:r>
            <w:r w:rsidR="00B80FD1">
              <w:t xml:space="preserve"> </w:t>
            </w:r>
          </w:p>
          <w:p w14:paraId="04BFE5C2" w14:textId="26777582" w:rsidR="00DB1FA1" w:rsidRDefault="0011262B" w:rsidP="000A2BEF">
            <w:pPr>
              <w:pStyle w:val="tiivistelmateksti"/>
              <w:framePr w:hSpace="0" w:wrap="auto" w:yAlign="inline"/>
            </w:pPr>
            <w:r w:rsidRPr="00931F45">
              <w:t>The results show significant spatial variation in average dynamic noise exposure between neighborhoods</w:t>
            </w:r>
            <w:r w:rsidR="001A359C" w:rsidRPr="00931F45">
              <w:t xml:space="preserve"> but also significant achievable reductions in noise exposure </w:t>
            </w:r>
            <w:r w:rsidR="00DE079D" w:rsidRPr="00931F45">
              <w:t>by quieter paths</w:t>
            </w:r>
            <w:r w:rsidR="00C15201">
              <w:t>;</w:t>
            </w:r>
            <w:r w:rsidR="001D1952">
              <w:t xml:space="preserve"> </w:t>
            </w:r>
            <w:r w:rsidR="00C15201">
              <w:t>d</w:t>
            </w:r>
            <w:r w:rsidR="001D1952">
              <w:t xml:space="preserve">epending on the situation, quieter paths provide </w:t>
            </w:r>
            <w:r w:rsidR="001D1952" w:rsidRPr="00913AEB">
              <w:t>12–57 % mean reduction in exposure to noise levels higher than 65 dB and 1.6–9.6 dB mean reduction in mean dB</w:t>
            </w:r>
            <w:r w:rsidR="00A96768">
              <w:t xml:space="preserve"> (compared to the shortest paths)</w:t>
            </w:r>
            <w:r w:rsidR="001D1952">
              <w:t>.</w:t>
            </w:r>
            <w:r w:rsidR="00DE079D" w:rsidRPr="00931F45">
              <w:t xml:space="preserve"> </w:t>
            </w:r>
            <w:r w:rsidR="00931F45" w:rsidRPr="00931F45">
              <w:t xml:space="preserve">I </w:t>
            </w:r>
            <w:r w:rsidR="00AB6019">
              <w:t xml:space="preserve">have </w:t>
            </w:r>
            <w:r w:rsidR="00931F45" w:rsidRPr="00931F45">
              <w:t>published the quiet path routing application as a web-based quiet path routing API (application programming interface) and developed an accompanying quiet path route planner as a mobile-friendly interactive web map application. The online quiet path route planner demonstrates the applicability of the quiet path routing method in real-life situations</w:t>
            </w:r>
            <w:r w:rsidR="00E44335">
              <w:t xml:space="preserve"> and thus </w:t>
            </w:r>
            <w:r w:rsidR="00EC279A">
              <w:t xml:space="preserve">can </w:t>
            </w:r>
            <w:r w:rsidR="00D609B5">
              <w:t>help</w:t>
            </w:r>
            <w:r w:rsidR="00931F45" w:rsidRPr="00931F45">
              <w:t xml:space="preserve"> pedestrians to choose quieter paths.</w:t>
            </w:r>
            <w:r w:rsidR="00931F45">
              <w:t xml:space="preserve"> </w:t>
            </w:r>
            <w:r w:rsidR="00E44335">
              <w:t>Since</w:t>
            </w:r>
            <w:r w:rsidR="001654F0">
              <w:t xml:space="preserve"> t</w:t>
            </w:r>
            <w:r w:rsidR="00931F45">
              <w:t>he quiet path rout</w:t>
            </w:r>
            <w:r w:rsidR="00E946DB">
              <w:t xml:space="preserve">ing </w:t>
            </w:r>
            <w:r w:rsidR="00931F45">
              <w:t xml:space="preserve">API </w:t>
            </w:r>
            <w:r w:rsidR="006F68F1">
              <w:t xml:space="preserve">is </w:t>
            </w:r>
            <w:r w:rsidR="005B6B42">
              <w:t>open</w:t>
            </w:r>
            <w:r w:rsidR="001654F0">
              <w:t xml:space="preserve">, </w:t>
            </w:r>
            <w:r w:rsidR="00931F45">
              <w:t xml:space="preserve">anyone </w:t>
            </w:r>
            <w:r w:rsidR="001654F0">
              <w:t xml:space="preserve">can </w:t>
            </w:r>
            <w:r w:rsidR="00931F45">
              <w:t xml:space="preserve">query short and </w:t>
            </w:r>
            <w:r w:rsidR="006E62E3">
              <w:t>quiet</w:t>
            </w:r>
            <w:r w:rsidR="00931F45">
              <w:t xml:space="preserve"> paths equipped with attributes on journey-time exposure</w:t>
            </w:r>
            <w:r w:rsidR="003D01E7">
              <w:t xml:space="preserve"> to noise</w:t>
            </w:r>
            <w:r w:rsidR="00931F45">
              <w:t>.</w:t>
            </w:r>
            <w:r w:rsidR="00EB3F96">
              <w:t xml:space="preserve"> </w:t>
            </w:r>
            <w:r w:rsidR="00E207AC">
              <w:t xml:space="preserve">All methods </w:t>
            </w:r>
            <w:r w:rsidR="00B54AA6">
              <w:t xml:space="preserve">and source codes </w:t>
            </w:r>
            <w:r w:rsidR="00E207AC">
              <w:t>developed in the study are openly available in GitHub.</w:t>
            </w:r>
            <w:r w:rsidR="0068148A">
              <w:t xml:space="preserve"> </w:t>
            </w:r>
          </w:p>
          <w:p w14:paraId="52B9C13E" w14:textId="43C9799D" w:rsidR="00313074" w:rsidRPr="00CC2F87" w:rsidRDefault="008D2A94" w:rsidP="000A2BEF">
            <w:pPr>
              <w:pStyle w:val="tiivistelmateksti"/>
              <w:framePr w:hSpace="0" w:wrap="auto" w:yAlign="inline"/>
            </w:pPr>
            <w:r>
              <w:t xml:space="preserve">Individuals’ and urban planners’ awareness of dynamic exposure to noise </w:t>
            </w:r>
            <w:r w:rsidR="001B38E7">
              <w:t xml:space="preserve">and other pollutants </w:t>
            </w:r>
            <w:r>
              <w:t xml:space="preserve">should be further increased with dynamic exposure assessments and exposure-aware routing applications. </w:t>
            </w:r>
            <w:r w:rsidR="00E21C55">
              <w:t>The results</w:t>
            </w:r>
            <w:r w:rsidR="00CA5408">
              <w:t xml:space="preserve"> of this thesis</w:t>
            </w:r>
            <w:r w:rsidR="00E21C55">
              <w:t xml:space="preserve"> </w:t>
            </w:r>
            <w:r w:rsidR="007623D8">
              <w:t>show</w:t>
            </w:r>
            <w:r w:rsidR="00E21C55">
              <w:t xml:space="preserve"> that at least the following </w:t>
            </w:r>
            <w:r w:rsidR="001E2DFF">
              <w:t xml:space="preserve">three </w:t>
            </w:r>
            <w:r w:rsidR="00E21C55">
              <w:t xml:space="preserve">factors affect the achievable reduction in noise exposure </w:t>
            </w:r>
            <w:r w:rsidR="004C535C">
              <w:t xml:space="preserve">on </w:t>
            </w:r>
            <w:r w:rsidR="008C627C">
              <w:t xml:space="preserve">alternative </w:t>
            </w:r>
            <w:r w:rsidR="00E21C55">
              <w:t xml:space="preserve">paths: 1) </w:t>
            </w:r>
            <w:r w:rsidR="00F0191B">
              <w:t xml:space="preserve">exposure </w:t>
            </w:r>
            <w:r w:rsidR="00F474D9">
              <w:t xml:space="preserve">to noise </w:t>
            </w:r>
            <w:r w:rsidR="00F0191B">
              <w:t>on the shortest path, 2) length of the shortest path and 3) additional length of the quiet path.</w:t>
            </w:r>
            <w:r w:rsidR="000136BE">
              <w:t xml:space="preserve"> </w:t>
            </w:r>
            <w:r w:rsidR="004A76A9">
              <w:t xml:space="preserve"> </w:t>
            </w:r>
            <w:r w:rsidR="00E622B5">
              <w:t>When</w:t>
            </w:r>
            <w:r w:rsidR="002F3343">
              <w:t xml:space="preserve"> </w:t>
            </w:r>
            <w:r w:rsidR="00AC3753">
              <w:t>developing</w:t>
            </w:r>
            <w:r w:rsidR="002F3343">
              <w:t xml:space="preserve"> exposure-based routing further</w:t>
            </w:r>
            <w:r w:rsidR="003C1127">
              <w:t xml:space="preserve">, attempts should be made to </w:t>
            </w:r>
            <w:r w:rsidR="0025617F">
              <w:t xml:space="preserve">enable </w:t>
            </w:r>
            <w:r w:rsidR="00AC3753">
              <w:t xml:space="preserve">simultaneously </w:t>
            </w:r>
            <w:r w:rsidR="006205B9">
              <w:t>considering</w:t>
            </w:r>
            <w:r w:rsidR="00AC3753">
              <w:t xml:space="preserve"> multiple environmental exposures </w:t>
            </w:r>
            <w:r w:rsidR="003E78FB">
              <w:t>in order to</w:t>
            </w:r>
            <w:r w:rsidR="00AC3753">
              <w:t xml:space="preserve"> </w:t>
            </w:r>
            <w:r w:rsidR="005D4790">
              <w:t>find</w:t>
            </w:r>
            <w:r w:rsidR="003E78FB">
              <w:t xml:space="preserve"> </w:t>
            </w:r>
            <w:r w:rsidR="00AC3753">
              <w:t>overall healthier paths.</w:t>
            </w:r>
            <w:r w:rsidR="002146B3">
              <w:t xml:space="preserve"> </w:t>
            </w:r>
          </w:p>
        </w:tc>
      </w:tr>
      <w:tr w:rsidR="006A3FD7" w:rsidRPr="00CC2F87" w14:paraId="5DC0521A" w14:textId="77777777" w:rsidTr="002F3343">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CC2F87" w:rsidRDefault="006A3FD7" w:rsidP="002F3343">
            <w:pPr>
              <w:pStyle w:val="tiivistelmatitles"/>
              <w:framePr w:hSpace="0" w:wrap="auto" w:vAnchor="margin" w:hAnchor="text" w:yAlign="inline"/>
            </w:pPr>
            <w:proofErr w:type="spellStart"/>
            <w:r w:rsidRPr="00CC2F87">
              <w:t>Avainsanat</w:t>
            </w:r>
            <w:proofErr w:type="spellEnd"/>
            <w:r w:rsidRPr="00CC2F87">
              <w:t xml:space="preserve"> – </w:t>
            </w:r>
            <w:proofErr w:type="spellStart"/>
            <w:r w:rsidRPr="00CC2F87">
              <w:t>Nyckelord</w:t>
            </w:r>
            <w:proofErr w:type="spellEnd"/>
            <w:r w:rsidRPr="00CC2F87">
              <w:t xml:space="preserve"> – Keywords</w:t>
            </w:r>
          </w:p>
          <w:p w14:paraId="0B949261" w14:textId="50DDEFAA" w:rsidR="006A3FD7" w:rsidRPr="00CC2F87" w:rsidRDefault="000A2BEF" w:rsidP="000A2BEF">
            <w:pPr>
              <w:pStyle w:val="tiivistelma"/>
              <w:framePr w:hSpace="0" w:wrap="auto" w:vAnchor="margin" w:hAnchor="text" w:yAlign="inline"/>
            </w:pPr>
            <w:r>
              <w:t>Dynamic exposure, traffic noise, environmental impedance, least-cost path analysis, Web GIS, Helsinki</w:t>
            </w:r>
          </w:p>
        </w:tc>
      </w:tr>
      <w:tr w:rsidR="006A3FD7" w:rsidRPr="00CC2F87" w14:paraId="345233FF" w14:textId="77777777" w:rsidTr="00A96768">
        <w:trPr>
          <w:cantSplit/>
          <w:trHeight w:val="481"/>
        </w:trPr>
        <w:tc>
          <w:tcPr>
            <w:tcW w:w="10371" w:type="dxa"/>
            <w:gridSpan w:val="4"/>
            <w:tcBorders>
              <w:top w:val="single" w:sz="6" w:space="0" w:color="auto"/>
              <w:left w:val="single" w:sz="12" w:space="0" w:color="auto"/>
              <w:bottom w:val="single" w:sz="6" w:space="0" w:color="auto"/>
              <w:right w:val="single" w:sz="12" w:space="0" w:color="auto"/>
            </w:tcBorders>
          </w:tcPr>
          <w:p w14:paraId="35590CF0" w14:textId="06D907AB" w:rsidR="006A3FD7" w:rsidRPr="00CC2F87" w:rsidRDefault="006A3FD7" w:rsidP="00A96768">
            <w:pPr>
              <w:pStyle w:val="tiivistelmatitles"/>
              <w:framePr w:hSpace="0" w:wrap="auto" w:vAnchor="margin" w:hAnchor="text" w:yAlign="inline"/>
            </w:pPr>
            <w:proofErr w:type="spellStart"/>
            <w:r w:rsidRPr="00CC2F87">
              <w:t>Säilytyspaikka</w:t>
            </w:r>
            <w:proofErr w:type="spellEnd"/>
            <w:r w:rsidRPr="00CC2F87">
              <w:t xml:space="preserve"> – </w:t>
            </w:r>
            <w:proofErr w:type="spellStart"/>
            <w:r w:rsidRPr="00CC2F87">
              <w:t>Förvaringställe</w:t>
            </w:r>
            <w:proofErr w:type="spellEnd"/>
            <w:r w:rsidRPr="00CC2F87">
              <w:t xml:space="preserve"> – Where deposited</w:t>
            </w:r>
          </w:p>
        </w:tc>
      </w:tr>
      <w:tr w:rsidR="006A3FD7" w:rsidRPr="00CC2F87" w14:paraId="60658A33" w14:textId="77777777" w:rsidTr="002F3343">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11E74728" w:rsidR="00FE75A6" w:rsidRPr="00CC2F87" w:rsidRDefault="006A3FD7" w:rsidP="002F3343">
            <w:pPr>
              <w:pStyle w:val="tiivistelmatitles"/>
              <w:framePr w:hSpace="0" w:wrap="auto" w:vAnchor="margin" w:hAnchor="text" w:yAlign="inline"/>
            </w:pPr>
            <w:proofErr w:type="spellStart"/>
            <w:r w:rsidRPr="00CC2F87">
              <w:t>Muita</w:t>
            </w:r>
            <w:proofErr w:type="spellEnd"/>
            <w:r w:rsidRPr="00CC2F87">
              <w:t xml:space="preserve"> </w:t>
            </w:r>
            <w:proofErr w:type="spellStart"/>
            <w:r w:rsidRPr="00CC2F87">
              <w:t>tietoja</w:t>
            </w:r>
            <w:proofErr w:type="spellEnd"/>
            <w:r w:rsidRPr="00CC2F87">
              <w:t xml:space="preserve"> – </w:t>
            </w:r>
            <w:proofErr w:type="spellStart"/>
            <w:r w:rsidRPr="00CC2F87">
              <w:t>Övriga</w:t>
            </w:r>
            <w:proofErr w:type="spellEnd"/>
            <w:r w:rsidRPr="00CC2F87">
              <w:t xml:space="preserve"> </w:t>
            </w:r>
            <w:proofErr w:type="spellStart"/>
            <w:r w:rsidRPr="00CC2F87">
              <w:t>uppgifter</w:t>
            </w:r>
            <w:proofErr w:type="spellEnd"/>
            <w:r w:rsidRPr="00CC2F87">
              <w:t xml:space="preserve"> – Additional information</w:t>
            </w:r>
          </w:p>
        </w:tc>
      </w:tr>
    </w:tbl>
    <w:p w14:paraId="28D82021" w14:textId="43A51660" w:rsidR="00917092" w:rsidRPr="00CC2F87" w:rsidRDefault="00B97CA5" w:rsidP="00B31DAC">
      <w:r w:rsidRPr="00CC2F87">
        <w:br w:type="page"/>
      </w:r>
      <w:r w:rsidR="00CB31DC" w:rsidRPr="00CC2F87">
        <w:rPr>
          <w:noProof/>
        </w:rPr>
        <w:lastRenderedPageBreak/>
        <w:drawing>
          <wp:anchor distT="0" distB="0" distL="114300" distR="114300" simplePos="0" relativeHeight="251664384" behindDoc="1" locked="0" layoutInCell="1" allowOverlap="1" wp14:anchorId="2F583DA3" wp14:editId="44BFCA1E">
            <wp:simplePos x="0" y="0"/>
            <wp:positionH relativeFrom="column">
              <wp:posOffset>-173990</wp:posOffset>
            </wp:positionH>
            <wp:positionV relativeFrom="page">
              <wp:posOffset>442035</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003E47A2" w:rsidRPr="00CC2F87">
        <w:t xml:space="preserve"> </w:t>
      </w:r>
    </w:p>
    <w:tbl>
      <w:tblPr>
        <w:tblpPr w:leftFromText="181" w:rightFromText="181" w:vertAnchor="text" w:horzAnchor="margin" w:tblpY="-64"/>
        <w:tblW w:w="10371" w:type="dxa"/>
        <w:tblLayout w:type="fixed"/>
        <w:tblLook w:val="0000" w:firstRow="0" w:lastRow="0" w:firstColumn="0" w:lastColumn="0" w:noHBand="0" w:noVBand="0"/>
      </w:tblPr>
      <w:tblGrid>
        <w:gridCol w:w="3274"/>
        <w:gridCol w:w="1424"/>
        <w:gridCol w:w="1007"/>
        <w:gridCol w:w="4666"/>
      </w:tblGrid>
      <w:tr w:rsidR="00FB111E" w:rsidRPr="00CC2F87" w14:paraId="4910FE9B"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77777777" w:rsidR="00FB111E" w:rsidRPr="00313074" w:rsidRDefault="00FB111E" w:rsidP="00FE75A6">
            <w:pPr>
              <w:pStyle w:val="tiivistelmatitles"/>
              <w:framePr w:hSpace="0" w:wrap="auto" w:vAnchor="margin" w:hAnchor="text" w:yAlign="inline"/>
              <w:rPr>
                <w:lang w:val="fi-FI"/>
              </w:rPr>
            </w:pPr>
            <w:r w:rsidRPr="00313074">
              <w:rPr>
                <w:lang w:val="fi-FI"/>
              </w:rPr>
              <w:t>Tiedekunta/</w:t>
            </w:r>
            <w:proofErr w:type="gramStart"/>
            <w:r w:rsidRPr="00313074">
              <w:rPr>
                <w:lang w:val="fi-FI"/>
              </w:rPr>
              <w:t xml:space="preserve">Osasto  </w:t>
            </w:r>
            <w:proofErr w:type="spellStart"/>
            <w:r w:rsidRPr="00313074">
              <w:rPr>
                <w:lang w:val="fi-FI"/>
              </w:rPr>
              <w:t>Fakultet</w:t>
            </w:r>
            <w:proofErr w:type="spellEnd"/>
            <w:proofErr w:type="gramEnd"/>
            <w:r w:rsidRPr="00313074">
              <w:rPr>
                <w:lang w:val="fi-FI"/>
              </w:rPr>
              <w:t xml:space="preserve">/Sektion – </w:t>
            </w:r>
            <w:proofErr w:type="spellStart"/>
            <w:r w:rsidRPr="00313074">
              <w:rPr>
                <w:lang w:val="fi-FI"/>
              </w:rPr>
              <w:t>Faculty</w:t>
            </w:r>
            <w:proofErr w:type="spellEnd"/>
          </w:p>
          <w:p w14:paraId="0D1BD642" w14:textId="77777777" w:rsidR="00FB111E" w:rsidRPr="00313074" w:rsidRDefault="00FB111E" w:rsidP="000A2BEF">
            <w:pPr>
              <w:pStyle w:val="tiivistelma"/>
              <w:framePr w:hSpace="0" w:wrap="auto" w:vAnchor="margin" w:hAnchor="text" w:yAlign="inline"/>
            </w:pPr>
            <w:proofErr w:type="spellStart"/>
            <w:r w:rsidRPr="00313074">
              <w:t>Matemaattis-luonnontieteellinen</w:t>
            </w:r>
            <w:proofErr w:type="spellEnd"/>
            <w:r w:rsidRPr="00313074">
              <w:t xml:space="preserve"> </w:t>
            </w:r>
            <w:proofErr w:type="spellStart"/>
            <w:r w:rsidRPr="00313074">
              <w:t>tiedekunta</w:t>
            </w:r>
            <w:proofErr w:type="spellEnd"/>
          </w:p>
        </w:tc>
        <w:tc>
          <w:tcPr>
            <w:tcW w:w="5673" w:type="dxa"/>
            <w:gridSpan w:val="2"/>
            <w:tcBorders>
              <w:top w:val="single" w:sz="12" w:space="0" w:color="auto"/>
              <w:bottom w:val="single" w:sz="6" w:space="0" w:color="auto"/>
              <w:right w:val="single" w:sz="12" w:space="0" w:color="auto"/>
            </w:tcBorders>
          </w:tcPr>
          <w:p w14:paraId="7FF75CA4" w14:textId="77777777" w:rsidR="00FB111E" w:rsidRPr="00313074" w:rsidRDefault="00FB111E" w:rsidP="00FE75A6">
            <w:pPr>
              <w:pStyle w:val="tiivistelmatitles"/>
              <w:framePr w:hSpace="0" w:wrap="auto" w:vAnchor="margin" w:hAnchor="text" w:yAlign="inline"/>
              <w:rPr>
                <w:lang w:val="fi-FI"/>
              </w:rPr>
            </w:pPr>
            <w:r w:rsidRPr="00313074">
              <w:rPr>
                <w:lang w:val="fi-FI"/>
              </w:rPr>
              <w:t>Laitos/</w:t>
            </w:r>
            <w:proofErr w:type="spellStart"/>
            <w:r w:rsidRPr="00313074">
              <w:rPr>
                <w:lang w:val="fi-FI"/>
              </w:rPr>
              <w:t>Institution</w:t>
            </w:r>
            <w:proofErr w:type="spellEnd"/>
            <w:r w:rsidRPr="00313074">
              <w:rPr>
                <w:lang w:val="fi-FI"/>
              </w:rPr>
              <w:t>– Department</w:t>
            </w:r>
          </w:p>
          <w:p w14:paraId="4FAA0866" w14:textId="77777777" w:rsidR="00FB111E" w:rsidRPr="00313074" w:rsidRDefault="00FB111E" w:rsidP="000A2BEF">
            <w:pPr>
              <w:pStyle w:val="tiivistelma"/>
              <w:framePr w:hSpace="0" w:wrap="auto" w:vAnchor="margin" w:hAnchor="text" w:yAlign="inline"/>
            </w:pPr>
            <w:proofErr w:type="spellStart"/>
            <w:r w:rsidRPr="00313074">
              <w:t>Geotieteiden</w:t>
            </w:r>
            <w:proofErr w:type="spellEnd"/>
            <w:r w:rsidRPr="00313074">
              <w:t xml:space="preserve"> ja </w:t>
            </w:r>
            <w:proofErr w:type="spellStart"/>
            <w:r w:rsidRPr="00313074">
              <w:t>maantieteen</w:t>
            </w:r>
            <w:proofErr w:type="spellEnd"/>
            <w:r w:rsidRPr="00313074">
              <w:t xml:space="preserve"> </w:t>
            </w:r>
            <w:proofErr w:type="spellStart"/>
            <w:r w:rsidRPr="00313074">
              <w:t>laitos</w:t>
            </w:r>
            <w:proofErr w:type="spellEnd"/>
          </w:p>
        </w:tc>
      </w:tr>
      <w:tr w:rsidR="00FB111E" w:rsidRPr="00CC2F87" w14:paraId="2DE0F8D2"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313074" w:rsidRDefault="00FB111E" w:rsidP="00FE75A6">
            <w:pPr>
              <w:pStyle w:val="tiivistelmatitles"/>
              <w:framePr w:hSpace="0" w:wrap="auto" w:vAnchor="margin" w:hAnchor="text" w:yAlign="inline"/>
              <w:rPr>
                <w:lang w:val="fi-FI"/>
              </w:rPr>
            </w:pPr>
            <w:r w:rsidRPr="00313074">
              <w:rPr>
                <w:lang w:val="fi-FI"/>
              </w:rPr>
              <w:t>Tekijä/</w:t>
            </w:r>
            <w:proofErr w:type="spellStart"/>
            <w:r w:rsidRPr="00313074">
              <w:rPr>
                <w:lang w:val="fi-FI"/>
              </w:rPr>
              <w:t>Författare</w:t>
            </w:r>
            <w:proofErr w:type="spellEnd"/>
            <w:r w:rsidRPr="00313074">
              <w:rPr>
                <w:lang w:val="fi-FI"/>
              </w:rPr>
              <w:t xml:space="preserve"> – Author</w:t>
            </w:r>
          </w:p>
          <w:p w14:paraId="3E00559B" w14:textId="77777777" w:rsidR="00FB111E" w:rsidRPr="00313074" w:rsidRDefault="00FB111E" w:rsidP="000A2BEF">
            <w:pPr>
              <w:pStyle w:val="tiivistelma"/>
              <w:framePr w:hSpace="0" w:wrap="auto" w:vAnchor="margin" w:hAnchor="text" w:yAlign="inline"/>
            </w:pPr>
            <w:r w:rsidRPr="00313074">
              <w:t>Joose Helle</w:t>
            </w:r>
          </w:p>
        </w:tc>
      </w:tr>
      <w:tr w:rsidR="00FB111E" w:rsidRPr="00CC2F87" w14:paraId="73050F46"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C17182" w:rsidRDefault="00FB111E" w:rsidP="00FE75A6">
            <w:pPr>
              <w:pStyle w:val="tiivistelmatitles"/>
              <w:framePr w:hSpace="0" w:wrap="auto" w:vAnchor="margin" w:hAnchor="text" w:yAlign="inline"/>
              <w:rPr>
                <w:sz w:val="32"/>
                <w:szCs w:val="32"/>
                <w:lang w:val="fi-FI"/>
              </w:rPr>
            </w:pPr>
            <w:r w:rsidRPr="00C17182">
              <w:rPr>
                <w:lang w:val="fi-FI"/>
              </w:rPr>
              <w:t xml:space="preserve">Työn nimi / </w:t>
            </w:r>
            <w:proofErr w:type="spellStart"/>
            <w:r w:rsidRPr="00C17182">
              <w:rPr>
                <w:lang w:val="fi-FI"/>
              </w:rPr>
              <w:t>Arbetets</w:t>
            </w:r>
            <w:proofErr w:type="spellEnd"/>
            <w:r w:rsidRPr="00C17182">
              <w:rPr>
                <w:lang w:val="fi-FI"/>
              </w:rPr>
              <w:t xml:space="preserve"> </w:t>
            </w:r>
            <w:proofErr w:type="spellStart"/>
            <w:r w:rsidRPr="00C17182">
              <w:rPr>
                <w:lang w:val="fi-FI"/>
              </w:rPr>
              <w:t>titel</w:t>
            </w:r>
            <w:proofErr w:type="spellEnd"/>
            <w:r w:rsidRPr="00C17182">
              <w:rPr>
                <w:lang w:val="fi-FI"/>
              </w:rPr>
              <w:t xml:space="preserve"> – </w:t>
            </w:r>
            <w:proofErr w:type="spellStart"/>
            <w:r w:rsidRPr="00C17182">
              <w:rPr>
                <w:lang w:val="fi-FI"/>
              </w:rPr>
              <w:t>Title</w:t>
            </w:r>
            <w:proofErr w:type="spellEnd"/>
          </w:p>
          <w:p w14:paraId="31465A5A" w14:textId="04B746EE" w:rsidR="00FB111E" w:rsidRPr="00C17182" w:rsidRDefault="00C17182" w:rsidP="000A2BEF">
            <w:pPr>
              <w:pStyle w:val="tiivistelma"/>
              <w:framePr w:hSpace="0" w:wrap="auto" w:vAnchor="margin" w:hAnchor="text" w:yAlign="inline"/>
              <w:rPr>
                <w:lang w:val="fi-FI"/>
              </w:rPr>
            </w:pPr>
            <w:r w:rsidRPr="00C17182">
              <w:rPr>
                <w:lang w:val="fi-FI"/>
              </w:rPr>
              <w:t xml:space="preserve">Reititysanalyysin ja Web GIS sovelluksen kehittäminen hiljaisempien </w:t>
            </w:r>
            <w:r w:rsidR="00C74229">
              <w:rPr>
                <w:lang w:val="fi-FI"/>
              </w:rPr>
              <w:t>kävely</w:t>
            </w:r>
            <w:r w:rsidRPr="00C17182">
              <w:rPr>
                <w:lang w:val="fi-FI"/>
              </w:rPr>
              <w:t>reittien etsintään</w:t>
            </w:r>
          </w:p>
        </w:tc>
      </w:tr>
      <w:tr w:rsidR="00FB111E" w:rsidRPr="00CC2F87" w14:paraId="21B0A087"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313074" w:rsidRDefault="00FB111E" w:rsidP="00FE75A6">
            <w:pPr>
              <w:pStyle w:val="tiivistelmatitles"/>
              <w:framePr w:hSpace="0" w:wrap="auto" w:vAnchor="margin" w:hAnchor="text" w:yAlign="inline"/>
              <w:rPr>
                <w:lang w:val="fi-FI"/>
              </w:rPr>
            </w:pPr>
            <w:r w:rsidRPr="00313074">
              <w:rPr>
                <w:lang w:val="fi-FI"/>
              </w:rPr>
              <w:t>Oppiaine /</w:t>
            </w:r>
            <w:proofErr w:type="spellStart"/>
            <w:r w:rsidRPr="00313074">
              <w:rPr>
                <w:lang w:val="fi-FI"/>
              </w:rPr>
              <w:t>Läroämne</w:t>
            </w:r>
            <w:proofErr w:type="spellEnd"/>
            <w:r w:rsidRPr="00313074">
              <w:rPr>
                <w:lang w:val="fi-FI"/>
              </w:rPr>
              <w:t xml:space="preserve"> – </w:t>
            </w:r>
            <w:proofErr w:type="spellStart"/>
            <w:r w:rsidRPr="00313074">
              <w:rPr>
                <w:lang w:val="fi-FI"/>
              </w:rPr>
              <w:t>Subject</w:t>
            </w:r>
            <w:proofErr w:type="spellEnd"/>
          </w:p>
          <w:p w14:paraId="2C0D9F9A" w14:textId="77777777" w:rsidR="00FB111E" w:rsidRPr="00313074" w:rsidRDefault="00FB111E" w:rsidP="00FB111E">
            <w:pPr>
              <w:spacing w:after="0"/>
              <w:rPr>
                <w:rFonts w:ascii="Arial" w:hAnsi="Arial" w:cs="Arial"/>
                <w:sz w:val="16"/>
                <w:szCs w:val="16"/>
                <w:lang w:val="fi-FI"/>
              </w:rPr>
            </w:pPr>
            <w:r w:rsidRPr="00313074">
              <w:rPr>
                <w:rFonts w:ascii="Arial" w:hAnsi="Arial" w:cs="Arial"/>
                <w:sz w:val="21"/>
                <w:szCs w:val="16"/>
                <w:lang w:val="fi-FI"/>
              </w:rPr>
              <w:t xml:space="preserve">Maantiede, </w:t>
            </w:r>
            <w:proofErr w:type="spellStart"/>
            <w:r w:rsidRPr="00313074">
              <w:rPr>
                <w:rFonts w:ascii="Arial" w:hAnsi="Arial" w:cs="Arial"/>
                <w:sz w:val="21"/>
                <w:szCs w:val="16"/>
                <w:lang w:val="fi-FI"/>
              </w:rPr>
              <w:t>geoinformatiikka</w:t>
            </w:r>
            <w:proofErr w:type="spellEnd"/>
          </w:p>
        </w:tc>
      </w:tr>
      <w:tr w:rsidR="00FB111E" w:rsidRPr="00CC2F87" w14:paraId="19360074"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313074" w:rsidRDefault="00FB111E" w:rsidP="00FE75A6">
            <w:pPr>
              <w:pStyle w:val="tiivistelmatitles"/>
              <w:framePr w:hSpace="0" w:wrap="auto" w:vAnchor="margin" w:hAnchor="text" w:yAlign="inline"/>
              <w:rPr>
                <w:lang w:val="fi-FI"/>
              </w:rPr>
            </w:pPr>
            <w:r w:rsidRPr="00313074">
              <w:rPr>
                <w:lang w:val="fi-FI"/>
              </w:rPr>
              <w:t>Työn laji/</w:t>
            </w:r>
            <w:proofErr w:type="spellStart"/>
            <w:r w:rsidRPr="00313074">
              <w:rPr>
                <w:lang w:val="fi-FI"/>
              </w:rPr>
              <w:t>Arbetets</w:t>
            </w:r>
            <w:proofErr w:type="spellEnd"/>
            <w:r w:rsidRPr="00313074">
              <w:rPr>
                <w:lang w:val="fi-FI"/>
              </w:rPr>
              <w:t xml:space="preserve"> </w:t>
            </w:r>
            <w:proofErr w:type="spellStart"/>
            <w:r w:rsidRPr="00313074">
              <w:rPr>
                <w:lang w:val="fi-FI"/>
              </w:rPr>
              <w:t>art</w:t>
            </w:r>
            <w:proofErr w:type="spellEnd"/>
            <w:r w:rsidRPr="00313074">
              <w:rPr>
                <w:lang w:val="fi-FI"/>
              </w:rPr>
              <w:t xml:space="preserve"> – Level</w:t>
            </w:r>
          </w:p>
          <w:p w14:paraId="155AFD6B" w14:textId="77777777" w:rsidR="00FB111E" w:rsidRPr="00313074" w:rsidRDefault="00FB111E" w:rsidP="000A2BEF">
            <w:pPr>
              <w:pStyle w:val="tiivistelma"/>
              <w:framePr w:hSpace="0" w:wrap="auto" w:vAnchor="margin" w:hAnchor="text" w:yAlign="inline"/>
              <w:rPr>
                <w:sz w:val="16"/>
              </w:rPr>
            </w:pPr>
            <w:r w:rsidRPr="00313074">
              <w:t xml:space="preserve">Pro </w:t>
            </w:r>
            <w:proofErr w:type="spellStart"/>
            <w:r w:rsidRPr="00313074">
              <w:t>gradu</w:t>
            </w:r>
            <w:proofErr w:type="spellEnd"/>
            <w:r w:rsidRPr="00313074">
              <w:t xml:space="preserve"> -</w:t>
            </w:r>
            <w:proofErr w:type="spellStart"/>
            <w:r w:rsidRPr="00313074">
              <w:t>tutkielma</w:t>
            </w:r>
            <w:proofErr w:type="spellEnd"/>
          </w:p>
        </w:tc>
        <w:tc>
          <w:tcPr>
            <w:tcW w:w="2431" w:type="dxa"/>
            <w:gridSpan w:val="2"/>
            <w:tcBorders>
              <w:top w:val="single" w:sz="6" w:space="0" w:color="auto"/>
              <w:bottom w:val="single" w:sz="6" w:space="0" w:color="auto"/>
              <w:right w:val="single" w:sz="6" w:space="0" w:color="auto"/>
            </w:tcBorders>
          </w:tcPr>
          <w:p w14:paraId="5EB8BB86" w14:textId="77777777" w:rsidR="00FB111E" w:rsidRPr="00313074" w:rsidRDefault="00FB111E" w:rsidP="00FE75A6">
            <w:pPr>
              <w:pStyle w:val="tiivistelmatitles"/>
              <w:framePr w:hSpace="0" w:wrap="auto" w:vAnchor="margin" w:hAnchor="text" w:yAlign="inline"/>
              <w:rPr>
                <w:lang w:val="fi-FI"/>
              </w:rPr>
            </w:pPr>
            <w:r w:rsidRPr="00313074">
              <w:rPr>
                <w:lang w:val="fi-FI"/>
              </w:rPr>
              <w:t xml:space="preserve">Aika/Datum – </w:t>
            </w:r>
            <w:proofErr w:type="spellStart"/>
            <w:r w:rsidRPr="00313074">
              <w:rPr>
                <w:lang w:val="fi-FI"/>
              </w:rPr>
              <w:t>Month</w:t>
            </w:r>
            <w:proofErr w:type="spellEnd"/>
            <w:r w:rsidRPr="00313074">
              <w:rPr>
                <w:lang w:val="fi-FI"/>
              </w:rPr>
              <w:t xml:space="preserve"> and </w:t>
            </w:r>
            <w:proofErr w:type="spellStart"/>
            <w:r w:rsidRPr="00313074">
              <w:rPr>
                <w:lang w:val="fi-FI"/>
              </w:rPr>
              <w:t>year</w:t>
            </w:r>
            <w:proofErr w:type="spellEnd"/>
          </w:p>
          <w:p w14:paraId="6FFEF2B9" w14:textId="213EA2BC" w:rsidR="00FB111E" w:rsidRPr="00313074" w:rsidRDefault="00C74229" w:rsidP="000A2BEF">
            <w:pPr>
              <w:pStyle w:val="tiivistelma"/>
              <w:framePr w:hSpace="0" w:wrap="auto" w:vAnchor="margin" w:hAnchor="text" w:yAlign="inline"/>
              <w:rPr>
                <w:sz w:val="16"/>
              </w:rPr>
            </w:pPr>
            <w:proofErr w:type="spellStart"/>
            <w:r>
              <w:t>Toukokuu</w:t>
            </w:r>
            <w:proofErr w:type="spellEnd"/>
            <w:r w:rsidR="00FB111E" w:rsidRPr="00313074">
              <w:t xml:space="preserve"> 20</w:t>
            </w:r>
            <w:r w:rsidR="00313074" w:rsidRPr="00313074">
              <w:t>20</w:t>
            </w:r>
          </w:p>
        </w:tc>
        <w:tc>
          <w:tcPr>
            <w:tcW w:w="4666" w:type="dxa"/>
            <w:tcBorders>
              <w:top w:val="single" w:sz="6" w:space="0" w:color="auto"/>
              <w:bottom w:val="single" w:sz="6" w:space="0" w:color="auto"/>
              <w:right w:val="single" w:sz="12" w:space="0" w:color="auto"/>
            </w:tcBorders>
          </w:tcPr>
          <w:p w14:paraId="22B28464" w14:textId="77777777" w:rsidR="00FB111E" w:rsidRPr="00313074" w:rsidRDefault="00FB111E" w:rsidP="00FE75A6">
            <w:pPr>
              <w:pStyle w:val="tiivistelmatitles"/>
              <w:framePr w:hSpace="0" w:wrap="auto" w:vAnchor="margin" w:hAnchor="text" w:yAlign="inline"/>
              <w:rPr>
                <w:lang w:val="fi-FI"/>
              </w:rPr>
            </w:pPr>
            <w:r w:rsidRPr="00313074">
              <w:rPr>
                <w:lang w:val="fi-FI"/>
              </w:rPr>
              <w:t xml:space="preserve">Sivumäärä/ </w:t>
            </w:r>
            <w:proofErr w:type="spellStart"/>
            <w:r w:rsidRPr="00313074">
              <w:rPr>
                <w:lang w:val="fi-FI"/>
              </w:rPr>
              <w:t>Sidoantal</w:t>
            </w:r>
            <w:proofErr w:type="spellEnd"/>
            <w:r w:rsidRPr="00313074">
              <w:rPr>
                <w:lang w:val="fi-FI"/>
              </w:rPr>
              <w:t xml:space="preserve"> – </w:t>
            </w:r>
            <w:proofErr w:type="spellStart"/>
            <w:r w:rsidRPr="00313074">
              <w:rPr>
                <w:lang w:val="fi-FI"/>
              </w:rPr>
              <w:t>Number</w:t>
            </w:r>
            <w:proofErr w:type="spellEnd"/>
            <w:r w:rsidRPr="00313074">
              <w:rPr>
                <w:lang w:val="fi-FI"/>
              </w:rPr>
              <w:t xml:space="preserve"> of </w:t>
            </w:r>
            <w:proofErr w:type="spellStart"/>
            <w:r w:rsidRPr="00313074">
              <w:rPr>
                <w:lang w:val="fi-FI"/>
              </w:rPr>
              <w:t>pages</w:t>
            </w:r>
            <w:proofErr w:type="spellEnd"/>
          </w:p>
          <w:p w14:paraId="358DBA6F" w14:textId="184CFAD9" w:rsidR="00FB111E" w:rsidRPr="00313074" w:rsidRDefault="00FB111E" w:rsidP="000A2BEF">
            <w:pPr>
              <w:pStyle w:val="tiivistelma"/>
              <w:framePr w:hSpace="0" w:wrap="auto" w:vAnchor="margin" w:hAnchor="text" w:yAlign="inline"/>
            </w:pPr>
          </w:p>
        </w:tc>
      </w:tr>
      <w:tr w:rsidR="00FB111E" w:rsidRPr="00CC2F87" w14:paraId="026ED077"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313074" w:rsidRDefault="00FB111E" w:rsidP="00FE75A6">
            <w:pPr>
              <w:pStyle w:val="tiivistelmatitles"/>
              <w:framePr w:hSpace="0" w:wrap="auto" w:vAnchor="margin" w:hAnchor="text" w:yAlign="inline"/>
              <w:rPr>
                <w:lang w:val="fi-FI"/>
              </w:rPr>
            </w:pPr>
            <w:r w:rsidRPr="00313074">
              <w:rPr>
                <w:lang w:val="fi-FI"/>
              </w:rPr>
              <w:t>Tiivistelmä/</w:t>
            </w:r>
            <w:proofErr w:type="spellStart"/>
            <w:r w:rsidRPr="00313074">
              <w:rPr>
                <w:lang w:val="fi-FI"/>
              </w:rPr>
              <w:t>Referat</w:t>
            </w:r>
            <w:proofErr w:type="spellEnd"/>
            <w:r w:rsidRPr="00313074">
              <w:rPr>
                <w:lang w:val="fi-FI"/>
              </w:rPr>
              <w:t xml:space="preserve"> – </w:t>
            </w:r>
            <w:proofErr w:type="spellStart"/>
            <w:r w:rsidRPr="00313074">
              <w:rPr>
                <w:lang w:val="fi-FI"/>
              </w:rPr>
              <w:t>Abstract</w:t>
            </w:r>
            <w:proofErr w:type="spellEnd"/>
          </w:p>
          <w:p w14:paraId="585CFD50" w14:textId="5FED6E03" w:rsidR="00FB111E" w:rsidRPr="00313074" w:rsidRDefault="00FB111E" w:rsidP="000A2BEF">
            <w:pPr>
              <w:pStyle w:val="tiivistelma"/>
              <w:framePr w:hSpace="0" w:wrap="auto" w:vAnchor="margin" w:hAnchor="text" w:yAlign="inline"/>
            </w:pPr>
          </w:p>
        </w:tc>
      </w:tr>
      <w:tr w:rsidR="00FB111E" w:rsidRPr="00CC2F87" w14:paraId="4089C700"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313074" w:rsidRDefault="00FB111E" w:rsidP="00FE75A6">
            <w:pPr>
              <w:pStyle w:val="tiivistelmatitles"/>
              <w:framePr w:hSpace="0" w:wrap="auto" w:vAnchor="margin" w:hAnchor="text" w:yAlign="inline"/>
              <w:rPr>
                <w:lang w:val="fi-FI"/>
              </w:rPr>
            </w:pPr>
            <w:r w:rsidRPr="00313074">
              <w:rPr>
                <w:lang w:val="fi-FI"/>
              </w:rPr>
              <w:t xml:space="preserve">Avainsanat – </w:t>
            </w:r>
            <w:proofErr w:type="spellStart"/>
            <w:r w:rsidRPr="00313074">
              <w:rPr>
                <w:lang w:val="fi-FI"/>
              </w:rPr>
              <w:t>Nyckelord</w:t>
            </w:r>
            <w:proofErr w:type="spellEnd"/>
            <w:r w:rsidRPr="00313074">
              <w:rPr>
                <w:lang w:val="fi-FI"/>
              </w:rPr>
              <w:t xml:space="preserve"> – </w:t>
            </w:r>
            <w:proofErr w:type="spellStart"/>
            <w:r w:rsidRPr="00313074">
              <w:rPr>
                <w:lang w:val="fi-FI"/>
              </w:rPr>
              <w:t>Keywords</w:t>
            </w:r>
            <w:proofErr w:type="spellEnd"/>
          </w:p>
          <w:p w14:paraId="65992E15" w14:textId="5750D0E7" w:rsidR="00FB111E" w:rsidRPr="00313074" w:rsidRDefault="00FB111E" w:rsidP="000A2BEF">
            <w:pPr>
              <w:pStyle w:val="tiivistelma"/>
              <w:framePr w:hSpace="0" w:wrap="auto" w:vAnchor="margin" w:hAnchor="text" w:yAlign="inline"/>
            </w:pPr>
          </w:p>
        </w:tc>
      </w:tr>
      <w:tr w:rsidR="00FB111E" w:rsidRPr="00CC2F87" w14:paraId="644CD664" w14:textId="77777777" w:rsidTr="00A96768">
        <w:trPr>
          <w:cantSplit/>
          <w:trHeight w:val="492"/>
        </w:trPr>
        <w:tc>
          <w:tcPr>
            <w:tcW w:w="10371" w:type="dxa"/>
            <w:gridSpan w:val="4"/>
            <w:tcBorders>
              <w:top w:val="single" w:sz="6" w:space="0" w:color="auto"/>
              <w:left w:val="single" w:sz="12" w:space="0" w:color="auto"/>
              <w:bottom w:val="single" w:sz="6" w:space="0" w:color="auto"/>
              <w:right w:val="single" w:sz="12" w:space="0" w:color="auto"/>
            </w:tcBorders>
          </w:tcPr>
          <w:p w14:paraId="35D26A82" w14:textId="2291763E" w:rsidR="00FB111E" w:rsidRPr="00A96768" w:rsidRDefault="00FB111E" w:rsidP="00A96768">
            <w:pPr>
              <w:pStyle w:val="tiivistelmatitles"/>
              <w:framePr w:hSpace="0" w:wrap="auto" w:vAnchor="margin" w:hAnchor="text" w:yAlign="inline"/>
              <w:rPr>
                <w:lang w:val="fi-FI"/>
              </w:rPr>
            </w:pPr>
            <w:r w:rsidRPr="00313074">
              <w:rPr>
                <w:lang w:val="fi-FI"/>
              </w:rPr>
              <w:t xml:space="preserve">Säilytyspaikka – </w:t>
            </w:r>
            <w:proofErr w:type="spellStart"/>
            <w:r w:rsidRPr="00313074">
              <w:rPr>
                <w:lang w:val="fi-FI"/>
              </w:rPr>
              <w:t>Förvaringställe</w:t>
            </w:r>
            <w:proofErr w:type="spellEnd"/>
            <w:r w:rsidRPr="00313074">
              <w:rPr>
                <w:lang w:val="fi-FI"/>
              </w:rPr>
              <w:t xml:space="preserve"> – </w:t>
            </w:r>
            <w:proofErr w:type="spellStart"/>
            <w:r w:rsidRPr="00313074">
              <w:rPr>
                <w:lang w:val="fi-FI"/>
              </w:rPr>
              <w:t>Where</w:t>
            </w:r>
            <w:proofErr w:type="spellEnd"/>
            <w:r w:rsidRPr="00313074">
              <w:rPr>
                <w:lang w:val="fi-FI"/>
              </w:rPr>
              <w:t xml:space="preserve"> </w:t>
            </w:r>
            <w:proofErr w:type="spellStart"/>
            <w:r w:rsidRPr="00313074">
              <w:rPr>
                <w:lang w:val="fi-FI"/>
              </w:rPr>
              <w:t>deposited</w:t>
            </w:r>
            <w:proofErr w:type="spellEnd"/>
          </w:p>
        </w:tc>
      </w:tr>
      <w:tr w:rsidR="00FB111E" w:rsidRPr="00CC2F87" w14:paraId="3CDE096B"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313074" w:rsidRDefault="00FB111E" w:rsidP="00FE75A6">
            <w:pPr>
              <w:pStyle w:val="tiivistelmatitles"/>
              <w:framePr w:hSpace="0" w:wrap="auto" w:vAnchor="margin" w:hAnchor="text" w:yAlign="inline"/>
              <w:rPr>
                <w:lang w:val="fi-FI"/>
              </w:rPr>
            </w:pPr>
            <w:r w:rsidRPr="00313074">
              <w:rPr>
                <w:lang w:val="fi-FI"/>
              </w:rPr>
              <w:t xml:space="preserve">Muita tietoja – </w:t>
            </w:r>
            <w:proofErr w:type="spellStart"/>
            <w:r w:rsidRPr="00313074">
              <w:rPr>
                <w:lang w:val="fi-FI"/>
              </w:rPr>
              <w:t>Övriga</w:t>
            </w:r>
            <w:proofErr w:type="spellEnd"/>
            <w:r w:rsidRPr="00313074">
              <w:rPr>
                <w:lang w:val="fi-FI"/>
              </w:rPr>
              <w:t xml:space="preserve"> </w:t>
            </w:r>
            <w:proofErr w:type="spellStart"/>
            <w:r w:rsidRPr="00313074">
              <w:rPr>
                <w:lang w:val="fi-FI"/>
              </w:rPr>
              <w:t>uppgifter</w:t>
            </w:r>
            <w:proofErr w:type="spellEnd"/>
            <w:r w:rsidRPr="00313074">
              <w:rPr>
                <w:lang w:val="fi-FI"/>
              </w:rPr>
              <w:t xml:space="preserve"> – </w:t>
            </w:r>
            <w:proofErr w:type="spellStart"/>
            <w:r w:rsidRPr="00313074">
              <w:rPr>
                <w:lang w:val="fi-FI"/>
              </w:rPr>
              <w:t>Additional</w:t>
            </w:r>
            <w:proofErr w:type="spellEnd"/>
            <w:r w:rsidRPr="00313074">
              <w:rPr>
                <w:lang w:val="fi-FI"/>
              </w:rPr>
              <w:t xml:space="preserve"> </w:t>
            </w:r>
            <w:proofErr w:type="spellStart"/>
            <w:r w:rsidRPr="00313074">
              <w:rPr>
                <w:lang w:val="fi-FI"/>
              </w:rPr>
              <w:t>information</w:t>
            </w:r>
            <w:proofErr w:type="spellEnd"/>
          </w:p>
        </w:tc>
      </w:tr>
    </w:tbl>
    <w:p w14:paraId="1536536D" w14:textId="2D1C2E75" w:rsidR="003E47A2" w:rsidRPr="00CC2F87" w:rsidRDefault="00FB111E" w:rsidP="00B31DAC">
      <w:r w:rsidRPr="00CC2F87">
        <w:t xml:space="preserve"> </w:t>
      </w:r>
      <w:r w:rsidR="003E47A2" w:rsidRPr="00CC2F87">
        <w:br w:type="page"/>
      </w:r>
    </w:p>
    <w:p w14:paraId="58F3BE5C" w14:textId="14E89641" w:rsidR="0024470A" w:rsidRPr="002D51B6" w:rsidRDefault="003177DE" w:rsidP="00002046">
      <w:pPr>
        <w:jc w:val="left"/>
        <w:rPr>
          <w:b/>
          <w:bCs/>
          <w:sz w:val="30"/>
          <w:szCs w:val="30"/>
        </w:rPr>
      </w:pPr>
      <w:r w:rsidRPr="002D51B6">
        <w:rPr>
          <w:b/>
          <w:bCs/>
          <w:sz w:val="30"/>
          <w:szCs w:val="30"/>
        </w:rPr>
        <w:lastRenderedPageBreak/>
        <w:t xml:space="preserve">TABLE OF </w:t>
      </w:r>
      <w:r w:rsidR="0024470A" w:rsidRPr="002D51B6">
        <w:rPr>
          <w:b/>
          <w:bCs/>
          <w:sz w:val="30"/>
          <w:szCs w:val="30"/>
        </w:rPr>
        <w:t>CONTENTS</w:t>
      </w:r>
    </w:p>
    <w:p w14:paraId="7FEAA3C2" w14:textId="4C341200" w:rsidR="004320B3" w:rsidRDefault="00B43CC4">
      <w:pPr>
        <w:pStyle w:val="TOC1"/>
        <w:tabs>
          <w:tab w:val="left" w:pos="482"/>
          <w:tab w:val="right" w:leader="dot" w:pos="9622"/>
        </w:tabs>
        <w:rPr>
          <w:rFonts w:asciiTheme="minorHAnsi" w:eastAsiaTheme="minorEastAsia" w:hAnsiTheme="minorHAnsi" w:cstheme="minorBidi"/>
          <w:noProof/>
          <w:lang w:val="en-FI" w:eastAsia="en-GB"/>
        </w:rPr>
      </w:pPr>
      <w:r w:rsidRPr="00CC2F87">
        <w:fldChar w:fldCharType="begin"/>
      </w:r>
      <w:r w:rsidRPr="00CC2F87">
        <w:instrText xml:space="preserve"> TOC \o "1-3" \h \z \u </w:instrText>
      </w:r>
      <w:r w:rsidRPr="00CC2F87">
        <w:fldChar w:fldCharType="separate"/>
      </w:r>
      <w:hyperlink w:anchor="_Toc38538731" w:history="1">
        <w:r w:rsidR="004320B3" w:rsidRPr="006F5553">
          <w:rPr>
            <w:rStyle w:val="Hyperlink"/>
            <w:noProof/>
          </w:rPr>
          <w:t>I.</w:t>
        </w:r>
        <w:r w:rsidR="004320B3">
          <w:rPr>
            <w:rFonts w:asciiTheme="minorHAnsi" w:eastAsiaTheme="minorEastAsia" w:hAnsiTheme="minorHAnsi" w:cstheme="minorBidi"/>
            <w:noProof/>
            <w:lang w:val="en-FI" w:eastAsia="en-GB"/>
          </w:rPr>
          <w:tab/>
        </w:r>
        <w:r w:rsidR="004320B3" w:rsidRPr="006F5553">
          <w:rPr>
            <w:rStyle w:val="Hyperlink"/>
            <w:noProof/>
          </w:rPr>
          <w:t>INTRODUCTION</w:t>
        </w:r>
        <w:r w:rsidR="004320B3">
          <w:rPr>
            <w:noProof/>
            <w:webHidden/>
          </w:rPr>
          <w:tab/>
        </w:r>
        <w:r w:rsidR="004320B3">
          <w:rPr>
            <w:noProof/>
            <w:webHidden/>
          </w:rPr>
          <w:fldChar w:fldCharType="begin"/>
        </w:r>
        <w:r w:rsidR="004320B3">
          <w:rPr>
            <w:noProof/>
            <w:webHidden/>
          </w:rPr>
          <w:instrText xml:space="preserve"> PAGEREF _Toc38538731 \h </w:instrText>
        </w:r>
        <w:r w:rsidR="004320B3">
          <w:rPr>
            <w:noProof/>
            <w:webHidden/>
          </w:rPr>
        </w:r>
        <w:r w:rsidR="004320B3">
          <w:rPr>
            <w:noProof/>
            <w:webHidden/>
          </w:rPr>
          <w:fldChar w:fldCharType="separate"/>
        </w:r>
        <w:r w:rsidR="004320B3">
          <w:rPr>
            <w:noProof/>
            <w:webHidden/>
          </w:rPr>
          <w:t>1</w:t>
        </w:r>
        <w:r w:rsidR="004320B3">
          <w:rPr>
            <w:noProof/>
            <w:webHidden/>
          </w:rPr>
          <w:fldChar w:fldCharType="end"/>
        </w:r>
      </w:hyperlink>
    </w:p>
    <w:p w14:paraId="679948ED" w14:textId="58788B0F" w:rsidR="004320B3" w:rsidRDefault="00392567">
      <w:pPr>
        <w:pStyle w:val="TOC1"/>
        <w:tabs>
          <w:tab w:val="left" w:pos="482"/>
          <w:tab w:val="right" w:leader="dot" w:pos="9622"/>
        </w:tabs>
        <w:rPr>
          <w:rFonts w:asciiTheme="minorHAnsi" w:eastAsiaTheme="minorEastAsia" w:hAnsiTheme="minorHAnsi" w:cstheme="minorBidi"/>
          <w:noProof/>
          <w:lang w:val="en-FI" w:eastAsia="en-GB"/>
        </w:rPr>
      </w:pPr>
      <w:hyperlink w:anchor="_Toc38538732" w:history="1">
        <w:r w:rsidR="004320B3" w:rsidRPr="006F5553">
          <w:rPr>
            <w:rStyle w:val="Hyperlink"/>
            <w:noProof/>
          </w:rPr>
          <w:t>II.</w:t>
        </w:r>
        <w:r w:rsidR="004320B3">
          <w:rPr>
            <w:rFonts w:asciiTheme="minorHAnsi" w:eastAsiaTheme="minorEastAsia" w:hAnsiTheme="minorHAnsi" w:cstheme="minorBidi"/>
            <w:noProof/>
            <w:lang w:val="en-FI" w:eastAsia="en-GB"/>
          </w:rPr>
          <w:tab/>
        </w:r>
        <w:r w:rsidR="004320B3" w:rsidRPr="006F5553">
          <w:rPr>
            <w:rStyle w:val="Hyperlink"/>
            <w:noProof/>
          </w:rPr>
          <w:t>BACKGROUND</w:t>
        </w:r>
        <w:r w:rsidR="004320B3">
          <w:rPr>
            <w:noProof/>
            <w:webHidden/>
          </w:rPr>
          <w:tab/>
        </w:r>
        <w:r w:rsidR="004320B3">
          <w:rPr>
            <w:noProof/>
            <w:webHidden/>
          </w:rPr>
          <w:fldChar w:fldCharType="begin"/>
        </w:r>
        <w:r w:rsidR="004320B3">
          <w:rPr>
            <w:noProof/>
            <w:webHidden/>
          </w:rPr>
          <w:instrText xml:space="preserve"> PAGEREF _Toc38538732 \h </w:instrText>
        </w:r>
        <w:r w:rsidR="004320B3">
          <w:rPr>
            <w:noProof/>
            <w:webHidden/>
          </w:rPr>
        </w:r>
        <w:r w:rsidR="004320B3">
          <w:rPr>
            <w:noProof/>
            <w:webHidden/>
          </w:rPr>
          <w:fldChar w:fldCharType="separate"/>
        </w:r>
        <w:r w:rsidR="004320B3">
          <w:rPr>
            <w:noProof/>
            <w:webHidden/>
          </w:rPr>
          <w:t>4</w:t>
        </w:r>
        <w:r w:rsidR="004320B3">
          <w:rPr>
            <w:noProof/>
            <w:webHidden/>
          </w:rPr>
          <w:fldChar w:fldCharType="end"/>
        </w:r>
      </w:hyperlink>
    </w:p>
    <w:p w14:paraId="7E8FAB3F" w14:textId="09A58E01" w:rsidR="004320B3" w:rsidRDefault="00392567">
      <w:pPr>
        <w:pStyle w:val="TOC2"/>
        <w:tabs>
          <w:tab w:val="right" w:leader="dot" w:pos="9622"/>
        </w:tabs>
        <w:rPr>
          <w:rFonts w:asciiTheme="minorHAnsi" w:eastAsiaTheme="minorEastAsia" w:hAnsiTheme="minorHAnsi" w:cstheme="minorBidi"/>
          <w:noProof/>
          <w:lang w:val="en-FI" w:eastAsia="en-GB"/>
        </w:rPr>
      </w:pPr>
      <w:hyperlink w:anchor="_Toc38538733" w:history="1">
        <w:r w:rsidR="004320B3" w:rsidRPr="006F5553">
          <w:rPr>
            <w:rStyle w:val="Hyperlink"/>
            <w:noProof/>
          </w:rPr>
          <w:t>2.1 Defining noise</w:t>
        </w:r>
        <w:r w:rsidR="004320B3">
          <w:rPr>
            <w:noProof/>
            <w:webHidden/>
          </w:rPr>
          <w:tab/>
        </w:r>
        <w:r w:rsidR="004320B3">
          <w:rPr>
            <w:noProof/>
            <w:webHidden/>
          </w:rPr>
          <w:fldChar w:fldCharType="begin"/>
        </w:r>
        <w:r w:rsidR="004320B3">
          <w:rPr>
            <w:noProof/>
            <w:webHidden/>
          </w:rPr>
          <w:instrText xml:space="preserve"> PAGEREF _Toc38538733 \h </w:instrText>
        </w:r>
        <w:r w:rsidR="004320B3">
          <w:rPr>
            <w:noProof/>
            <w:webHidden/>
          </w:rPr>
        </w:r>
        <w:r w:rsidR="004320B3">
          <w:rPr>
            <w:noProof/>
            <w:webHidden/>
          </w:rPr>
          <w:fldChar w:fldCharType="separate"/>
        </w:r>
        <w:r w:rsidR="004320B3">
          <w:rPr>
            <w:noProof/>
            <w:webHidden/>
          </w:rPr>
          <w:t>4</w:t>
        </w:r>
        <w:r w:rsidR="004320B3">
          <w:rPr>
            <w:noProof/>
            <w:webHidden/>
          </w:rPr>
          <w:fldChar w:fldCharType="end"/>
        </w:r>
      </w:hyperlink>
    </w:p>
    <w:p w14:paraId="68A99974" w14:textId="791D5350" w:rsidR="004320B3" w:rsidRDefault="00392567">
      <w:pPr>
        <w:pStyle w:val="TOC2"/>
        <w:tabs>
          <w:tab w:val="right" w:leader="dot" w:pos="9622"/>
        </w:tabs>
        <w:rPr>
          <w:rFonts w:asciiTheme="minorHAnsi" w:eastAsiaTheme="minorEastAsia" w:hAnsiTheme="minorHAnsi" w:cstheme="minorBidi"/>
          <w:noProof/>
          <w:lang w:val="en-FI" w:eastAsia="en-GB"/>
        </w:rPr>
      </w:pPr>
      <w:hyperlink w:anchor="_Toc38538734" w:history="1">
        <w:r w:rsidR="004320B3" w:rsidRPr="006F5553">
          <w:rPr>
            <w:rStyle w:val="Hyperlink"/>
            <w:noProof/>
          </w:rPr>
          <w:t>2.2 Traffic noise and health</w:t>
        </w:r>
        <w:r w:rsidR="004320B3">
          <w:rPr>
            <w:noProof/>
            <w:webHidden/>
          </w:rPr>
          <w:tab/>
        </w:r>
        <w:r w:rsidR="004320B3">
          <w:rPr>
            <w:noProof/>
            <w:webHidden/>
          </w:rPr>
          <w:fldChar w:fldCharType="begin"/>
        </w:r>
        <w:r w:rsidR="004320B3">
          <w:rPr>
            <w:noProof/>
            <w:webHidden/>
          </w:rPr>
          <w:instrText xml:space="preserve"> PAGEREF _Toc38538734 \h </w:instrText>
        </w:r>
        <w:r w:rsidR="004320B3">
          <w:rPr>
            <w:noProof/>
            <w:webHidden/>
          </w:rPr>
        </w:r>
        <w:r w:rsidR="004320B3">
          <w:rPr>
            <w:noProof/>
            <w:webHidden/>
          </w:rPr>
          <w:fldChar w:fldCharType="separate"/>
        </w:r>
        <w:r w:rsidR="004320B3">
          <w:rPr>
            <w:noProof/>
            <w:webHidden/>
          </w:rPr>
          <w:t>5</w:t>
        </w:r>
        <w:r w:rsidR="004320B3">
          <w:rPr>
            <w:noProof/>
            <w:webHidden/>
          </w:rPr>
          <w:fldChar w:fldCharType="end"/>
        </w:r>
      </w:hyperlink>
    </w:p>
    <w:p w14:paraId="4D70E3DC" w14:textId="072BF36F" w:rsidR="004320B3" w:rsidRDefault="00392567">
      <w:pPr>
        <w:pStyle w:val="TOC2"/>
        <w:tabs>
          <w:tab w:val="right" w:leader="dot" w:pos="9622"/>
        </w:tabs>
        <w:rPr>
          <w:rFonts w:asciiTheme="minorHAnsi" w:eastAsiaTheme="minorEastAsia" w:hAnsiTheme="minorHAnsi" w:cstheme="minorBidi"/>
          <w:noProof/>
          <w:lang w:val="en-FI" w:eastAsia="en-GB"/>
        </w:rPr>
      </w:pPr>
      <w:hyperlink w:anchor="_Toc38538735" w:history="1">
        <w:r w:rsidR="004320B3" w:rsidRPr="006F5553">
          <w:rPr>
            <w:rStyle w:val="Hyperlink"/>
            <w:noProof/>
          </w:rPr>
          <w:t>2.3 Traffic noise modeling</w:t>
        </w:r>
        <w:r w:rsidR="004320B3">
          <w:rPr>
            <w:noProof/>
            <w:webHidden/>
          </w:rPr>
          <w:tab/>
        </w:r>
        <w:r w:rsidR="004320B3">
          <w:rPr>
            <w:noProof/>
            <w:webHidden/>
          </w:rPr>
          <w:fldChar w:fldCharType="begin"/>
        </w:r>
        <w:r w:rsidR="004320B3">
          <w:rPr>
            <w:noProof/>
            <w:webHidden/>
          </w:rPr>
          <w:instrText xml:space="preserve"> PAGEREF _Toc38538735 \h </w:instrText>
        </w:r>
        <w:r w:rsidR="004320B3">
          <w:rPr>
            <w:noProof/>
            <w:webHidden/>
          </w:rPr>
        </w:r>
        <w:r w:rsidR="004320B3">
          <w:rPr>
            <w:noProof/>
            <w:webHidden/>
          </w:rPr>
          <w:fldChar w:fldCharType="separate"/>
        </w:r>
        <w:r w:rsidR="004320B3">
          <w:rPr>
            <w:noProof/>
            <w:webHidden/>
          </w:rPr>
          <w:t>6</w:t>
        </w:r>
        <w:r w:rsidR="004320B3">
          <w:rPr>
            <w:noProof/>
            <w:webHidden/>
          </w:rPr>
          <w:fldChar w:fldCharType="end"/>
        </w:r>
      </w:hyperlink>
    </w:p>
    <w:p w14:paraId="7EE25E43" w14:textId="5A4D5FA1" w:rsidR="004320B3" w:rsidRDefault="00392567">
      <w:pPr>
        <w:pStyle w:val="TOC2"/>
        <w:tabs>
          <w:tab w:val="right" w:leader="dot" w:pos="9622"/>
        </w:tabs>
        <w:rPr>
          <w:rFonts w:asciiTheme="minorHAnsi" w:eastAsiaTheme="minorEastAsia" w:hAnsiTheme="minorHAnsi" w:cstheme="minorBidi"/>
          <w:noProof/>
          <w:lang w:val="en-FI" w:eastAsia="en-GB"/>
        </w:rPr>
      </w:pPr>
      <w:hyperlink w:anchor="_Toc38538736" w:history="1">
        <w:r w:rsidR="004320B3" w:rsidRPr="006F5553">
          <w:rPr>
            <w:rStyle w:val="Hyperlink"/>
            <w:noProof/>
          </w:rPr>
          <w:t>2.4 Active modes of transport in cities</w:t>
        </w:r>
        <w:r w:rsidR="004320B3">
          <w:rPr>
            <w:noProof/>
            <w:webHidden/>
          </w:rPr>
          <w:tab/>
        </w:r>
        <w:r w:rsidR="004320B3">
          <w:rPr>
            <w:noProof/>
            <w:webHidden/>
          </w:rPr>
          <w:fldChar w:fldCharType="begin"/>
        </w:r>
        <w:r w:rsidR="004320B3">
          <w:rPr>
            <w:noProof/>
            <w:webHidden/>
          </w:rPr>
          <w:instrText xml:space="preserve"> PAGEREF _Toc38538736 \h </w:instrText>
        </w:r>
        <w:r w:rsidR="004320B3">
          <w:rPr>
            <w:noProof/>
            <w:webHidden/>
          </w:rPr>
        </w:r>
        <w:r w:rsidR="004320B3">
          <w:rPr>
            <w:noProof/>
            <w:webHidden/>
          </w:rPr>
          <w:fldChar w:fldCharType="separate"/>
        </w:r>
        <w:r w:rsidR="004320B3">
          <w:rPr>
            <w:noProof/>
            <w:webHidden/>
          </w:rPr>
          <w:t>7</w:t>
        </w:r>
        <w:r w:rsidR="004320B3">
          <w:rPr>
            <w:noProof/>
            <w:webHidden/>
          </w:rPr>
          <w:fldChar w:fldCharType="end"/>
        </w:r>
      </w:hyperlink>
    </w:p>
    <w:p w14:paraId="4D472D65" w14:textId="1213F660" w:rsidR="004320B3" w:rsidRDefault="00392567">
      <w:pPr>
        <w:pStyle w:val="TOC2"/>
        <w:tabs>
          <w:tab w:val="right" w:leader="dot" w:pos="9622"/>
        </w:tabs>
        <w:rPr>
          <w:rFonts w:asciiTheme="minorHAnsi" w:eastAsiaTheme="minorEastAsia" w:hAnsiTheme="minorHAnsi" w:cstheme="minorBidi"/>
          <w:noProof/>
          <w:lang w:val="en-FI" w:eastAsia="en-GB"/>
        </w:rPr>
      </w:pPr>
      <w:hyperlink w:anchor="_Toc38538737" w:history="1">
        <w:r w:rsidR="004320B3" w:rsidRPr="006F5553">
          <w:rPr>
            <w:rStyle w:val="Hyperlink"/>
            <w:noProof/>
          </w:rPr>
          <w:t>2.5 Concepts and approaches in assessing dynamic exposure</w:t>
        </w:r>
        <w:r w:rsidR="004320B3">
          <w:rPr>
            <w:noProof/>
            <w:webHidden/>
          </w:rPr>
          <w:tab/>
        </w:r>
        <w:r w:rsidR="004320B3">
          <w:rPr>
            <w:noProof/>
            <w:webHidden/>
          </w:rPr>
          <w:fldChar w:fldCharType="begin"/>
        </w:r>
        <w:r w:rsidR="004320B3">
          <w:rPr>
            <w:noProof/>
            <w:webHidden/>
          </w:rPr>
          <w:instrText xml:space="preserve"> PAGEREF _Toc38538737 \h </w:instrText>
        </w:r>
        <w:r w:rsidR="004320B3">
          <w:rPr>
            <w:noProof/>
            <w:webHidden/>
          </w:rPr>
        </w:r>
        <w:r w:rsidR="004320B3">
          <w:rPr>
            <w:noProof/>
            <w:webHidden/>
          </w:rPr>
          <w:fldChar w:fldCharType="separate"/>
        </w:r>
        <w:r w:rsidR="004320B3">
          <w:rPr>
            <w:noProof/>
            <w:webHidden/>
          </w:rPr>
          <w:t>8</w:t>
        </w:r>
        <w:r w:rsidR="004320B3">
          <w:rPr>
            <w:noProof/>
            <w:webHidden/>
          </w:rPr>
          <w:fldChar w:fldCharType="end"/>
        </w:r>
      </w:hyperlink>
    </w:p>
    <w:p w14:paraId="3EA55BAD" w14:textId="3D969F16" w:rsidR="004320B3" w:rsidRDefault="00392567">
      <w:pPr>
        <w:pStyle w:val="TOC2"/>
        <w:tabs>
          <w:tab w:val="right" w:leader="dot" w:pos="9622"/>
        </w:tabs>
        <w:rPr>
          <w:rFonts w:asciiTheme="minorHAnsi" w:eastAsiaTheme="minorEastAsia" w:hAnsiTheme="minorHAnsi" w:cstheme="minorBidi"/>
          <w:noProof/>
          <w:lang w:val="en-FI" w:eastAsia="en-GB"/>
        </w:rPr>
      </w:pPr>
      <w:hyperlink w:anchor="_Toc38538738" w:history="1">
        <w:r w:rsidR="004320B3" w:rsidRPr="006F5553">
          <w:rPr>
            <w:rStyle w:val="Hyperlink"/>
            <w:noProof/>
          </w:rPr>
          <w:t>2.6 Graph theory and least cost path analysis</w:t>
        </w:r>
        <w:r w:rsidR="004320B3">
          <w:rPr>
            <w:noProof/>
            <w:webHidden/>
          </w:rPr>
          <w:tab/>
        </w:r>
        <w:r w:rsidR="004320B3">
          <w:rPr>
            <w:noProof/>
            <w:webHidden/>
          </w:rPr>
          <w:fldChar w:fldCharType="begin"/>
        </w:r>
        <w:r w:rsidR="004320B3">
          <w:rPr>
            <w:noProof/>
            <w:webHidden/>
          </w:rPr>
          <w:instrText xml:space="preserve"> PAGEREF _Toc38538738 \h </w:instrText>
        </w:r>
        <w:r w:rsidR="004320B3">
          <w:rPr>
            <w:noProof/>
            <w:webHidden/>
          </w:rPr>
        </w:r>
        <w:r w:rsidR="004320B3">
          <w:rPr>
            <w:noProof/>
            <w:webHidden/>
          </w:rPr>
          <w:fldChar w:fldCharType="separate"/>
        </w:r>
        <w:r w:rsidR="004320B3">
          <w:rPr>
            <w:noProof/>
            <w:webHidden/>
          </w:rPr>
          <w:t>10</w:t>
        </w:r>
        <w:r w:rsidR="004320B3">
          <w:rPr>
            <w:noProof/>
            <w:webHidden/>
          </w:rPr>
          <w:fldChar w:fldCharType="end"/>
        </w:r>
      </w:hyperlink>
    </w:p>
    <w:p w14:paraId="68BAC979" w14:textId="5AD9A132" w:rsidR="004320B3" w:rsidRDefault="00392567">
      <w:pPr>
        <w:pStyle w:val="TOC2"/>
        <w:tabs>
          <w:tab w:val="right" w:leader="dot" w:pos="9622"/>
        </w:tabs>
        <w:rPr>
          <w:rFonts w:asciiTheme="minorHAnsi" w:eastAsiaTheme="minorEastAsia" w:hAnsiTheme="minorHAnsi" w:cstheme="minorBidi"/>
          <w:noProof/>
          <w:lang w:val="en-FI" w:eastAsia="en-GB"/>
        </w:rPr>
      </w:pPr>
      <w:hyperlink w:anchor="_Toc38538739" w:history="1">
        <w:r w:rsidR="004320B3" w:rsidRPr="006F5553">
          <w:rPr>
            <w:rStyle w:val="Hyperlink"/>
            <w:noProof/>
          </w:rPr>
          <w:t>2.7 Exposure-based impedances in routing</w:t>
        </w:r>
        <w:r w:rsidR="004320B3">
          <w:rPr>
            <w:noProof/>
            <w:webHidden/>
          </w:rPr>
          <w:tab/>
        </w:r>
        <w:r w:rsidR="004320B3">
          <w:rPr>
            <w:noProof/>
            <w:webHidden/>
          </w:rPr>
          <w:fldChar w:fldCharType="begin"/>
        </w:r>
        <w:r w:rsidR="004320B3">
          <w:rPr>
            <w:noProof/>
            <w:webHidden/>
          </w:rPr>
          <w:instrText xml:space="preserve"> PAGEREF _Toc38538739 \h </w:instrText>
        </w:r>
        <w:r w:rsidR="004320B3">
          <w:rPr>
            <w:noProof/>
            <w:webHidden/>
          </w:rPr>
        </w:r>
        <w:r w:rsidR="004320B3">
          <w:rPr>
            <w:noProof/>
            <w:webHidden/>
          </w:rPr>
          <w:fldChar w:fldCharType="separate"/>
        </w:r>
        <w:r w:rsidR="004320B3">
          <w:rPr>
            <w:noProof/>
            <w:webHidden/>
          </w:rPr>
          <w:t>12</w:t>
        </w:r>
        <w:r w:rsidR="004320B3">
          <w:rPr>
            <w:noProof/>
            <w:webHidden/>
          </w:rPr>
          <w:fldChar w:fldCharType="end"/>
        </w:r>
      </w:hyperlink>
    </w:p>
    <w:p w14:paraId="60D007B0" w14:textId="2827112C" w:rsidR="004320B3" w:rsidRDefault="00392567">
      <w:pPr>
        <w:pStyle w:val="TOC2"/>
        <w:tabs>
          <w:tab w:val="right" w:leader="dot" w:pos="9622"/>
        </w:tabs>
        <w:rPr>
          <w:rFonts w:asciiTheme="minorHAnsi" w:eastAsiaTheme="minorEastAsia" w:hAnsiTheme="minorHAnsi" w:cstheme="minorBidi"/>
          <w:noProof/>
          <w:lang w:val="en-FI" w:eastAsia="en-GB"/>
        </w:rPr>
      </w:pPr>
      <w:hyperlink w:anchor="_Toc38538740" w:history="1">
        <w:r w:rsidR="004320B3" w:rsidRPr="006F5553">
          <w:rPr>
            <w:rStyle w:val="Hyperlink"/>
            <w:noProof/>
          </w:rPr>
          <w:t>2.8 Web GIS concepts and developments</w:t>
        </w:r>
        <w:r w:rsidR="004320B3">
          <w:rPr>
            <w:noProof/>
            <w:webHidden/>
          </w:rPr>
          <w:tab/>
        </w:r>
        <w:r w:rsidR="004320B3">
          <w:rPr>
            <w:noProof/>
            <w:webHidden/>
          </w:rPr>
          <w:fldChar w:fldCharType="begin"/>
        </w:r>
        <w:r w:rsidR="004320B3">
          <w:rPr>
            <w:noProof/>
            <w:webHidden/>
          </w:rPr>
          <w:instrText xml:space="preserve"> PAGEREF _Toc38538740 \h </w:instrText>
        </w:r>
        <w:r w:rsidR="004320B3">
          <w:rPr>
            <w:noProof/>
            <w:webHidden/>
          </w:rPr>
        </w:r>
        <w:r w:rsidR="004320B3">
          <w:rPr>
            <w:noProof/>
            <w:webHidden/>
          </w:rPr>
          <w:fldChar w:fldCharType="separate"/>
        </w:r>
        <w:r w:rsidR="004320B3">
          <w:rPr>
            <w:noProof/>
            <w:webHidden/>
          </w:rPr>
          <w:t>14</w:t>
        </w:r>
        <w:r w:rsidR="004320B3">
          <w:rPr>
            <w:noProof/>
            <w:webHidden/>
          </w:rPr>
          <w:fldChar w:fldCharType="end"/>
        </w:r>
      </w:hyperlink>
    </w:p>
    <w:p w14:paraId="27C3D7E3" w14:textId="336137C1" w:rsidR="004320B3" w:rsidRDefault="00392567">
      <w:pPr>
        <w:pStyle w:val="TOC1"/>
        <w:tabs>
          <w:tab w:val="left" w:pos="720"/>
          <w:tab w:val="right" w:leader="dot" w:pos="9622"/>
        </w:tabs>
        <w:rPr>
          <w:rFonts w:asciiTheme="minorHAnsi" w:eastAsiaTheme="minorEastAsia" w:hAnsiTheme="minorHAnsi" w:cstheme="minorBidi"/>
          <w:noProof/>
          <w:lang w:val="en-FI" w:eastAsia="en-GB"/>
        </w:rPr>
      </w:pPr>
      <w:hyperlink w:anchor="_Toc38538741" w:history="1">
        <w:r w:rsidR="004320B3" w:rsidRPr="006F5553">
          <w:rPr>
            <w:rStyle w:val="Hyperlink"/>
            <w:noProof/>
          </w:rPr>
          <w:t>III.</w:t>
        </w:r>
        <w:r w:rsidR="004320B3">
          <w:rPr>
            <w:rFonts w:asciiTheme="minorHAnsi" w:eastAsiaTheme="minorEastAsia" w:hAnsiTheme="minorHAnsi" w:cstheme="minorBidi"/>
            <w:noProof/>
            <w:lang w:val="en-FI" w:eastAsia="en-GB"/>
          </w:rPr>
          <w:tab/>
        </w:r>
        <w:r w:rsidR="004320B3" w:rsidRPr="006F5553">
          <w:rPr>
            <w:rStyle w:val="Hyperlink"/>
            <w:noProof/>
          </w:rPr>
          <w:t>DATA &amp; METHODS</w:t>
        </w:r>
        <w:r w:rsidR="004320B3">
          <w:rPr>
            <w:noProof/>
            <w:webHidden/>
          </w:rPr>
          <w:tab/>
        </w:r>
        <w:r w:rsidR="004320B3">
          <w:rPr>
            <w:noProof/>
            <w:webHidden/>
          </w:rPr>
          <w:fldChar w:fldCharType="begin"/>
        </w:r>
        <w:r w:rsidR="004320B3">
          <w:rPr>
            <w:noProof/>
            <w:webHidden/>
          </w:rPr>
          <w:instrText xml:space="preserve"> PAGEREF _Toc38538741 \h </w:instrText>
        </w:r>
        <w:r w:rsidR="004320B3">
          <w:rPr>
            <w:noProof/>
            <w:webHidden/>
          </w:rPr>
        </w:r>
        <w:r w:rsidR="004320B3">
          <w:rPr>
            <w:noProof/>
            <w:webHidden/>
          </w:rPr>
          <w:fldChar w:fldCharType="separate"/>
        </w:r>
        <w:r w:rsidR="004320B3">
          <w:rPr>
            <w:noProof/>
            <w:webHidden/>
          </w:rPr>
          <w:t>18</w:t>
        </w:r>
        <w:r w:rsidR="004320B3">
          <w:rPr>
            <w:noProof/>
            <w:webHidden/>
          </w:rPr>
          <w:fldChar w:fldCharType="end"/>
        </w:r>
      </w:hyperlink>
    </w:p>
    <w:p w14:paraId="1F3DD6FD" w14:textId="14141CD7" w:rsidR="004320B3" w:rsidRDefault="00392567">
      <w:pPr>
        <w:pStyle w:val="TOC2"/>
        <w:tabs>
          <w:tab w:val="right" w:leader="dot" w:pos="9622"/>
        </w:tabs>
        <w:rPr>
          <w:rFonts w:asciiTheme="minorHAnsi" w:eastAsiaTheme="minorEastAsia" w:hAnsiTheme="minorHAnsi" w:cstheme="minorBidi"/>
          <w:noProof/>
          <w:lang w:val="en-FI" w:eastAsia="en-GB"/>
        </w:rPr>
      </w:pPr>
      <w:hyperlink w:anchor="_Toc38538742" w:history="1">
        <w:r w:rsidR="004320B3" w:rsidRPr="006F5553">
          <w:rPr>
            <w:rStyle w:val="Hyperlink"/>
            <w:noProof/>
          </w:rPr>
          <w:t>3.1 Overview of the methods</w:t>
        </w:r>
        <w:r w:rsidR="004320B3">
          <w:rPr>
            <w:noProof/>
            <w:webHidden/>
          </w:rPr>
          <w:tab/>
        </w:r>
        <w:r w:rsidR="004320B3">
          <w:rPr>
            <w:noProof/>
            <w:webHidden/>
          </w:rPr>
          <w:fldChar w:fldCharType="begin"/>
        </w:r>
        <w:r w:rsidR="004320B3">
          <w:rPr>
            <w:noProof/>
            <w:webHidden/>
          </w:rPr>
          <w:instrText xml:space="preserve"> PAGEREF _Toc38538742 \h </w:instrText>
        </w:r>
        <w:r w:rsidR="004320B3">
          <w:rPr>
            <w:noProof/>
            <w:webHidden/>
          </w:rPr>
        </w:r>
        <w:r w:rsidR="004320B3">
          <w:rPr>
            <w:noProof/>
            <w:webHidden/>
          </w:rPr>
          <w:fldChar w:fldCharType="separate"/>
        </w:r>
        <w:r w:rsidR="004320B3">
          <w:rPr>
            <w:noProof/>
            <w:webHidden/>
          </w:rPr>
          <w:t>18</w:t>
        </w:r>
        <w:r w:rsidR="004320B3">
          <w:rPr>
            <w:noProof/>
            <w:webHidden/>
          </w:rPr>
          <w:fldChar w:fldCharType="end"/>
        </w:r>
      </w:hyperlink>
    </w:p>
    <w:p w14:paraId="226D723E" w14:textId="200EE8C9" w:rsidR="004320B3" w:rsidRDefault="00392567">
      <w:pPr>
        <w:pStyle w:val="TOC2"/>
        <w:tabs>
          <w:tab w:val="right" w:leader="dot" w:pos="9622"/>
        </w:tabs>
        <w:rPr>
          <w:rFonts w:asciiTheme="minorHAnsi" w:eastAsiaTheme="minorEastAsia" w:hAnsiTheme="minorHAnsi" w:cstheme="minorBidi"/>
          <w:noProof/>
          <w:lang w:val="en-FI" w:eastAsia="en-GB"/>
        </w:rPr>
      </w:pPr>
      <w:hyperlink w:anchor="_Toc38538743" w:history="1">
        <w:r w:rsidR="004320B3" w:rsidRPr="006F5553">
          <w:rPr>
            <w:rStyle w:val="Hyperlink"/>
            <w:noProof/>
          </w:rPr>
          <w:t>3.2 Study area</w:t>
        </w:r>
        <w:r w:rsidR="004320B3">
          <w:rPr>
            <w:noProof/>
            <w:webHidden/>
          </w:rPr>
          <w:tab/>
        </w:r>
        <w:r w:rsidR="004320B3">
          <w:rPr>
            <w:noProof/>
            <w:webHidden/>
          </w:rPr>
          <w:fldChar w:fldCharType="begin"/>
        </w:r>
        <w:r w:rsidR="004320B3">
          <w:rPr>
            <w:noProof/>
            <w:webHidden/>
          </w:rPr>
          <w:instrText xml:space="preserve"> PAGEREF _Toc38538743 \h </w:instrText>
        </w:r>
        <w:r w:rsidR="004320B3">
          <w:rPr>
            <w:noProof/>
            <w:webHidden/>
          </w:rPr>
        </w:r>
        <w:r w:rsidR="004320B3">
          <w:rPr>
            <w:noProof/>
            <w:webHidden/>
          </w:rPr>
          <w:fldChar w:fldCharType="separate"/>
        </w:r>
        <w:r w:rsidR="004320B3">
          <w:rPr>
            <w:noProof/>
            <w:webHidden/>
          </w:rPr>
          <w:t>18</w:t>
        </w:r>
        <w:r w:rsidR="004320B3">
          <w:rPr>
            <w:noProof/>
            <w:webHidden/>
          </w:rPr>
          <w:fldChar w:fldCharType="end"/>
        </w:r>
      </w:hyperlink>
    </w:p>
    <w:p w14:paraId="5BC46F31" w14:textId="055AD9F7" w:rsidR="004320B3" w:rsidRDefault="00392567">
      <w:pPr>
        <w:pStyle w:val="TOC2"/>
        <w:tabs>
          <w:tab w:val="right" w:leader="dot" w:pos="9622"/>
        </w:tabs>
        <w:rPr>
          <w:rFonts w:asciiTheme="minorHAnsi" w:eastAsiaTheme="minorEastAsia" w:hAnsiTheme="minorHAnsi" w:cstheme="minorBidi"/>
          <w:noProof/>
          <w:lang w:val="en-FI" w:eastAsia="en-GB"/>
        </w:rPr>
      </w:pPr>
      <w:hyperlink w:anchor="_Toc38538744" w:history="1">
        <w:r w:rsidR="004320B3" w:rsidRPr="006F5553">
          <w:rPr>
            <w:rStyle w:val="Hyperlink"/>
            <w:noProof/>
          </w:rPr>
          <w:t>3.3 Data</w:t>
        </w:r>
        <w:r w:rsidR="004320B3">
          <w:rPr>
            <w:noProof/>
            <w:webHidden/>
          </w:rPr>
          <w:tab/>
        </w:r>
        <w:r w:rsidR="004320B3">
          <w:rPr>
            <w:noProof/>
            <w:webHidden/>
          </w:rPr>
          <w:fldChar w:fldCharType="begin"/>
        </w:r>
        <w:r w:rsidR="004320B3">
          <w:rPr>
            <w:noProof/>
            <w:webHidden/>
          </w:rPr>
          <w:instrText xml:space="preserve"> PAGEREF _Toc38538744 \h </w:instrText>
        </w:r>
        <w:r w:rsidR="004320B3">
          <w:rPr>
            <w:noProof/>
            <w:webHidden/>
          </w:rPr>
        </w:r>
        <w:r w:rsidR="004320B3">
          <w:rPr>
            <w:noProof/>
            <w:webHidden/>
          </w:rPr>
          <w:fldChar w:fldCharType="separate"/>
        </w:r>
        <w:r w:rsidR="004320B3">
          <w:rPr>
            <w:noProof/>
            <w:webHidden/>
          </w:rPr>
          <w:t>19</w:t>
        </w:r>
        <w:r w:rsidR="004320B3">
          <w:rPr>
            <w:noProof/>
            <w:webHidden/>
          </w:rPr>
          <w:fldChar w:fldCharType="end"/>
        </w:r>
      </w:hyperlink>
    </w:p>
    <w:p w14:paraId="19EA8D42" w14:textId="445FCB47" w:rsidR="004320B3" w:rsidRDefault="00392567">
      <w:pPr>
        <w:pStyle w:val="TOC3"/>
        <w:tabs>
          <w:tab w:val="right" w:leader="dot" w:pos="9622"/>
        </w:tabs>
        <w:rPr>
          <w:rFonts w:asciiTheme="minorHAnsi" w:eastAsiaTheme="minorEastAsia" w:hAnsiTheme="minorHAnsi" w:cstheme="minorBidi"/>
          <w:noProof/>
          <w:lang w:val="en-FI" w:eastAsia="en-GB"/>
        </w:rPr>
      </w:pPr>
      <w:hyperlink w:anchor="_Toc38538745" w:history="1">
        <w:r w:rsidR="004320B3" w:rsidRPr="006F5553">
          <w:rPr>
            <w:rStyle w:val="Hyperlink"/>
            <w:noProof/>
          </w:rPr>
          <w:t>3.3.1 Modelled traffic noise data</w:t>
        </w:r>
        <w:r w:rsidR="004320B3">
          <w:rPr>
            <w:noProof/>
            <w:webHidden/>
          </w:rPr>
          <w:tab/>
        </w:r>
        <w:r w:rsidR="004320B3">
          <w:rPr>
            <w:noProof/>
            <w:webHidden/>
          </w:rPr>
          <w:fldChar w:fldCharType="begin"/>
        </w:r>
        <w:r w:rsidR="004320B3">
          <w:rPr>
            <w:noProof/>
            <w:webHidden/>
          </w:rPr>
          <w:instrText xml:space="preserve"> PAGEREF _Toc38538745 \h </w:instrText>
        </w:r>
        <w:r w:rsidR="004320B3">
          <w:rPr>
            <w:noProof/>
            <w:webHidden/>
          </w:rPr>
        </w:r>
        <w:r w:rsidR="004320B3">
          <w:rPr>
            <w:noProof/>
            <w:webHidden/>
          </w:rPr>
          <w:fldChar w:fldCharType="separate"/>
        </w:r>
        <w:r w:rsidR="004320B3">
          <w:rPr>
            <w:noProof/>
            <w:webHidden/>
          </w:rPr>
          <w:t>20</w:t>
        </w:r>
        <w:r w:rsidR="004320B3">
          <w:rPr>
            <w:noProof/>
            <w:webHidden/>
          </w:rPr>
          <w:fldChar w:fldCharType="end"/>
        </w:r>
      </w:hyperlink>
    </w:p>
    <w:p w14:paraId="5639EA60" w14:textId="15104D7B" w:rsidR="004320B3" w:rsidRDefault="00392567">
      <w:pPr>
        <w:pStyle w:val="TOC3"/>
        <w:tabs>
          <w:tab w:val="right" w:leader="dot" w:pos="9622"/>
        </w:tabs>
        <w:rPr>
          <w:rFonts w:asciiTheme="minorHAnsi" w:eastAsiaTheme="minorEastAsia" w:hAnsiTheme="minorHAnsi" w:cstheme="minorBidi"/>
          <w:noProof/>
          <w:lang w:val="en-FI" w:eastAsia="en-GB"/>
        </w:rPr>
      </w:pPr>
      <w:hyperlink w:anchor="_Toc38538746" w:history="1">
        <w:r w:rsidR="004320B3" w:rsidRPr="006F5553">
          <w:rPr>
            <w:rStyle w:val="Hyperlink"/>
            <w:noProof/>
          </w:rPr>
          <w:t>3.3.2 OpenStreetMap data</w:t>
        </w:r>
        <w:r w:rsidR="004320B3">
          <w:rPr>
            <w:noProof/>
            <w:webHidden/>
          </w:rPr>
          <w:tab/>
        </w:r>
        <w:r w:rsidR="004320B3">
          <w:rPr>
            <w:noProof/>
            <w:webHidden/>
          </w:rPr>
          <w:fldChar w:fldCharType="begin"/>
        </w:r>
        <w:r w:rsidR="004320B3">
          <w:rPr>
            <w:noProof/>
            <w:webHidden/>
          </w:rPr>
          <w:instrText xml:space="preserve"> PAGEREF _Toc38538746 \h </w:instrText>
        </w:r>
        <w:r w:rsidR="004320B3">
          <w:rPr>
            <w:noProof/>
            <w:webHidden/>
          </w:rPr>
        </w:r>
        <w:r w:rsidR="004320B3">
          <w:rPr>
            <w:noProof/>
            <w:webHidden/>
          </w:rPr>
          <w:fldChar w:fldCharType="separate"/>
        </w:r>
        <w:r w:rsidR="004320B3">
          <w:rPr>
            <w:noProof/>
            <w:webHidden/>
          </w:rPr>
          <w:t>25</w:t>
        </w:r>
        <w:r w:rsidR="004320B3">
          <w:rPr>
            <w:noProof/>
            <w:webHidden/>
          </w:rPr>
          <w:fldChar w:fldCharType="end"/>
        </w:r>
      </w:hyperlink>
    </w:p>
    <w:p w14:paraId="06E15712" w14:textId="4CA290F9" w:rsidR="004320B3" w:rsidRDefault="00392567">
      <w:pPr>
        <w:pStyle w:val="TOC3"/>
        <w:tabs>
          <w:tab w:val="right" w:leader="dot" w:pos="9622"/>
        </w:tabs>
        <w:rPr>
          <w:rFonts w:asciiTheme="minorHAnsi" w:eastAsiaTheme="minorEastAsia" w:hAnsiTheme="minorHAnsi" w:cstheme="minorBidi"/>
          <w:noProof/>
          <w:lang w:val="en-FI" w:eastAsia="en-GB"/>
        </w:rPr>
      </w:pPr>
      <w:hyperlink w:anchor="_Toc38538747" w:history="1">
        <w:r w:rsidR="004320B3" w:rsidRPr="006F5553">
          <w:rPr>
            <w:rStyle w:val="Hyperlink"/>
            <w:noProof/>
          </w:rPr>
          <w:t>3.3.3 Register based origin-destination (OD) commuting data</w:t>
        </w:r>
        <w:r w:rsidR="004320B3">
          <w:rPr>
            <w:noProof/>
            <w:webHidden/>
          </w:rPr>
          <w:tab/>
        </w:r>
        <w:r w:rsidR="004320B3">
          <w:rPr>
            <w:noProof/>
            <w:webHidden/>
          </w:rPr>
          <w:fldChar w:fldCharType="begin"/>
        </w:r>
        <w:r w:rsidR="004320B3">
          <w:rPr>
            <w:noProof/>
            <w:webHidden/>
          </w:rPr>
          <w:instrText xml:space="preserve"> PAGEREF _Toc38538747 \h </w:instrText>
        </w:r>
        <w:r w:rsidR="004320B3">
          <w:rPr>
            <w:noProof/>
            <w:webHidden/>
          </w:rPr>
        </w:r>
        <w:r w:rsidR="004320B3">
          <w:rPr>
            <w:noProof/>
            <w:webHidden/>
          </w:rPr>
          <w:fldChar w:fldCharType="separate"/>
        </w:r>
        <w:r w:rsidR="004320B3">
          <w:rPr>
            <w:noProof/>
            <w:webHidden/>
          </w:rPr>
          <w:t>26</w:t>
        </w:r>
        <w:r w:rsidR="004320B3">
          <w:rPr>
            <w:noProof/>
            <w:webHidden/>
          </w:rPr>
          <w:fldChar w:fldCharType="end"/>
        </w:r>
      </w:hyperlink>
    </w:p>
    <w:p w14:paraId="0DD5FA20" w14:textId="347C96D8" w:rsidR="004320B3" w:rsidRDefault="00392567">
      <w:pPr>
        <w:pStyle w:val="TOC3"/>
        <w:tabs>
          <w:tab w:val="right" w:leader="dot" w:pos="9622"/>
        </w:tabs>
        <w:rPr>
          <w:rFonts w:asciiTheme="minorHAnsi" w:eastAsiaTheme="minorEastAsia" w:hAnsiTheme="minorHAnsi" w:cstheme="minorBidi"/>
          <w:noProof/>
          <w:lang w:val="en-FI" w:eastAsia="en-GB"/>
        </w:rPr>
      </w:pPr>
      <w:hyperlink w:anchor="_Toc38538748" w:history="1">
        <w:r w:rsidR="004320B3" w:rsidRPr="006F5553">
          <w:rPr>
            <w:rStyle w:val="Hyperlink"/>
            <w:noProof/>
          </w:rPr>
          <w:t>3.3.4 Online routing service of the local public transport authority</w:t>
        </w:r>
        <w:r w:rsidR="004320B3">
          <w:rPr>
            <w:noProof/>
            <w:webHidden/>
          </w:rPr>
          <w:tab/>
        </w:r>
        <w:r w:rsidR="004320B3">
          <w:rPr>
            <w:noProof/>
            <w:webHidden/>
          </w:rPr>
          <w:fldChar w:fldCharType="begin"/>
        </w:r>
        <w:r w:rsidR="004320B3">
          <w:rPr>
            <w:noProof/>
            <w:webHidden/>
          </w:rPr>
          <w:instrText xml:space="preserve"> PAGEREF _Toc38538748 \h </w:instrText>
        </w:r>
        <w:r w:rsidR="004320B3">
          <w:rPr>
            <w:noProof/>
            <w:webHidden/>
          </w:rPr>
        </w:r>
        <w:r w:rsidR="004320B3">
          <w:rPr>
            <w:noProof/>
            <w:webHidden/>
          </w:rPr>
          <w:fldChar w:fldCharType="separate"/>
        </w:r>
        <w:r w:rsidR="004320B3">
          <w:rPr>
            <w:noProof/>
            <w:webHidden/>
          </w:rPr>
          <w:t>27</w:t>
        </w:r>
        <w:r w:rsidR="004320B3">
          <w:rPr>
            <w:noProof/>
            <w:webHidden/>
          </w:rPr>
          <w:fldChar w:fldCharType="end"/>
        </w:r>
      </w:hyperlink>
    </w:p>
    <w:p w14:paraId="64E95405" w14:textId="662CC13A" w:rsidR="004320B3" w:rsidRDefault="00392567">
      <w:pPr>
        <w:pStyle w:val="TOC2"/>
        <w:tabs>
          <w:tab w:val="right" w:leader="dot" w:pos="9622"/>
        </w:tabs>
        <w:rPr>
          <w:rFonts w:asciiTheme="minorHAnsi" w:eastAsiaTheme="minorEastAsia" w:hAnsiTheme="minorHAnsi" w:cstheme="minorBidi"/>
          <w:noProof/>
          <w:lang w:val="en-FI" w:eastAsia="en-GB"/>
        </w:rPr>
      </w:pPr>
      <w:hyperlink w:anchor="_Toc38538749" w:history="1">
        <w:r w:rsidR="004320B3" w:rsidRPr="006F5553">
          <w:rPr>
            <w:rStyle w:val="Hyperlink"/>
            <w:noProof/>
          </w:rPr>
          <w:t>3.4 Technical framework and architecture</w:t>
        </w:r>
        <w:r w:rsidR="004320B3">
          <w:rPr>
            <w:noProof/>
            <w:webHidden/>
          </w:rPr>
          <w:tab/>
        </w:r>
        <w:r w:rsidR="004320B3">
          <w:rPr>
            <w:noProof/>
            <w:webHidden/>
          </w:rPr>
          <w:fldChar w:fldCharType="begin"/>
        </w:r>
        <w:r w:rsidR="004320B3">
          <w:rPr>
            <w:noProof/>
            <w:webHidden/>
          </w:rPr>
          <w:instrText xml:space="preserve"> PAGEREF _Toc38538749 \h </w:instrText>
        </w:r>
        <w:r w:rsidR="004320B3">
          <w:rPr>
            <w:noProof/>
            <w:webHidden/>
          </w:rPr>
        </w:r>
        <w:r w:rsidR="004320B3">
          <w:rPr>
            <w:noProof/>
            <w:webHidden/>
          </w:rPr>
          <w:fldChar w:fldCharType="separate"/>
        </w:r>
        <w:r w:rsidR="004320B3">
          <w:rPr>
            <w:noProof/>
            <w:webHidden/>
          </w:rPr>
          <w:t>27</w:t>
        </w:r>
        <w:r w:rsidR="004320B3">
          <w:rPr>
            <w:noProof/>
            <w:webHidden/>
          </w:rPr>
          <w:fldChar w:fldCharType="end"/>
        </w:r>
      </w:hyperlink>
    </w:p>
    <w:p w14:paraId="66493F12" w14:textId="1B8C1CAC" w:rsidR="004320B3" w:rsidRDefault="00392567">
      <w:pPr>
        <w:pStyle w:val="TOC2"/>
        <w:tabs>
          <w:tab w:val="right" w:leader="dot" w:pos="9622"/>
        </w:tabs>
        <w:rPr>
          <w:rFonts w:asciiTheme="minorHAnsi" w:eastAsiaTheme="minorEastAsia" w:hAnsiTheme="minorHAnsi" w:cstheme="minorBidi"/>
          <w:noProof/>
          <w:lang w:val="en-FI" w:eastAsia="en-GB"/>
        </w:rPr>
      </w:pPr>
      <w:hyperlink w:anchor="_Toc38538750" w:history="1">
        <w:r w:rsidR="004320B3" w:rsidRPr="006F5553">
          <w:rPr>
            <w:rStyle w:val="Hyperlink"/>
            <w:noProof/>
          </w:rPr>
          <w:t>3.5 Quiet path routing method</w:t>
        </w:r>
        <w:r w:rsidR="004320B3">
          <w:rPr>
            <w:noProof/>
            <w:webHidden/>
          </w:rPr>
          <w:tab/>
        </w:r>
        <w:r w:rsidR="004320B3">
          <w:rPr>
            <w:noProof/>
            <w:webHidden/>
          </w:rPr>
          <w:fldChar w:fldCharType="begin"/>
        </w:r>
        <w:r w:rsidR="004320B3">
          <w:rPr>
            <w:noProof/>
            <w:webHidden/>
          </w:rPr>
          <w:instrText xml:space="preserve"> PAGEREF _Toc38538750 \h </w:instrText>
        </w:r>
        <w:r w:rsidR="004320B3">
          <w:rPr>
            <w:noProof/>
            <w:webHidden/>
          </w:rPr>
        </w:r>
        <w:r w:rsidR="004320B3">
          <w:rPr>
            <w:noProof/>
            <w:webHidden/>
          </w:rPr>
          <w:fldChar w:fldCharType="separate"/>
        </w:r>
        <w:r w:rsidR="004320B3">
          <w:rPr>
            <w:noProof/>
            <w:webHidden/>
          </w:rPr>
          <w:t>28</w:t>
        </w:r>
        <w:r w:rsidR="004320B3">
          <w:rPr>
            <w:noProof/>
            <w:webHidden/>
          </w:rPr>
          <w:fldChar w:fldCharType="end"/>
        </w:r>
      </w:hyperlink>
    </w:p>
    <w:p w14:paraId="23058E07" w14:textId="4DB2412B" w:rsidR="004320B3" w:rsidRDefault="00392567">
      <w:pPr>
        <w:pStyle w:val="TOC3"/>
        <w:tabs>
          <w:tab w:val="right" w:leader="dot" w:pos="9622"/>
        </w:tabs>
        <w:rPr>
          <w:rFonts w:asciiTheme="minorHAnsi" w:eastAsiaTheme="minorEastAsia" w:hAnsiTheme="minorHAnsi" w:cstheme="minorBidi"/>
          <w:noProof/>
          <w:lang w:val="en-FI" w:eastAsia="en-GB"/>
        </w:rPr>
      </w:pPr>
      <w:hyperlink w:anchor="_Toc38538751" w:history="1">
        <w:r w:rsidR="004320B3" w:rsidRPr="006F5553">
          <w:rPr>
            <w:rStyle w:val="Hyperlink"/>
            <w:noProof/>
          </w:rPr>
          <w:t>3.5.1 Network acquisition and manipulation</w:t>
        </w:r>
        <w:r w:rsidR="004320B3">
          <w:rPr>
            <w:noProof/>
            <w:webHidden/>
          </w:rPr>
          <w:tab/>
        </w:r>
        <w:r w:rsidR="004320B3">
          <w:rPr>
            <w:noProof/>
            <w:webHidden/>
          </w:rPr>
          <w:fldChar w:fldCharType="begin"/>
        </w:r>
        <w:r w:rsidR="004320B3">
          <w:rPr>
            <w:noProof/>
            <w:webHidden/>
          </w:rPr>
          <w:instrText xml:space="preserve"> PAGEREF _Toc38538751 \h </w:instrText>
        </w:r>
        <w:r w:rsidR="004320B3">
          <w:rPr>
            <w:noProof/>
            <w:webHidden/>
          </w:rPr>
        </w:r>
        <w:r w:rsidR="004320B3">
          <w:rPr>
            <w:noProof/>
            <w:webHidden/>
          </w:rPr>
          <w:fldChar w:fldCharType="separate"/>
        </w:r>
        <w:r w:rsidR="004320B3">
          <w:rPr>
            <w:noProof/>
            <w:webHidden/>
          </w:rPr>
          <w:t>29</w:t>
        </w:r>
        <w:r w:rsidR="004320B3">
          <w:rPr>
            <w:noProof/>
            <w:webHidden/>
          </w:rPr>
          <w:fldChar w:fldCharType="end"/>
        </w:r>
      </w:hyperlink>
    </w:p>
    <w:p w14:paraId="27265905" w14:textId="3D21FE38" w:rsidR="004320B3" w:rsidRDefault="00392567">
      <w:pPr>
        <w:pStyle w:val="TOC3"/>
        <w:tabs>
          <w:tab w:val="right" w:leader="dot" w:pos="9622"/>
        </w:tabs>
        <w:rPr>
          <w:rFonts w:asciiTheme="minorHAnsi" w:eastAsiaTheme="minorEastAsia" w:hAnsiTheme="minorHAnsi" w:cstheme="minorBidi"/>
          <w:noProof/>
          <w:lang w:val="en-FI" w:eastAsia="en-GB"/>
        </w:rPr>
      </w:pPr>
      <w:hyperlink w:anchor="_Toc38538752" w:history="1">
        <w:r w:rsidR="004320B3" w:rsidRPr="006F5553">
          <w:rPr>
            <w:rStyle w:val="Hyperlink"/>
            <w:noProof/>
          </w:rPr>
          <w:t>3.5.2 Environmental impedance function</w:t>
        </w:r>
        <w:r w:rsidR="004320B3">
          <w:rPr>
            <w:noProof/>
            <w:webHidden/>
          </w:rPr>
          <w:tab/>
        </w:r>
        <w:r w:rsidR="004320B3">
          <w:rPr>
            <w:noProof/>
            <w:webHidden/>
          </w:rPr>
          <w:fldChar w:fldCharType="begin"/>
        </w:r>
        <w:r w:rsidR="004320B3">
          <w:rPr>
            <w:noProof/>
            <w:webHidden/>
          </w:rPr>
          <w:instrText xml:space="preserve"> PAGEREF _Toc38538752 \h </w:instrText>
        </w:r>
        <w:r w:rsidR="004320B3">
          <w:rPr>
            <w:noProof/>
            <w:webHidden/>
          </w:rPr>
        </w:r>
        <w:r w:rsidR="004320B3">
          <w:rPr>
            <w:noProof/>
            <w:webHidden/>
          </w:rPr>
          <w:fldChar w:fldCharType="separate"/>
        </w:r>
        <w:r w:rsidR="004320B3">
          <w:rPr>
            <w:noProof/>
            <w:webHidden/>
          </w:rPr>
          <w:t>31</w:t>
        </w:r>
        <w:r w:rsidR="004320B3">
          <w:rPr>
            <w:noProof/>
            <w:webHidden/>
          </w:rPr>
          <w:fldChar w:fldCharType="end"/>
        </w:r>
      </w:hyperlink>
    </w:p>
    <w:p w14:paraId="0531CA52" w14:textId="38D1121D" w:rsidR="004320B3" w:rsidRDefault="00392567">
      <w:pPr>
        <w:pStyle w:val="TOC3"/>
        <w:tabs>
          <w:tab w:val="right" w:leader="dot" w:pos="9622"/>
        </w:tabs>
        <w:rPr>
          <w:rFonts w:asciiTheme="minorHAnsi" w:eastAsiaTheme="minorEastAsia" w:hAnsiTheme="minorHAnsi" w:cstheme="minorBidi"/>
          <w:noProof/>
          <w:lang w:val="en-FI" w:eastAsia="en-GB"/>
        </w:rPr>
      </w:pPr>
      <w:hyperlink w:anchor="_Toc38538753" w:history="1">
        <w:r w:rsidR="004320B3" w:rsidRPr="006F5553">
          <w:rPr>
            <w:rStyle w:val="Hyperlink"/>
            <w:noProof/>
          </w:rPr>
          <w:t>3.5.3 Quiet path routing application</w:t>
        </w:r>
        <w:r w:rsidR="004320B3">
          <w:rPr>
            <w:noProof/>
            <w:webHidden/>
          </w:rPr>
          <w:tab/>
        </w:r>
        <w:r w:rsidR="004320B3">
          <w:rPr>
            <w:noProof/>
            <w:webHidden/>
          </w:rPr>
          <w:fldChar w:fldCharType="begin"/>
        </w:r>
        <w:r w:rsidR="004320B3">
          <w:rPr>
            <w:noProof/>
            <w:webHidden/>
          </w:rPr>
          <w:instrText xml:space="preserve"> PAGEREF _Toc38538753 \h </w:instrText>
        </w:r>
        <w:r w:rsidR="004320B3">
          <w:rPr>
            <w:noProof/>
            <w:webHidden/>
          </w:rPr>
        </w:r>
        <w:r w:rsidR="004320B3">
          <w:rPr>
            <w:noProof/>
            <w:webHidden/>
          </w:rPr>
          <w:fldChar w:fldCharType="separate"/>
        </w:r>
        <w:r w:rsidR="004320B3">
          <w:rPr>
            <w:noProof/>
            <w:webHidden/>
          </w:rPr>
          <w:t>34</w:t>
        </w:r>
        <w:r w:rsidR="004320B3">
          <w:rPr>
            <w:noProof/>
            <w:webHidden/>
          </w:rPr>
          <w:fldChar w:fldCharType="end"/>
        </w:r>
      </w:hyperlink>
    </w:p>
    <w:p w14:paraId="622B536D" w14:textId="16FA7BD5" w:rsidR="004320B3" w:rsidRDefault="00392567">
      <w:pPr>
        <w:pStyle w:val="TOC3"/>
        <w:tabs>
          <w:tab w:val="right" w:leader="dot" w:pos="9622"/>
        </w:tabs>
        <w:rPr>
          <w:rFonts w:asciiTheme="minorHAnsi" w:eastAsiaTheme="minorEastAsia" w:hAnsiTheme="minorHAnsi" w:cstheme="minorBidi"/>
          <w:noProof/>
          <w:lang w:val="en-FI" w:eastAsia="en-GB"/>
        </w:rPr>
      </w:pPr>
      <w:hyperlink w:anchor="_Toc38538754" w:history="1">
        <w:r w:rsidR="004320B3" w:rsidRPr="006F5553">
          <w:rPr>
            <w:rStyle w:val="Hyperlink"/>
            <w:noProof/>
          </w:rPr>
          <w:t>3.5.4 Noise exposure assessment of short and quiet paths</w:t>
        </w:r>
        <w:r w:rsidR="004320B3">
          <w:rPr>
            <w:noProof/>
            <w:webHidden/>
          </w:rPr>
          <w:tab/>
        </w:r>
        <w:r w:rsidR="004320B3">
          <w:rPr>
            <w:noProof/>
            <w:webHidden/>
          </w:rPr>
          <w:fldChar w:fldCharType="begin"/>
        </w:r>
        <w:r w:rsidR="004320B3">
          <w:rPr>
            <w:noProof/>
            <w:webHidden/>
          </w:rPr>
          <w:instrText xml:space="preserve"> PAGEREF _Toc38538754 \h </w:instrText>
        </w:r>
        <w:r w:rsidR="004320B3">
          <w:rPr>
            <w:noProof/>
            <w:webHidden/>
          </w:rPr>
        </w:r>
        <w:r w:rsidR="004320B3">
          <w:rPr>
            <w:noProof/>
            <w:webHidden/>
          </w:rPr>
          <w:fldChar w:fldCharType="separate"/>
        </w:r>
        <w:r w:rsidR="004320B3">
          <w:rPr>
            <w:noProof/>
            <w:webHidden/>
          </w:rPr>
          <w:t>37</w:t>
        </w:r>
        <w:r w:rsidR="004320B3">
          <w:rPr>
            <w:noProof/>
            <w:webHidden/>
          </w:rPr>
          <w:fldChar w:fldCharType="end"/>
        </w:r>
      </w:hyperlink>
    </w:p>
    <w:p w14:paraId="332C59CF" w14:textId="20F04A3F" w:rsidR="004320B3" w:rsidRDefault="00392567">
      <w:pPr>
        <w:pStyle w:val="TOC2"/>
        <w:tabs>
          <w:tab w:val="right" w:leader="dot" w:pos="9622"/>
        </w:tabs>
        <w:rPr>
          <w:rFonts w:asciiTheme="minorHAnsi" w:eastAsiaTheme="minorEastAsia" w:hAnsiTheme="minorHAnsi" w:cstheme="minorBidi"/>
          <w:noProof/>
          <w:lang w:val="en-FI" w:eastAsia="en-GB"/>
        </w:rPr>
      </w:pPr>
      <w:hyperlink w:anchor="_Toc38538755" w:history="1">
        <w:r w:rsidR="004320B3" w:rsidRPr="006F5553">
          <w:rPr>
            <w:rStyle w:val="Hyperlink"/>
            <w:noProof/>
          </w:rPr>
          <w:t>3.6 Web-based quiet path route planner</w:t>
        </w:r>
        <w:r w:rsidR="004320B3">
          <w:rPr>
            <w:noProof/>
            <w:webHidden/>
          </w:rPr>
          <w:tab/>
        </w:r>
        <w:r w:rsidR="004320B3">
          <w:rPr>
            <w:noProof/>
            <w:webHidden/>
          </w:rPr>
          <w:fldChar w:fldCharType="begin"/>
        </w:r>
        <w:r w:rsidR="004320B3">
          <w:rPr>
            <w:noProof/>
            <w:webHidden/>
          </w:rPr>
          <w:instrText xml:space="preserve"> PAGEREF _Toc38538755 \h </w:instrText>
        </w:r>
        <w:r w:rsidR="004320B3">
          <w:rPr>
            <w:noProof/>
            <w:webHidden/>
          </w:rPr>
        </w:r>
        <w:r w:rsidR="004320B3">
          <w:rPr>
            <w:noProof/>
            <w:webHidden/>
          </w:rPr>
          <w:fldChar w:fldCharType="separate"/>
        </w:r>
        <w:r w:rsidR="004320B3">
          <w:rPr>
            <w:noProof/>
            <w:webHidden/>
          </w:rPr>
          <w:t>39</w:t>
        </w:r>
        <w:r w:rsidR="004320B3">
          <w:rPr>
            <w:noProof/>
            <w:webHidden/>
          </w:rPr>
          <w:fldChar w:fldCharType="end"/>
        </w:r>
      </w:hyperlink>
    </w:p>
    <w:p w14:paraId="477E328A" w14:textId="44C68F22" w:rsidR="004320B3" w:rsidRDefault="00392567">
      <w:pPr>
        <w:pStyle w:val="TOC2"/>
        <w:tabs>
          <w:tab w:val="right" w:leader="dot" w:pos="9622"/>
        </w:tabs>
        <w:rPr>
          <w:rFonts w:asciiTheme="minorHAnsi" w:eastAsiaTheme="minorEastAsia" w:hAnsiTheme="minorHAnsi" w:cstheme="minorBidi"/>
          <w:noProof/>
          <w:lang w:val="en-FI" w:eastAsia="en-GB"/>
        </w:rPr>
      </w:pPr>
      <w:hyperlink w:anchor="_Toc38538756" w:history="1">
        <w:r w:rsidR="004320B3" w:rsidRPr="006F5553">
          <w:rPr>
            <w:rStyle w:val="Hyperlink"/>
            <w:noProof/>
          </w:rPr>
          <w:t>3.7 Case study: pedestrians’ exposure to traffic noise in Helsinki</w:t>
        </w:r>
        <w:r w:rsidR="004320B3">
          <w:rPr>
            <w:noProof/>
            <w:webHidden/>
          </w:rPr>
          <w:tab/>
        </w:r>
        <w:r w:rsidR="004320B3">
          <w:rPr>
            <w:noProof/>
            <w:webHidden/>
          </w:rPr>
          <w:fldChar w:fldCharType="begin"/>
        </w:r>
        <w:r w:rsidR="004320B3">
          <w:rPr>
            <w:noProof/>
            <w:webHidden/>
          </w:rPr>
          <w:instrText xml:space="preserve"> PAGEREF _Toc38538756 \h </w:instrText>
        </w:r>
        <w:r w:rsidR="004320B3">
          <w:rPr>
            <w:noProof/>
            <w:webHidden/>
          </w:rPr>
        </w:r>
        <w:r w:rsidR="004320B3">
          <w:rPr>
            <w:noProof/>
            <w:webHidden/>
          </w:rPr>
          <w:fldChar w:fldCharType="separate"/>
        </w:r>
        <w:r w:rsidR="004320B3">
          <w:rPr>
            <w:noProof/>
            <w:webHidden/>
          </w:rPr>
          <w:t>41</w:t>
        </w:r>
        <w:r w:rsidR="004320B3">
          <w:rPr>
            <w:noProof/>
            <w:webHidden/>
          </w:rPr>
          <w:fldChar w:fldCharType="end"/>
        </w:r>
      </w:hyperlink>
    </w:p>
    <w:p w14:paraId="4F65B7E4" w14:textId="5282EC3C" w:rsidR="004320B3" w:rsidRDefault="00392567">
      <w:pPr>
        <w:pStyle w:val="TOC3"/>
        <w:tabs>
          <w:tab w:val="right" w:leader="dot" w:pos="9622"/>
        </w:tabs>
        <w:rPr>
          <w:rFonts w:asciiTheme="minorHAnsi" w:eastAsiaTheme="minorEastAsia" w:hAnsiTheme="minorHAnsi" w:cstheme="minorBidi"/>
          <w:noProof/>
          <w:lang w:val="en-FI" w:eastAsia="en-GB"/>
        </w:rPr>
      </w:pPr>
      <w:hyperlink w:anchor="_Toc38538757" w:history="1">
        <w:r w:rsidR="004320B3" w:rsidRPr="006F5553">
          <w:rPr>
            <w:rStyle w:val="Hyperlink"/>
            <w:noProof/>
          </w:rPr>
          <w:t>3.7.1 Overview of the analysis</w:t>
        </w:r>
        <w:r w:rsidR="004320B3">
          <w:rPr>
            <w:noProof/>
            <w:webHidden/>
          </w:rPr>
          <w:tab/>
        </w:r>
        <w:r w:rsidR="004320B3">
          <w:rPr>
            <w:noProof/>
            <w:webHidden/>
          </w:rPr>
          <w:fldChar w:fldCharType="begin"/>
        </w:r>
        <w:r w:rsidR="004320B3">
          <w:rPr>
            <w:noProof/>
            <w:webHidden/>
          </w:rPr>
          <w:instrText xml:space="preserve"> PAGEREF _Toc38538757 \h </w:instrText>
        </w:r>
        <w:r w:rsidR="004320B3">
          <w:rPr>
            <w:noProof/>
            <w:webHidden/>
          </w:rPr>
        </w:r>
        <w:r w:rsidR="004320B3">
          <w:rPr>
            <w:noProof/>
            <w:webHidden/>
          </w:rPr>
          <w:fldChar w:fldCharType="separate"/>
        </w:r>
        <w:r w:rsidR="004320B3">
          <w:rPr>
            <w:noProof/>
            <w:webHidden/>
          </w:rPr>
          <w:t>41</w:t>
        </w:r>
        <w:r w:rsidR="004320B3">
          <w:rPr>
            <w:noProof/>
            <w:webHidden/>
          </w:rPr>
          <w:fldChar w:fldCharType="end"/>
        </w:r>
      </w:hyperlink>
    </w:p>
    <w:p w14:paraId="0C4C84EA" w14:textId="0E96078E" w:rsidR="004320B3" w:rsidRDefault="00392567">
      <w:pPr>
        <w:pStyle w:val="TOC3"/>
        <w:tabs>
          <w:tab w:val="right" w:leader="dot" w:pos="9622"/>
        </w:tabs>
        <w:rPr>
          <w:rFonts w:asciiTheme="minorHAnsi" w:eastAsiaTheme="minorEastAsia" w:hAnsiTheme="minorHAnsi" w:cstheme="minorBidi"/>
          <w:noProof/>
          <w:lang w:val="en-FI" w:eastAsia="en-GB"/>
        </w:rPr>
      </w:pPr>
      <w:hyperlink w:anchor="_Toc38538758" w:history="1">
        <w:r w:rsidR="004320B3" w:rsidRPr="006F5553">
          <w:rPr>
            <w:rStyle w:val="Hyperlink"/>
            <w:noProof/>
          </w:rPr>
          <w:t>3.7.2 Estimating local walking routes by PT commutes</w:t>
        </w:r>
        <w:r w:rsidR="004320B3">
          <w:rPr>
            <w:noProof/>
            <w:webHidden/>
          </w:rPr>
          <w:tab/>
        </w:r>
        <w:r w:rsidR="004320B3">
          <w:rPr>
            <w:noProof/>
            <w:webHidden/>
          </w:rPr>
          <w:fldChar w:fldCharType="begin"/>
        </w:r>
        <w:r w:rsidR="004320B3">
          <w:rPr>
            <w:noProof/>
            <w:webHidden/>
          </w:rPr>
          <w:instrText xml:space="preserve"> PAGEREF _Toc38538758 \h </w:instrText>
        </w:r>
        <w:r w:rsidR="004320B3">
          <w:rPr>
            <w:noProof/>
            <w:webHidden/>
          </w:rPr>
        </w:r>
        <w:r w:rsidR="004320B3">
          <w:rPr>
            <w:noProof/>
            <w:webHidden/>
          </w:rPr>
          <w:fldChar w:fldCharType="separate"/>
        </w:r>
        <w:r w:rsidR="004320B3">
          <w:rPr>
            <w:noProof/>
            <w:webHidden/>
          </w:rPr>
          <w:t>43</w:t>
        </w:r>
        <w:r w:rsidR="004320B3">
          <w:rPr>
            <w:noProof/>
            <w:webHidden/>
          </w:rPr>
          <w:fldChar w:fldCharType="end"/>
        </w:r>
      </w:hyperlink>
    </w:p>
    <w:p w14:paraId="6E93CBBD" w14:textId="4971D521" w:rsidR="004320B3" w:rsidRDefault="00392567">
      <w:pPr>
        <w:pStyle w:val="TOC3"/>
        <w:tabs>
          <w:tab w:val="right" w:leader="dot" w:pos="9622"/>
        </w:tabs>
        <w:rPr>
          <w:rFonts w:asciiTheme="minorHAnsi" w:eastAsiaTheme="minorEastAsia" w:hAnsiTheme="minorHAnsi" w:cstheme="minorBidi"/>
          <w:noProof/>
          <w:lang w:val="en-FI" w:eastAsia="en-GB"/>
        </w:rPr>
      </w:pPr>
      <w:hyperlink w:anchor="_Toc38538759" w:history="1">
        <w:r w:rsidR="004320B3" w:rsidRPr="006F5553">
          <w:rPr>
            <w:rStyle w:val="Hyperlink"/>
            <w:noProof/>
          </w:rPr>
          <w:t>3.7.3 Least cost path calculations: short and quiet paths</w:t>
        </w:r>
        <w:r w:rsidR="004320B3">
          <w:rPr>
            <w:noProof/>
            <w:webHidden/>
          </w:rPr>
          <w:tab/>
        </w:r>
        <w:r w:rsidR="004320B3">
          <w:rPr>
            <w:noProof/>
            <w:webHidden/>
          </w:rPr>
          <w:fldChar w:fldCharType="begin"/>
        </w:r>
        <w:r w:rsidR="004320B3">
          <w:rPr>
            <w:noProof/>
            <w:webHidden/>
          </w:rPr>
          <w:instrText xml:space="preserve"> PAGEREF _Toc38538759 \h </w:instrText>
        </w:r>
        <w:r w:rsidR="004320B3">
          <w:rPr>
            <w:noProof/>
            <w:webHidden/>
          </w:rPr>
        </w:r>
        <w:r w:rsidR="004320B3">
          <w:rPr>
            <w:noProof/>
            <w:webHidden/>
          </w:rPr>
          <w:fldChar w:fldCharType="separate"/>
        </w:r>
        <w:r w:rsidR="004320B3">
          <w:rPr>
            <w:noProof/>
            <w:webHidden/>
          </w:rPr>
          <w:t>48</w:t>
        </w:r>
        <w:r w:rsidR="004320B3">
          <w:rPr>
            <w:noProof/>
            <w:webHidden/>
          </w:rPr>
          <w:fldChar w:fldCharType="end"/>
        </w:r>
      </w:hyperlink>
    </w:p>
    <w:p w14:paraId="36FBFD7C" w14:textId="092DD2B6" w:rsidR="004320B3" w:rsidRDefault="00392567">
      <w:pPr>
        <w:pStyle w:val="TOC3"/>
        <w:tabs>
          <w:tab w:val="right" w:leader="dot" w:pos="9622"/>
        </w:tabs>
        <w:rPr>
          <w:rFonts w:asciiTheme="minorHAnsi" w:eastAsiaTheme="minorEastAsia" w:hAnsiTheme="minorHAnsi" w:cstheme="minorBidi"/>
          <w:noProof/>
          <w:lang w:val="en-FI" w:eastAsia="en-GB"/>
        </w:rPr>
      </w:pPr>
      <w:hyperlink w:anchor="_Toc38538760" w:history="1">
        <w:r w:rsidR="004320B3" w:rsidRPr="006F5553">
          <w:rPr>
            <w:rStyle w:val="Hyperlink"/>
            <w:noProof/>
          </w:rPr>
          <w:t>3.7.4 Assessment of dynamic exposure to traffic noise</w:t>
        </w:r>
        <w:r w:rsidR="004320B3">
          <w:rPr>
            <w:noProof/>
            <w:webHidden/>
          </w:rPr>
          <w:tab/>
        </w:r>
        <w:r w:rsidR="004320B3">
          <w:rPr>
            <w:noProof/>
            <w:webHidden/>
          </w:rPr>
          <w:fldChar w:fldCharType="begin"/>
        </w:r>
        <w:r w:rsidR="004320B3">
          <w:rPr>
            <w:noProof/>
            <w:webHidden/>
          </w:rPr>
          <w:instrText xml:space="preserve"> PAGEREF _Toc38538760 \h </w:instrText>
        </w:r>
        <w:r w:rsidR="004320B3">
          <w:rPr>
            <w:noProof/>
            <w:webHidden/>
          </w:rPr>
        </w:r>
        <w:r w:rsidR="004320B3">
          <w:rPr>
            <w:noProof/>
            <w:webHidden/>
          </w:rPr>
          <w:fldChar w:fldCharType="separate"/>
        </w:r>
        <w:r w:rsidR="004320B3">
          <w:rPr>
            <w:noProof/>
            <w:webHidden/>
          </w:rPr>
          <w:t>49</w:t>
        </w:r>
        <w:r w:rsidR="004320B3">
          <w:rPr>
            <w:noProof/>
            <w:webHidden/>
          </w:rPr>
          <w:fldChar w:fldCharType="end"/>
        </w:r>
      </w:hyperlink>
    </w:p>
    <w:p w14:paraId="7C384035" w14:textId="6E94EB15" w:rsidR="004320B3" w:rsidRDefault="00392567">
      <w:pPr>
        <w:pStyle w:val="TOC2"/>
        <w:tabs>
          <w:tab w:val="right" w:leader="dot" w:pos="9622"/>
        </w:tabs>
        <w:rPr>
          <w:rFonts w:asciiTheme="minorHAnsi" w:eastAsiaTheme="minorEastAsia" w:hAnsiTheme="minorHAnsi" w:cstheme="minorBidi"/>
          <w:noProof/>
          <w:lang w:val="en-FI" w:eastAsia="en-GB"/>
        </w:rPr>
      </w:pPr>
      <w:hyperlink w:anchor="_Toc38538761" w:history="1">
        <w:r w:rsidR="004320B3" w:rsidRPr="006F5553">
          <w:rPr>
            <w:rStyle w:val="Hyperlink"/>
            <w:noProof/>
          </w:rPr>
          <w:t>3.8 Assessment of achievable reductions in exposure to traffic noise</w:t>
        </w:r>
        <w:r w:rsidR="004320B3">
          <w:rPr>
            <w:noProof/>
            <w:webHidden/>
          </w:rPr>
          <w:tab/>
        </w:r>
        <w:r w:rsidR="004320B3">
          <w:rPr>
            <w:noProof/>
            <w:webHidden/>
          </w:rPr>
          <w:fldChar w:fldCharType="begin"/>
        </w:r>
        <w:r w:rsidR="004320B3">
          <w:rPr>
            <w:noProof/>
            <w:webHidden/>
          </w:rPr>
          <w:instrText xml:space="preserve"> PAGEREF _Toc38538761 \h </w:instrText>
        </w:r>
        <w:r w:rsidR="004320B3">
          <w:rPr>
            <w:noProof/>
            <w:webHidden/>
          </w:rPr>
        </w:r>
        <w:r w:rsidR="004320B3">
          <w:rPr>
            <w:noProof/>
            <w:webHidden/>
          </w:rPr>
          <w:fldChar w:fldCharType="separate"/>
        </w:r>
        <w:r w:rsidR="004320B3">
          <w:rPr>
            <w:noProof/>
            <w:webHidden/>
          </w:rPr>
          <w:t>50</w:t>
        </w:r>
        <w:r w:rsidR="004320B3">
          <w:rPr>
            <w:noProof/>
            <w:webHidden/>
          </w:rPr>
          <w:fldChar w:fldCharType="end"/>
        </w:r>
      </w:hyperlink>
    </w:p>
    <w:p w14:paraId="15041A02" w14:textId="1A03D43F" w:rsidR="004320B3" w:rsidRDefault="00392567">
      <w:pPr>
        <w:pStyle w:val="TOC1"/>
        <w:tabs>
          <w:tab w:val="left" w:pos="720"/>
          <w:tab w:val="right" w:leader="dot" w:pos="9622"/>
        </w:tabs>
        <w:rPr>
          <w:rFonts w:asciiTheme="minorHAnsi" w:eastAsiaTheme="minorEastAsia" w:hAnsiTheme="minorHAnsi" w:cstheme="minorBidi"/>
          <w:noProof/>
          <w:lang w:val="en-FI" w:eastAsia="en-GB"/>
        </w:rPr>
      </w:pPr>
      <w:hyperlink w:anchor="_Toc38538762" w:history="1">
        <w:r w:rsidR="004320B3" w:rsidRPr="006F5553">
          <w:rPr>
            <w:rStyle w:val="Hyperlink"/>
            <w:noProof/>
          </w:rPr>
          <w:t>IV.</w:t>
        </w:r>
        <w:r w:rsidR="004320B3">
          <w:rPr>
            <w:rFonts w:asciiTheme="minorHAnsi" w:eastAsiaTheme="minorEastAsia" w:hAnsiTheme="minorHAnsi" w:cstheme="minorBidi"/>
            <w:noProof/>
            <w:lang w:val="en-FI" w:eastAsia="en-GB"/>
          </w:rPr>
          <w:tab/>
        </w:r>
        <w:r w:rsidR="004320B3" w:rsidRPr="006F5553">
          <w:rPr>
            <w:rStyle w:val="Hyperlink"/>
            <w:noProof/>
          </w:rPr>
          <w:t>RESULTS</w:t>
        </w:r>
        <w:r w:rsidR="004320B3">
          <w:rPr>
            <w:noProof/>
            <w:webHidden/>
          </w:rPr>
          <w:tab/>
        </w:r>
        <w:r w:rsidR="004320B3">
          <w:rPr>
            <w:noProof/>
            <w:webHidden/>
          </w:rPr>
          <w:fldChar w:fldCharType="begin"/>
        </w:r>
        <w:r w:rsidR="004320B3">
          <w:rPr>
            <w:noProof/>
            <w:webHidden/>
          </w:rPr>
          <w:instrText xml:space="preserve"> PAGEREF _Toc38538762 \h </w:instrText>
        </w:r>
        <w:r w:rsidR="004320B3">
          <w:rPr>
            <w:noProof/>
            <w:webHidden/>
          </w:rPr>
        </w:r>
        <w:r w:rsidR="004320B3">
          <w:rPr>
            <w:noProof/>
            <w:webHidden/>
          </w:rPr>
          <w:fldChar w:fldCharType="separate"/>
        </w:r>
        <w:r w:rsidR="004320B3">
          <w:rPr>
            <w:noProof/>
            <w:webHidden/>
          </w:rPr>
          <w:t>52</w:t>
        </w:r>
        <w:r w:rsidR="004320B3">
          <w:rPr>
            <w:noProof/>
            <w:webHidden/>
          </w:rPr>
          <w:fldChar w:fldCharType="end"/>
        </w:r>
      </w:hyperlink>
    </w:p>
    <w:p w14:paraId="59666FCE" w14:textId="3FCE7E40" w:rsidR="004320B3" w:rsidRDefault="00392567">
      <w:pPr>
        <w:pStyle w:val="TOC2"/>
        <w:tabs>
          <w:tab w:val="right" w:leader="dot" w:pos="9622"/>
        </w:tabs>
        <w:rPr>
          <w:rFonts w:asciiTheme="minorHAnsi" w:eastAsiaTheme="minorEastAsia" w:hAnsiTheme="minorHAnsi" w:cstheme="minorBidi"/>
          <w:noProof/>
          <w:lang w:val="en-FI" w:eastAsia="en-GB"/>
        </w:rPr>
      </w:pPr>
      <w:hyperlink w:anchor="_Toc38538763" w:history="1">
        <w:r w:rsidR="004320B3" w:rsidRPr="006F5553">
          <w:rPr>
            <w:rStyle w:val="Hyperlink"/>
            <w:noProof/>
          </w:rPr>
          <w:t>4.1 Quiet path routing API</w:t>
        </w:r>
        <w:r w:rsidR="004320B3">
          <w:rPr>
            <w:noProof/>
            <w:webHidden/>
          </w:rPr>
          <w:tab/>
        </w:r>
        <w:r w:rsidR="004320B3">
          <w:rPr>
            <w:noProof/>
            <w:webHidden/>
          </w:rPr>
          <w:fldChar w:fldCharType="begin"/>
        </w:r>
        <w:r w:rsidR="004320B3">
          <w:rPr>
            <w:noProof/>
            <w:webHidden/>
          </w:rPr>
          <w:instrText xml:space="preserve"> PAGEREF _Toc38538763 \h </w:instrText>
        </w:r>
        <w:r w:rsidR="004320B3">
          <w:rPr>
            <w:noProof/>
            <w:webHidden/>
          </w:rPr>
        </w:r>
        <w:r w:rsidR="004320B3">
          <w:rPr>
            <w:noProof/>
            <w:webHidden/>
          </w:rPr>
          <w:fldChar w:fldCharType="separate"/>
        </w:r>
        <w:r w:rsidR="004320B3">
          <w:rPr>
            <w:noProof/>
            <w:webHidden/>
          </w:rPr>
          <w:t>52</w:t>
        </w:r>
        <w:r w:rsidR="004320B3">
          <w:rPr>
            <w:noProof/>
            <w:webHidden/>
          </w:rPr>
          <w:fldChar w:fldCharType="end"/>
        </w:r>
      </w:hyperlink>
    </w:p>
    <w:p w14:paraId="49DC0AB3" w14:textId="4A496C46" w:rsidR="004320B3" w:rsidRDefault="00392567">
      <w:pPr>
        <w:pStyle w:val="TOC2"/>
        <w:tabs>
          <w:tab w:val="right" w:leader="dot" w:pos="9622"/>
        </w:tabs>
        <w:rPr>
          <w:rFonts w:asciiTheme="minorHAnsi" w:eastAsiaTheme="minorEastAsia" w:hAnsiTheme="minorHAnsi" w:cstheme="minorBidi"/>
          <w:noProof/>
          <w:lang w:val="en-FI" w:eastAsia="en-GB"/>
        </w:rPr>
      </w:pPr>
      <w:hyperlink w:anchor="_Toc38538764" w:history="1">
        <w:r w:rsidR="004320B3" w:rsidRPr="006F5553">
          <w:rPr>
            <w:rStyle w:val="Hyperlink"/>
            <w:noProof/>
          </w:rPr>
          <w:t>4.2 Quiet path route planner</w:t>
        </w:r>
        <w:r w:rsidR="004320B3">
          <w:rPr>
            <w:noProof/>
            <w:webHidden/>
          </w:rPr>
          <w:tab/>
        </w:r>
        <w:r w:rsidR="004320B3">
          <w:rPr>
            <w:noProof/>
            <w:webHidden/>
          </w:rPr>
          <w:fldChar w:fldCharType="begin"/>
        </w:r>
        <w:r w:rsidR="004320B3">
          <w:rPr>
            <w:noProof/>
            <w:webHidden/>
          </w:rPr>
          <w:instrText xml:space="preserve"> PAGEREF _Toc38538764 \h </w:instrText>
        </w:r>
        <w:r w:rsidR="004320B3">
          <w:rPr>
            <w:noProof/>
            <w:webHidden/>
          </w:rPr>
        </w:r>
        <w:r w:rsidR="004320B3">
          <w:rPr>
            <w:noProof/>
            <w:webHidden/>
          </w:rPr>
          <w:fldChar w:fldCharType="separate"/>
        </w:r>
        <w:r w:rsidR="004320B3">
          <w:rPr>
            <w:noProof/>
            <w:webHidden/>
          </w:rPr>
          <w:t>56</w:t>
        </w:r>
        <w:r w:rsidR="004320B3">
          <w:rPr>
            <w:noProof/>
            <w:webHidden/>
          </w:rPr>
          <w:fldChar w:fldCharType="end"/>
        </w:r>
      </w:hyperlink>
    </w:p>
    <w:p w14:paraId="19935F34" w14:textId="06274C7F" w:rsidR="004320B3" w:rsidRDefault="00392567">
      <w:pPr>
        <w:pStyle w:val="TOC2"/>
        <w:tabs>
          <w:tab w:val="right" w:leader="dot" w:pos="9622"/>
        </w:tabs>
        <w:rPr>
          <w:rFonts w:asciiTheme="minorHAnsi" w:eastAsiaTheme="minorEastAsia" w:hAnsiTheme="minorHAnsi" w:cstheme="minorBidi"/>
          <w:noProof/>
          <w:lang w:val="en-FI" w:eastAsia="en-GB"/>
        </w:rPr>
      </w:pPr>
      <w:hyperlink w:anchor="_Toc38538765" w:history="1">
        <w:r w:rsidR="004320B3" w:rsidRPr="006F5553">
          <w:rPr>
            <w:rStyle w:val="Hyperlink"/>
            <w:noProof/>
          </w:rPr>
          <w:t>4.3 Case study: Pedestrians’ exposure to traffic noise in Helsinki</w:t>
        </w:r>
        <w:r w:rsidR="004320B3">
          <w:rPr>
            <w:noProof/>
            <w:webHidden/>
          </w:rPr>
          <w:tab/>
        </w:r>
        <w:r w:rsidR="004320B3">
          <w:rPr>
            <w:noProof/>
            <w:webHidden/>
          </w:rPr>
          <w:fldChar w:fldCharType="begin"/>
        </w:r>
        <w:r w:rsidR="004320B3">
          <w:rPr>
            <w:noProof/>
            <w:webHidden/>
          </w:rPr>
          <w:instrText xml:space="preserve"> PAGEREF _Toc38538765 \h </w:instrText>
        </w:r>
        <w:r w:rsidR="004320B3">
          <w:rPr>
            <w:noProof/>
            <w:webHidden/>
          </w:rPr>
        </w:r>
        <w:r w:rsidR="004320B3">
          <w:rPr>
            <w:noProof/>
            <w:webHidden/>
          </w:rPr>
          <w:fldChar w:fldCharType="separate"/>
        </w:r>
        <w:r w:rsidR="004320B3">
          <w:rPr>
            <w:noProof/>
            <w:webHidden/>
          </w:rPr>
          <w:t>60</w:t>
        </w:r>
        <w:r w:rsidR="004320B3">
          <w:rPr>
            <w:noProof/>
            <w:webHidden/>
          </w:rPr>
          <w:fldChar w:fldCharType="end"/>
        </w:r>
      </w:hyperlink>
    </w:p>
    <w:p w14:paraId="45B81021" w14:textId="09E0EFB0" w:rsidR="004320B3" w:rsidRDefault="00392567">
      <w:pPr>
        <w:pStyle w:val="TOC3"/>
        <w:tabs>
          <w:tab w:val="right" w:leader="dot" w:pos="9622"/>
        </w:tabs>
        <w:rPr>
          <w:rFonts w:asciiTheme="minorHAnsi" w:eastAsiaTheme="minorEastAsia" w:hAnsiTheme="minorHAnsi" w:cstheme="minorBidi"/>
          <w:noProof/>
          <w:lang w:val="en-FI" w:eastAsia="en-GB"/>
        </w:rPr>
      </w:pPr>
      <w:hyperlink w:anchor="_Toc38538766" w:history="1">
        <w:r w:rsidR="004320B3" w:rsidRPr="006F5553">
          <w:rPr>
            <w:rStyle w:val="Hyperlink"/>
            <w:noProof/>
          </w:rPr>
          <w:t>4.3.1 Pedestrians’ exposure to traffic noise</w:t>
        </w:r>
        <w:r w:rsidR="004320B3">
          <w:rPr>
            <w:noProof/>
            <w:webHidden/>
          </w:rPr>
          <w:tab/>
        </w:r>
        <w:r w:rsidR="004320B3">
          <w:rPr>
            <w:noProof/>
            <w:webHidden/>
          </w:rPr>
          <w:fldChar w:fldCharType="begin"/>
        </w:r>
        <w:r w:rsidR="004320B3">
          <w:rPr>
            <w:noProof/>
            <w:webHidden/>
          </w:rPr>
          <w:instrText xml:space="preserve"> PAGEREF _Toc38538766 \h </w:instrText>
        </w:r>
        <w:r w:rsidR="004320B3">
          <w:rPr>
            <w:noProof/>
            <w:webHidden/>
          </w:rPr>
        </w:r>
        <w:r w:rsidR="004320B3">
          <w:rPr>
            <w:noProof/>
            <w:webHidden/>
          </w:rPr>
          <w:fldChar w:fldCharType="separate"/>
        </w:r>
        <w:r w:rsidR="004320B3">
          <w:rPr>
            <w:noProof/>
            <w:webHidden/>
          </w:rPr>
          <w:t>60</w:t>
        </w:r>
        <w:r w:rsidR="004320B3">
          <w:rPr>
            <w:noProof/>
            <w:webHidden/>
          </w:rPr>
          <w:fldChar w:fldCharType="end"/>
        </w:r>
      </w:hyperlink>
    </w:p>
    <w:p w14:paraId="414F8B58" w14:textId="778F6EB6" w:rsidR="004320B3" w:rsidRDefault="00392567">
      <w:pPr>
        <w:pStyle w:val="TOC3"/>
        <w:tabs>
          <w:tab w:val="right" w:leader="dot" w:pos="9622"/>
        </w:tabs>
        <w:rPr>
          <w:rFonts w:asciiTheme="minorHAnsi" w:eastAsiaTheme="minorEastAsia" w:hAnsiTheme="minorHAnsi" w:cstheme="minorBidi"/>
          <w:noProof/>
          <w:lang w:val="en-FI" w:eastAsia="en-GB"/>
        </w:rPr>
      </w:pPr>
      <w:hyperlink w:anchor="_Toc38538767" w:history="1">
        <w:r w:rsidR="004320B3" w:rsidRPr="006F5553">
          <w:rPr>
            <w:rStyle w:val="Hyperlink"/>
            <w:noProof/>
          </w:rPr>
          <w:t>4.3.2 Spatial patterns in pedestrians’ exposures to traffic noise</w:t>
        </w:r>
        <w:r w:rsidR="004320B3">
          <w:rPr>
            <w:noProof/>
            <w:webHidden/>
          </w:rPr>
          <w:tab/>
        </w:r>
        <w:r w:rsidR="004320B3">
          <w:rPr>
            <w:noProof/>
            <w:webHidden/>
          </w:rPr>
          <w:fldChar w:fldCharType="begin"/>
        </w:r>
        <w:r w:rsidR="004320B3">
          <w:rPr>
            <w:noProof/>
            <w:webHidden/>
          </w:rPr>
          <w:instrText xml:space="preserve"> PAGEREF _Toc38538767 \h </w:instrText>
        </w:r>
        <w:r w:rsidR="004320B3">
          <w:rPr>
            <w:noProof/>
            <w:webHidden/>
          </w:rPr>
        </w:r>
        <w:r w:rsidR="004320B3">
          <w:rPr>
            <w:noProof/>
            <w:webHidden/>
          </w:rPr>
          <w:fldChar w:fldCharType="separate"/>
        </w:r>
        <w:r w:rsidR="004320B3">
          <w:rPr>
            <w:noProof/>
            <w:webHidden/>
          </w:rPr>
          <w:t>62</w:t>
        </w:r>
        <w:r w:rsidR="004320B3">
          <w:rPr>
            <w:noProof/>
            <w:webHidden/>
          </w:rPr>
          <w:fldChar w:fldCharType="end"/>
        </w:r>
      </w:hyperlink>
    </w:p>
    <w:p w14:paraId="23A18224" w14:textId="30EE98BE" w:rsidR="004320B3" w:rsidRDefault="00392567">
      <w:pPr>
        <w:pStyle w:val="TOC2"/>
        <w:tabs>
          <w:tab w:val="right" w:leader="dot" w:pos="9622"/>
        </w:tabs>
        <w:rPr>
          <w:rFonts w:asciiTheme="minorHAnsi" w:eastAsiaTheme="minorEastAsia" w:hAnsiTheme="minorHAnsi" w:cstheme="minorBidi"/>
          <w:noProof/>
          <w:lang w:val="en-FI" w:eastAsia="en-GB"/>
        </w:rPr>
      </w:pPr>
      <w:hyperlink w:anchor="_Toc38538768" w:history="1">
        <w:r w:rsidR="004320B3" w:rsidRPr="006F5553">
          <w:rPr>
            <w:rStyle w:val="Hyperlink"/>
            <w:noProof/>
          </w:rPr>
          <w:t>4.4 Achievable reductions in exposure to traffic noise</w:t>
        </w:r>
        <w:r w:rsidR="004320B3">
          <w:rPr>
            <w:noProof/>
            <w:webHidden/>
          </w:rPr>
          <w:tab/>
        </w:r>
        <w:r w:rsidR="004320B3">
          <w:rPr>
            <w:noProof/>
            <w:webHidden/>
          </w:rPr>
          <w:fldChar w:fldCharType="begin"/>
        </w:r>
        <w:r w:rsidR="004320B3">
          <w:rPr>
            <w:noProof/>
            <w:webHidden/>
          </w:rPr>
          <w:instrText xml:space="preserve"> PAGEREF _Toc38538768 \h </w:instrText>
        </w:r>
        <w:r w:rsidR="004320B3">
          <w:rPr>
            <w:noProof/>
            <w:webHidden/>
          </w:rPr>
        </w:r>
        <w:r w:rsidR="004320B3">
          <w:rPr>
            <w:noProof/>
            <w:webHidden/>
          </w:rPr>
          <w:fldChar w:fldCharType="separate"/>
        </w:r>
        <w:r w:rsidR="004320B3">
          <w:rPr>
            <w:noProof/>
            <w:webHidden/>
          </w:rPr>
          <w:t>68</w:t>
        </w:r>
        <w:r w:rsidR="004320B3">
          <w:rPr>
            <w:noProof/>
            <w:webHidden/>
          </w:rPr>
          <w:fldChar w:fldCharType="end"/>
        </w:r>
      </w:hyperlink>
    </w:p>
    <w:p w14:paraId="060A6A63" w14:textId="006FCC3C" w:rsidR="004320B3" w:rsidRDefault="00392567">
      <w:pPr>
        <w:pStyle w:val="TOC2"/>
        <w:tabs>
          <w:tab w:val="right" w:leader="dot" w:pos="9622"/>
        </w:tabs>
        <w:rPr>
          <w:rFonts w:asciiTheme="minorHAnsi" w:eastAsiaTheme="minorEastAsia" w:hAnsiTheme="minorHAnsi" w:cstheme="minorBidi"/>
          <w:noProof/>
          <w:lang w:val="en-FI" w:eastAsia="en-GB"/>
        </w:rPr>
      </w:pPr>
      <w:hyperlink w:anchor="_Toc38538769" w:history="1">
        <w:r w:rsidR="004320B3" w:rsidRPr="006F5553">
          <w:rPr>
            <w:rStyle w:val="Hyperlink"/>
            <w:noProof/>
          </w:rPr>
          <w:t>4.5 Sharing of the methods and results</w:t>
        </w:r>
        <w:r w:rsidR="004320B3">
          <w:rPr>
            <w:noProof/>
            <w:webHidden/>
          </w:rPr>
          <w:tab/>
        </w:r>
        <w:r w:rsidR="004320B3">
          <w:rPr>
            <w:noProof/>
            <w:webHidden/>
          </w:rPr>
          <w:fldChar w:fldCharType="begin"/>
        </w:r>
        <w:r w:rsidR="004320B3">
          <w:rPr>
            <w:noProof/>
            <w:webHidden/>
          </w:rPr>
          <w:instrText xml:space="preserve"> PAGEREF _Toc38538769 \h </w:instrText>
        </w:r>
        <w:r w:rsidR="004320B3">
          <w:rPr>
            <w:noProof/>
            <w:webHidden/>
          </w:rPr>
        </w:r>
        <w:r w:rsidR="004320B3">
          <w:rPr>
            <w:noProof/>
            <w:webHidden/>
          </w:rPr>
          <w:fldChar w:fldCharType="separate"/>
        </w:r>
        <w:r w:rsidR="004320B3">
          <w:rPr>
            <w:noProof/>
            <w:webHidden/>
          </w:rPr>
          <w:t>73</w:t>
        </w:r>
        <w:r w:rsidR="004320B3">
          <w:rPr>
            <w:noProof/>
            <w:webHidden/>
          </w:rPr>
          <w:fldChar w:fldCharType="end"/>
        </w:r>
      </w:hyperlink>
    </w:p>
    <w:p w14:paraId="589FFA22" w14:textId="52FCAC62" w:rsidR="004320B3" w:rsidRDefault="00392567">
      <w:pPr>
        <w:pStyle w:val="TOC1"/>
        <w:tabs>
          <w:tab w:val="left" w:pos="482"/>
          <w:tab w:val="right" w:leader="dot" w:pos="9622"/>
        </w:tabs>
        <w:rPr>
          <w:rFonts w:asciiTheme="minorHAnsi" w:eastAsiaTheme="minorEastAsia" w:hAnsiTheme="minorHAnsi" w:cstheme="minorBidi"/>
          <w:noProof/>
          <w:lang w:val="en-FI" w:eastAsia="en-GB"/>
        </w:rPr>
      </w:pPr>
      <w:hyperlink w:anchor="_Toc38538770" w:history="1">
        <w:r w:rsidR="004320B3" w:rsidRPr="006F5553">
          <w:rPr>
            <w:rStyle w:val="Hyperlink"/>
            <w:noProof/>
          </w:rPr>
          <w:t>V.</w:t>
        </w:r>
        <w:r w:rsidR="004320B3">
          <w:rPr>
            <w:rFonts w:asciiTheme="minorHAnsi" w:eastAsiaTheme="minorEastAsia" w:hAnsiTheme="minorHAnsi" w:cstheme="minorBidi"/>
            <w:noProof/>
            <w:lang w:val="en-FI" w:eastAsia="en-GB"/>
          </w:rPr>
          <w:tab/>
        </w:r>
        <w:r w:rsidR="004320B3" w:rsidRPr="006F5553">
          <w:rPr>
            <w:rStyle w:val="Hyperlink"/>
            <w:noProof/>
          </w:rPr>
          <w:t>DISCUSSION AND CONCLUSIONS</w:t>
        </w:r>
        <w:r w:rsidR="004320B3">
          <w:rPr>
            <w:noProof/>
            <w:webHidden/>
          </w:rPr>
          <w:tab/>
        </w:r>
        <w:r w:rsidR="004320B3">
          <w:rPr>
            <w:noProof/>
            <w:webHidden/>
          </w:rPr>
          <w:fldChar w:fldCharType="begin"/>
        </w:r>
        <w:r w:rsidR="004320B3">
          <w:rPr>
            <w:noProof/>
            <w:webHidden/>
          </w:rPr>
          <w:instrText xml:space="preserve"> PAGEREF _Toc38538770 \h </w:instrText>
        </w:r>
        <w:r w:rsidR="004320B3">
          <w:rPr>
            <w:noProof/>
            <w:webHidden/>
          </w:rPr>
        </w:r>
        <w:r w:rsidR="004320B3">
          <w:rPr>
            <w:noProof/>
            <w:webHidden/>
          </w:rPr>
          <w:fldChar w:fldCharType="separate"/>
        </w:r>
        <w:r w:rsidR="004320B3">
          <w:rPr>
            <w:noProof/>
            <w:webHidden/>
          </w:rPr>
          <w:t>75</w:t>
        </w:r>
        <w:r w:rsidR="004320B3">
          <w:rPr>
            <w:noProof/>
            <w:webHidden/>
          </w:rPr>
          <w:fldChar w:fldCharType="end"/>
        </w:r>
      </w:hyperlink>
    </w:p>
    <w:p w14:paraId="0C4BBD9A" w14:textId="7CF16B4D" w:rsidR="004320B3" w:rsidRDefault="00392567">
      <w:pPr>
        <w:pStyle w:val="TOC2"/>
        <w:tabs>
          <w:tab w:val="right" w:leader="dot" w:pos="9622"/>
        </w:tabs>
        <w:rPr>
          <w:rFonts w:asciiTheme="minorHAnsi" w:eastAsiaTheme="minorEastAsia" w:hAnsiTheme="minorHAnsi" w:cstheme="minorBidi"/>
          <w:noProof/>
          <w:lang w:val="en-FI" w:eastAsia="en-GB"/>
        </w:rPr>
      </w:pPr>
      <w:hyperlink w:anchor="_Toc38538771" w:history="1">
        <w:r w:rsidR="004320B3" w:rsidRPr="006F5553">
          <w:rPr>
            <w:rStyle w:val="Hyperlink"/>
            <w:noProof/>
          </w:rPr>
          <w:t>5.1 Publishing a green path routing application online can facilitate citizens to choose healthier paths</w:t>
        </w:r>
        <w:r w:rsidR="004320B3">
          <w:rPr>
            <w:noProof/>
            <w:webHidden/>
          </w:rPr>
          <w:tab/>
        </w:r>
        <w:r w:rsidR="004320B3">
          <w:rPr>
            <w:noProof/>
            <w:webHidden/>
          </w:rPr>
          <w:fldChar w:fldCharType="begin"/>
        </w:r>
        <w:r w:rsidR="004320B3">
          <w:rPr>
            <w:noProof/>
            <w:webHidden/>
          </w:rPr>
          <w:instrText xml:space="preserve"> PAGEREF _Toc38538771 \h </w:instrText>
        </w:r>
        <w:r w:rsidR="004320B3">
          <w:rPr>
            <w:noProof/>
            <w:webHidden/>
          </w:rPr>
        </w:r>
        <w:r w:rsidR="004320B3">
          <w:rPr>
            <w:noProof/>
            <w:webHidden/>
          </w:rPr>
          <w:fldChar w:fldCharType="separate"/>
        </w:r>
        <w:r w:rsidR="004320B3">
          <w:rPr>
            <w:noProof/>
            <w:webHidden/>
          </w:rPr>
          <w:t>75</w:t>
        </w:r>
        <w:r w:rsidR="004320B3">
          <w:rPr>
            <w:noProof/>
            <w:webHidden/>
          </w:rPr>
          <w:fldChar w:fldCharType="end"/>
        </w:r>
      </w:hyperlink>
    </w:p>
    <w:p w14:paraId="50B568DA" w14:textId="7B15BF87" w:rsidR="004320B3" w:rsidRDefault="00392567">
      <w:pPr>
        <w:pStyle w:val="TOC2"/>
        <w:tabs>
          <w:tab w:val="right" w:leader="dot" w:pos="9622"/>
        </w:tabs>
        <w:rPr>
          <w:rFonts w:asciiTheme="minorHAnsi" w:eastAsiaTheme="minorEastAsia" w:hAnsiTheme="minorHAnsi" w:cstheme="minorBidi"/>
          <w:noProof/>
          <w:lang w:val="en-FI" w:eastAsia="en-GB"/>
        </w:rPr>
      </w:pPr>
      <w:hyperlink w:anchor="_Toc38538772" w:history="1">
        <w:r w:rsidR="004320B3" w:rsidRPr="006F5553">
          <w:rPr>
            <w:rStyle w:val="Hyperlink"/>
            <w:noProof/>
          </w:rPr>
          <w:t>5.2 Developing the quiet path route planner further – a technical review</w:t>
        </w:r>
        <w:r w:rsidR="004320B3">
          <w:rPr>
            <w:noProof/>
            <w:webHidden/>
          </w:rPr>
          <w:tab/>
        </w:r>
        <w:r w:rsidR="004320B3">
          <w:rPr>
            <w:noProof/>
            <w:webHidden/>
          </w:rPr>
          <w:fldChar w:fldCharType="begin"/>
        </w:r>
        <w:r w:rsidR="004320B3">
          <w:rPr>
            <w:noProof/>
            <w:webHidden/>
          </w:rPr>
          <w:instrText xml:space="preserve"> PAGEREF _Toc38538772 \h </w:instrText>
        </w:r>
        <w:r w:rsidR="004320B3">
          <w:rPr>
            <w:noProof/>
            <w:webHidden/>
          </w:rPr>
        </w:r>
        <w:r w:rsidR="004320B3">
          <w:rPr>
            <w:noProof/>
            <w:webHidden/>
          </w:rPr>
          <w:fldChar w:fldCharType="separate"/>
        </w:r>
        <w:r w:rsidR="004320B3">
          <w:rPr>
            <w:noProof/>
            <w:webHidden/>
          </w:rPr>
          <w:t>76</w:t>
        </w:r>
        <w:r w:rsidR="004320B3">
          <w:rPr>
            <w:noProof/>
            <w:webHidden/>
          </w:rPr>
          <w:fldChar w:fldCharType="end"/>
        </w:r>
      </w:hyperlink>
    </w:p>
    <w:p w14:paraId="5A845DF8" w14:textId="7FF0DB51" w:rsidR="004320B3" w:rsidRDefault="00392567">
      <w:pPr>
        <w:pStyle w:val="TOC2"/>
        <w:tabs>
          <w:tab w:val="right" w:leader="dot" w:pos="9622"/>
        </w:tabs>
        <w:rPr>
          <w:rFonts w:asciiTheme="minorHAnsi" w:eastAsiaTheme="minorEastAsia" w:hAnsiTheme="minorHAnsi" w:cstheme="minorBidi"/>
          <w:noProof/>
          <w:lang w:val="en-FI" w:eastAsia="en-GB"/>
        </w:rPr>
      </w:pPr>
      <w:hyperlink w:anchor="_Toc38538773" w:history="1">
        <w:r w:rsidR="004320B3" w:rsidRPr="006F5553">
          <w:rPr>
            <w:rStyle w:val="Hyperlink"/>
            <w:noProof/>
          </w:rPr>
          <w:t>5.3 Technical assessment – quality of the paths</w:t>
        </w:r>
        <w:r w:rsidR="004320B3">
          <w:rPr>
            <w:noProof/>
            <w:webHidden/>
          </w:rPr>
          <w:tab/>
        </w:r>
        <w:r w:rsidR="004320B3">
          <w:rPr>
            <w:noProof/>
            <w:webHidden/>
          </w:rPr>
          <w:fldChar w:fldCharType="begin"/>
        </w:r>
        <w:r w:rsidR="004320B3">
          <w:rPr>
            <w:noProof/>
            <w:webHidden/>
          </w:rPr>
          <w:instrText xml:space="preserve"> PAGEREF _Toc38538773 \h </w:instrText>
        </w:r>
        <w:r w:rsidR="004320B3">
          <w:rPr>
            <w:noProof/>
            <w:webHidden/>
          </w:rPr>
        </w:r>
        <w:r w:rsidR="004320B3">
          <w:rPr>
            <w:noProof/>
            <w:webHidden/>
          </w:rPr>
          <w:fldChar w:fldCharType="separate"/>
        </w:r>
        <w:r w:rsidR="004320B3">
          <w:rPr>
            <w:noProof/>
            <w:webHidden/>
          </w:rPr>
          <w:t>77</w:t>
        </w:r>
        <w:r w:rsidR="004320B3">
          <w:rPr>
            <w:noProof/>
            <w:webHidden/>
          </w:rPr>
          <w:fldChar w:fldCharType="end"/>
        </w:r>
      </w:hyperlink>
    </w:p>
    <w:p w14:paraId="2315C6B7" w14:textId="6F65ECBA" w:rsidR="004320B3" w:rsidRDefault="00392567">
      <w:pPr>
        <w:pStyle w:val="TOC2"/>
        <w:tabs>
          <w:tab w:val="right" w:leader="dot" w:pos="9622"/>
        </w:tabs>
        <w:rPr>
          <w:rFonts w:asciiTheme="minorHAnsi" w:eastAsiaTheme="minorEastAsia" w:hAnsiTheme="minorHAnsi" w:cstheme="minorBidi"/>
          <w:noProof/>
          <w:lang w:val="en-FI" w:eastAsia="en-GB"/>
        </w:rPr>
      </w:pPr>
      <w:hyperlink w:anchor="_Toc38538774" w:history="1">
        <w:r w:rsidR="004320B3" w:rsidRPr="006F5553">
          <w:rPr>
            <w:rStyle w:val="Hyperlink"/>
            <w:noProof/>
          </w:rPr>
          <w:t>5.4 Indirect assessment of pedestrians’ dynamic exposures to traffic noise can reveal unequal distribution of exposures to high noise levels</w:t>
        </w:r>
        <w:r w:rsidR="004320B3">
          <w:rPr>
            <w:noProof/>
            <w:webHidden/>
          </w:rPr>
          <w:tab/>
        </w:r>
        <w:r w:rsidR="004320B3">
          <w:rPr>
            <w:noProof/>
            <w:webHidden/>
          </w:rPr>
          <w:fldChar w:fldCharType="begin"/>
        </w:r>
        <w:r w:rsidR="004320B3">
          <w:rPr>
            <w:noProof/>
            <w:webHidden/>
          </w:rPr>
          <w:instrText xml:space="preserve"> PAGEREF _Toc38538774 \h </w:instrText>
        </w:r>
        <w:r w:rsidR="004320B3">
          <w:rPr>
            <w:noProof/>
            <w:webHidden/>
          </w:rPr>
        </w:r>
        <w:r w:rsidR="004320B3">
          <w:rPr>
            <w:noProof/>
            <w:webHidden/>
          </w:rPr>
          <w:fldChar w:fldCharType="separate"/>
        </w:r>
        <w:r w:rsidR="004320B3">
          <w:rPr>
            <w:noProof/>
            <w:webHidden/>
          </w:rPr>
          <w:t>81</w:t>
        </w:r>
        <w:r w:rsidR="004320B3">
          <w:rPr>
            <w:noProof/>
            <w:webHidden/>
          </w:rPr>
          <w:fldChar w:fldCharType="end"/>
        </w:r>
      </w:hyperlink>
    </w:p>
    <w:p w14:paraId="1575293C" w14:textId="0F91DEC0" w:rsidR="004320B3" w:rsidRDefault="00392567">
      <w:pPr>
        <w:pStyle w:val="TOC2"/>
        <w:tabs>
          <w:tab w:val="right" w:leader="dot" w:pos="9622"/>
        </w:tabs>
        <w:rPr>
          <w:rFonts w:asciiTheme="minorHAnsi" w:eastAsiaTheme="minorEastAsia" w:hAnsiTheme="minorHAnsi" w:cstheme="minorBidi"/>
          <w:noProof/>
          <w:lang w:val="en-FI" w:eastAsia="en-GB"/>
        </w:rPr>
      </w:pPr>
      <w:hyperlink w:anchor="_Toc38538775" w:history="1">
        <w:r w:rsidR="004320B3" w:rsidRPr="006F5553">
          <w:rPr>
            <w:rStyle w:val="Hyperlink"/>
            <w:noProof/>
          </w:rPr>
          <w:t>5.5 Significant but varying reductions in traffic noise exposure can be achieved by quiet path routing</w:t>
        </w:r>
        <w:r w:rsidR="004320B3">
          <w:rPr>
            <w:noProof/>
            <w:webHidden/>
          </w:rPr>
          <w:tab/>
        </w:r>
        <w:r w:rsidR="004320B3">
          <w:rPr>
            <w:noProof/>
            <w:webHidden/>
          </w:rPr>
          <w:fldChar w:fldCharType="begin"/>
        </w:r>
        <w:r w:rsidR="004320B3">
          <w:rPr>
            <w:noProof/>
            <w:webHidden/>
          </w:rPr>
          <w:instrText xml:space="preserve"> PAGEREF _Toc38538775 \h </w:instrText>
        </w:r>
        <w:r w:rsidR="004320B3">
          <w:rPr>
            <w:noProof/>
            <w:webHidden/>
          </w:rPr>
        </w:r>
        <w:r w:rsidR="004320B3">
          <w:rPr>
            <w:noProof/>
            <w:webHidden/>
          </w:rPr>
          <w:fldChar w:fldCharType="separate"/>
        </w:r>
        <w:r w:rsidR="004320B3">
          <w:rPr>
            <w:noProof/>
            <w:webHidden/>
          </w:rPr>
          <w:t>81</w:t>
        </w:r>
        <w:r w:rsidR="004320B3">
          <w:rPr>
            <w:noProof/>
            <w:webHidden/>
          </w:rPr>
          <w:fldChar w:fldCharType="end"/>
        </w:r>
      </w:hyperlink>
    </w:p>
    <w:p w14:paraId="4ABB929A" w14:textId="196B794A" w:rsidR="004320B3" w:rsidRDefault="00392567">
      <w:pPr>
        <w:pStyle w:val="TOC2"/>
        <w:tabs>
          <w:tab w:val="right" w:leader="dot" w:pos="9622"/>
        </w:tabs>
        <w:rPr>
          <w:rFonts w:asciiTheme="minorHAnsi" w:eastAsiaTheme="minorEastAsia" w:hAnsiTheme="minorHAnsi" w:cstheme="minorBidi"/>
          <w:noProof/>
          <w:lang w:val="en-FI" w:eastAsia="en-GB"/>
        </w:rPr>
      </w:pPr>
      <w:hyperlink w:anchor="_Toc38538776" w:history="1">
        <w:r w:rsidR="004320B3" w:rsidRPr="006F5553">
          <w:rPr>
            <w:rStyle w:val="Hyperlink"/>
            <w:noProof/>
          </w:rPr>
          <w:t>5.6 The presence of alternative paths limits the accuracy of the indirect dynamic exposure assessment</w:t>
        </w:r>
        <w:r w:rsidR="004320B3">
          <w:rPr>
            <w:noProof/>
            <w:webHidden/>
          </w:rPr>
          <w:tab/>
        </w:r>
        <w:r w:rsidR="004320B3">
          <w:rPr>
            <w:noProof/>
            <w:webHidden/>
          </w:rPr>
          <w:fldChar w:fldCharType="begin"/>
        </w:r>
        <w:r w:rsidR="004320B3">
          <w:rPr>
            <w:noProof/>
            <w:webHidden/>
          </w:rPr>
          <w:instrText xml:space="preserve"> PAGEREF _Toc38538776 \h </w:instrText>
        </w:r>
        <w:r w:rsidR="004320B3">
          <w:rPr>
            <w:noProof/>
            <w:webHidden/>
          </w:rPr>
        </w:r>
        <w:r w:rsidR="004320B3">
          <w:rPr>
            <w:noProof/>
            <w:webHidden/>
          </w:rPr>
          <w:fldChar w:fldCharType="separate"/>
        </w:r>
        <w:r w:rsidR="004320B3">
          <w:rPr>
            <w:noProof/>
            <w:webHidden/>
          </w:rPr>
          <w:t>82</w:t>
        </w:r>
        <w:r w:rsidR="004320B3">
          <w:rPr>
            <w:noProof/>
            <w:webHidden/>
          </w:rPr>
          <w:fldChar w:fldCharType="end"/>
        </w:r>
      </w:hyperlink>
    </w:p>
    <w:p w14:paraId="18F3F371" w14:textId="203A85D1" w:rsidR="004320B3" w:rsidRDefault="00392567">
      <w:pPr>
        <w:pStyle w:val="TOC2"/>
        <w:tabs>
          <w:tab w:val="right" w:leader="dot" w:pos="9622"/>
        </w:tabs>
        <w:rPr>
          <w:rFonts w:asciiTheme="minorHAnsi" w:eastAsiaTheme="minorEastAsia" w:hAnsiTheme="minorHAnsi" w:cstheme="minorBidi"/>
          <w:noProof/>
          <w:lang w:val="en-FI" w:eastAsia="en-GB"/>
        </w:rPr>
      </w:pPr>
      <w:hyperlink w:anchor="_Toc38538777" w:history="1">
        <w:r w:rsidR="004320B3" w:rsidRPr="006F5553">
          <w:rPr>
            <w:rStyle w:val="Hyperlink"/>
            <w:noProof/>
          </w:rPr>
          <w:t>5.7 Alternative quiet paths need to be calculated to suit different situations and people with varying preferences</w:t>
        </w:r>
        <w:r w:rsidR="004320B3">
          <w:rPr>
            <w:noProof/>
            <w:webHidden/>
          </w:rPr>
          <w:tab/>
        </w:r>
        <w:r w:rsidR="004320B3">
          <w:rPr>
            <w:noProof/>
            <w:webHidden/>
          </w:rPr>
          <w:fldChar w:fldCharType="begin"/>
        </w:r>
        <w:r w:rsidR="004320B3">
          <w:rPr>
            <w:noProof/>
            <w:webHidden/>
          </w:rPr>
          <w:instrText xml:space="preserve"> PAGEREF _Toc38538777 \h </w:instrText>
        </w:r>
        <w:r w:rsidR="004320B3">
          <w:rPr>
            <w:noProof/>
            <w:webHidden/>
          </w:rPr>
        </w:r>
        <w:r w:rsidR="004320B3">
          <w:rPr>
            <w:noProof/>
            <w:webHidden/>
          </w:rPr>
          <w:fldChar w:fldCharType="separate"/>
        </w:r>
        <w:r w:rsidR="004320B3">
          <w:rPr>
            <w:noProof/>
            <w:webHidden/>
          </w:rPr>
          <w:t>84</w:t>
        </w:r>
        <w:r w:rsidR="004320B3">
          <w:rPr>
            <w:noProof/>
            <w:webHidden/>
          </w:rPr>
          <w:fldChar w:fldCharType="end"/>
        </w:r>
      </w:hyperlink>
    </w:p>
    <w:p w14:paraId="61CEF331" w14:textId="65EBEDA2" w:rsidR="004320B3" w:rsidRDefault="00392567">
      <w:pPr>
        <w:pStyle w:val="TOC2"/>
        <w:tabs>
          <w:tab w:val="right" w:leader="dot" w:pos="9622"/>
        </w:tabs>
        <w:rPr>
          <w:rFonts w:asciiTheme="minorHAnsi" w:eastAsiaTheme="minorEastAsia" w:hAnsiTheme="minorHAnsi" w:cstheme="minorBidi"/>
          <w:noProof/>
          <w:lang w:val="en-FI" w:eastAsia="en-GB"/>
        </w:rPr>
      </w:pPr>
      <w:hyperlink w:anchor="_Toc38538778" w:history="1">
        <w:r w:rsidR="004320B3" w:rsidRPr="006F5553">
          <w:rPr>
            <w:rStyle w:val="Hyperlink"/>
            <w:noProof/>
          </w:rPr>
          <w:t>5.8 Uncertainties in exposure-response relationships challenge the environmental impedance function</w:t>
        </w:r>
        <w:r w:rsidR="004320B3">
          <w:rPr>
            <w:noProof/>
            <w:webHidden/>
          </w:rPr>
          <w:tab/>
        </w:r>
        <w:r w:rsidR="004320B3">
          <w:rPr>
            <w:noProof/>
            <w:webHidden/>
          </w:rPr>
          <w:fldChar w:fldCharType="begin"/>
        </w:r>
        <w:r w:rsidR="004320B3">
          <w:rPr>
            <w:noProof/>
            <w:webHidden/>
          </w:rPr>
          <w:instrText xml:space="preserve"> PAGEREF _Toc38538778 \h </w:instrText>
        </w:r>
        <w:r w:rsidR="004320B3">
          <w:rPr>
            <w:noProof/>
            <w:webHidden/>
          </w:rPr>
        </w:r>
        <w:r w:rsidR="004320B3">
          <w:rPr>
            <w:noProof/>
            <w:webHidden/>
          </w:rPr>
          <w:fldChar w:fldCharType="separate"/>
        </w:r>
        <w:r w:rsidR="004320B3">
          <w:rPr>
            <w:noProof/>
            <w:webHidden/>
          </w:rPr>
          <w:t>84</w:t>
        </w:r>
        <w:r w:rsidR="004320B3">
          <w:rPr>
            <w:noProof/>
            <w:webHidden/>
          </w:rPr>
          <w:fldChar w:fldCharType="end"/>
        </w:r>
      </w:hyperlink>
    </w:p>
    <w:p w14:paraId="5B548108" w14:textId="3DD06C16" w:rsidR="004320B3" w:rsidRDefault="00392567">
      <w:pPr>
        <w:pStyle w:val="TOC2"/>
        <w:tabs>
          <w:tab w:val="right" w:leader="dot" w:pos="9622"/>
        </w:tabs>
        <w:rPr>
          <w:rFonts w:asciiTheme="minorHAnsi" w:eastAsiaTheme="minorEastAsia" w:hAnsiTheme="minorHAnsi" w:cstheme="minorBidi"/>
          <w:noProof/>
          <w:lang w:val="en-FI" w:eastAsia="en-GB"/>
        </w:rPr>
      </w:pPr>
      <w:hyperlink w:anchor="_Toc38538779" w:history="1">
        <w:r w:rsidR="004320B3" w:rsidRPr="006F5553">
          <w:rPr>
            <w:rStyle w:val="Hyperlink"/>
            <w:noProof/>
          </w:rPr>
          <w:t>5.9 Exposure-based routing should be developed as a concept to consider multiple pollutants</w:t>
        </w:r>
        <w:r w:rsidR="004320B3">
          <w:rPr>
            <w:noProof/>
            <w:webHidden/>
          </w:rPr>
          <w:tab/>
        </w:r>
        <w:r w:rsidR="004320B3">
          <w:rPr>
            <w:noProof/>
            <w:webHidden/>
          </w:rPr>
          <w:fldChar w:fldCharType="begin"/>
        </w:r>
        <w:r w:rsidR="004320B3">
          <w:rPr>
            <w:noProof/>
            <w:webHidden/>
          </w:rPr>
          <w:instrText xml:space="preserve"> PAGEREF _Toc38538779 \h </w:instrText>
        </w:r>
        <w:r w:rsidR="004320B3">
          <w:rPr>
            <w:noProof/>
            <w:webHidden/>
          </w:rPr>
        </w:r>
        <w:r w:rsidR="004320B3">
          <w:rPr>
            <w:noProof/>
            <w:webHidden/>
          </w:rPr>
          <w:fldChar w:fldCharType="separate"/>
        </w:r>
        <w:r w:rsidR="004320B3">
          <w:rPr>
            <w:noProof/>
            <w:webHidden/>
          </w:rPr>
          <w:t>86</w:t>
        </w:r>
        <w:r w:rsidR="004320B3">
          <w:rPr>
            <w:noProof/>
            <w:webHidden/>
          </w:rPr>
          <w:fldChar w:fldCharType="end"/>
        </w:r>
      </w:hyperlink>
    </w:p>
    <w:p w14:paraId="53E6EEC4" w14:textId="3D448288" w:rsidR="004320B3" w:rsidRDefault="00392567">
      <w:pPr>
        <w:pStyle w:val="TOC1"/>
        <w:tabs>
          <w:tab w:val="left" w:pos="720"/>
          <w:tab w:val="right" w:leader="dot" w:pos="9622"/>
        </w:tabs>
        <w:rPr>
          <w:rFonts w:asciiTheme="minorHAnsi" w:eastAsiaTheme="minorEastAsia" w:hAnsiTheme="minorHAnsi" w:cstheme="minorBidi"/>
          <w:noProof/>
          <w:lang w:val="en-FI" w:eastAsia="en-GB"/>
        </w:rPr>
      </w:pPr>
      <w:hyperlink w:anchor="_Toc38538780" w:history="1">
        <w:r w:rsidR="004320B3" w:rsidRPr="006F5553">
          <w:rPr>
            <w:rStyle w:val="Hyperlink"/>
            <w:noProof/>
          </w:rPr>
          <w:t>VI.</w:t>
        </w:r>
        <w:r w:rsidR="004320B3">
          <w:rPr>
            <w:rFonts w:asciiTheme="minorHAnsi" w:eastAsiaTheme="minorEastAsia" w:hAnsiTheme="minorHAnsi" w:cstheme="minorBidi"/>
            <w:noProof/>
            <w:lang w:val="en-FI" w:eastAsia="en-GB"/>
          </w:rPr>
          <w:tab/>
        </w:r>
        <w:r w:rsidR="004320B3" w:rsidRPr="006F5553">
          <w:rPr>
            <w:rStyle w:val="Hyperlink"/>
            <w:noProof/>
          </w:rPr>
          <w:t>REFERENCES</w:t>
        </w:r>
        <w:r w:rsidR="004320B3">
          <w:rPr>
            <w:noProof/>
            <w:webHidden/>
          </w:rPr>
          <w:tab/>
        </w:r>
        <w:r w:rsidR="004320B3">
          <w:rPr>
            <w:noProof/>
            <w:webHidden/>
          </w:rPr>
          <w:fldChar w:fldCharType="begin"/>
        </w:r>
        <w:r w:rsidR="004320B3">
          <w:rPr>
            <w:noProof/>
            <w:webHidden/>
          </w:rPr>
          <w:instrText xml:space="preserve"> PAGEREF _Toc38538780 \h </w:instrText>
        </w:r>
        <w:r w:rsidR="004320B3">
          <w:rPr>
            <w:noProof/>
            <w:webHidden/>
          </w:rPr>
        </w:r>
        <w:r w:rsidR="004320B3">
          <w:rPr>
            <w:noProof/>
            <w:webHidden/>
          </w:rPr>
          <w:fldChar w:fldCharType="separate"/>
        </w:r>
        <w:r w:rsidR="004320B3">
          <w:rPr>
            <w:noProof/>
            <w:webHidden/>
          </w:rPr>
          <w:t>89</w:t>
        </w:r>
        <w:r w:rsidR="004320B3">
          <w:rPr>
            <w:noProof/>
            <w:webHidden/>
          </w:rPr>
          <w:fldChar w:fldCharType="end"/>
        </w:r>
      </w:hyperlink>
    </w:p>
    <w:p w14:paraId="5D62AD64" w14:textId="26857851" w:rsidR="004320B3" w:rsidRDefault="00392567">
      <w:pPr>
        <w:pStyle w:val="TOC1"/>
        <w:tabs>
          <w:tab w:val="right" w:leader="dot" w:pos="9622"/>
        </w:tabs>
        <w:rPr>
          <w:rFonts w:asciiTheme="minorHAnsi" w:eastAsiaTheme="minorEastAsia" w:hAnsiTheme="minorHAnsi" w:cstheme="minorBidi"/>
          <w:noProof/>
          <w:lang w:val="en-FI" w:eastAsia="en-GB"/>
        </w:rPr>
      </w:pPr>
      <w:hyperlink w:anchor="_Toc38538781" w:history="1">
        <w:r w:rsidR="004320B3" w:rsidRPr="006F5553">
          <w:rPr>
            <w:rStyle w:val="Hyperlink"/>
            <w:noProof/>
          </w:rPr>
          <w:t>ACKNOWLEDGEMENTS</w:t>
        </w:r>
        <w:r w:rsidR="004320B3">
          <w:rPr>
            <w:noProof/>
            <w:webHidden/>
          </w:rPr>
          <w:tab/>
        </w:r>
        <w:r w:rsidR="004320B3">
          <w:rPr>
            <w:noProof/>
            <w:webHidden/>
          </w:rPr>
          <w:fldChar w:fldCharType="begin"/>
        </w:r>
        <w:r w:rsidR="004320B3">
          <w:rPr>
            <w:noProof/>
            <w:webHidden/>
          </w:rPr>
          <w:instrText xml:space="preserve"> PAGEREF _Toc38538781 \h </w:instrText>
        </w:r>
        <w:r w:rsidR="004320B3">
          <w:rPr>
            <w:noProof/>
            <w:webHidden/>
          </w:rPr>
        </w:r>
        <w:r w:rsidR="004320B3">
          <w:rPr>
            <w:noProof/>
            <w:webHidden/>
          </w:rPr>
          <w:fldChar w:fldCharType="separate"/>
        </w:r>
        <w:r w:rsidR="004320B3">
          <w:rPr>
            <w:noProof/>
            <w:webHidden/>
          </w:rPr>
          <w:t>95</w:t>
        </w:r>
        <w:r w:rsidR="004320B3">
          <w:rPr>
            <w:noProof/>
            <w:webHidden/>
          </w:rPr>
          <w:fldChar w:fldCharType="end"/>
        </w:r>
      </w:hyperlink>
    </w:p>
    <w:p w14:paraId="2DA2CD84" w14:textId="5456B763" w:rsidR="004320B3" w:rsidRDefault="00392567">
      <w:pPr>
        <w:pStyle w:val="TOC1"/>
        <w:tabs>
          <w:tab w:val="right" w:leader="dot" w:pos="9622"/>
        </w:tabs>
        <w:rPr>
          <w:rFonts w:asciiTheme="minorHAnsi" w:eastAsiaTheme="minorEastAsia" w:hAnsiTheme="minorHAnsi" w:cstheme="minorBidi"/>
          <w:noProof/>
          <w:lang w:val="en-FI" w:eastAsia="en-GB"/>
        </w:rPr>
      </w:pPr>
      <w:hyperlink w:anchor="_Toc38538782" w:history="1">
        <w:r w:rsidR="004320B3" w:rsidRPr="006F5553">
          <w:rPr>
            <w:rStyle w:val="Hyperlink"/>
            <w:noProof/>
          </w:rPr>
          <w:t>APPENDICES</w:t>
        </w:r>
        <w:r w:rsidR="004320B3">
          <w:rPr>
            <w:noProof/>
            <w:webHidden/>
          </w:rPr>
          <w:tab/>
        </w:r>
        <w:r w:rsidR="004320B3">
          <w:rPr>
            <w:noProof/>
            <w:webHidden/>
          </w:rPr>
          <w:fldChar w:fldCharType="begin"/>
        </w:r>
        <w:r w:rsidR="004320B3">
          <w:rPr>
            <w:noProof/>
            <w:webHidden/>
          </w:rPr>
          <w:instrText xml:space="preserve"> PAGEREF _Toc38538782 \h </w:instrText>
        </w:r>
        <w:r w:rsidR="004320B3">
          <w:rPr>
            <w:noProof/>
            <w:webHidden/>
          </w:rPr>
        </w:r>
        <w:r w:rsidR="004320B3">
          <w:rPr>
            <w:noProof/>
            <w:webHidden/>
          </w:rPr>
          <w:fldChar w:fldCharType="separate"/>
        </w:r>
        <w:r w:rsidR="004320B3">
          <w:rPr>
            <w:noProof/>
            <w:webHidden/>
          </w:rPr>
          <w:t>96</w:t>
        </w:r>
        <w:r w:rsidR="004320B3">
          <w:rPr>
            <w:noProof/>
            <w:webHidden/>
          </w:rPr>
          <w:fldChar w:fldCharType="end"/>
        </w:r>
      </w:hyperlink>
    </w:p>
    <w:p w14:paraId="0652274B" w14:textId="59B301EA" w:rsidR="00BB18F2" w:rsidRDefault="00B43CC4" w:rsidP="00BB18F2">
      <w:pPr>
        <w:jc w:val="left"/>
      </w:pPr>
      <w:r w:rsidRPr="00CC2F87">
        <w:fldChar w:fldCharType="end"/>
      </w:r>
      <w:r w:rsidR="00BB18F2">
        <w:br w:type="page"/>
      </w:r>
    </w:p>
    <w:p w14:paraId="30C9A2E9" w14:textId="7858EB92" w:rsidR="00D908C2" w:rsidRPr="00265C5D" w:rsidRDefault="00D908C2" w:rsidP="00D908C2">
      <w:pPr>
        <w:jc w:val="left"/>
      </w:pPr>
      <w:r w:rsidRPr="002D51B6">
        <w:rPr>
          <w:b/>
          <w:bCs/>
          <w:sz w:val="30"/>
          <w:szCs w:val="30"/>
        </w:rPr>
        <w:lastRenderedPageBreak/>
        <w:t>LIST OF FIGURES</w:t>
      </w:r>
    </w:p>
    <w:p w14:paraId="4DEADCEB" w14:textId="30376EFB" w:rsidR="00711D61" w:rsidRDefault="00D908C2">
      <w:pPr>
        <w:pStyle w:val="TableofFigures"/>
        <w:tabs>
          <w:tab w:val="right" w:leader="dot" w:pos="9622"/>
        </w:tabs>
        <w:rPr>
          <w:rFonts w:asciiTheme="minorHAnsi" w:eastAsiaTheme="minorEastAsia" w:hAnsiTheme="minorHAnsi" w:cstheme="minorBidi"/>
          <w:noProof/>
          <w:sz w:val="24"/>
          <w:lang w:val="en-FI" w:eastAsia="en-GB"/>
        </w:rPr>
      </w:pPr>
      <w:r w:rsidRPr="00CC2F87">
        <w:fldChar w:fldCharType="begin"/>
      </w:r>
      <w:r w:rsidRPr="00CC2F87">
        <w:instrText xml:space="preserve"> TOC \h \z \c "Figure" </w:instrText>
      </w:r>
      <w:r w:rsidRPr="00CC2F87">
        <w:fldChar w:fldCharType="separate"/>
      </w:r>
      <w:hyperlink w:anchor="_Toc38115045" w:history="1">
        <w:r w:rsidR="00711D61" w:rsidRPr="0089351E">
          <w:rPr>
            <w:rStyle w:val="Hyperlink"/>
            <w:noProof/>
          </w:rPr>
          <w:t xml:space="preserve">Figure 1. Equal loudness contours as in ISO 226 </w:t>
        </w:r>
        <w:r w:rsidR="00711D61" w:rsidRPr="0089351E">
          <w:rPr>
            <w:rStyle w:val="Hyperlink"/>
            <w:noProof/>
            <w:lang w:val="en-GB"/>
          </w:rPr>
          <w:t>(</w:t>
        </w:r>
        <w:r w:rsidR="00711D61" w:rsidRPr="0089351E">
          <w:rPr>
            <w:rStyle w:val="Hyperlink"/>
            <w:i/>
            <w:noProof/>
            <w:lang w:val="en-GB"/>
          </w:rPr>
          <w:t>Acoustics – normal equal-loudness contours. International Standard ISO 226</w:t>
        </w:r>
        <w:r w:rsidR="00711D61" w:rsidRPr="0089351E">
          <w:rPr>
            <w:rStyle w:val="Hyperlink"/>
            <w:noProof/>
            <w:lang w:val="en-GB"/>
          </w:rPr>
          <w:t>)</w:t>
        </w:r>
        <w:r w:rsidR="00711D61" w:rsidRPr="0089351E">
          <w:rPr>
            <w:rStyle w:val="Hyperlink"/>
            <w:noProof/>
          </w:rPr>
          <w:t>.</w:t>
        </w:r>
        <w:r w:rsidR="00711D61">
          <w:rPr>
            <w:noProof/>
            <w:webHidden/>
          </w:rPr>
          <w:tab/>
        </w:r>
        <w:r w:rsidR="00711D61">
          <w:rPr>
            <w:noProof/>
            <w:webHidden/>
          </w:rPr>
          <w:fldChar w:fldCharType="begin"/>
        </w:r>
        <w:r w:rsidR="00711D61">
          <w:rPr>
            <w:noProof/>
            <w:webHidden/>
          </w:rPr>
          <w:instrText xml:space="preserve"> PAGEREF _Toc38115045 \h </w:instrText>
        </w:r>
        <w:r w:rsidR="00711D61">
          <w:rPr>
            <w:noProof/>
            <w:webHidden/>
          </w:rPr>
        </w:r>
        <w:r w:rsidR="00711D61">
          <w:rPr>
            <w:noProof/>
            <w:webHidden/>
          </w:rPr>
          <w:fldChar w:fldCharType="separate"/>
        </w:r>
        <w:r w:rsidR="00711D61">
          <w:rPr>
            <w:noProof/>
            <w:webHidden/>
          </w:rPr>
          <w:t>5</w:t>
        </w:r>
        <w:r w:rsidR="00711D61">
          <w:rPr>
            <w:noProof/>
            <w:webHidden/>
          </w:rPr>
          <w:fldChar w:fldCharType="end"/>
        </w:r>
      </w:hyperlink>
    </w:p>
    <w:p w14:paraId="4629FA83" w14:textId="52C87C5C" w:rsidR="00711D61" w:rsidRDefault="00392567">
      <w:pPr>
        <w:pStyle w:val="TableofFigures"/>
        <w:tabs>
          <w:tab w:val="right" w:leader="dot" w:pos="9622"/>
        </w:tabs>
        <w:rPr>
          <w:rFonts w:asciiTheme="minorHAnsi" w:eastAsiaTheme="minorEastAsia" w:hAnsiTheme="minorHAnsi" w:cstheme="minorBidi"/>
          <w:noProof/>
          <w:sz w:val="24"/>
          <w:lang w:val="en-FI" w:eastAsia="en-GB"/>
        </w:rPr>
      </w:pPr>
      <w:hyperlink w:anchor="_Toc38115046" w:history="1">
        <w:r w:rsidR="00711D61" w:rsidRPr="0089351E">
          <w:rPr>
            <w:rStyle w:val="Hyperlink"/>
            <w:noProof/>
          </w:rPr>
          <w:t>Figure 2. Composed scatterplot between L</w:t>
        </w:r>
        <w:r w:rsidR="00711D61" w:rsidRPr="0089351E">
          <w:rPr>
            <w:rStyle w:val="Hyperlink"/>
            <w:noProof/>
            <w:vertAlign w:val="subscript"/>
          </w:rPr>
          <w:t>den</w:t>
        </w:r>
        <w:r w:rsidR="00711D61" w:rsidRPr="0089351E">
          <w:rPr>
            <w:rStyle w:val="Hyperlink"/>
            <w:noProof/>
          </w:rPr>
          <w:t xml:space="preserve"> and percentage of highly annoyed (HA%) for several studies on road traffic noise and annoyance by Guski et al. (2017).</w:t>
        </w:r>
        <w:r w:rsidR="00711D61">
          <w:rPr>
            <w:noProof/>
            <w:webHidden/>
          </w:rPr>
          <w:tab/>
        </w:r>
        <w:r w:rsidR="00711D61">
          <w:rPr>
            <w:noProof/>
            <w:webHidden/>
          </w:rPr>
          <w:fldChar w:fldCharType="begin"/>
        </w:r>
        <w:r w:rsidR="00711D61">
          <w:rPr>
            <w:noProof/>
            <w:webHidden/>
          </w:rPr>
          <w:instrText xml:space="preserve"> PAGEREF _Toc38115046 \h </w:instrText>
        </w:r>
        <w:r w:rsidR="00711D61">
          <w:rPr>
            <w:noProof/>
            <w:webHidden/>
          </w:rPr>
        </w:r>
        <w:r w:rsidR="00711D61">
          <w:rPr>
            <w:noProof/>
            <w:webHidden/>
          </w:rPr>
          <w:fldChar w:fldCharType="separate"/>
        </w:r>
        <w:r w:rsidR="00711D61">
          <w:rPr>
            <w:noProof/>
            <w:webHidden/>
          </w:rPr>
          <w:t>7</w:t>
        </w:r>
        <w:r w:rsidR="00711D61">
          <w:rPr>
            <w:noProof/>
            <w:webHidden/>
          </w:rPr>
          <w:fldChar w:fldCharType="end"/>
        </w:r>
      </w:hyperlink>
    </w:p>
    <w:p w14:paraId="537C56F2" w14:textId="72132AAB" w:rsidR="00711D61" w:rsidRDefault="00392567">
      <w:pPr>
        <w:pStyle w:val="TableofFigures"/>
        <w:tabs>
          <w:tab w:val="right" w:leader="dot" w:pos="9622"/>
        </w:tabs>
        <w:rPr>
          <w:rFonts w:asciiTheme="minorHAnsi" w:eastAsiaTheme="minorEastAsia" w:hAnsiTheme="minorHAnsi" w:cstheme="minorBidi"/>
          <w:noProof/>
          <w:sz w:val="24"/>
          <w:lang w:val="en-FI" w:eastAsia="en-GB"/>
        </w:rPr>
      </w:pPr>
      <w:hyperlink w:anchor="_Toc38115047" w:history="1">
        <w:r w:rsidR="00711D61" w:rsidRPr="0089351E">
          <w:rPr>
            <w:rStyle w:val="Hyperlink"/>
            <w:noProof/>
          </w:rPr>
          <w:t>Figure 3. Dynamic exposure to traffic noise level on a path as distances (left) and durations (right) of different traffic noise levels.</w:t>
        </w:r>
        <w:r w:rsidR="00711D61">
          <w:rPr>
            <w:noProof/>
            <w:webHidden/>
          </w:rPr>
          <w:tab/>
        </w:r>
        <w:r w:rsidR="00711D61">
          <w:rPr>
            <w:noProof/>
            <w:webHidden/>
          </w:rPr>
          <w:fldChar w:fldCharType="begin"/>
        </w:r>
        <w:r w:rsidR="00711D61">
          <w:rPr>
            <w:noProof/>
            <w:webHidden/>
          </w:rPr>
          <w:instrText xml:space="preserve"> PAGEREF _Toc38115047 \h </w:instrText>
        </w:r>
        <w:r w:rsidR="00711D61">
          <w:rPr>
            <w:noProof/>
            <w:webHidden/>
          </w:rPr>
        </w:r>
        <w:r w:rsidR="00711D61">
          <w:rPr>
            <w:noProof/>
            <w:webHidden/>
          </w:rPr>
          <w:fldChar w:fldCharType="separate"/>
        </w:r>
        <w:r w:rsidR="00711D61">
          <w:rPr>
            <w:noProof/>
            <w:webHidden/>
          </w:rPr>
          <w:t>9</w:t>
        </w:r>
        <w:r w:rsidR="00711D61">
          <w:rPr>
            <w:noProof/>
            <w:webHidden/>
          </w:rPr>
          <w:fldChar w:fldCharType="end"/>
        </w:r>
      </w:hyperlink>
    </w:p>
    <w:p w14:paraId="64205635" w14:textId="3FCFE8D5" w:rsidR="00711D61" w:rsidRDefault="00392567">
      <w:pPr>
        <w:pStyle w:val="TableofFigures"/>
        <w:tabs>
          <w:tab w:val="right" w:leader="dot" w:pos="9622"/>
        </w:tabs>
        <w:rPr>
          <w:rFonts w:asciiTheme="minorHAnsi" w:eastAsiaTheme="minorEastAsia" w:hAnsiTheme="minorHAnsi" w:cstheme="minorBidi"/>
          <w:noProof/>
          <w:sz w:val="24"/>
          <w:lang w:val="en-FI" w:eastAsia="en-GB"/>
        </w:rPr>
      </w:pPr>
      <w:hyperlink w:anchor="_Toc38115048" w:history="1">
        <w:r w:rsidR="00711D61" w:rsidRPr="0089351E">
          <w:rPr>
            <w:rStyle w:val="Hyperlink"/>
            <w:noProof/>
          </w:rPr>
          <w:t>Figure 4. An illustration of the sequence of steps in finding least cost paths with Dijkstra's algorithm by Jasika et al. (2012).</w:t>
        </w:r>
        <w:r w:rsidR="00711D61">
          <w:rPr>
            <w:noProof/>
            <w:webHidden/>
          </w:rPr>
          <w:tab/>
        </w:r>
        <w:r w:rsidR="00711D61">
          <w:rPr>
            <w:noProof/>
            <w:webHidden/>
          </w:rPr>
          <w:fldChar w:fldCharType="begin"/>
        </w:r>
        <w:r w:rsidR="00711D61">
          <w:rPr>
            <w:noProof/>
            <w:webHidden/>
          </w:rPr>
          <w:instrText xml:space="preserve"> PAGEREF _Toc38115048 \h </w:instrText>
        </w:r>
        <w:r w:rsidR="00711D61">
          <w:rPr>
            <w:noProof/>
            <w:webHidden/>
          </w:rPr>
        </w:r>
        <w:r w:rsidR="00711D61">
          <w:rPr>
            <w:noProof/>
            <w:webHidden/>
          </w:rPr>
          <w:fldChar w:fldCharType="separate"/>
        </w:r>
        <w:r w:rsidR="00711D61">
          <w:rPr>
            <w:noProof/>
            <w:webHidden/>
          </w:rPr>
          <w:t>11</w:t>
        </w:r>
        <w:r w:rsidR="00711D61">
          <w:rPr>
            <w:noProof/>
            <w:webHidden/>
          </w:rPr>
          <w:fldChar w:fldCharType="end"/>
        </w:r>
      </w:hyperlink>
    </w:p>
    <w:p w14:paraId="4798165B" w14:textId="4F9A94D6" w:rsidR="00711D61" w:rsidRDefault="00392567">
      <w:pPr>
        <w:pStyle w:val="TableofFigures"/>
        <w:tabs>
          <w:tab w:val="right" w:leader="dot" w:pos="9622"/>
        </w:tabs>
        <w:rPr>
          <w:rFonts w:asciiTheme="minorHAnsi" w:eastAsiaTheme="minorEastAsia" w:hAnsiTheme="minorHAnsi" w:cstheme="minorBidi"/>
          <w:noProof/>
          <w:sz w:val="24"/>
          <w:lang w:val="en-FI" w:eastAsia="en-GB"/>
        </w:rPr>
      </w:pPr>
      <w:hyperlink w:anchor="_Toc38115049" w:history="1">
        <w:r w:rsidR="00711D61" w:rsidRPr="0089351E">
          <w:rPr>
            <w:rStyle w:val="Hyperlink"/>
            <w:noProof/>
          </w:rPr>
          <w:t>Figure 5.  A figure by Veenendaal et al. (2017): “Interacting web services feeding into apps within application workflows.”</w:t>
        </w:r>
        <w:r w:rsidR="00711D61">
          <w:rPr>
            <w:noProof/>
            <w:webHidden/>
          </w:rPr>
          <w:tab/>
        </w:r>
        <w:r w:rsidR="00711D61">
          <w:rPr>
            <w:noProof/>
            <w:webHidden/>
          </w:rPr>
          <w:fldChar w:fldCharType="begin"/>
        </w:r>
        <w:r w:rsidR="00711D61">
          <w:rPr>
            <w:noProof/>
            <w:webHidden/>
          </w:rPr>
          <w:instrText xml:space="preserve"> PAGEREF _Toc38115049 \h </w:instrText>
        </w:r>
        <w:r w:rsidR="00711D61">
          <w:rPr>
            <w:noProof/>
            <w:webHidden/>
          </w:rPr>
        </w:r>
        <w:r w:rsidR="00711D61">
          <w:rPr>
            <w:noProof/>
            <w:webHidden/>
          </w:rPr>
          <w:fldChar w:fldCharType="separate"/>
        </w:r>
        <w:r w:rsidR="00711D61">
          <w:rPr>
            <w:noProof/>
            <w:webHidden/>
          </w:rPr>
          <w:t>15</w:t>
        </w:r>
        <w:r w:rsidR="00711D61">
          <w:rPr>
            <w:noProof/>
            <w:webHidden/>
          </w:rPr>
          <w:fldChar w:fldCharType="end"/>
        </w:r>
      </w:hyperlink>
    </w:p>
    <w:p w14:paraId="309E7880" w14:textId="2FF32492" w:rsidR="00711D61" w:rsidRDefault="00392567">
      <w:pPr>
        <w:pStyle w:val="TableofFigures"/>
        <w:tabs>
          <w:tab w:val="right" w:leader="dot" w:pos="9622"/>
        </w:tabs>
        <w:rPr>
          <w:rFonts w:asciiTheme="minorHAnsi" w:eastAsiaTheme="minorEastAsia" w:hAnsiTheme="minorHAnsi" w:cstheme="minorBidi"/>
          <w:noProof/>
          <w:sz w:val="24"/>
          <w:lang w:val="en-FI" w:eastAsia="en-GB"/>
        </w:rPr>
      </w:pPr>
      <w:hyperlink w:anchor="_Toc38115050" w:history="1">
        <w:r w:rsidR="00711D61" w:rsidRPr="0089351E">
          <w:rPr>
            <w:rStyle w:val="Hyperlink"/>
            <w:noProof/>
          </w:rPr>
          <w:t>Figure 6. Illustration by Veenendaal et al. (2017): "Focus and trends in increasing web mapping functionality".</w:t>
        </w:r>
        <w:r w:rsidR="00711D61">
          <w:rPr>
            <w:noProof/>
            <w:webHidden/>
          </w:rPr>
          <w:tab/>
        </w:r>
        <w:r w:rsidR="00711D61">
          <w:rPr>
            <w:noProof/>
            <w:webHidden/>
          </w:rPr>
          <w:fldChar w:fldCharType="begin"/>
        </w:r>
        <w:r w:rsidR="00711D61">
          <w:rPr>
            <w:noProof/>
            <w:webHidden/>
          </w:rPr>
          <w:instrText xml:space="preserve"> PAGEREF _Toc38115050 \h </w:instrText>
        </w:r>
        <w:r w:rsidR="00711D61">
          <w:rPr>
            <w:noProof/>
            <w:webHidden/>
          </w:rPr>
        </w:r>
        <w:r w:rsidR="00711D61">
          <w:rPr>
            <w:noProof/>
            <w:webHidden/>
          </w:rPr>
          <w:fldChar w:fldCharType="separate"/>
        </w:r>
        <w:r w:rsidR="00711D61">
          <w:rPr>
            <w:noProof/>
            <w:webHidden/>
          </w:rPr>
          <w:t>17</w:t>
        </w:r>
        <w:r w:rsidR="00711D61">
          <w:rPr>
            <w:noProof/>
            <w:webHidden/>
          </w:rPr>
          <w:fldChar w:fldCharType="end"/>
        </w:r>
      </w:hyperlink>
    </w:p>
    <w:p w14:paraId="4A819F5D" w14:textId="208A6EEE" w:rsidR="00711D61" w:rsidRDefault="00392567">
      <w:pPr>
        <w:pStyle w:val="TableofFigures"/>
        <w:tabs>
          <w:tab w:val="right" w:leader="dot" w:pos="9622"/>
        </w:tabs>
        <w:rPr>
          <w:rFonts w:asciiTheme="minorHAnsi" w:eastAsiaTheme="minorEastAsia" w:hAnsiTheme="minorHAnsi" w:cstheme="minorBidi"/>
          <w:noProof/>
          <w:sz w:val="24"/>
          <w:lang w:val="en-FI" w:eastAsia="en-GB"/>
        </w:rPr>
      </w:pPr>
      <w:hyperlink w:anchor="_Toc38115051" w:history="1">
        <w:r w:rsidR="00711D61" w:rsidRPr="0089351E">
          <w:rPr>
            <w:rStyle w:val="Hyperlink"/>
            <w:noProof/>
          </w:rPr>
          <w:t>Figure 7. Illustration of the internal dependencies of the methods and outcomes of the study.</w:t>
        </w:r>
        <w:r w:rsidR="00711D61">
          <w:rPr>
            <w:noProof/>
            <w:webHidden/>
          </w:rPr>
          <w:tab/>
        </w:r>
        <w:r w:rsidR="00711D61">
          <w:rPr>
            <w:noProof/>
            <w:webHidden/>
          </w:rPr>
          <w:fldChar w:fldCharType="begin"/>
        </w:r>
        <w:r w:rsidR="00711D61">
          <w:rPr>
            <w:noProof/>
            <w:webHidden/>
          </w:rPr>
          <w:instrText xml:space="preserve"> PAGEREF _Toc38115051 \h </w:instrText>
        </w:r>
        <w:r w:rsidR="00711D61">
          <w:rPr>
            <w:noProof/>
            <w:webHidden/>
          </w:rPr>
        </w:r>
        <w:r w:rsidR="00711D61">
          <w:rPr>
            <w:noProof/>
            <w:webHidden/>
          </w:rPr>
          <w:fldChar w:fldCharType="separate"/>
        </w:r>
        <w:r w:rsidR="00711D61">
          <w:rPr>
            <w:noProof/>
            <w:webHidden/>
          </w:rPr>
          <w:t>18</w:t>
        </w:r>
        <w:r w:rsidR="00711D61">
          <w:rPr>
            <w:noProof/>
            <w:webHidden/>
          </w:rPr>
          <w:fldChar w:fldCharType="end"/>
        </w:r>
      </w:hyperlink>
    </w:p>
    <w:p w14:paraId="69CB9CF5" w14:textId="008475AB" w:rsidR="00711D61" w:rsidRDefault="00392567">
      <w:pPr>
        <w:pStyle w:val="TableofFigures"/>
        <w:tabs>
          <w:tab w:val="right" w:leader="dot" w:pos="9622"/>
        </w:tabs>
        <w:rPr>
          <w:rFonts w:asciiTheme="minorHAnsi" w:eastAsiaTheme="minorEastAsia" w:hAnsiTheme="minorHAnsi" w:cstheme="minorBidi"/>
          <w:noProof/>
          <w:sz w:val="24"/>
          <w:lang w:val="en-FI" w:eastAsia="en-GB"/>
        </w:rPr>
      </w:pPr>
      <w:hyperlink w:anchor="_Toc38115052" w:history="1">
        <w:r w:rsidR="00711D61" w:rsidRPr="0089351E">
          <w:rPr>
            <w:rStyle w:val="Hyperlink"/>
            <w:noProof/>
          </w:rPr>
          <w:t>Figure 8. The study area and its key transportation networks.</w:t>
        </w:r>
        <w:r w:rsidR="00711D61">
          <w:rPr>
            <w:noProof/>
            <w:webHidden/>
          </w:rPr>
          <w:tab/>
        </w:r>
        <w:r w:rsidR="00711D61">
          <w:rPr>
            <w:noProof/>
            <w:webHidden/>
          </w:rPr>
          <w:fldChar w:fldCharType="begin"/>
        </w:r>
        <w:r w:rsidR="00711D61">
          <w:rPr>
            <w:noProof/>
            <w:webHidden/>
          </w:rPr>
          <w:instrText xml:space="preserve"> PAGEREF _Toc38115052 \h </w:instrText>
        </w:r>
        <w:r w:rsidR="00711D61">
          <w:rPr>
            <w:noProof/>
            <w:webHidden/>
          </w:rPr>
        </w:r>
        <w:r w:rsidR="00711D61">
          <w:rPr>
            <w:noProof/>
            <w:webHidden/>
          </w:rPr>
          <w:fldChar w:fldCharType="separate"/>
        </w:r>
        <w:r w:rsidR="00711D61">
          <w:rPr>
            <w:noProof/>
            <w:webHidden/>
          </w:rPr>
          <w:t>19</w:t>
        </w:r>
        <w:r w:rsidR="00711D61">
          <w:rPr>
            <w:noProof/>
            <w:webHidden/>
          </w:rPr>
          <w:fldChar w:fldCharType="end"/>
        </w:r>
      </w:hyperlink>
    </w:p>
    <w:p w14:paraId="43514B9B" w14:textId="23BD5A89" w:rsidR="00711D61" w:rsidRDefault="00392567">
      <w:pPr>
        <w:pStyle w:val="TableofFigures"/>
        <w:tabs>
          <w:tab w:val="right" w:leader="dot" w:pos="9622"/>
        </w:tabs>
        <w:rPr>
          <w:rFonts w:asciiTheme="minorHAnsi" w:eastAsiaTheme="minorEastAsia" w:hAnsiTheme="minorHAnsi" w:cstheme="minorBidi"/>
          <w:noProof/>
          <w:sz w:val="24"/>
          <w:lang w:val="en-FI" w:eastAsia="en-GB"/>
        </w:rPr>
      </w:pPr>
      <w:hyperlink w:anchor="_Toc38115053" w:history="1">
        <w:r w:rsidR="00711D61" w:rsidRPr="0089351E">
          <w:rPr>
            <w:rStyle w:val="Hyperlink"/>
            <w:noProof/>
          </w:rPr>
          <w:t>Figure 9. Modelled daytime traffic noise levels (dB(A)) in Helsinki.</w:t>
        </w:r>
        <w:r w:rsidR="00711D61">
          <w:rPr>
            <w:noProof/>
            <w:webHidden/>
          </w:rPr>
          <w:tab/>
        </w:r>
        <w:r w:rsidR="00711D61">
          <w:rPr>
            <w:noProof/>
            <w:webHidden/>
          </w:rPr>
          <w:fldChar w:fldCharType="begin"/>
        </w:r>
        <w:r w:rsidR="00711D61">
          <w:rPr>
            <w:noProof/>
            <w:webHidden/>
          </w:rPr>
          <w:instrText xml:space="preserve"> PAGEREF _Toc38115053 \h </w:instrText>
        </w:r>
        <w:r w:rsidR="00711D61">
          <w:rPr>
            <w:noProof/>
            <w:webHidden/>
          </w:rPr>
        </w:r>
        <w:r w:rsidR="00711D61">
          <w:rPr>
            <w:noProof/>
            <w:webHidden/>
          </w:rPr>
          <w:fldChar w:fldCharType="separate"/>
        </w:r>
        <w:r w:rsidR="00711D61">
          <w:rPr>
            <w:noProof/>
            <w:webHidden/>
          </w:rPr>
          <w:t>23</w:t>
        </w:r>
        <w:r w:rsidR="00711D61">
          <w:rPr>
            <w:noProof/>
            <w:webHidden/>
          </w:rPr>
          <w:fldChar w:fldCharType="end"/>
        </w:r>
      </w:hyperlink>
    </w:p>
    <w:p w14:paraId="20CE42AA" w14:textId="69A0322C" w:rsidR="00711D61" w:rsidRDefault="00392567">
      <w:pPr>
        <w:pStyle w:val="TableofFigures"/>
        <w:tabs>
          <w:tab w:val="right" w:leader="dot" w:pos="9622"/>
        </w:tabs>
        <w:rPr>
          <w:rFonts w:asciiTheme="minorHAnsi" w:eastAsiaTheme="minorEastAsia" w:hAnsiTheme="minorHAnsi" w:cstheme="minorBidi"/>
          <w:noProof/>
          <w:sz w:val="24"/>
          <w:lang w:val="en-FI" w:eastAsia="en-GB"/>
        </w:rPr>
      </w:pPr>
      <w:hyperlink w:anchor="_Toc38115054" w:history="1">
        <w:r w:rsidR="00711D61" w:rsidRPr="0089351E">
          <w:rPr>
            <w:rStyle w:val="Hyperlink"/>
            <w:noProof/>
          </w:rPr>
          <w:t>Figure 10. Modelled daytime traffic noise levels (dB(A)) in Viikki.</w:t>
        </w:r>
        <w:r w:rsidR="00711D61">
          <w:rPr>
            <w:noProof/>
            <w:webHidden/>
          </w:rPr>
          <w:tab/>
        </w:r>
        <w:r w:rsidR="00711D61">
          <w:rPr>
            <w:noProof/>
            <w:webHidden/>
          </w:rPr>
          <w:fldChar w:fldCharType="begin"/>
        </w:r>
        <w:r w:rsidR="00711D61">
          <w:rPr>
            <w:noProof/>
            <w:webHidden/>
          </w:rPr>
          <w:instrText xml:space="preserve"> PAGEREF _Toc38115054 \h </w:instrText>
        </w:r>
        <w:r w:rsidR="00711D61">
          <w:rPr>
            <w:noProof/>
            <w:webHidden/>
          </w:rPr>
        </w:r>
        <w:r w:rsidR="00711D61">
          <w:rPr>
            <w:noProof/>
            <w:webHidden/>
          </w:rPr>
          <w:fldChar w:fldCharType="separate"/>
        </w:r>
        <w:r w:rsidR="00711D61">
          <w:rPr>
            <w:noProof/>
            <w:webHidden/>
          </w:rPr>
          <w:t>24</w:t>
        </w:r>
        <w:r w:rsidR="00711D61">
          <w:rPr>
            <w:noProof/>
            <w:webHidden/>
          </w:rPr>
          <w:fldChar w:fldCharType="end"/>
        </w:r>
      </w:hyperlink>
    </w:p>
    <w:p w14:paraId="23E046EE" w14:textId="593A56B7" w:rsidR="00711D61" w:rsidRDefault="00392567">
      <w:pPr>
        <w:pStyle w:val="TableofFigures"/>
        <w:tabs>
          <w:tab w:val="right" w:leader="dot" w:pos="9622"/>
        </w:tabs>
        <w:rPr>
          <w:rFonts w:asciiTheme="minorHAnsi" w:eastAsiaTheme="minorEastAsia" w:hAnsiTheme="minorHAnsi" w:cstheme="minorBidi"/>
          <w:noProof/>
          <w:sz w:val="24"/>
          <w:lang w:val="en-FI" w:eastAsia="en-GB"/>
        </w:rPr>
      </w:pPr>
      <w:hyperlink w:anchor="_Toc38115055" w:history="1">
        <w:r w:rsidR="00711D61" w:rsidRPr="0089351E">
          <w:rPr>
            <w:rStyle w:val="Hyperlink"/>
            <w:noProof/>
          </w:rPr>
          <w:t>Figure 11. Modelled daytime traffic noise levels (dB(A)) in Kallio and Vallila (in Helsinki).</w:t>
        </w:r>
        <w:r w:rsidR="00711D61">
          <w:rPr>
            <w:noProof/>
            <w:webHidden/>
          </w:rPr>
          <w:tab/>
        </w:r>
        <w:r w:rsidR="00711D61">
          <w:rPr>
            <w:noProof/>
            <w:webHidden/>
          </w:rPr>
          <w:fldChar w:fldCharType="begin"/>
        </w:r>
        <w:r w:rsidR="00711D61">
          <w:rPr>
            <w:noProof/>
            <w:webHidden/>
          </w:rPr>
          <w:instrText xml:space="preserve"> PAGEREF _Toc38115055 \h </w:instrText>
        </w:r>
        <w:r w:rsidR="00711D61">
          <w:rPr>
            <w:noProof/>
            <w:webHidden/>
          </w:rPr>
        </w:r>
        <w:r w:rsidR="00711D61">
          <w:rPr>
            <w:noProof/>
            <w:webHidden/>
          </w:rPr>
          <w:fldChar w:fldCharType="separate"/>
        </w:r>
        <w:r w:rsidR="00711D61">
          <w:rPr>
            <w:noProof/>
            <w:webHidden/>
          </w:rPr>
          <w:t>25</w:t>
        </w:r>
        <w:r w:rsidR="00711D61">
          <w:rPr>
            <w:noProof/>
            <w:webHidden/>
          </w:rPr>
          <w:fldChar w:fldCharType="end"/>
        </w:r>
      </w:hyperlink>
    </w:p>
    <w:p w14:paraId="6E0DE3C3" w14:textId="3EE57E64" w:rsidR="00711D61" w:rsidRDefault="00392567">
      <w:pPr>
        <w:pStyle w:val="TableofFigures"/>
        <w:tabs>
          <w:tab w:val="right" w:leader="dot" w:pos="9622"/>
        </w:tabs>
        <w:rPr>
          <w:rFonts w:asciiTheme="minorHAnsi" w:eastAsiaTheme="minorEastAsia" w:hAnsiTheme="minorHAnsi" w:cstheme="minorBidi"/>
          <w:noProof/>
          <w:sz w:val="24"/>
          <w:lang w:val="en-FI" w:eastAsia="en-GB"/>
        </w:rPr>
      </w:pPr>
      <w:hyperlink w:anchor="_Toc38115056" w:history="1">
        <w:r w:rsidR="00711D61" w:rsidRPr="0089351E">
          <w:rPr>
            <w:rStyle w:val="Hyperlink"/>
            <w:noProof/>
          </w:rPr>
          <w:t>Figure 12. Technical framework of the study: internal (blue) and external (grey) technical dependencies (* = Python library). The several external dependencies of the used Python libraries are not included in the graph.</w:t>
        </w:r>
        <w:r w:rsidR="00711D61">
          <w:rPr>
            <w:noProof/>
            <w:webHidden/>
          </w:rPr>
          <w:tab/>
        </w:r>
        <w:r w:rsidR="00711D61">
          <w:rPr>
            <w:noProof/>
            <w:webHidden/>
          </w:rPr>
          <w:fldChar w:fldCharType="begin"/>
        </w:r>
        <w:r w:rsidR="00711D61">
          <w:rPr>
            <w:noProof/>
            <w:webHidden/>
          </w:rPr>
          <w:instrText xml:space="preserve"> PAGEREF _Toc38115056 \h </w:instrText>
        </w:r>
        <w:r w:rsidR="00711D61">
          <w:rPr>
            <w:noProof/>
            <w:webHidden/>
          </w:rPr>
        </w:r>
        <w:r w:rsidR="00711D61">
          <w:rPr>
            <w:noProof/>
            <w:webHidden/>
          </w:rPr>
          <w:fldChar w:fldCharType="separate"/>
        </w:r>
        <w:r w:rsidR="00711D61">
          <w:rPr>
            <w:noProof/>
            <w:webHidden/>
          </w:rPr>
          <w:t>28</w:t>
        </w:r>
        <w:r w:rsidR="00711D61">
          <w:rPr>
            <w:noProof/>
            <w:webHidden/>
          </w:rPr>
          <w:fldChar w:fldCharType="end"/>
        </w:r>
      </w:hyperlink>
    </w:p>
    <w:p w14:paraId="25E79EBC" w14:textId="67103BF7" w:rsidR="00711D61" w:rsidRDefault="00392567">
      <w:pPr>
        <w:pStyle w:val="TableofFigures"/>
        <w:tabs>
          <w:tab w:val="right" w:leader="dot" w:pos="9622"/>
        </w:tabs>
        <w:rPr>
          <w:rFonts w:asciiTheme="minorHAnsi" w:eastAsiaTheme="minorEastAsia" w:hAnsiTheme="minorHAnsi" w:cstheme="minorBidi"/>
          <w:noProof/>
          <w:sz w:val="24"/>
          <w:lang w:val="en-FI" w:eastAsia="en-GB"/>
        </w:rPr>
      </w:pPr>
      <w:hyperlink w:anchor="_Toc38115057" w:history="1">
        <w:r w:rsidR="00711D61" w:rsidRPr="0089351E">
          <w:rPr>
            <w:rStyle w:val="Hyperlink"/>
            <w:noProof/>
          </w:rPr>
          <w:t>Figure 13. Workflow of street network graph acquisition and construction.</w:t>
        </w:r>
        <w:r w:rsidR="00711D61">
          <w:rPr>
            <w:noProof/>
            <w:webHidden/>
          </w:rPr>
          <w:tab/>
        </w:r>
        <w:r w:rsidR="00711D61">
          <w:rPr>
            <w:noProof/>
            <w:webHidden/>
          </w:rPr>
          <w:fldChar w:fldCharType="begin"/>
        </w:r>
        <w:r w:rsidR="00711D61">
          <w:rPr>
            <w:noProof/>
            <w:webHidden/>
          </w:rPr>
          <w:instrText xml:space="preserve"> PAGEREF _Toc38115057 \h </w:instrText>
        </w:r>
        <w:r w:rsidR="00711D61">
          <w:rPr>
            <w:noProof/>
            <w:webHidden/>
          </w:rPr>
        </w:r>
        <w:r w:rsidR="00711D61">
          <w:rPr>
            <w:noProof/>
            <w:webHidden/>
          </w:rPr>
          <w:fldChar w:fldCharType="separate"/>
        </w:r>
        <w:r w:rsidR="00711D61">
          <w:rPr>
            <w:noProof/>
            <w:webHidden/>
          </w:rPr>
          <w:t>30</w:t>
        </w:r>
        <w:r w:rsidR="00711D61">
          <w:rPr>
            <w:noProof/>
            <w:webHidden/>
          </w:rPr>
          <w:fldChar w:fldCharType="end"/>
        </w:r>
      </w:hyperlink>
    </w:p>
    <w:p w14:paraId="41C1658B" w14:textId="52522C91" w:rsidR="00711D61" w:rsidRDefault="00392567">
      <w:pPr>
        <w:pStyle w:val="TableofFigures"/>
        <w:tabs>
          <w:tab w:val="right" w:leader="dot" w:pos="9622"/>
        </w:tabs>
        <w:rPr>
          <w:rFonts w:asciiTheme="minorHAnsi" w:eastAsiaTheme="minorEastAsia" w:hAnsiTheme="minorHAnsi" w:cstheme="minorBidi"/>
          <w:noProof/>
          <w:sz w:val="24"/>
          <w:lang w:val="en-FI" w:eastAsia="en-GB"/>
        </w:rPr>
      </w:pPr>
      <w:hyperlink w:anchor="_Toc38115058" w:history="1">
        <w:r w:rsidR="00711D61" w:rsidRPr="0089351E">
          <w:rPr>
            <w:rStyle w:val="Hyperlink"/>
            <w:noProof/>
          </w:rPr>
          <w:t>Figure 14. Workflow of extracting exposures to traffic noise (contaminated distances) to the edges of the graph.</w:t>
        </w:r>
        <w:r w:rsidR="00711D61">
          <w:rPr>
            <w:noProof/>
            <w:webHidden/>
          </w:rPr>
          <w:tab/>
        </w:r>
        <w:r w:rsidR="00711D61">
          <w:rPr>
            <w:noProof/>
            <w:webHidden/>
          </w:rPr>
          <w:fldChar w:fldCharType="begin"/>
        </w:r>
        <w:r w:rsidR="00711D61">
          <w:rPr>
            <w:noProof/>
            <w:webHidden/>
          </w:rPr>
          <w:instrText xml:space="preserve"> PAGEREF _Toc38115058 \h </w:instrText>
        </w:r>
        <w:r w:rsidR="00711D61">
          <w:rPr>
            <w:noProof/>
            <w:webHidden/>
          </w:rPr>
        </w:r>
        <w:r w:rsidR="00711D61">
          <w:rPr>
            <w:noProof/>
            <w:webHidden/>
          </w:rPr>
          <w:fldChar w:fldCharType="separate"/>
        </w:r>
        <w:r w:rsidR="00711D61">
          <w:rPr>
            <w:noProof/>
            <w:webHidden/>
          </w:rPr>
          <w:t>30</w:t>
        </w:r>
        <w:r w:rsidR="00711D61">
          <w:rPr>
            <w:noProof/>
            <w:webHidden/>
          </w:rPr>
          <w:fldChar w:fldCharType="end"/>
        </w:r>
      </w:hyperlink>
    </w:p>
    <w:p w14:paraId="336157C5" w14:textId="3D4C3FB9" w:rsidR="00711D61" w:rsidRDefault="00392567">
      <w:pPr>
        <w:pStyle w:val="TableofFigures"/>
        <w:tabs>
          <w:tab w:val="right" w:leader="dot" w:pos="9622"/>
        </w:tabs>
        <w:rPr>
          <w:rFonts w:asciiTheme="minorHAnsi" w:eastAsiaTheme="minorEastAsia" w:hAnsiTheme="minorHAnsi" w:cstheme="minorBidi"/>
          <w:noProof/>
          <w:sz w:val="24"/>
          <w:lang w:val="en-FI" w:eastAsia="en-GB"/>
        </w:rPr>
      </w:pPr>
      <w:hyperlink w:anchor="_Toc38115059" w:history="1">
        <w:r w:rsidR="00711D61" w:rsidRPr="0089351E">
          <w:rPr>
            <w:rStyle w:val="Hyperlink"/>
            <w:noProof/>
          </w:rPr>
          <w:t>Figure 15. Noise cost coefficients for dB range 45–75 dB calculated with both equations presented in this chapter (Table 3).</w:t>
        </w:r>
        <w:r w:rsidR="00711D61">
          <w:rPr>
            <w:noProof/>
            <w:webHidden/>
          </w:rPr>
          <w:tab/>
        </w:r>
        <w:r w:rsidR="00711D61">
          <w:rPr>
            <w:noProof/>
            <w:webHidden/>
          </w:rPr>
          <w:fldChar w:fldCharType="begin"/>
        </w:r>
        <w:r w:rsidR="00711D61">
          <w:rPr>
            <w:noProof/>
            <w:webHidden/>
          </w:rPr>
          <w:instrText xml:space="preserve"> PAGEREF _Toc38115059 \h </w:instrText>
        </w:r>
        <w:r w:rsidR="00711D61">
          <w:rPr>
            <w:noProof/>
            <w:webHidden/>
          </w:rPr>
        </w:r>
        <w:r w:rsidR="00711D61">
          <w:rPr>
            <w:noProof/>
            <w:webHidden/>
          </w:rPr>
          <w:fldChar w:fldCharType="separate"/>
        </w:r>
        <w:r w:rsidR="00711D61">
          <w:rPr>
            <w:noProof/>
            <w:webHidden/>
          </w:rPr>
          <w:t>34</w:t>
        </w:r>
        <w:r w:rsidR="00711D61">
          <w:rPr>
            <w:noProof/>
            <w:webHidden/>
          </w:rPr>
          <w:fldChar w:fldCharType="end"/>
        </w:r>
      </w:hyperlink>
    </w:p>
    <w:p w14:paraId="3870E4FA" w14:textId="6C0CAFDF" w:rsidR="00711D61" w:rsidRDefault="00392567">
      <w:pPr>
        <w:pStyle w:val="TableofFigures"/>
        <w:tabs>
          <w:tab w:val="right" w:leader="dot" w:pos="9622"/>
        </w:tabs>
        <w:rPr>
          <w:rFonts w:asciiTheme="minorHAnsi" w:eastAsiaTheme="minorEastAsia" w:hAnsiTheme="minorHAnsi" w:cstheme="minorBidi"/>
          <w:noProof/>
          <w:sz w:val="24"/>
          <w:lang w:val="en-FI" w:eastAsia="en-GB"/>
        </w:rPr>
      </w:pPr>
      <w:hyperlink w:anchor="_Toc38115060" w:history="1">
        <w:r w:rsidR="00711D61" w:rsidRPr="0089351E">
          <w:rPr>
            <w:rStyle w:val="Hyperlink"/>
            <w:noProof/>
          </w:rPr>
          <w:t>Figure 16. Workflow of calculating and adding noise sensitivity specific edge costs as new edge attributes.</w:t>
        </w:r>
        <w:r w:rsidR="00711D61">
          <w:rPr>
            <w:noProof/>
            <w:webHidden/>
          </w:rPr>
          <w:tab/>
        </w:r>
        <w:r w:rsidR="00711D61">
          <w:rPr>
            <w:noProof/>
            <w:webHidden/>
          </w:rPr>
          <w:fldChar w:fldCharType="begin"/>
        </w:r>
        <w:r w:rsidR="00711D61">
          <w:rPr>
            <w:noProof/>
            <w:webHidden/>
          </w:rPr>
          <w:instrText xml:space="preserve"> PAGEREF _Toc38115060 \h </w:instrText>
        </w:r>
        <w:r w:rsidR="00711D61">
          <w:rPr>
            <w:noProof/>
            <w:webHidden/>
          </w:rPr>
        </w:r>
        <w:r w:rsidR="00711D61">
          <w:rPr>
            <w:noProof/>
            <w:webHidden/>
          </w:rPr>
          <w:fldChar w:fldCharType="separate"/>
        </w:r>
        <w:r w:rsidR="00711D61">
          <w:rPr>
            <w:noProof/>
            <w:webHidden/>
          </w:rPr>
          <w:t>35</w:t>
        </w:r>
        <w:r w:rsidR="00711D61">
          <w:rPr>
            <w:noProof/>
            <w:webHidden/>
          </w:rPr>
          <w:fldChar w:fldCharType="end"/>
        </w:r>
      </w:hyperlink>
    </w:p>
    <w:p w14:paraId="5E0D1E70" w14:textId="225B5CF9" w:rsidR="00711D61" w:rsidRDefault="00392567">
      <w:pPr>
        <w:pStyle w:val="TableofFigures"/>
        <w:tabs>
          <w:tab w:val="right" w:leader="dot" w:pos="9622"/>
        </w:tabs>
        <w:rPr>
          <w:rFonts w:asciiTheme="minorHAnsi" w:eastAsiaTheme="minorEastAsia" w:hAnsiTheme="minorHAnsi" w:cstheme="minorBidi"/>
          <w:noProof/>
          <w:sz w:val="24"/>
          <w:lang w:val="en-FI" w:eastAsia="en-GB"/>
        </w:rPr>
      </w:pPr>
      <w:hyperlink w:anchor="_Toc38115061" w:history="1">
        <w:r w:rsidR="00711D61" w:rsidRPr="0089351E">
          <w:rPr>
            <w:rStyle w:val="Hyperlink"/>
            <w:noProof/>
          </w:rPr>
          <w:t>Figure 17. The sequence of high-level actions included in solving a regular pathfinding problem with quiet path routing application.</w:t>
        </w:r>
        <w:r w:rsidR="00711D61">
          <w:rPr>
            <w:noProof/>
            <w:webHidden/>
          </w:rPr>
          <w:tab/>
        </w:r>
        <w:r w:rsidR="00711D61">
          <w:rPr>
            <w:noProof/>
            <w:webHidden/>
          </w:rPr>
          <w:fldChar w:fldCharType="begin"/>
        </w:r>
        <w:r w:rsidR="00711D61">
          <w:rPr>
            <w:noProof/>
            <w:webHidden/>
          </w:rPr>
          <w:instrText xml:space="preserve"> PAGEREF _Toc38115061 \h </w:instrText>
        </w:r>
        <w:r w:rsidR="00711D61">
          <w:rPr>
            <w:noProof/>
            <w:webHidden/>
          </w:rPr>
        </w:r>
        <w:r w:rsidR="00711D61">
          <w:rPr>
            <w:noProof/>
            <w:webHidden/>
          </w:rPr>
          <w:fldChar w:fldCharType="separate"/>
        </w:r>
        <w:r w:rsidR="00711D61">
          <w:rPr>
            <w:noProof/>
            <w:webHidden/>
          </w:rPr>
          <w:t>37</w:t>
        </w:r>
        <w:r w:rsidR="00711D61">
          <w:rPr>
            <w:noProof/>
            <w:webHidden/>
          </w:rPr>
          <w:fldChar w:fldCharType="end"/>
        </w:r>
      </w:hyperlink>
    </w:p>
    <w:p w14:paraId="3855A3CD" w14:textId="7A860935" w:rsidR="00711D61" w:rsidRDefault="00392567">
      <w:pPr>
        <w:pStyle w:val="TableofFigures"/>
        <w:tabs>
          <w:tab w:val="right" w:leader="dot" w:pos="9622"/>
        </w:tabs>
        <w:rPr>
          <w:rFonts w:asciiTheme="minorHAnsi" w:eastAsiaTheme="minorEastAsia" w:hAnsiTheme="minorHAnsi" w:cstheme="minorBidi"/>
          <w:noProof/>
          <w:sz w:val="24"/>
          <w:lang w:val="en-FI" w:eastAsia="en-GB"/>
        </w:rPr>
      </w:pPr>
      <w:hyperlink w:anchor="_Toc38115062" w:history="1">
        <w:r w:rsidR="00711D61" w:rsidRPr="0089351E">
          <w:rPr>
            <w:rStyle w:val="Hyperlink"/>
            <w:noProof/>
          </w:rPr>
          <w:t>Figure 18. Technical architecture of the quiet path route planner web application.</w:t>
        </w:r>
        <w:r w:rsidR="00711D61">
          <w:rPr>
            <w:noProof/>
            <w:webHidden/>
          </w:rPr>
          <w:tab/>
        </w:r>
        <w:r w:rsidR="00711D61">
          <w:rPr>
            <w:noProof/>
            <w:webHidden/>
          </w:rPr>
          <w:fldChar w:fldCharType="begin"/>
        </w:r>
        <w:r w:rsidR="00711D61">
          <w:rPr>
            <w:noProof/>
            <w:webHidden/>
          </w:rPr>
          <w:instrText xml:space="preserve"> PAGEREF _Toc38115062 \h </w:instrText>
        </w:r>
        <w:r w:rsidR="00711D61">
          <w:rPr>
            <w:noProof/>
            <w:webHidden/>
          </w:rPr>
        </w:r>
        <w:r w:rsidR="00711D61">
          <w:rPr>
            <w:noProof/>
            <w:webHidden/>
          </w:rPr>
          <w:fldChar w:fldCharType="separate"/>
        </w:r>
        <w:r w:rsidR="00711D61">
          <w:rPr>
            <w:noProof/>
            <w:webHidden/>
          </w:rPr>
          <w:t>41</w:t>
        </w:r>
        <w:r w:rsidR="00711D61">
          <w:rPr>
            <w:noProof/>
            <w:webHidden/>
          </w:rPr>
          <w:fldChar w:fldCharType="end"/>
        </w:r>
      </w:hyperlink>
    </w:p>
    <w:p w14:paraId="4879C5A4" w14:textId="6B22E687" w:rsidR="00711D61" w:rsidRDefault="00392567">
      <w:pPr>
        <w:pStyle w:val="TableofFigures"/>
        <w:tabs>
          <w:tab w:val="right" w:leader="dot" w:pos="9622"/>
        </w:tabs>
        <w:rPr>
          <w:rFonts w:asciiTheme="minorHAnsi" w:eastAsiaTheme="minorEastAsia" w:hAnsiTheme="minorHAnsi" w:cstheme="minorBidi"/>
          <w:noProof/>
          <w:sz w:val="24"/>
          <w:lang w:val="en-FI" w:eastAsia="en-GB"/>
        </w:rPr>
      </w:pPr>
      <w:hyperlink w:anchor="_Toc38115063" w:history="1">
        <w:r w:rsidR="00711D61" w:rsidRPr="0089351E">
          <w:rPr>
            <w:rStyle w:val="Hyperlink"/>
            <w:noProof/>
          </w:rPr>
          <w:t>Figure 19. Workflow of the analysis for identifying origin – PT stop (or commuting destination) walks and estimating of their utilization rates based on commuter flows.</w:t>
        </w:r>
        <w:r w:rsidR="00711D61">
          <w:rPr>
            <w:noProof/>
            <w:webHidden/>
          </w:rPr>
          <w:tab/>
        </w:r>
        <w:r w:rsidR="00711D61">
          <w:rPr>
            <w:noProof/>
            <w:webHidden/>
          </w:rPr>
          <w:fldChar w:fldCharType="begin"/>
        </w:r>
        <w:r w:rsidR="00711D61">
          <w:rPr>
            <w:noProof/>
            <w:webHidden/>
          </w:rPr>
          <w:instrText xml:space="preserve"> PAGEREF _Toc38115063 \h </w:instrText>
        </w:r>
        <w:r w:rsidR="00711D61">
          <w:rPr>
            <w:noProof/>
            <w:webHidden/>
          </w:rPr>
        </w:r>
        <w:r w:rsidR="00711D61">
          <w:rPr>
            <w:noProof/>
            <w:webHidden/>
          </w:rPr>
          <w:fldChar w:fldCharType="separate"/>
        </w:r>
        <w:r w:rsidR="00711D61">
          <w:rPr>
            <w:noProof/>
            <w:webHidden/>
          </w:rPr>
          <w:t>43</w:t>
        </w:r>
        <w:r w:rsidR="00711D61">
          <w:rPr>
            <w:noProof/>
            <w:webHidden/>
          </w:rPr>
          <w:fldChar w:fldCharType="end"/>
        </w:r>
      </w:hyperlink>
    </w:p>
    <w:p w14:paraId="029FFA13" w14:textId="609E0474" w:rsidR="00711D61" w:rsidRDefault="00392567">
      <w:pPr>
        <w:pStyle w:val="TableofFigures"/>
        <w:tabs>
          <w:tab w:val="right" w:leader="dot" w:pos="9622"/>
        </w:tabs>
        <w:rPr>
          <w:rFonts w:asciiTheme="minorHAnsi" w:eastAsiaTheme="minorEastAsia" w:hAnsiTheme="minorHAnsi" w:cstheme="minorBidi"/>
          <w:noProof/>
          <w:sz w:val="24"/>
          <w:lang w:val="en-FI" w:eastAsia="en-GB"/>
        </w:rPr>
      </w:pPr>
      <w:hyperlink w:anchor="_Toc38115064" w:history="1">
        <w:r w:rsidR="00711D61" w:rsidRPr="0089351E">
          <w:rPr>
            <w:rStyle w:val="Hyperlink"/>
            <w:noProof/>
          </w:rPr>
          <w:t>Figure 20. Workflow of the analysis for 1) calculating short and quiet paths by ODs of the local walks, 2) assessing exposures to traffic noise on the paths and 3) assessing achievable reductions in traffic noise exposure by taking quiet paths (see 3.8).</w:t>
        </w:r>
        <w:r w:rsidR="00711D61">
          <w:rPr>
            <w:noProof/>
            <w:webHidden/>
          </w:rPr>
          <w:tab/>
        </w:r>
        <w:r w:rsidR="00711D61">
          <w:rPr>
            <w:noProof/>
            <w:webHidden/>
          </w:rPr>
          <w:fldChar w:fldCharType="begin"/>
        </w:r>
        <w:r w:rsidR="00711D61">
          <w:rPr>
            <w:noProof/>
            <w:webHidden/>
          </w:rPr>
          <w:instrText xml:space="preserve"> PAGEREF _Toc38115064 \h </w:instrText>
        </w:r>
        <w:r w:rsidR="00711D61">
          <w:rPr>
            <w:noProof/>
            <w:webHidden/>
          </w:rPr>
        </w:r>
        <w:r w:rsidR="00711D61">
          <w:rPr>
            <w:noProof/>
            <w:webHidden/>
          </w:rPr>
          <w:fldChar w:fldCharType="separate"/>
        </w:r>
        <w:r w:rsidR="00711D61">
          <w:rPr>
            <w:noProof/>
            <w:webHidden/>
          </w:rPr>
          <w:t>44</w:t>
        </w:r>
        <w:r w:rsidR="00711D61">
          <w:rPr>
            <w:noProof/>
            <w:webHidden/>
          </w:rPr>
          <w:fldChar w:fldCharType="end"/>
        </w:r>
      </w:hyperlink>
    </w:p>
    <w:p w14:paraId="4E49680B" w14:textId="775EAF07" w:rsidR="00711D61" w:rsidRDefault="00392567">
      <w:pPr>
        <w:pStyle w:val="TableofFigures"/>
        <w:tabs>
          <w:tab w:val="right" w:leader="dot" w:pos="9622"/>
        </w:tabs>
        <w:rPr>
          <w:rFonts w:asciiTheme="minorHAnsi" w:eastAsiaTheme="minorEastAsia" w:hAnsiTheme="minorHAnsi" w:cstheme="minorBidi"/>
          <w:noProof/>
          <w:sz w:val="24"/>
          <w:lang w:val="en-FI" w:eastAsia="en-GB"/>
        </w:rPr>
      </w:pPr>
      <w:hyperlink w:anchor="_Toc38115065" w:history="1">
        <w:r w:rsidR="00711D61" w:rsidRPr="0089351E">
          <w:rPr>
            <w:rStyle w:val="Hyperlink"/>
            <w:noProof/>
          </w:rPr>
          <w:t>Figure 21. Extent of the itinerary planning analysis by commuting flow data. The point symbols represent “central workplace locations” within each city district.</w:t>
        </w:r>
        <w:r w:rsidR="00711D61">
          <w:rPr>
            <w:noProof/>
            <w:webHidden/>
          </w:rPr>
          <w:tab/>
        </w:r>
        <w:r w:rsidR="00711D61">
          <w:rPr>
            <w:noProof/>
            <w:webHidden/>
          </w:rPr>
          <w:fldChar w:fldCharType="begin"/>
        </w:r>
        <w:r w:rsidR="00711D61">
          <w:rPr>
            <w:noProof/>
            <w:webHidden/>
          </w:rPr>
          <w:instrText xml:space="preserve"> PAGEREF _Toc38115065 \h </w:instrText>
        </w:r>
        <w:r w:rsidR="00711D61">
          <w:rPr>
            <w:noProof/>
            <w:webHidden/>
          </w:rPr>
        </w:r>
        <w:r w:rsidR="00711D61">
          <w:rPr>
            <w:noProof/>
            <w:webHidden/>
          </w:rPr>
          <w:fldChar w:fldCharType="separate"/>
        </w:r>
        <w:r w:rsidR="00711D61">
          <w:rPr>
            <w:noProof/>
            <w:webHidden/>
          </w:rPr>
          <w:t>45</w:t>
        </w:r>
        <w:r w:rsidR="00711D61">
          <w:rPr>
            <w:noProof/>
            <w:webHidden/>
          </w:rPr>
          <w:fldChar w:fldCharType="end"/>
        </w:r>
      </w:hyperlink>
    </w:p>
    <w:p w14:paraId="7129503A" w14:textId="3545E357" w:rsidR="00711D61" w:rsidRDefault="00392567">
      <w:pPr>
        <w:pStyle w:val="TableofFigures"/>
        <w:tabs>
          <w:tab w:val="right" w:leader="dot" w:pos="9622"/>
        </w:tabs>
        <w:rPr>
          <w:rFonts w:asciiTheme="minorHAnsi" w:eastAsiaTheme="minorEastAsia" w:hAnsiTheme="minorHAnsi" w:cstheme="minorBidi"/>
          <w:noProof/>
          <w:sz w:val="24"/>
          <w:lang w:val="en-FI" w:eastAsia="en-GB"/>
        </w:rPr>
      </w:pPr>
      <w:hyperlink w:anchor="_Toc38115066" w:history="1">
        <w:r w:rsidR="00711D61" w:rsidRPr="0089351E">
          <w:rPr>
            <w:rStyle w:val="Hyperlink"/>
            <w:noProof/>
          </w:rPr>
          <w:t>Figure 22. An example of local walks and their utilization rates from one origin as a result of the itinerary planning analysis. Most of the destinations of the walks are public transport stops.</w:t>
        </w:r>
        <w:r w:rsidR="00711D61">
          <w:rPr>
            <w:noProof/>
            <w:webHidden/>
          </w:rPr>
          <w:tab/>
        </w:r>
        <w:r w:rsidR="00711D61">
          <w:rPr>
            <w:noProof/>
            <w:webHidden/>
          </w:rPr>
          <w:fldChar w:fldCharType="begin"/>
        </w:r>
        <w:r w:rsidR="00711D61">
          <w:rPr>
            <w:noProof/>
            <w:webHidden/>
          </w:rPr>
          <w:instrText xml:space="preserve"> PAGEREF _Toc38115066 \h </w:instrText>
        </w:r>
        <w:r w:rsidR="00711D61">
          <w:rPr>
            <w:noProof/>
            <w:webHidden/>
          </w:rPr>
        </w:r>
        <w:r w:rsidR="00711D61">
          <w:rPr>
            <w:noProof/>
            <w:webHidden/>
          </w:rPr>
          <w:fldChar w:fldCharType="separate"/>
        </w:r>
        <w:r w:rsidR="00711D61">
          <w:rPr>
            <w:noProof/>
            <w:webHidden/>
          </w:rPr>
          <w:t>47</w:t>
        </w:r>
        <w:r w:rsidR="00711D61">
          <w:rPr>
            <w:noProof/>
            <w:webHidden/>
          </w:rPr>
          <w:fldChar w:fldCharType="end"/>
        </w:r>
      </w:hyperlink>
    </w:p>
    <w:p w14:paraId="58F7B6EE" w14:textId="1437BE64" w:rsidR="00711D61" w:rsidRDefault="00392567">
      <w:pPr>
        <w:pStyle w:val="TableofFigures"/>
        <w:tabs>
          <w:tab w:val="right" w:leader="dot" w:pos="9622"/>
        </w:tabs>
        <w:rPr>
          <w:rFonts w:asciiTheme="minorHAnsi" w:eastAsiaTheme="minorEastAsia" w:hAnsiTheme="minorHAnsi" w:cstheme="minorBidi"/>
          <w:noProof/>
          <w:sz w:val="24"/>
          <w:lang w:val="en-FI" w:eastAsia="en-GB"/>
        </w:rPr>
      </w:pPr>
      <w:hyperlink w:anchor="_Toc38115067" w:history="1">
        <w:r w:rsidR="00711D61" w:rsidRPr="0089351E">
          <w:rPr>
            <w:rStyle w:val="Hyperlink"/>
            <w:noProof/>
          </w:rPr>
          <w:t>Figure 23. Inclusion (%) of commutes per origin in the itinerary planning analysis for finding local walks to PT stops and commuting destinations.</w:t>
        </w:r>
        <w:r w:rsidR="00711D61">
          <w:rPr>
            <w:noProof/>
            <w:webHidden/>
          </w:rPr>
          <w:tab/>
        </w:r>
        <w:r w:rsidR="00711D61">
          <w:rPr>
            <w:noProof/>
            <w:webHidden/>
          </w:rPr>
          <w:fldChar w:fldCharType="begin"/>
        </w:r>
        <w:r w:rsidR="00711D61">
          <w:rPr>
            <w:noProof/>
            <w:webHidden/>
          </w:rPr>
          <w:instrText xml:space="preserve"> PAGEREF _Toc38115067 \h </w:instrText>
        </w:r>
        <w:r w:rsidR="00711D61">
          <w:rPr>
            <w:noProof/>
            <w:webHidden/>
          </w:rPr>
        </w:r>
        <w:r w:rsidR="00711D61">
          <w:rPr>
            <w:noProof/>
            <w:webHidden/>
          </w:rPr>
          <w:fldChar w:fldCharType="separate"/>
        </w:r>
        <w:r w:rsidR="00711D61">
          <w:rPr>
            <w:noProof/>
            <w:webHidden/>
          </w:rPr>
          <w:t>48</w:t>
        </w:r>
        <w:r w:rsidR="00711D61">
          <w:rPr>
            <w:noProof/>
            <w:webHidden/>
          </w:rPr>
          <w:fldChar w:fldCharType="end"/>
        </w:r>
      </w:hyperlink>
    </w:p>
    <w:p w14:paraId="3231BE06" w14:textId="5B803783" w:rsidR="00711D61" w:rsidRDefault="00392567">
      <w:pPr>
        <w:pStyle w:val="TableofFigures"/>
        <w:tabs>
          <w:tab w:val="right" w:leader="dot" w:pos="9622"/>
        </w:tabs>
        <w:rPr>
          <w:rFonts w:asciiTheme="minorHAnsi" w:eastAsiaTheme="minorEastAsia" w:hAnsiTheme="minorHAnsi" w:cstheme="minorBidi"/>
          <w:noProof/>
          <w:sz w:val="24"/>
          <w:lang w:val="en-FI" w:eastAsia="en-GB"/>
        </w:rPr>
      </w:pPr>
      <w:hyperlink w:anchor="_Toc38115068" w:history="1">
        <w:r w:rsidR="00711D61" w:rsidRPr="0089351E">
          <w:rPr>
            <w:rStyle w:val="Hyperlink"/>
            <w:noProof/>
          </w:rPr>
          <w:t>Figure 24. Number of commutes vs. commutes included in the routing analysis (%) per origin.</w:t>
        </w:r>
        <w:r w:rsidR="00711D61">
          <w:rPr>
            <w:noProof/>
            <w:webHidden/>
          </w:rPr>
          <w:tab/>
        </w:r>
        <w:r w:rsidR="00711D61">
          <w:rPr>
            <w:noProof/>
            <w:webHidden/>
          </w:rPr>
          <w:fldChar w:fldCharType="begin"/>
        </w:r>
        <w:r w:rsidR="00711D61">
          <w:rPr>
            <w:noProof/>
            <w:webHidden/>
          </w:rPr>
          <w:instrText xml:space="preserve"> PAGEREF _Toc38115068 \h </w:instrText>
        </w:r>
        <w:r w:rsidR="00711D61">
          <w:rPr>
            <w:noProof/>
            <w:webHidden/>
          </w:rPr>
        </w:r>
        <w:r w:rsidR="00711D61">
          <w:rPr>
            <w:noProof/>
            <w:webHidden/>
          </w:rPr>
          <w:fldChar w:fldCharType="separate"/>
        </w:r>
        <w:r w:rsidR="00711D61">
          <w:rPr>
            <w:noProof/>
            <w:webHidden/>
          </w:rPr>
          <w:t>49</w:t>
        </w:r>
        <w:r w:rsidR="00711D61">
          <w:rPr>
            <w:noProof/>
            <w:webHidden/>
          </w:rPr>
          <w:fldChar w:fldCharType="end"/>
        </w:r>
      </w:hyperlink>
    </w:p>
    <w:p w14:paraId="3953C5CB" w14:textId="53B9B161" w:rsidR="00711D61" w:rsidRDefault="00392567">
      <w:pPr>
        <w:pStyle w:val="TableofFigures"/>
        <w:tabs>
          <w:tab w:val="right" w:leader="dot" w:pos="9622"/>
        </w:tabs>
        <w:rPr>
          <w:rFonts w:asciiTheme="minorHAnsi" w:eastAsiaTheme="minorEastAsia" w:hAnsiTheme="minorHAnsi" w:cstheme="minorBidi"/>
          <w:noProof/>
          <w:sz w:val="24"/>
          <w:lang w:val="en-FI" w:eastAsia="en-GB"/>
        </w:rPr>
      </w:pPr>
      <w:hyperlink w:anchor="_Toc38115069" w:history="1">
        <w:r w:rsidR="00711D61" w:rsidRPr="0089351E">
          <w:rPr>
            <w:rStyle w:val="Hyperlink"/>
            <w:noProof/>
          </w:rPr>
          <w:t>Figure 25. All shortest paths visualized with feature blending method: overlapping paths show darker on the map.</w:t>
        </w:r>
        <w:r w:rsidR="00711D61">
          <w:rPr>
            <w:noProof/>
            <w:webHidden/>
          </w:rPr>
          <w:tab/>
        </w:r>
        <w:r w:rsidR="00711D61">
          <w:rPr>
            <w:noProof/>
            <w:webHidden/>
          </w:rPr>
          <w:fldChar w:fldCharType="begin"/>
        </w:r>
        <w:r w:rsidR="00711D61">
          <w:rPr>
            <w:noProof/>
            <w:webHidden/>
          </w:rPr>
          <w:instrText xml:space="preserve"> PAGEREF _Toc38115069 \h </w:instrText>
        </w:r>
        <w:r w:rsidR="00711D61">
          <w:rPr>
            <w:noProof/>
            <w:webHidden/>
          </w:rPr>
        </w:r>
        <w:r w:rsidR="00711D61">
          <w:rPr>
            <w:noProof/>
            <w:webHidden/>
          </w:rPr>
          <w:fldChar w:fldCharType="separate"/>
        </w:r>
        <w:r w:rsidR="00711D61">
          <w:rPr>
            <w:noProof/>
            <w:webHidden/>
          </w:rPr>
          <w:t>50</w:t>
        </w:r>
        <w:r w:rsidR="00711D61">
          <w:rPr>
            <w:noProof/>
            <w:webHidden/>
          </w:rPr>
          <w:fldChar w:fldCharType="end"/>
        </w:r>
      </w:hyperlink>
    </w:p>
    <w:p w14:paraId="5DD7DFE0" w14:textId="693914E8" w:rsidR="00711D61" w:rsidRDefault="00392567">
      <w:pPr>
        <w:pStyle w:val="TableofFigures"/>
        <w:tabs>
          <w:tab w:val="right" w:leader="dot" w:pos="9622"/>
        </w:tabs>
        <w:rPr>
          <w:rFonts w:asciiTheme="minorHAnsi" w:eastAsiaTheme="minorEastAsia" w:hAnsiTheme="minorHAnsi" w:cstheme="minorBidi"/>
          <w:noProof/>
          <w:sz w:val="24"/>
          <w:lang w:val="en-FI" w:eastAsia="en-GB"/>
        </w:rPr>
      </w:pPr>
      <w:hyperlink w:anchor="_Toc38115070" w:history="1">
        <w:r w:rsidR="00711D61" w:rsidRPr="0089351E">
          <w:rPr>
            <w:rStyle w:val="Hyperlink"/>
            <w:noProof/>
          </w:rPr>
          <w:t>Figure 26. Mean walking distances from homes to public transport (PT) stops. The averages are weighted with the estimated utilization rates of the walks based on the total flow of commutes using each origin – PT stop pair.</w:t>
        </w:r>
        <w:r w:rsidR="00711D61">
          <w:rPr>
            <w:noProof/>
            <w:webHidden/>
          </w:rPr>
          <w:tab/>
        </w:r>
        <w:r w:rsidR="00711D61">
          <w:rPr>
            <w:noProof/>
            <w:webHidden/>
          </w:rPr>
          <w:fldChar w:fldCharType="begin"/>
        </w:r>
        <w:r w:rsidR="00711D61">
          <w:rPr>
            <w:noProof/>
            <w:webHidden/>
          </w:rPr>
          <w:instrText xml:space="preserve"> PAGEREF _Toc38115070 \h </w:instrText>
        </w:r>
        <w:r w:rsidR="00711D61">
          <w:rPr>
            <w:noProof/>
            <w:webHidden/>
          </w:rPr>
        </w:r>
        <w:r w:rsidR="00711D61">
          <w:rPr>
            <w:noProof/>
            <w:webHidden/>
          </w:rPr>
          <w:fldChar w:fldCharType="separate"/>
        </w:r>
        <w:r w:rsidR="00711D61">
          <w:rPr>
            <w:noProof/>
            <w:webHidden/>
          </w:rPr>
          <w:t>56</w:t>
        </w:r>
        <w:r w:rsidR="00711D61">
          <w:rPr>
            <w:noProof/>
            <w:webHidden/>
          </w:rPr>
          <w:fldChar w:fldCharType="end"/>
        </w:r>
      </w:hyperlink>
    </w:p>
    <w:p w14:paraId="3DB47A21" w14:textId="40236ED9" w:rsidR="00711D61" w:rsidRDefault="00392567">
      <w:pPr>
        <w:pStyle w:val="TableofFigures"/>
        <w:tabs>
          <w:tab w:val="right" w:leader="dot" w:pos="9622"/>
        </w:tabs>
        <w:rPr>
          <w:rFonts w:asciiTheme="minorHAnsi" w:eastAsiaTheme="minorEastAsia" w:hAnsiTheme="minorHAnsi" w:cstheme="minorBidi"/>
          <w:noProof/>
          <w:sz w:val="24"/>
          <w:lang w:val="en-FI" w:eastAsia="en-GB"/>
        </w:rPr>
      </w:pPr>
      <w:hyperlink w:anchor="_Toc38115071" w:history="1">
        <w:r w:rsidR="00711D61" w:rsidRPr="0089351E">
          <w:rPr>
            <w:rStyle w:val="Hyperlink"/>
            <w:noProof/>
          </w:rPr>
          <w:t>Figure 27. Mean traffic noise level (dB(A)) on walks from homes to PT stops. The averages are weighted with the estimated utilization rates of the walks based on the total flow of commutes using each origin – PT stop pair.</w:t>
        </w:r>
        <w:r w:rsidR="00711D61">
          <w:rPr>
            <w:noProof/>
            <w:webHidden/>
          </w:rPr>
          <w:tab/>
        </w:r>
        <w:r w:rsidR="00711D61">
          <w:rPr>
            <w:noProof/>
            <w:webHidden/>
          </w:rPr>
          <w:fldChar w:fldCharType="begin"/>
        </w:r>
        <w:r w:rsidR="00711D61">
          <w:rPr>
            <w:noProof/>
            <w:webHidden/>
          </w:rPr>
          <w:instrText xml:space="preserve"> PAGEREF _Toc38115071 \h </w:instrText>
        </w:r>
        <w:r w:rsidR="00711D61">
          <w:rPr>
            <w:noProof/>
            <w:webHidden/>
          </w:rPr>
        </w:r>
        <w:r w:rsidR="00711D61">
          <w:rPr>
            <w:noProof/>
            <w:webHidden/>
          </w:rPr>
          <w:fldChar w:fldCharType="separate"/>
        </w:r>
        <w:r w:rsidR="00711D61">
          <w:rPr>
            <w:noProof/>
            <w:webHidden/>
          </w:rPr>
          <w:t>57</w:t>
        </w:r>
        <w:r w:rsidR="00711D61">
          <w:rPr>
            <w:noProof/>
            <w:webHidden/>
          </w:rPr>
          <w:fldChar w:fldCharType="end"/>
        </w:r>
      </w:hyperlink>
    </w:p>
    <w:p w14:paraId="4FBE1117" w14:textId="4D29F5D2" w:rsidR="00711D61" w:rsidRDefault="00392567">
      <w:pPr>
        <w:pStyle w:val="TableofFigures"/>
        <w:tabs>
          <w:tab w:val="right" w:leader="dot" w:pos="9622"/>
        </w:tabs>
        <w:rPr>
          <w:rFonts w:asciiTheme="minorHAnsi" w:eastAsiaTheme="minorEastAsia" w:hAnsiTheme="minorHAnsi" w:cstheme="minorBidi"/>
          <w:noProof/>
          <w:sz w:val="24"/>
          <w:lang w:val="en-FI" w:eastAsia="en-GB"/>
        </w:rPr>
      </w:pPr>
      <w:hyperlink w:anchor="_Toc38115072" w:history="1">
        <w:r w:rsidR="00711D61" w:rsidRPr="0089351E">
          <w:rPr>
            <w:rStyle w:val="Hyperlink"/>
            <w:noProof/>
          </w:rPr>
          <w:t>Figure 28. Mean exposures to +65 dB(A) traffic noise levels (m) on walks from homes to public transport (PT) stops. The averages are weighted with the estimated utilization rates of the walks based on the total flow of commutes using each origin – PT stop pair.</w:t>
        </w:r>
        <w:r w:rsidR="00711D61">
          <w:rPr>
            <w:noProof/>
            <w:webHidden/>
          </w:rPr>
          <w:tab/>
        </w:r>
        <w:r w:rsidR="00711D61">
          <w:rPr>
            <w:noProof/>
            <w:webHidden/>
          </w:rPr>
          <w:fldChar w:fldCharType="begin"/>
        </w:r>
        <w:r w:rsidR="00711D61">
          <w:rPr>
            <w:noProof/>
            <w:webHidden/>
          </w:rPr>
          <w:instrText xml:space="preserve"> PAGEREF _Toc38115072 \h </w:instrText>
        </w:r>
        <w:r w:rsidR="00711D61">
          <w:rPr>
            <w:noProof/>
            <w:webHidden/>
          </w:rPr>
        </w:r>
        <w:r w:rsidR="00711D61">
          <w:rPr>
            <w:noProof/>
            <w:webHidden/>
          </w:rPr>
          <w:fldChar w:fldCharType="separate"/>
        </w:r>
        <w:r w:rsidR="00711D61">
          <w:rPr>
            <w:noProof/>
            <w:webHidden/>
          </w:rPr>
          <w:t>58</w:t>
        </w:r>
        <w:r w:rsidR="00711D61">
          <w:rPr>
            <w:noProof/>
            <w:webHidden/>
          </w:rPr>
          <w:fldChar w:fldCharType="end"/>
        </w:r>
      </w:hyperlink>
    </w:p>
    <w:p w14:paraId="49A275AC" w14:textId="67949CE5" w:rsidR="00711D61" w:rsidRDefault="00392567">
      <w:pPr>
        <w:pStyle w:val="TableofFigures"/>
        <w:tabs>
          <w:tab w:val="right" w:leader="dot" w:pos="9622"/>
        </w:tabs>
        <w:rPr>
          <w:rFonts w:asciiTheme="minorHAnsi" w:eastAsiaTheme="minorEastAsia" w:hAnsiTheme="minorHAnsi" w:cstheme="minorBidi"/>
          <w:noProof/>
          <w:sz w:val="24"/>
          <w:lang w:val="en-FI" w:eastAsia="en-GB"/>
        </w:rPr>
      </w:pPr>
      <w:hyperlink w:anchor="_Toc38115073" w:history="1">
        <w:r w:rsidR="00711D61" w:rsidRPr="0089351E">
          <w:rPr>
            <w:rStyle w:val="Hyperlink"/>
            <w:noProof/>
          </w:rPr>
          <w:t>Figure 29. Mean exposures to +70 dB traffic noise levels (m) on walks from homes to public transport (PT) stops. The averages are weighted with the estimated utilization rates of the walks based on the total flow of commutes using each origin – PT stop pair.</w:t>
        </w:r>
        <w:r w:rsidR="00711D61">
          <w:rPr>
            <w:noProof/>
            <w:webHidden/>
          </w:rPr>
          <w:tab/>
        </w:r>
        <w:r w:rsidR="00711D61">
          <w:rPr>
            <w:noProof/>
            <w:webHidden/>
          </w:rPr>
          <w:fldChar w:fldCharType="begin"/>
        </w:r>
        <w:r w:rsidR="00711D61">
          <w:rPr>
            <w:noProof/>
            <w:webHidden/>
          </w:rPr>
          <w:instrText xml:space="preserve"> PAGEREF _Toc38115073 \h </w:instrText>
        </w:r>
        <w:r w:rsidR="00711D61">
          <w:rPr>
            <w:noProof/>
            <w:webHidden/>
          </w:rPr>
        </w:r>
        <w:r w:rsidR="00711D61">
          <w:rPr>
            <w:noProof/>
            <w:webHidden/>
          </w:rPr>
          <w:fldChar w:fldCharType="separate"/>
        </w:r>
        <w:r w:rsidR="00711D61">
          <w:rPr>
            <w:noProof/>
            <w:webHidden/>
          </w:rPr>
          <w:t>59</w:t>
        </w:r>
        <w:r w:rsidR="00711D61">
          <w:rPr>
            <w:noProof/>
            <w:webHidden/>
          </w:rPr>
          <w:fldChar w:fldCharType="end"/>
        </w:r>
      </w:hyperlink>
    </w:p>
    <w:p w14:paraId="78892AE9" w14:textId="6B3376A7" w:rsidR="00711D61" w:rsidRDefault="00392567">
      <w:pPr>
        <w:pStyle w:val="TableofFigures"/>
        <w:tabs>
          <w:tab w:val="right" w:leader="dot" w:pos="9622"/>
        </w:tabs>
        <w:rPr>
          <w:rFonts w:asciiTheme="minorHAnsi" w:eastAsiaTheme="minorEastAsia" w:hAnsiTheme="minorHAnsi" w:cstheme="minorBidi"/>
          <w:noProof/>
          <w:sz w:val="24"/>
          <w:lang w:val="en-FI" w:eastAsia="en-GB"/>
        </w:rPr>
      </w:pPr>
      <w:hyperlink w:anchor="_Toc38115074" w:history="1">
        <w:r w:rsidR="00711D61" w:rsidRPr="0089351E">
          <w:rPr>
            <w:rStyle w:val="Hyperlink"/>
            <w:noProof/>
          </w:rPr>
          <w:t>Figure 30. Mean exposure to +65 dB(A) traffic noise levels (%) on walks from homes to public transport (PT) stops. The averages are weighted with the estimated utilization rates of the walks based on the total flow of commutes using each origin – PT stop pair.</w:t>
        </w:r>
        <w:r w:rsidR="00711D61">
          <w:rPr>
            <w:noProof/>
            <w:webHidden/>
          </w:rPr>
          <w:tab/>
        </w:r>
        <w:r w:rsidR="00711D61">
          <w:rPr>
            <w:noProof/>
            <w:webHidden/>
          </w:rPr>
          <w:fldChar w:fldCharType="begin"/>
        </w:r>
        <w:r w:rsidR="00711D61">
          <w:rPr>
            <w:noProof/>
            <w:webHidden/>
          </w:rPr>
          <w:instrText xml:space="preserve"> PAGEREF _Toc38115074 \h </w:instrText>
        </w:r>
        <w:r w:rsidR="00711D61">
          <w:rPr>
            <w:noProof/>
            <w:webHidden/>
          </w:rPr>
        </w:r>
        <w:r w:rsidR="00711D61">
          <w:rPr>
            <w:noProof/>
            <w:webHidden/>
          </w:rPr>
          <w:fldChar w:fldCharType="separate"/>
        </w:r>
        <w:r w:rsidR="00711D61">
          <w:rPr>
            <w:noProof/>
            <w:webHidden/>
          </w:rPr>
          <w:t>60</w:t>
        </w:r>
        <w:r w:rsidR="00711D61">
          <w:rPr>
            <w:noProof/>
            <w:webHidden/>
          </w:rPr>
          <w:fldChar w:fldCharType="end"/>
        </w:r>
      </w:hyperlink>
    </w:p>
    <w:p w14:paraId="41402E45" w14:textId="4DF84CE6" w:rsidR="00711D61" w:rsidRDefault="00392567">
      <w:pPr>
        <w:pStyle w:val="TableofFigures"/>
        <w:tabs>
          <w:tab w:val="right" w:leader="dot" w:pos="9622"/>
        </w:tabs>
        <w:rPr>
          <w:rFonts w:asciiTheme="minorHAnsi" w:eastAsiaTheme="minorEastAsia" w:hAnsiTheme="minorHAnsi" w:cstheme="minorBidi"/>
          <w:noProof/>
          <w:sz w:val="24"/>
          <w:lang w:val="en-FI" w:eastAsia="en-GB"/>
        </w:rPr>
      </w:pPr>
      <w:hyperlink w:anchor="_Toc38115075" w:history="1">
        <w:r w:rsidR="00711D61" w:rsidRPr="0089351E">
          <w:rPr>
            <w:rStyle w:val="Hyperlink"/>
            <w:noProof/>
          </w:rPr>
          <w:t>Figure 31. Mean exposure to +70 dB(A) traffic noise levels (%) on walks from homes to public transport (PT) stops. The averages are weighted with the estimated utilization rates of the walks based on the total flow of commutes using each origin – PT stop pair.</w:t>
        </w:r>
        <w:r w:rsidR="00711D61">
          <w:rPr>
            <w:noProof/>
            <w:webHidden/>
          </w:rPr>
          <w:tab/>
        </w:r>
        <w:r w:rsidR="00711D61">
          <w:rPr>
            <w:noProof/>
            <w:webHidden/>
          </w:rPr>
          <w:fldChar w:fldCharType="begin"/>
        </w:r>
        <w:r w:rsidR="00711D61">
          <w:rPr>
            <w:noProof/>
            <w:webHidden/>
          </w:rPr>
          <w:instrText xml:space="preserve"> PAGEREF _Toc38115075 \h </w:instrText>
        </w:r>
        <w:r w:rsidR="00711D61">
          <w:rPr>
            <w:noProof/>
            <w:webHidden/>
          </w:rPr>
        </w:r>
        <w:r w:rsidR="00711D61">
          <w:rPr>
            <w:noProof/>
            <w:webHidden/>
          </w:rPr>
          <w:fldChar w:fldCharType="separate"/>
        </w:r>
        <w:r w:rsidR="00711D61">
          <w:rPr>
            <w:noProof/>
            <w:webHidden/>
          </w:rPr>
          <w:t>61</w:t>
        </w:r>
        <w:r w:rsidR="00711D61">
          <w:rPr>
            <w:noProof/>
            <w:webHidden/>
          </w:rPr>
          <w:fldChar w:fldCharType="end"/>
        </w:r>
      </w:hyperlink>
    </w:p>
    <w:p w14:paraId="563BF032" w14:textId="3B70C3BD" w:rsidR="00711D61" w:rsidRDefault="00392567">
      <w:pPr>
        <w:pStyle w:val="TableofFigures"/>
        <w:tabs>
          <w:tab w:val="right" w:leader="dot" w:pos="9622"/>
        </w:tabs>
        <w:rPr>
          <w:rFonts w:asciiTheme="minorHAnsi" w:eastAsiaTheme="minorEastAsia" w:hAnsiTheme="minorHAnsi" w:cstheme="minorBidi"/>
          <w:noProof/>
          <w:sz w:val="24"/>
          <w:lang w:val="en-FI" w:eastAsia="en-GB"/>
        </w:rPr>
      </w:pPr>
      <w:hyperlink w:anchor="_Toc38115076" w:history="1">
        <w:r w:rsidR="00711D61" w:rsidRPr="0089351E">
          <w:rPr>
            <w:rStyle w:val="Hyperlink"/>
            <w:noProof/>
          </w:rPr>
          <w:t>Figure 32. A typical sequence of actions included in solving one pathfinding problem from the perspective of the route planner application (grey) and user (blue).</w:t>
        </w:r>
        <w:r w:rsidR="00711D61">
          <w:rPr>
            <w:noProof/>
            <w:webHidden/>
          </w:rPr>
          <w:tab/>
        </w:r>
        <w:r w:rsidR="00711D61">
          <w:rPr>
            <w:noProof/>
            <w:webHidden/>
          </w:rPr>
          <w:fldChar w:fldCharType="begin"/>
        </w:r>
        <w:r w:rsidR="00711D61">
          <w:rPr>
            <w:noProof/>
            <w:webHidden/>
          </w:rPr>
          <w:instrText xml:space="preserve"> PAGEREF _Toc38115076 \h </w:instrText>
        </w:r>
        <w:r w:rsidR="00711D61">
          <w:rPr>
            <w:noProof/>
            <w:webHidden/>
          </w:rPr>
        </w:r>
        <w:r w:rsidR="00711D61">
          <w:rPr>
            <w:noProof/>
            <w:webHidden/>
          </w:rPr>
          <w:fldChar w:fldCharType="separate"/>
        </w:r>
        <w:r w:rsidR="00711D61">
          <w:rPr>
            <w:noProof/>
            <w:webHidden/>
          </w:rPr>
          <w:t>68</w:t>
        </w:r>
        <w:r w:rsidR="00711D61">
          <w:rPr>
            <w:noProof/>
            <w:webHidden/>
          </w:rPr>
          <w:fldChar w:fldCharType="end"/>
        </w:r>
      </w:hyperlink>
    </w:p>
    <w:p w14:paraId="547A93EA" w14:textId="7BA7937E" w:rsidR="00711D61" w:rsidRDefault="00392567">
      <w:pPr>
        <w:pStyle w:val="TableofFigures"/>
        <w:tabs>
          <w:tab w:val="right" w:leader="dot" w:pos="9622"/>
        </w:tabs>
        <w:rPr>
          <w:rFonts w:asciiTheme="minorHAnsi" w:eastAsiaTheme="minorEastAsia" w:hAnsiTheme="minorHAnsi" w:cstheme="minorBidi"/>
          <w:noProof/>
          <w:sz w:val="24"/>
          <w:lang w:val="en-FI" w:eastAsia="en-GB"/>
        </w:rPr>
      </w:pPr>
      <w:hyperlink w:anchor="_Toc38115077" w:history="1">
        <w:r w:rsidR="00711D61" w:rsidRPr="0089351E">
          <w:rPr>
            <w:rStyle w:val="Hyperlink"/>
            <w:noProof/>
          </w:rPr>
          <w:t>Figure 33. The user interface of the quiet path route planner when showing two alternative paths (one shortest path and one quiet path).</w:t>
        </w:r>
        <w:r w:rsidR="00711D61">
          <w:rPr>
            <w:noProof/>
            <w:webHidden/>
          </w:rPr>
          <w:tab/>
        </w:r>
        <w:r w:rsidR="00711D61">
          <w:rPr>
            <w:noProof/>
            <w:webHidden/>
          </w:rPr>
          <w:fldChar w:fldCharType="begin"/>
        </w:r>
        <w:r w:rsidR="00711D61">
          <w:rPr>
            <w:noProof/>
            <w:webHidden/>
          </w:rPr>
          <w:instrText xml:space="preserve"> PAGEREF _Toc38115077 \h </w:instrText>
        </w:r>
        <w:r w:rsidR="00711D61">
          <w:rPr>
            <w:noProof/>
            <w:webHidden/>
          </w:rPr>
        </w:r>
        <w:r w:rsidR="00711D61">
          <w:rPr>
            <w:noProof/>
            <w:webHidden/>
          </w:rPr>
          <w:fldChar w:fldCharType="separate"/>
        </w:r>
        <w:r w:rsidR="00711D61">
          <w:rPr>
            <w:noProof/>
            <w:webHidden/>
          </w:rPr>
          <w:t>69</w:t>
        </w:r>
        <w:r w:rsidR="00711D61">
          <w:rPr>
            <w:noProof/>
            <w:webHidden/>
          </w:rPr>
          <w:fldChar w:fldCharType="end"/>
        </w:r>
      </w:hyperlink>
    </w:p>
    <w:p w14:paraId="7D896B78" w14:textId="297D90A4" w:rsidR="00711D61" w:rsidRDefault="00392567">
      <w:pPr>
        <w:pStyle w:val="TableofFigures"/>
        <w:tabs>
          <w:tab w:val="right" w:leader="dot" w:pos="9622"/>
        </w:tabs>
        <w:rPr>
          <w:rFonts w:asciiTheme="minorHAnsi" w:eastAsiaTheme="minorEastAsia" w:hAnsiTheme="minorHAnsi" w:cstheme="minorBidi"/>
          <w:noProof/>
          <w:sz w:val="24"/>
          <w:lang w:val="en-FI" w:eastAsia="en-GB"/>
        </w:rPr>
      </w:pPr>
      <w:hyperlink w:anchor="_Toc38115078" w:history="1">
        <w:r w:rsidR="00711D61" w:rsidRPr="0089351E">
          <w:rPr>
            <w:rStyle w:val="Hyperlink"/>
            <w:noProof/>
          </w:rPr>
          <w:t>Figure 34. The user interface of the quiet path route planner when showing several alternative paths (one shortest path and six quiet paths). In the third picture, longest paths are filtered out by a user-defined length threshold.</w:t>
        </w:r>
        <w:r w:rsidR="00711D61">
          <w:rPr>
            <w:noProof/>
            <w:webHidden/>
          </w:rPr>
          <w:tab/>
        </w:r>
        <w:r w:rsidR="00711D61">
          <w:rPr>
            <w:noProof/>
            <w:webHidden/>
          </w:rPr>
          <w:fldChar w:fldCharType="begin"/>
        </w:r>
        <w:r w:rsidR="00711D61">
          <w:rPr>
            <w:noProof/>
            <w:webHidden/>
          </w:rPr>
          <w:instrText xml:space="preserve"> PAGEREF _Toc38115078 \h </w:instrText>
        </w:r>
        <w:r w:rsidR="00711D61">
          <w:rPr>
            <w:noProof/>
            <w:webHidden/>
          </w:rPr>
        </w:r>
        <w:r w:rsidR="00711D61">
          <w:rPr>
            <w:noProof/>
            <w:webHidden/>
          </w:rPr>
          <w:fldChar w:fldCharType="separate"/>
        </w:r>
        <w:r w:rsidR="00711D61">
          <w:rPr>
            <w:noProof/>
            <w:webHidden/>
          </w:rPr>
          <w:t>69</w:t>
        </w:r>
        <w:r w:rsidR="00711D61">
          <w:rPr>
            <w:noProof/>
            <w:webHidden/>
          </w:rPr>
          <w:fldChar w:fldCharType="end"/>
        </w:r>
      </w:hyperlink>
    </w:p>
    <w:p w14:paraId="1BECD747" w14:textId="3BB2B017" w:rsidR="00711D61" w:rsidRDefault="00392567">
      <w:pPr>
        <w:pStyle w:val="TableofFigures"/>
        <w:tabs>
          <w:tab w:val="right" w:leader="dot" w:pos="9622"/>
        </w:tabs>
        <w:rPr>
          <w:rFonts w:asciiTheme="minorHAnsi" w:eastAsiaTheme="minorEastAsia" w:hAnsiTheme="minorHAnsi" w:cstheme="minorBidi"/>
          <w:noProof/>
          <w:sz w:val="24"/>
          <w:lang w:val="en-FI" w:eastAsia="en-GB"/>
        </w:rPr>
      </w:pPr>
      <w:hyperlink w:anchor="_Toc38115079" w:history="1">
        <w:r w:rsidR="00711D61" w:rsidRPr="0089351E">
          <w:rPr>
            <w:rStyle w:val="Hyperlink"/>
            <w:noProof/>
          </w:rPr>
          <w:t>Figure 35. “Add to home screen” -functionality of the web application; the quiet path route planner can be "installed" on user's phone to work similarly as installed apps (without web browser and address bar).</w:t>
        </w:r>
        <w:r w:rsidR="00711D61">
          <w:rPr>
            <w:noProof/>
            <w:webHidden/>
          </w:rPr>
          <w:tab/>
        </w:r>
        <w:r w:rsidR="00711D61">
          <w:rPr>
            <w:noProof/>
            <w:webHidden/>
          </w:rPr>
          <w:fldChar w:fldCharType="begin"/>
        </w:r>
        <w:r w:rsidR="00711D61">
          <w:rPr>
            <w:noProof/>
            <w:webHidden/>
          </w:rPr>
          <w:instrText xml:space="preserve"> PAGEREF _Toc38115079 \h </w:instrText>
        </w:r>
        <w:r w:rsidR="00711D61">
          <w:rPr>
            <w:noProof/>
            <w:webHidden/>
          </w:rPr>
        </w:r>
        <w:r w:rsidR="00711D61">
          <w:rPr>
            <w:noProof/>
            <w:webHidden/>
          </w:rPr>
          <w:fldChar w:fldCharType="separate"/>
        </w:r>
        <w:r w:rsidR="00711D61">
          <w:rPr>
            <w:noProof/>
            <w:webHidden/>
          </w:rPr>
          <w:t>70</w:t>
        </w:r>
        <w:r w:rsidR="00711D61">
          <w:rPr>
            <w:noProof/>
            <w:webHidden/>
          </w:rPr>
          <w:fldChar w:fldCharType="end"/>
        </w:r>
      </w:hyperlink>
    </w:p>
    <w:p w14:paraId="680B7BDB" w14:textId="731D2305" w:rsidR="00711D61" w:rsidRDefault="00392567">
      <w:pPr>
        <w:pStyle w:val="TableofFigures"/>
        <w:tabs>
          <w:tab w:val="right" w:leader="dot" w:pos="9622"/>
        </w:tabs>
        <w:rPr>
          <w:rFonts w:asciiTheme="minorHAnsi" w:eastAsiaTheme="minorEastAsia" w:hAnsiTheme="minorHAnsi" w:cstheme="minorBidi"/>
          <w:noProof/>
          <w:sz w:val="24"/>
          <w:lang w:val="en-FI" w:eastAsia="en-GB"/>
        </w:rPr>
      </w:pPr>
      <w:hyperlink w:anchor="_Toc38115080" w:history="1">
        <w:r w:rsidR="00711D61" w:rsidRPr="0089351E">
          <w:rPr>
            <w:rStyle w:val="Hyperlink"/>
            <w:noProof/>
          </w:rPr>
          <w:t>Figure 36. Regression analysis between the reductions in traffic noise exposures on quiet paths and the initial traffic noise indexes. The analysis covers shortest paths in the length range of 300 to 600 m and the respective quiet paths. The red lines represent the regression lines of the regression analysis and the green lines show the theoretical maximum reductions in the noise exposure indexes.</w:t>
        </w:r>
        <w:r w:rsidR="00711D61">
          <w:rPr>
            <w:noProof/>
            <w:webHidden/>
          </w:rPr>
          <w:tab/>
        </w:r>
        <w:r w:rsidR="00711D61">
          <w:rPr>
            <w:noProof/>
            <w:webHidden/>
          </w:rPr>
          <w:fldChar w:fldCharType="begin"/>
        </w:r>
        <w:r w:rsidR="00711D61">
          <w:rPr>
            <w:noProof/>
            <w:webHidden/>
          </w:rPr>
          <w:instrText xml:space="preserve"> PAGEREF _Toc38115080 \h </w:instrText>
        </w:r>
        <w:r w:rsidR="00711D61">
          <w:rPr>
            <w:noProof/>
            <w:webHidden/>
          </w:rPr>
        </w:r>
        <w:r w:rsidR="00711D61">
          <w:rPr>
            <w:noProof/>
            <w:webHidden/>
          </w:rPr>
          <w:fldChar w:fldCharType="separate"/>
        </w:r>
        <w:r w:rsidR="00711D61">
          <w:rPr>
            <w:noProof/>
            <w:webHidden/>
          </w:rPr>
          <w:t>72</w:t>
        </w:r>
        <w:r w:rsidR="00711D61">
          <w:rPr>
            <w:noProof/>
            <w:webHidden/>
          </w:rPr>
          <w:fldChar w:fldCharType="end"/>
        </w:r>
      </w:hyperlink>
    </w:p>
    <w:p w14:paraId="1B9B8230" w14:textId="789A8B49" w:rsidR="00711D61" w:rsidRDefault="00392567">
      <w:pPr>
        <w:pStyle w:val="TableofFigures"/>
        <w:tabs>
          <w:tab w:val="right" w:leader="dot" w:pos="9622"/>
        </w:tabs>
        <w:rPr>
          <w:rFonts w:asciiTheme="minorHAnsi" w:eastAsiaTheme="minorEastAsia" w:hAnsiTheme="minorHAnsi" w:cstheme="minorBidi"/>
          <w:noProof/>
          <w:sz w:val="24"/>
          <w:lang w:val="en-FI" w:eastAsia="en-GB"/>
        </w:rPr>
      </w:pPr>
      <w:hyperlink w:anchor="_Toc38115081" w:history="1">
        <w:r w:rsidR="00711D61" w:rsidRPr="0089351E">
          <w:rPr>
            <w:rStyle w:val="Hyperlink"/>
            <w:noProof/>
          </w:rPr>
          <w:t>Figure 37. Regression analysis between the reductions in traffic noise exposures on quiet paths and the initial traffic noise indexes. The analysis covers shortest paths in the length range of 700 to 1300 m and the respective quiet paths. The red lines represent the regression lines of the regression analysis and the green lines show the theoretical maximum reductions in the noise exposure indexes.</w:t>
        </w:r>
        <w:r w:rsidR="00711D61">
          <w:rPr>
            <w:noProof/>
            <w:webHidden/>
          </w:rPr>
          <w:tab/>
        </w:r>
        <w:r w:rsidR="00711D61">
          <w:rPr>
            <w:noProof/>
            <w:webHidden/>
          </w:rPr>
          <w:fldChar w:fldCharType="begin"/>
        </w:r>
        <w:r w:rsidR="00711D61">
          <w:rPr>
            <w:noProof/>
            <w:webHidden/>
          </w:rPr>
          <w:instrText xml:space="preserve"> PAGEREF _Toc38115081 \h </w:instrText>
        </w:r>
        <w:r w:rsidR="00711D61">
          <w:rPr>
            <w:noProof/>
            <w:webHidden/>
          </w:rPr>
        </w:r>
        <w:r w:rsidR="00711D61">
          <w:rPr>
            <w:noProof/>
            <w:webHidden/>
          </w:rPr>
          <w:fldChar w:fldCharType="separate"/>
        </w:r>
        <w:r w:rsidR="00711D61">
          <w:rPr>
            <w:noProof/>
            <w:webHidden/>
          </w:rPr>
          <w:t>73</w:t>
        </w:r>
        <w:r w:rsidR="00711D61">
          <w:rPr>
            <w:noProof/>
            <w:webHidden/>
          </w:rPr>
          <w:fldChar w:fldCharType="end"/>
        </w:r>
      </w:hyperlink>
    </w:p>
    <w:p w14:paraId="37DE280E" w14:textId="7E5A0A92" w:rsidR="00711D61" w:rsidRDefault="00392567">
      <w:pPr>
        <w:pStyle w:val="TableofFigures"/>
        <w:tabs>
          <w:tab w:val="right" w:leader="dot" w:pos="9622"/>
        </w:tabs>
        <w:rPr>
          <w:rFonts w:asciiTheme="minorHAnsi" w:eastAsiaTheme="minorEastAsia" w:hAnsiTheme="minorHAnsi" w:cstheme="minorBidi"/>
          <w:noProof/>
          <w:sz w:val="24"/>
          <w:lang w:val="en-FI" w:eastAsia="en-GB"/>
        </w:rPr>
      </w:pPr>
      <w:hyperlink w:anchor="_Toc38115082" w:history="1">
        <w:r w:rsidR="00711D61" w:rsidRPr="0089351E">
          <w:rPr>
            <w:rStyle w:val="Hyperlink"/>
            <w:noProof/>
          </w:rPr>
          <w:t>Figure 38. Side-by-side comparison of the street network graphs of the quiet path route planner (A) and OpenTripPlanner (B) in Koskela, Helsinki. Most street segments tagged as private in OpenStreetMap are used in OpenTripPlanner but missing from the quiet path route planner. However, private streets are only usable at the beginning or end of a route in OpenTripPlanner. Map data by © OpenStreetMap contributors.</w:t>
        </w:r>
        <w:r w:rsidR="00711D61">
          <w:rPr>
            <w:noProof/>
            <w:webHidden/>
          </w:rPr>
          <w:tab/>
        </w:r>
        <w:r w:rsidR="00711D61">
          <w:rPr>
            <w:noProof/>
            <w:webHidden/>
          </w:rPr>
          <w:fldChar w:fldCharType="begin"/>
        </w:r>
        <w:r w:rsidR="00711D61">
          <w:rPr>
            <w:noProof/>
            <w:webHidden/>
          </w:rPr>
          <w:instrText xml:space="preserve"> PAGEREF _Toc38115082 \h </w:instrText>
        </w:r>
        <w:r w:rsidR="00711D61">
          <w:rPr>
            <w:noProof/>
            <w:webHidden/>
          </w:rPr>
        </w:r>
        <w:r w:rsidR="00711D61">
          <w:rPr>
            <w:noProof/>
            <w:webHidden/>
          </w:rPr>
          <w:fldChar w:fldCharType="separate"/>
        </w:r>
        <w:r w:rsidR="00711D61">
          <w:rPr>
            <w:noProof/>
            <w:webHidden/>
          </w:rPr>
          <w:t>79</w:t>
        </w:r>
        <w:r w:rsidR="00711D61">
          <w:rPr>
            <w:noProof/>
            <w:webHidden/>
          </w:rPr>
          <w:fldChar w:fldCharType="end"/>
        </w:r>
      </w:hyperlink>
    </w:p>
    <w:p w14:paraId="60B378E6" w14:textId="46EB627A" w:rsidR="00711D61" w:rsidRDefault="00392567">
      <w:pPr>
        <w:pStyle w:val="TableofFigures"/>
        <w:tabs>
          <w:tab w:val="right" w:leader="dot" w:pos="9622"/>
        </w:tabs>
        <w:rPr>
          <w:rFonts w:asciiTheme="minorHAnsi" w:eastAsiaTheme="minorEastAsia" w:hAnsiTheme="minorHAnsi" w:cstheme="minorBidi"/>
          <w:noProof/>
          <w:sz w:val="24"/>
          <w:lang w:val="en-FI" w:eastAsia="en-GB"/>
        </w:rPr>
      </w:pPr>
      <w:hyperlink w:anchor="_Toc38115083" w:history="1">
        <w:r w:rsidR="00711D61" w:rsidRPr="0089351E">
          <w:rPr>
            <w:rStyle w:val="Hyperlink"/>
            <w:noProof/>
          </w:rPr>
          <w:t>Figure 39. Side-by-side comparison of the street network graphs of the quiet path route planner (A) and OpenTripPlanner (B) in Kumpula campus, Helsinki. Additional ("virtual") edges are created in OpenTripPlanner to allow traversing through walkable areas in pathfinding. Map data by © OpenStreetMap contributors.</w:t>
        </w:r>
        <w:r w:rsidR="00711D61">
          <w:rPr>
            <w:noProof/>
            <w:webHidden/>
          </w:rPr>
          <w:tab/>
        </w:r>
        <w:r w:rsidR="00711D61">
          <w:rPr>
            <w:noProof/>
            <w:webHidden/>
          </w:rPr>
          <w:fldChar w:fldCharType="begin"/>
        </w:r>
        <w:r w:rsidR="00711D61">
          <w:rPr>
            <w:noProof/>
            <w:webHidden/>
          </w:rPr>
          <w:instrText xml:space="preserve"> PAGEREF _Toc38115083 \h </w:instrText>
        </w:r>
        <w:r w:rsidR="00711D61">
          <w:rPr>
            <w:noProof/>
            <w:webHidden/>
          </w:rPr>
        </w:r>
        <w:r w:rsidR="00711D61">
          <w:rPr>
            <w:noProof/>
            <w:webHidden/>
          </w:rPr>
          <w:fldChar w:fldCharType="separate"/>
        </w:r>
        <w:r w:rsidR="00711D61">
          <w:rPr>
            <w:noProof/>
            <w:webHidden/>
          </w:rPr>
          <w:t>80</w:t>
        </w:r>
        <w:r w:rsidR="00711D61">
          <w:rPr>
            <w:noProof/>
            <w:webHidden/>
          </w:rPr>
          <w:fldChar w:fldCharType="end"/>
        </w:r>
      </w:hyperlink>
    </w:p>
    <w:p w14:paraId="24BB8C4D" w14:textId="60320B42" w:rsidR="00D908C2" w:rsidRPr="00CC2F87" w:rsidRDefault="00D908C2" w:rsidP="00D908C2">
      <w:pPr>
        <w:jc w:val="left"/>
      </w:pPr>
      <w:r w:rsidRPr="00CC2F87">
        <w:fldChar w:fldCharType="end"/>
      </w:r>
    </w:p>
    <w:p w14:paraId="301D7CD0" w14:textId="64A05B00" w:rsidR="00D908C2" w:rsidRPr="002D51B6" w:rsidRDefault="00D908C2" w:rsidP="00D908C2">
      <w:pPr>
        <w:jc w:val="left"/>
        <w:rPr>
          <w:b/>
          <w:bCs/>
          <w:sz w:val="30"/>
          <w:szCs w:val="30"/>
        </w:rPr>
      </w:pPr>
      <w:r w:rsidRPr="002D51B6">
        <w:rPr>
          <w:b/>
          <w:bCs/>
          <w:sz w:val="30"/>
          <w:szCs w:val="30"/>
        </w:rPr>
        <w:t>LIST OF TABLES</w:t>
      </w:r>
    </w:p>
    <w:p w14:paraId="4B467D32" w14:textId="282267DF" w:rsidR="00711D61" w:rsidRDefault="00D908C2">
      <w:pPr>
        <w:pStyle w:val="TableofFigures"/>
        <w:tabs>
          <w:tab w:val="right" w:leader="dot" w:pos="9622"/>
        </w:tabs>
        <w:rPr>
          <w:rFonts w:asciiTheme="minorHAnsi" w:eastAsiaTheme="minorEastAsia" w:hAnsiTheme="minorHAnsi" w:cstheme="minorBidi"/>
          <w:noProof/>
          <w:sz w:val="24"/>
          <w:lang w:val="en-FI" w:eastAsia="en-GB"/>
        </w:rPr>
      </w:pPr>
      <w:r w:rsidRPr="00CC2F87">
        <w:fldChar w:fldCharType="begin"/>
      </w:r>
      <w:r w:rsidRPr="00CC2F87">
        <w:instrText xml:space="preserve"> TOC \h \z \c "Table" </w:instrText>
      </w:r>
      <w:r w:rsidRPr="00CC2F87">
        <w:fldChar w:fldCharType="separate"/>
      </w:r>
      <w:hyperlink w:anchor="_Toc38115084" w:history="1">
        <w:r w:rsidR="00711D61" w:rsidRPr="00972425">
          <w:rPr>
            <w:rStyle w:val="Hyperlink"/>
            <w:noProof/>
          </w:rPr>
          <w:t>Table 1. Data that were used in the study.</w:t>
        </w:r>
        <w:r w:rsidR="00711D61">
          <w:rPr>
            <w:noProof/>
            <w:webHidden/>
          </w:rPr>
          <w:tab/>
        </w:r>
        <w:r w:rsidR="00711D61">
          <w:rPr>
            <w:noProof/>
            <w:webHidden/>
          </w:rPr>
          <w:fldChar w:fldCharType="begin"/>
        </w:r>
        <w:r w:rsidR="00711D61">
          <w:rPr>
            <w:noProof/>
            <w:webHidden/>
          </w:rPr>
          <w:instrText xml:space="preserve"> PAGEREF _Toc38115084 \h </w:instrText>
        </w:r>
        <w:r w:rsidR="00711D61">
          <w:rPr>
            <w:noProof/>
            <w:webHidden/>
          </w:rPr>
        </w:r>
        <w:r w:rsidR="00711D61">
          <w:rPr>
            <w:noProof/>
            <w:webHidden/>
          </w:rPr>
          <w:fldChar w:fldCharType="separate"/>
        </w:r>
        <w:r w:rsidR="00711D61">
          <w:rPr>
            <w:noProof/>
            <w:webHidden/>
          </w:rPr>
          <w:t>20</w:t>
        </w:r>
        <w:r w:rsidR="00711D61">
          <w:rPr>
            <w:noProof/>
            <w:webHidden/>
          </w:rPr>
          <w:fldChar w:fldCharType="end"/>
        </w:r>
      </w:hyperlink>
    </w:p>
    <w:p w14:paraId="6A3DB576" w14:textId="17A41817" w:rsidR="00711D61" w:rsidRDefault="00392567">
      <w:pPr>
        <w:pStyle w:val="TableofFigures"/>
        <w:tabs>
          <w:tab w:val="right" w:leader="dot" w:pos="9622"/>
        </w:tabs>
        <w:rPr>
          <w:rFonts w:asciiTheme="minorHAnsi" w:eastAsiaTheme="minorEastAsia" w:hAnsiTheme="minorHAnsi" w:cstheme="minorBidi"/>
          <w:noProof/>
          <w:sz w:val="24"/>
          <w:lang w:val="en-FI" w:eastAsia="en-GB"/>
        </w:rPr>
      </w:pPr>
      <w:hyperlink w:anchor="_Toc38115085" w:history="1">
        <w:r w:rsidR="00711D61" w:rsidRPr="00972425">
          <w:rPr>
            <w:rStyle w:val="Hyperlink"/>
            <w:noProof/>
          </w:rPr>
          <w:t>Table 2. Query strings for street network data downloads to be used with Overpass API and OSMnx python library.</w:t>
        </w:r>
        <w:r w:rsidR="00711D61">
          <w:rPr>
            <w:noProof/>
            <w:webHidden/>
          </w:rPr>
          <w:tab/>
        </w:r>
        <w:r w:rsidR="00711D61">
          <w:rPr>
            <w:noProof/>
            <w:webHidden/>
          </w:rPr>
          <w:fldChar w:fldCharType="begin"/>
        </w:r>
        <w:r w:rsidR="00711D61">
          <w:rPr>
            <w:noProof/>
            <w:webHidden/>
          </w:rPr>
          <w:instrText xml:space="preserve"> PAGEREF _Toc38115085 \h </w:instrText>
        </w:r>
        <w:r w:rsidR="00711D61">
          <w:rPr>
            <w:noProof/>
            <w:webHidden/>
          </w:rPr>
        </w:r>
        <w:r w:rsidR="00711D61">
          <w:rPr>
            <w:noProof/>
            <w:webHidden/>
          </w:rPr>
          <w:fldChar w:fldCharType="separate"/>
        </w:r>
        <w:r w:rsidR="00711D61">
          <w:rPr>
            <w:noProof/>
            <w:webHidden/>
          </w:rPr>
          <w:t>26</w:t>
        </w:r>
        <w:r w:rsidR="00711D61">
          <w:rPr>
            <w:noProof/>
            <w:webHidden/>
          </w:rPr>
          <w:fldChar w:fldCharType="end"/>
        </w:r>
      </w:hyperlink>
    </w:p>
    <w:p w14:paraId="5C6768F3" w14:textId="755E8BCB" w:rsidR="00711D61" w:rsidRDefault="00392567">
      <w:pPr>
        <w:pStyle w:val="TableofFigures"/>
        <w:tabs>
          <w:tab w:val="right" w:leader="dot" w:pos="9622"/>
        </w:tabs>
        <w:rPr>
          <w:rFonts w:asciiTheme="minorHAnsi" w:eastAsiaTheme="minorEastAsia" w:hAnsiTheme="minorHAnsi" w:cstheme="minorBidi"/>
          <w:noProof/>
          <w:sz w:val="24"/>
          <w:lang w:val="en-FI" w:eastAsia="en-GB"/>
        </w:rPr>
      </w:pPr>
      <w:hyperlink w:anchor="_Toc38115086" w:history="1">
        <w:r w:rsidR="00711D61" w:rsidRPr="00972425">
          <w:rPr>
            <w:rStyle w:val="Hyperlink"/>
            <w:noProof/>
          </w:rPr>
          <w:t>Table 3. Noise cost coefficients for dB range from 45 dB to 75 dB calculated with both equations presented in this chapter (3 &amp; 4).</w:t>
        </w:r>
        <w:r w:rsidR="00711D61">
          <w:rPr>
            <w:noProof/>
            <w:webHidden/>
          </w:rPr>
          <w:tab/>
        </w:r>
        <w:r w:rsidR="00711D61">
          <w:rPr>
            <w:noProof/>
            <w:webHidden/>
          </w:rPr>
          <w:fldChar w:fldCharType="begin"/>
        </w:r>
        <w:r w:rsidR="00711D61">
          <w:rPr>
            <w:noProof/>
            <w:webHidden/>
          </w:rPr>
          <w:instrText xml:space="preserve"> PAGEREF _Toc38115086 \h </w:instrText>
        </w:r>
        <w:r w:rsidR="00711D61">
          <w:rPr>
            <w:noProof/>
            <w:webHidden/>
          </w:rPr>
        </w:r>
        <w:r w:rsidR="00711D61">
          <w:rPr>
            <w:noProof/>
            <w:webHidden/>
          </w:rPr>
          <w:fldChar w:fldCharType="separate"/>
        </w:r>
        <w:r w:rsidR="00711D61">
          <w:rPr>
            <w:noProof/>
            <w:webHidden/>
          </w:rPr>
          <w:t>33</w:t>
        </w:r>
        <w:r w:rsidR="00711D61">
          <w:rPr>
            <w:noProof/>
            <w:webHidden/>
          </w:rPr>
          <w:fldChar w:fldCharType="end"/>
        </w:r>
      </w:hyperlink>
    </w:p>
    <w:p w14:paraId="06322080" w14:textId="15BE91ED" w:rsidR="00711D61" w:rsidRDefault="00392567">
      <w:pPr>
        <w:pStyle w:val="TableofFigures"/>
        <w:tabs>
          <w:tab w:val="right" w:leader="dot" w:pos="9622"/>
        </w:tabs>
        <w:rPr>
          <w:rFonts w:asciiTheme="minorHAnsi" w:eastAsiaTheme="minorEastAsia" w:hAnsiTheme="minorHAnsi" w:cstheme="minorBidi"/>
          <w:noProof/>
          <w:sz w:val="24"/>
          <w:lang w:val="en-FI" w:eastAsia="en-GB"/>
        </w:rPr>
      </w:pPr>
      <w:hyperlink w:anchor="_Toc38115087" w:history="1">
        <w:r w:rsidR="00711D61" w:rsidRPr="00972425">
          <w:rPr>
            <w:rStyle w:val="Hyperlink"/>
            <w:noProof/>
          </w:rPr>
          <w:t>Table 4. The noise exposure indexes that were defined for measuring dynamic traffic noise exposure and reduction in noise exposure on quiet paths.</w:t>
        </w:r>
        <w:r w:rsidR="00711D61">
          <w:rPr>
            <w:noProof/>
            <w:webHidden/>
          </w:rPr>
          <w:tab/>
        </w:r>
        <w:r w:rsidR="00711D61">
          <w:rPr>
            <w:noProof/>
            <w:webHidden/>
          </w:rPr>
          <w:fldChar w:fldCharType="begin"/>
        </w:r>
        <w:r w:rsidR="00711D61">
          <w:rPr>
            <w:noProof/>
            <w:webHidden/>
          </w:rPr>
          <w:instrText xml:space="preserve"> PAGEREF _Toc38115087 \h </w:instrText>
        </w:r>
        <w:r w:rsidR="00711D61">
          <w:rPr>
            <w:noProof/>
            <w:webHidden/>
          </w:rPr>
        </w:r>
        <w:r w:rsidR="00711D61">
          <w:rPr>
            <w:noProof/>
            <w:webHidden/>
          </w:rPr>
          <w:fldChar w:fldCharType="separate"/>
        </w:r>
        <w:r w:rsidR="00711D61">
          <w:rPr>
            <w:noProof/>
            <w:webHidden/>
          </w:rPr>
          <w:t>40</w:t>
        </w:r>
        <w:r w:rsidR="00711D61">
          <w:rPr>
            <w:noProof/>
            <w:webHidden/>
          </w:rPr>
          <w:fldChar w:fldCharType="end"/>
        </w:r>
      </w:hyperlink>
    </w:p>
    <w:p w14:paraId="4C158965" w14:textId="167ACD35" w:rsidR="00711D61" w:rsidRDefault="00392567">
      <w:pPr>
        <w:pStyle w:val="TableofFigures"/>
        <w:tabs>
          <w:tab w:val="right" w:leader="dot" w:pos="9622"/>
        </w:tabs>
        <w:rPr>
          <w:rFonts w:asciiTheme="minorHAnsi" w:eastAsiaTheme="minorEastAsia" w:hAnsiTheme="minorHAnsi" w:cstheme="minorBidi"/>
          <w:noProof/>
          <w:sz w:val="24"/>
          <w:lang w:val="en-FI" w:eastAsia="en-GB"/>
        </w:rPr>
      </w:pPr>
      <w:hyperlink w:anchor="_Toc38115088" w:history="1">
        <w:r w:rsidR="00711D61" w:rsidRPr="00972425">
          <w:rPr>
            <w:rStyle w:val="Hyperlink"/>
            <w:noProof/>
          </w:rPr>
          <w:t>Table 5. Parameters used in routing with Digitransit routing API.</w:t>
        </w:r>
        <w:r w:rsidR="00711D61">
          <w:rPr>
            <w:noProof/>
            <w:webHidden/>
          </w:rPr>
          <w:tab/>
        </w:r>
        <w:r w:rsidR="00711D61">
          <w:rPr>
            <w:noProof/>
            <w:webHidden/>
          </w:rPr>
          <w:fldChar w:fldCharType="begin"/>
        </w:r>
        <w:r w:rsidR="00711D61">
          <w:rPr>
            <w:noProof/>
            <w:webHidden/>
          </w:rPr>
          <w:instrText xml:space="preserve"> PAGEREF _Toc38115088 \h </w:instrText>
        </w:r>
        <w:r w:rsidR="00711D61">
          <w:rPr>
            <w:noProof/>
            <w:webHidden/>
          </w:rPr>
        </w:r>
        <w:r w:rsidR="00711D61">
          <w:rPr>
            <w:noProof/>
            <w:webHidden/>
          </w:rPr>
          <w:fldChar w:fldCharType="separate"/>
        </w:r>
        <w:r w:rsidR="00711D61">
          <w:rPr>
            <w:noProof/>
            <w:webHidden/>
          </w:rPr>
          <w:t>46</w:t>
        </w:r>
        <w:r w:rsidR="00711D61">
          <w:rPr>
            <w:noProof/>
            <w:webHidden/>
          </w:rPr>
          <w:fldChar w:fldCharType="end"/>
        </w:r>
      </w:hyperlink>
    </w:p>
    <w:p w14:paraId="7144B8B0" w14:textId="45513A45" w:rsidR="00711D61" w:rsidRDefault="00392567">
      <w:pPr>
        <w:pStyle w:val="TableofFigures"/>
        <w:tabs>
          <w:tab w:val="right" w:leader="dot" w:pos="9622"/>
        </w:tabs>
        <w:rPr>
          <w:rFonts w:asciiTheme="minorHAnsi" w:eastAsiaTheme="minorEastAsia" w:hAnsiTheme="minorHAnsi" w:cstheme="minorBidi"/>
          <w:noProof/>
          <w:sz w:val="24"/>
          <w:lang w:val="en-FI" w:eastAsia="en-GB"/>
        </w:rPr>
      </w:pPr>
      <w:hyperlink w:anchor="_Toc38115089" w:history="1">
        <w:r w:rsidR="00711D61" w:rsidRPr="00972425">
          <w:rPr>
            <w:rStyle w:val="Hyperlink"/>
            <w:noProof/>
          </w:rPr>
          <w:t>Table 6. Descriptive statistics of the length of the shortest paths to PT stops and commuting destinations (n=31291).</w:t>
        </w:r>
        <w:r w:rsidR="00711D61">
          <w:rPr>
            <w:noProof/>
            <w:webHidden/>
          </w:rPr>
          <w:tab/>
        </w:r>
        <w:r w:rsidR="00711D61">
          <w:rPr>
            <w:noProof/>
            <w:webHidden/>
          </w:rPr>
          <w:fldChar w:fldCharType="begin"/>
        </w:r>
        <w:r w:rsidR="00711D61">
          <w:rPr>
            <w:noProof/>
            <w:webHidden/>
          </w:rPr>
          <w:instrText xml:space="preserve"> PAGEREF _Toc38115089 \h </w:instrText>
        </w:r>
        <w:r w:rsidR="00711D61">
          <w:rPr>
            <w:noProof/>
            <w:webHidden/>
          </w:rPr>
        </w:r>
        <w:r w:rsidR="00711D61">
          <w:rPr>
            <w:noProof/>
            <w:webHidden/>
          </w:rPr>
          <w:fldChar w:fldCharType="separate"/>
        </w:r>
        <w:r w:rsidR="00711D61">
          <w:rPr>
            <w:noProof/>
            <w:webHidden/>
          </w:rPr>
          <w:t>49</w:t>
        </w:r>
        <w:r w:rsidR="00711D61">
          <w:rPr>
            <w:noProof/>
            <w:webHidden/>
          </w:rPr>
          <w:fldChar w:fldCharType="end"/>
        </w:r>
      </w:hyperlink>
    </w:p>
    <w:p w14:paraId="746E1F56" w14:textId="0CBF5094" w:rsidR="00711D61" w:rsidRDefault="00392567">
      <w:pPr>
        <w:pStyle w:val="TableofFigures"/>
        <w:tabs>
          <w:tab w:val="right" w:leader="dot" w:pos="9622"/>
        </w:tabs>
        <w:rPr>
          <w:rFonts w:asciiTheme="minorHAnsi" w:eastAsiaTheme="minorEastAsia" w:hAnsiTheme="minorHAnsi" w:cstheme="minorBidi"/>
          <w:noProof/>
          <w:sz w:val="24"/>
          <w:lang w:val="en-FI" w:eastAsia="en-GB"/>
        </w:rPr>
      </w:pPr>
      <w:hyperlink w:anchor="_Toc38115090" w:history="1">
        <w:r w:rsidR="00711D61" w:rsidRPr="00972425">
          <w:rPr>
            <w:rStyle w:val="Hyperlink"/>
            <w:noProof/>
          </w:rPr>
          <w:t>Table 7. Descriptive statistics of exposure to traffic noise on the first walks of public transport itineraries to workplaces and on direct walks to nearby workplaces (n=30160).</w:t>
        </w:r>
        <w:r w:rsidR="00711D61">
          <w:rPr>
            <w:noProof/>
            <w:webHidden/>
          </w:rPr>
          <w:tab/>
        </w:r>
        <w:r w:rsidR="00711D61">
          <w:rPr>
            <w:noProof/>
            <w:webHidden/>
          </w:rPr>
          <w:fldChar w:fldCharType="begin"/>
        </w:r>
        <w:r w:rsidR="00711D61">
          <w:rPr>
            <w:noProof/>
            <w:webHidden/>
          </w:rPr>
          <w:instrText xml:space="preserve"> PAGEREF _Toc38115090 \h </w:instrText>
        </w:r>
        <w:r w:rsidR="00711D61">
          <w:rPr>
            <w:noProof/>
            <w:webHidden/>
          </w:rPr>
        </w:r>
        <w:r w:rsidR="00711D61">
          <w:rPr>
            <w:noProof/>
            <w:webHidden/>
          </w:rPr>
          <w:fldChar w:fldCharType="separate"/>
        </w:r>
        <w:r w:rsidR="00711D61">
          <w:rPr>
            <w:noProof/>
            <w:webHidden/>
          </w:rPr>
          <w:t>53</w:t>
        </w:r>
        <w:r w:rsidR="00711D61">
          <w:rPr>
            <w:noProof/>
            <w:webHidden/>
          </w:rPr>
          <w:fldChar w:fldCharType="end"/>
        </w:r>
      </w:hyperlink>
    </w:p>
    <w:p w14:paraId="3FB5198F" w14:textId="147C088D" w:rsidR="00711D61" w:rsidRDefault="00392567">
      <w:pPr>
        <w:pStyle w:val="TableofFigures"/>
        <w:tabs>
          <w:tab w:val="right" w:leader="dot" w:pos="9622"/>
        </w:tabs>
        <w:rPr>
          <w:rFonts w:asciiTheme="minorHAnsi" w:eastAsiaTheme="minorEastAsia" w:hAnsiTheme="minorHAnsi" w:cstheme="minorBidi"/>
          <w:noProof/>
          <w:sz w:val="24"/>
          <w:lang w:val="en-FI" w:eastAsia="en-GB"/>
        </w:rPr>
      </w:pPr>
      <w:hyperlink w:anchor="_Toc38115091" w:history="1">
        <w:r w:rsidR="00711D61" w:rsidRPr="00972425">
          <w:rPr>
            <w:rStyle w:val="Hyperlink"/>
            <w:noProof/>
          </w:rPr>
          <w:t>Table 8. Descriptive statistics of exposure to traffic noise on the first walks of public transport itineraries to workplaces (direct walks to nearby workplaces are filtered out, n=17891).</w:t>
        </w:r>
        <w:r w:rsidR="00711D61">
          <w:rPr>
            <w:noProof/>
            <w:webHidden/>
          </w:rPr>
          <w:tab/>
        </w:r>
        <w:r w:rsidR="00711D61">
          <w:rPr>
            <w:noProof/>
            <w:webHidden/>
          </w:rPr>
          <w:fldChar w:fldCharType="begin"/>
        </w:r>
        <w:r w:rsidR="00711D61">
          <w:rPr>
            <w:noProof/>
            <w:webHidden/>
          </w:rPr>
          <w:instrText xml:space="preserve"> PAGEREF _Toc38115091 \h </w:instrText>
        </w:r>
        <w:r w:rsidR="00711D61">
          <w:rPr>
            <w:noProof/>
            <w:webHidden/>
          </w:rPr>
        </w:r>
        <w:r w:rsidR="00711D61">
          <w:rPr>
            <w:noProof/>
            <w:webHidden/>
          </w:rPr>
          <w:fldChar w:fldCharType="separate"/>
        </w:r>
        <w:r w:rsidR="00711D61">
          <w:rPr>
            <w:noProof/>
            <w:webHidden/>
          </w:rPr>
          <w:t>54</w:t>
        </w:r>
        <w:r w:rsidR="00711D61">
          <w:rPr>
            <w:noProof/>
            <w:webHidden/>
          </w:rPr>
          <w:fldChar w:fldCharType="end"/>
        </w:r>
      </w:hyperlink>
    </w:p>
    <w:p w14:paraId="21A24B68" w14:textId="1DCBF2D4" w:rsidR="00711D61" w:rsidRDefault="00392567">
      <w:pPr>
        <w:pStyle w:val="TableofFigures"/>
        <w:tabs>
          <w:tab w:val="right" w:leader="dot" w:pos="9622"/>
        </w:tabs>
        <w:rPr>
          <w:rFonts w:asciiTheme="minorHAnsi" w:eastAsiaTheme="minorEastAsia" w:hAnsiTheme="minorHAnsi" w:cstheme="minorBidi"/>
          <w:noProof/>
          <w:sz w:val="24"/>
          <w:lang w:val="en-FI" w:eastAsia="en-GB"/>
        </w:rPr>
      </w:pPr>
      <w:hyperlink w:anchor="_Toc38115092" w:history="1">
        <w:r w:rsidR="00711D61" w:rsidRPr="00972425">
          <w:rPr>
            <w:rStyle w:val="Hyperlink"/>
            <w:noProof/>
          </w:rPr>
          <w:t>Table 9. Descriptions of the path properties returned by the quiet path routing API.</w:t>
        </w:r>
        <w:r w:rsidR="00711D61">
          <w:rPr>
            <w:noProof/>
            <w:webHidden/>
          </w:rPr>
          <w:tab/>
        </w:r>
        <w:r w:rsidR="00711D61">
          <w:rPr>
            <w:noProof/>
            <w:webHidden/>
          </w:rPr>
          <w:fldChar w:fldCharType="begin"/>
        </w:r>
        <w:r w:rsidR="00711D61">
          <w:rPr>
            <w:noProof/>
            <w:webHidden/>
          </w:rPr>
          <w:instrText xml:space="preserve"> PAGEREF _Toc38115092 \h </w:instrText>
        </w:r>
        <w:r w:rsidR="00711D61">
          <w:rPr>
            <w:noProof/>
            <w:webHidden/>
          </w:rPr>
        </w:r>
        <w:r w:rsidR="00711D61">
          <w:rPr>
            <w:noProof/>
            <w:webHidden/>
          </w:rPr>
          <w:fldChar w:fldCharType="separate"/>
        </w:r>
        <w:r w:rsidR="00711D61">
          <w:rPr>
            <w:noProof/>
            <w:webHidden/>
          </w:rPr>
          <w:t>63</w:t>
        </w:r>
        <w:r w:rsidR="00711D61">
          <w:rPr>
            <w:noProof/>
            <w:webHidden/>
          </w:rPr>
          <w:fldChar w:fldCharType="end"/>
        </w:r>
      </w:hyperlink>
    </w:p>
    <w:p w14:paraId="6A33A10E" w14:textId="19E501CF" w:rsidR="00711D61" w:rsidRDefault="00392567">
      <w:pPr>
        <w:pStyle w:val="TableofFigures"/>
        <w:tabs>
          <w:tab w:val="right" w:leader="dot" w:pos="9622"/>
        </w:tabs>
        <w:rPr>
          <w:rFonts w:asciiTheme="minorHAnsi" w:eastAsiaTheme="minorEastAsia" w:hAnsiTheme="minorHAnsi" w:cstheme="minorBidi"/>
          <w:noProof/>
          <w:sz w:val="24"/>
          <w:lang w:val="en-FI" w:eastAsia="en-GB"/>
        </w:rPr>
      </w:pPr>
      <w:hyperlink w:anchor="_Toc38115093" w:history="1">
        <w:r w:rsidR="00711D61" w:rsidRPr="00972425">
          <w:rPr>
            <w:rStyle w:val="Hyperlink"/>
            <w:noProof/>
          </w:rPr>
          <w:t>Table 10. A FeatureCollection of two paths returned from the quiet path routing API.</w:t>
        </w:r>
        <w:r w:rsidR="00711D61">
          <w:rPr>
            <w:noProof/>
            <w:webHidden/>
          </w:rPr>
          <w:tab/>
        </w:r>
        <w:r w:rsidR="00711D61">
          <w:rPr>
            <w:noProof/>
            <w:webHidden/>
          </w:rPr>
          <w:fldChar w:fldCharType="begin"/>
        </w:r>
        <w:r w:rsidR="00711D61">
          <w:rPr>
            <w:noProof/>
            <w:webHidden/>
          </w:rPr>
          <w:instrText xml:space="preserve"> PAGEREF _Toc38115093 \h </w:instrText>
        </w:r>
        <w:r w:rsidR="00711D61">
          <w:rPr>
            <w:noProof/>
            <w:webHidden/>
          </w:rPr>
        </w:r>
        <w:r w:rsidR="00711D61">
          <w:rPr>
            <w:noProof/>
            <w:webHidden/>
          </w:rPr>
          <w:fldChar w:fldCharType="separate"/>
        </w:r>
        <w:r w:rsidR="00711D61">
          <w:rPr>
            <w:noProof/>
            <w:webHidden/>
          </w:rPr>
          <w:t>65</w:t>
        </w:r>
        <w:r w:rsidR="00711D61">
          <w:rPr>
            <w:noProof/>
            <w:webHidden/>
          </w:rPr>
          <w:fldChar w:fldCharType="end"/>
        </w:r>
      </w:hyperlink>
    </w:p>
    <w:p w14:paraId="59B692D7" w14:textId="1EBACA50" w:rsidR="00711D61" w:rsidRDefault="00392567">
      <w:pPr>
        <w:pStyle w:val="TableofFigures"/>
        <w:tabs>
          <w:tab w:val="right" w:leader="dot" w:pos="9622"/>
        </w:tabs>
        <w:rPr>
          <w:rFonts w:asciiTheme="minorHAnsi" w:eastAsiaTheme="minorEastAsia" w:hAnsiTheme="minorHAnsi" w:cstheme="minorBidi"/>
          <w:noProof/>
          <w:sz w:val="24"/>
          <w:lang w:val="en-FI" w:eastAsia="en-GB"/>
        </w:rPr>
      </w:pPr>
      <w:hyperlink w:anchor="_Toc38115094" w:history="1">
        <w:r w:rsidR="00711D61" w:rsidRPr="00972425">
          <w:rPr>
            <w:rStyle w:val="Hyperlink"/>
            <w:noProof/>
          </w:rPr>
          <w:t>Table 11. Minor features and functionalities of the route planner UI that aim to improve the overall user experience of the application.</w:t>
        </w:r>
        <w:r w:rsidR="00711D61">
          <w:rPr>
            <w:noProof/>
            <w:webHidden/>
          </w:rPr>
          <w:tab/>
        </w:r>
        <w:r w:rsidR="00711D61">
          <w:rPr>
            <w:noProof/>
            <w:webHidden/>
          </w:rPr>
          <w:fldChar w:fldCharType="begin"/>
        </w:r>
        <w:r w:rsidR="00711D61">
          <w:rPr>
            <w:noProof/>
            <w:webHidden/>
          </w:rPr>
          <w:instrText xml:space="preserve"> PAGEREF _Toc38115094 \h </w:instrText>
        </w:r>
        <w:r w:rsidR="00711D61">
          <w:rPr>
            <w:noProof/>
            <w:webHidden/>
          </w:rPr>
        </w:r>
        <w:r w:rsidR="00711D61">
          <w:rPr>
            <w:noProof/>
            <w:webHidden/>
          </w:rPr>
          <w:fldChar w:fldCharType="separate"/>
        </w:r>
        <w:r w:rsidR="00711D61">
          <w:rPr>
            <w:noProof/>
            <w:webHidden/>
          </w:rPr>
          <w:t>66</w:t>
        </w:r>
        <w:r w:rsidR="00711D61">
          <w:rPr>
            <w:noProof/>
            <w:webHidden/>
          </w:rPr>
          <w:fldChar w:fldCharType="end"/>
        </w:r>
      </w:hyperlink>
    </w:p>
    <w:p w14:paraId="4C2C2C81" w14:textId="5D263CBC" w:rsidR="00711D61" w:rsidRDefault="00392567">
      <w:pPr>
        <w:pStyle w:val="TableofFigures"/>
        <w:tabs>
          <w:tab w:val="right" w:leader="dot" w:pos="9622"/>
        </w:tabs>
        <w:rPr>
          <w:rFonts w:asciiTheme="minorHAnsi" w:eastAsiaTheme="minorEastAsia" w:hAnsiTheme="minorHAnsi" w:cstheme="minorBidi"/>
          <w:noProof/>
          <w:sz w:val="24"/>
          <w:lang w:val="en-FI" w:eastAsia="en-GB"/>
        </w:rPr>
      </w:pPr>
      <w:hyperlink w:anchor="_Toc38115095" w:history="1">
        <w:r w:rsidR="00711D61" w:rsidRPr="00972425">
          <w:rPr>
            <w:rStyle w:val="Hyperlink"/>
            <w:noProof/>
          </w:rPr>
          <w:t>Table 12.  Descriptive statistics of the achievable reductions in noise exposure index ER</w:t>
        </w:r>
        <w:r w:rsidR="00711D61" w:rsidRPr="00972425">
          <w:rPr>
            <w:rStyle w:val="Hyperlink"/>
            <w:noProof/>
            <w:vertAlign w:val="subscript"/>
          </w:rPr>
          <w:t xml:space="preserve">+65dB </w:t>
        </w:r>
        <w:r w:rsidR="00711D61" w:rsidRPr="00972425">
          <w:rPr>
            <w:rStyle w:val="Hyperlink"/>
            <w:noProof/>
          </w:rPr>
          <w:t>on different subsets of the paths. The subsets were defined by 1) the length of the shortest path, 2) the length difference of the quiet path and 3) the initial ER</w:t>
        </w:r>
        <w:r w:rsidR="00711D61" w:rsidRPr="00972425">
          <w:rPr>
            <w:rStyle w:val="Hyperlink"/>
            <w:noProof/>
            <w:vertAlign w:val="subscript"/>
          </w:rPr>
          <w:t xml:space="preserve">+65dB </w:t>
        </w:r>
        <w:r w:rsidR="00711D61" w:rsidRPr="00972425">
          <w:rPr>
            <w:rStyle w:val="Hyperlink"/>
            <w:noProof/>
          </w:rPr>
          <w:t>(n</w:t>
        </w:r>
        <w:r w:rsidR="00711D61" w:rsidRPr="00972425">
          <w:rPr>
            <w:rStyle w:val="Hyperlink"/>
            <w:noProof/>
            <w:vertAlign w:val="subscript"/>
          </w:rPr>
          <w:t xml:space="preserve">300-600m </w:t>
        </w:r>
        <w:r w:rsidR="00711D61" w:rsidRPr="00972425">
          <w:rPr>
            <w:rStyle w:val="Hyperlink"/>
            <w:noProof/>
          </w:rPr>
          <w:t>= 4338, n</w:t>
        </w:r>
        <w:r w:rsidR="00711D61" w:rsidRPr="00972425">
          <w:rPr>
            <w:rStyle w:val="Hyperlink"/>
            <w:noProof/>
            <w:vertAlign w:val="subscript"/>
          </w:rPr>
          <w:t xml:space="preserve">700-1300m </w:t>
        </w:r>
        <w:r w:rsidR="00711D61" w:rsidRPr="00972425">
          <w:rPr>
            <w:rStyle w:val="Hyperlink"/>
            <w:noProof/>
          </w:rPr>
          <w:t>= 7842).</w:t>
        </w:r>
        <w:r w:rsidR="00711D61">
          <w:rPr>
            <w:noProof/>
            <w:webHidden/>
          </w:rPr>
          <w:tab/>
        </w:r>
        <w:r w:rsidR="00711D61">
          <w:rPr>
            <w:noProof/>
            <w:webHidden/>
          </w:rPr>
          <w:fldChar w:fldCharType="begin"/>
        </w:r>
        <w:r w:rsidR="00711D61">
          <w:rPr>
            <w:noProof/>
            <w:webHidden/>
          </w:rPr>
          <w:instrText xml:space="preserve"> PAGEREF _Toc38115095 \h </w:instrText>
        </w:r>
        <w:r w:rsidR="00711D61">
          <w:rPr>
            <w:noProof/>
            <w:webHidden/>
          </w:rPr>
        </w:r>
        <w:r w:rsidR="00711D61">
          <w:rPr>
            <w:noProof/>
            <w:webHidden/>
          </w:rPr>
          <w:fldChar w:fldCharType="separate"/>
        </w:r>
        <w:r w:rsidR="00711D61">
          <w:rPr>
            <w:noProof/>
            <w:webHidden/>
          </w:rPr>
          <w:t>74</w:t>
        </w:r>
        <w:r w:rsidR="00711D61">
          <w:rPr>
            <w:noProof/>
            <w:webHidden/>
          </w:rPr>
          <w:fldChar w:fldCharType="end"/>
        </w:r>
      </w:hyperlink>
    </w:p>
    <w:p w14:paraId="55B42801" w14:textId="30F4DCF9" w:rsidR="00711D61" w:rsidRDefault="00392567">
      <w:pPr>
        <w:pStyle w:val="TableofFigures"/>
        <w:tabs>
          <w:tab w:val="right" w:leader="dot" w:pos="9622"/>
        </w:tabs>
        <w:rPr>
          <w:rFonts w:asciiTheme="minorHAnsi" w:eastAsiaTheme="minorEastAsia" w:hAnsiTheme="minorHAnsi" w:cstheme="minorBidi"/>
          <w:noProof/>
          <w:sz w:val="24"/>
          <w:lang w:val="en-FI" w:eastAsia="en-GB"/>
        </w:rPr>
      </w:pPr>
      <w:hyperlink w:anchor="_Toc38115096" w:history="1">
        <w:r w:rsidR="00711D61" w:rsidRPr="00972425">
          <w:rPr>
            <w:rStyle w:val="Hyperlink"/>
            <w:noProof/>
          </w:rPr>
          <w:t>Table 13. Descriptive statistics of the achievable reductions in noise exposure index dB</w:t>
        </w:r>
        <w:r w:rsidR="00711D61" w:rsidRPr="00972425">
          <w:rPr>
            <w:rStyle w:val="Hyperlink"/>
            <w:noProof/>
            <w:vertAlign w:val="subscript"/>
          </w:rPr>
          <w:t xml:space="preserve">mean </w:t>
        </w:r>
        <w:r w:rsidR="00711D61" w:rsidRPr="00972425">
          <w:rPr>
            <w:rStyle w:val="Hyperlink"/>
            <w:noProof/>
          </w:rPr>
          <w:t>on different subsets of the paths. The subsets were defined by 1) the length of the shortest path, 2) the length difference of the quiet path and 3) the initial dB</w:t>
        </w:r>
        <w:r w:rsidR="00711D61" w:rsidRPr="00972425">
          <w:rPr>
            <w:rStyle w:val="Hyperlink"/>
            <w:noProof/>
            <w:vertAlign w:val="subscript"/>
          </w:rPr>
          <w:t xml:space="preserve">mean </w:t>
        </w:r>
        <w:r w:rsidR="00711D61" w:rsidRPr="00972425">
          <w:rPr>
            <w:rStyle w:val="Hyperlink"/>
            <w:noProof/>
          </w:rPr>
          <w:t>(n</w:t>
        </w:r>
        <w:r w:rsidR="00711D61" w:rsidRPr="00972425">
          <w:rPr>
            <w:rStyle w:val="Hyperlink"/>
            <w:noProof/>
            <w:vertAlign w:val="subscript"/>
          </w:rPr>
          <w:t xml:space="preserve">300-600m </w:t>
        </w:r>
        <w:r w:rsidR="00711D61" w:rsidRPr="00972425">
          <w:rPr>
            <w:rStyle w:val="Hyperlink"/>
            <w:noProof/>
          </w:rPr>
          <w:t>= 4103, n</w:t>
        </w:r>
        <w:r w:rsidR="00711D61" w:rsidRPr="00972425">
          <w:rPr>
            <w:rStyle w:val="Hyperlink"/>
            <w:noProof/>
            <w:vertAlign w:val="subscript"/>
          </w:rPr>
          <w:t xml:space="preserve">700-1300m </w:t>
        </w:r>
        <w:r w:rsidR="00711D61" w:rsidRPr="00972425">
          <w:rPr>
            <w:rStyle w:val="Hyperlink"/>
            <w:noProof/>
          </w:rPr>
          <w:t>= 6925).</w:t>
        </w:r>
        <w:r w:rsidR="00711D61">
          <w:rPr>
            <w:noProof/>
            <w:webHidden/>
          </w:rPr>
          <w:tab/>
        </w:r>
        <w:r w:rsidR="00711D61">
          <w:rPr>
            <w:noProof/>
            <w:webHidden/>
          </w:rPr>
          <w:fldChar w:fldCharType="begin"/>
        </w:r>
        <w:r w:rsidR="00711D61">
          <w:rPr>
            <w:noProof/>
            <w:webHidden/>
          </w:rPr>
          <w:instrText xml:space="preserve"> PAGEREF _Toc38115096 \h </w:instrText>
        </w:r>
        <w:r w:rsidR="00711D61">
          <w:rPr>
            <w:noProof/>
            <w:webHidden/>
          </w:rPr>
        </w:r>
        <w:r w:rsidR="00711D61">
          <w:rPr>
            <w:noProof/>
            <w:webHidden/>
          </w:rPr>
          <w:fldChar w:fldCharType="separate"/>
        </w:r>
        <w:r w:rsidR="00711D61">
          <w:rPr>
            <w:noProof/>
            <w:webHidden/>
          </w:rPr>
          <w:t>75</w:t>
        </w:r>
        <w:r w:rsidR="00711D61">
          <w:rPr>
            <w:noProof/>
            <w:webHidden/>
          </w:rPr>
          <w:fldChar w:fldCharType="end"/>
        </w:r>
      </w:hyperlink>
    </w:p>
    <w:p w14:paraId="7B6F91B7" w14:textId="4A036A3A" w:rsidR="00711D61" w:rsidRDefault="00392567">
      <w:pPr>
        <w:pStyle w:val="TableofFigures"/>
        <w:tabs>
          <w:tab w:val="right" w:leader="dot" w:pos="9622"/>
        </w:tabs>
        <w:rPr>
          <w:rFonts w:asciiTheme="minorHAnsi" w:eastAsiaTheme="minorEastAsia" w:hAnsiTheme="minorHAnsi" w:cstheme="minorBidi"/>
          <w:noProof/>
          <w:sz w:val="24"/>
          <w:lang w:val="en-FI" w:eastAsia="en-GB"/>
        </w:rPr>
      </w:pPr>
      <w:hyperlink w:anchor="_Toc38115097" w:history="1">
        <w:r w:rsidR="00711D61" w:rsidRPr="00972425">
          <w:rPr>
            <w:rStyle w:val="Hyperlink"/>
            <w:noProof/>
          </w:rPr>
          <w:t>Table 14. Differences in path length between shortest paths and reference paths (n=31228).</w:t>
        </w:r>
        <w:r w:rsidR="00711D61">
          <w:rPr>
            <w:noProof/>
            <w:webHidden/>
          </w:rPr>
          <w:tab/>
        </w:r>
        <w:r w:rsidR="00711D61">
          <w:rPr>
            <w:noProof/>
            <w:webHidden/>
          </w:rPr>
          <w:fldChar w:fldCharType="begin"/>
        </w:r>
        <w:r w:rsidR="00711D61">
          <w:rPr>
            <w:noProof/>
            <w:webHidden/>
          </w:rPr>
          <w:instrText xml:space="preserve"> PAGEREF _Toc38115097 \h </w:instrText>
        </w:r>
        <w:r w:rsidR="00711D61">
          <w:rPr>
            <w:noProof/>
            <w:webHidden/>
          </w:rPr>
        </w:r>
        <w:r w:rsidR="00711D61">
          <w:rPr>
            <w:noProof/>
            <w:webHidden/>
          </w:rPr>
          <w:fldChar w:fldCharType="separate"/>
        </w:r>
        <w:r w:rsidR="00711D61">
          <w:rPr>
            <w:noProof/>
            <w:webHidden/>
          </w:rPr>
          <w:t>78</w:t>
        </w:r>
        <w:r w:rsidR="00711D61">
          <w:rPr>
            <w:noProof/>
            <w:webHidden/>
          </w:rPr>
          <w:fldChar w:fldCharType="end"/>
        </w:r>
      </w:hyperlink>
    </w:p>
    <w:p w14:paraId="02361424" w14:textId="5F20F947" w:rsidR="00711D61" w:rsidRDefault="00392567">
      <w:pPr>
        <w:pStyle w:val="TableofFigures"/>
        <w:tabs>
          <w:tab w:val="right" w:leader="dot" w:pos="9622"/>
        </w:tabs>
        <w:rPr>
          <w:rFonts w:asciiTheme="minorHAnsi" w:eastAsiaTheme="minorEastAsia" w:hAnsiTheme="minorHAnsi" w:cstheme="minorBidi"/>
          <w:noProof/>
          <w:sz w:val="24"/>
          <w:lang w:val="en-FI" w:eastAsia="en-GB"/>
        </w:rPr>
      </w:pPr>
      <w:hyperlink w:anchor="_Toc38115098" w:history="1">
        <w:r w:rsidR="00711D61" w:rsidRPr="00972425">
          <w:rPr>
            <w:rStyle w:val="Hyperlink"/>
            <w:noProof/>
          </w:rPr>
          <w:t>Table 15. Statistics of offsets (i.e. distances) between the origin and destination points of the paths and the origin and destination points of the reference paths.</w:t>
        </w:r>
        <w:r w:rsidR="00711D61">
          <w:rPr>
            <w:noProof/>
            <w:webHidden/>
          </w:rPr>
          <w:tab/>
        </w:r>
        <w:r w:rsidR="00711D61">
          <w:rPr>
            <w:noProof/>
            <w:webHidden/>
          </w:rPr>
          <w:fldChar w:fldCharType="begin"/>
        </w:r>
        <w:r w:rsidR="00711D61">
          <w:rPr>
            <w:noProof/>
            <w:webHidden/>
          </w:rPr>
          <w:instrText xml:space="preserve"> PAGEREF _Toc38115098 \h </w:instrText>
        </w:r>
        <w:r w:rsidR="00711D61">
          <w:rPr>
            <w:noProof/>
            <w:webHidden/>
          </w:rPr>
        </w:r>
        <w:r w:rsidR="00711D61">
          <w:rPr>
            <w:noProof/>
            <w:webHidden/>
          </w:rPr>
          <w:fldChar w:fldCharType="separate"/>
        </w:r>
        <w:r w:rsidR="00711D61">
          <w:rPr>
            <w:noProof/>
            <w:webHidden/>
          </w:rPr>
          <w:t>79</w:t>
        </w:r>
        <w:r w:rsidR="00711D61">
          <w:rPr>
            <w:noProof/>
            <w:webHidden/>
          </w:rPr>
          <w:fldChar w:fldCharType="end"/>
        </w:r>
      </w:hyperlink>
    </w:p>
    <w:p w14:paraId="2CB65C54" w14:textId="77777777" w:rsidR="005658EA" w:rsidRDefault="00D908C2" w:rsidP="005658EA">
      <w:pPr>
        <w:jc w:val="left"/>
      </w:pPr>
      <w:r w:rsidRPr="00CC2F87">
        <w:fldChar w:fldCharType="end"/>
      </w:r>
    </w:p>
    <w:p w14:paraId="1AE742AC" w14:textId="77777777" w:rsidR="005658EA" w:rsidRDefault="005658EA">
      <w:pPr>
        <w:spacing w:after="0" w:line="240" w:lineRule="auto"/>
        <w:jc w:val="left"/>
      </w:pPr>
      <w:r>
        <w:br w:type="page"/>
      </w:r>
    </w:p>
    <w:p w14:paraId="1F7684C5" w14:textId="6B00DB3A" w:rsidR="009431D4" w:rsidRDefault="009431D4" w:rsidP="005658EA">
      <w:pPr>
        <w:jc w:val="left"/>
        <w:rPr>
          <w:b/>
          <w:bCs/>
          <w:sz w:val="30"/>
          <w:szCs w:val="30"/>
        </w:rPr>
      </w:pPr>
      <w:r>
        <w:rPr>
          <w:b/>
          <w:bCs/>
          <w:sz w:val="30"/>
          <w:szCs w:val="30"/>
        </w:rPr>
        <w:lastRenderedPageBreak/>
        <w:t>ABBREVIATIONS</w:t>
      </w:r>
    </w:p>
    <w:p w14:paraId="29456EA5" w14:textId="77777777" w:rsidR="009C6E4D" w:rsidRDefault="009C6E4D">
      <w:pPr>
        <w:spacing w:after="0" w:line="240" w:lineRule="auto"/>
        <w:jc w:val="left"/>
        <w:rPr>
          <w:b/>
          <w:bCs/>
          <w:sz w:val="30"/>
          <w:szCs w:val="30"/>
        </w:rPr>
      </w:pPr>
    </w:p>
    <w:tbl>
      <w:tblPr>
        <w:tblStyle w:val="TableGrid"/>
        <w:tblW w:w="0" w:type="auto"/>
        <w:tblInd w:w="562" w:type="dxa"/>
        <w:tblBorders>
          <w:left w:val="none" w:sz="0" w:space="0" w:color="auto"/>
          <w:right w:val="none" w:sz="0" w:space="0" w:color="auto"/>
          <w:insideV w:val="none" w:sz="0" w:space="0" w:color="auto"/>
        </w:tblBorders>
        <w:tblLook w:val="04A0" w:firstRow="1" w:lastRow="0" w:firstColumn="1" w:lastColumn="0" w:noHBand="0" w:noVBand="1"/>
      </w:tblPr>
      <w:tblGrid>
        <w:gridCol w:w="2268"/>
        <w:gridCol w:w="6663"/>
      </w:tblGrid>
      <w:tr w:rsidR="009C6E4D" w:rsidRPr="00CC2F87" w14:paraId="4583EF51"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332CF9BE" w14:textId="37CBB729" w:rsidR="009C6E4D" w:rsidRDefault="009C6E4D" w:rsidP="009C6E4D">
            <w:pPr>
              <w:pStyle w:val="TableText"/>
              <w:spacing w:before="0" w:after="240" w:line="240" w:lineRule="auto"/>
            </w:pPr>
            <w:r>
              <w:t>AP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F75CE9B" w14:textId="4D0EFC59" w:rsidR="009C6E4D" w:rsidRDefault="009C6E4D" w:rsidP="009C6E4D">
            <w:pPr>
              <w:pStyle w:val="TableText"/>
              <w:spacing w:before="0" w:after="240" w:line="240" w:lineRule="auto"/>
            </w:pPr>
            <w:r>
              <w:t>Application Programming Interface</w:t>
            </w:r>
          </w:p>
        </w:tc>
      </w:tr>
      <w:tr w:rsidR="009C6E4D" w:rsidRPr="00CC2F87" w14:paraId="2875E503"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1DCA2A95" w14:textId="3B416C88" w:rsidR="009C6E4D" w:rsidRDefault="009C6E4D" w:rsidP="009C6E4D">
            <w:pPr>
              <w:pStyle w:val="TableText"/>
              <w:spacing w:before="0" w:after="240" w:line="240" w:lineRule="auto"/>
            </w:pPr>
            <w:r>
              <w:t>A-weighting</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FD06314" w14:textId="15A50A43" w:rsidR="009C6E4D" w:rsidRDefault="009C6E4D" w:rsidP="009C6E4D">
            <w:pPr>
              <w:pStyle w:val="TableText"/>
              <w:spacing w:before="0" w:after="240" w:line="240" w:lineRule="auto"/>
            </w:pPr>
            <w:r>
              <w:t>A method for modelling perceived loudness of sounds of different frequencies</w:t>
            </w:r>
          </w:p>
        </w:tc>
      </w:tr>
      <w:tr w:rsidR="00A1796D" w:rsidRPr="00CC2F87" w14:paraId="15C9EB2A"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4123E200" w14:textId="05501BAD" w:rsidR="00A1796D" w:rsidRDefault="00A1796D" w:rsidP="009C6E4D">
            <w:pPr>
              <w:pStyle w:val="TableText"/>
              <w:spacing w:before="0" w:after="240" w:line="240" w:lineRule="auto"/>
            </w:pPr>
            <w:r w:rsidRPr="00A1796D">
              <w:t>CNOSSOS-EU</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8A1E48E" w14:textId="0FCC7DE7" w:rsidR="00A1796D" w:rsidRDefault="00A1796D" w:rsidP="009C6E4D">
            <w:pPr>
              <w:pStyle w:val="TableText"/>
              <w:spacing w:before="0" w:after="240" w:line="240" w:lineRule="auto"/>
            </w:pPr>
            <w:r w:rsidRPr="00A1796D">
              <w:t>Common Noise Assessment Methods in Europe</w:t>
            </w:r>
            <w:r w:rsidR="00703CAE">
              <w:t xml:space="preserve"> (framework)</w:t>
            </w:r>
          </w:p>
        </w:tc>
      </w:tr>
      <w:tr w:rsidR="00F630D7" w:rsidRPr="00CC2F87" w14:paraId="25F33960"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2E3F4F67" w14:textId="0E285494" w:rsidR="00F630D7" w:rsidRPr="00A1796D" w:rsidRDefault="00F630D7" w:rsidP="009C6E4D">
            <w:pPr>
              <w:pStyle w:val="TableText"/>
              <w:spacing w:before="0" w:after="240" w:line="240" w:lineRule="auto"/>
            </w:pPr>
            <w:r>
              <w:t>dB(A)</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DD6010D" w14:textId="39134419" w:rsidR="00F630D7" w:rsidRPr="00A1796D" w:rsidRDefault="00F630D7" w:rsidP="009C6E4D">
            <w:pPr>
              <w:pStyle w:val="TableText"/>
              <w:spacing w:before="0" w:after="240" w:line="240" w:lineRule="auto"/>
            </w:pPr>
            <w:r>
              <w:t>A-weighted sound pressure level in decibels</w:t>
            </w:r>
          </w:p>
        </w:tc>
      </w:tr>
      <w:tr w:rsidR="00653C53" w:rsidRPr="00CC2F87" w14:paraId="671029F3"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6A3C33B9" w14:textId="17D4F0EA" w:rsidR="00653C53" w:rsidRDefault="00653C53" w:rsidP="009C6E4D">
            <w:pPr>
              <w:pStyle w:val="TableText"/>
              <w:spacing w:before="0" w:after="240" w:line="240" w:lineRule="auto"/>
            </w:pPr>
            <w:r>
              <w:t>EIF</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2991D92" w14:textId="261C775C" w:rsidR="00653C53" w:rsidRDefault="00653C53" w:rsidP="009C6E4D">
            <w:pPr>
              <w:pStyle w:val="TableText"/>
              <w:spacing w:before="0" w:after="240" w:line="240" w:lineRule="auto"/>
            </w:pPr>
            <w:r>
              <w:t>Environmental Impedance Function</w:t>
            </w:r>
          </w:p>
        </w:tc>
      </w:tr>
      <w:tr w:rsidR="009C6E4D" w:rsidRPr="00CC2F87" w14:paraId="693B3965"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1DC00585" w14:textId="63EA146B" w:rsidR="009C6E4D" w:rsidRPr="00CC2F87" w:rsidRDefault="009C6E4D" w:rsidP="009C6E4D">
            <w:pPr>
              <w:pStyle w:val="TableText"/>
              <w:spacing w:before="0" w:after="240" w:line="240" w:lineRule="auto"/>
            </w:pPr>
            <w:r>
              <w:t>ERR</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C0F7D00" w14:textId="40409925" w:rsidR="009C6E4D" w:rsidRPr="00CC2F87" w:rsidRDefault="009C6E4D" w:rsidP="009C6E4D">
            <w:pPr>
              <w:pStyle w:val="TableText"/>
              <w:spacing w:before="0" w:after="240" w:line="240" w:lineRule="auto"/>
            </w:pPr>
            <w:r>
              <w:t>Exposure-response Relationship</w:t>
            </w:r>
          </w:p>
        </w:tc>
      </w:tr>
      <w:tr w:rsidR="00B74CB2" w:rsidRPr="00CC2F87" w14:paraId="3911957D"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414A11BE" w14:textId="1B06CEB8" w:rsidR="00B74CB2" w:rsidRDefault="00B74CB2" w:rsidP="009C6E4D">
            <w:pPr>
              <w:pStyle w:val="TableText"/>
              <w:spacing w:before="0" w:after="240" w:line="240" w:lineRule="auto"/>
            </w:pPr>
            <w:r>
              <w:t>GeoJSO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1976BDB" w14:textId="5C9AB0F5" w:rsidR="00B74CB2" w:rsidRDefault="00B74CB2" w:rsidP="009C6E4D">
            <w:pPr>
              <w:pStyle w:val="TableText"/>
              <w:spacing w:before="0" w:after="240" w:line="240" w:lineRule="auto"/>
            </w:pPr>
            <w:r>
              <w:t>A geospatial adaptation of</w:t>
            </w:r>
            <w:r w:rsidR="00B36DDB">
              <w:t xml:space="preserve"> the</w:t>
            </w:r>
            <w:r>
              <w:t xml:space="preserve"> JSON format</w:t>
            </w:r>
          </w:p>
        </w:tc>
      </w:tr>
      <w:tr w:rsidR="009C6E4D" w:rsidRPr="00CC2F87" w14:paraId="0CD060BC"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015D413" w14:textId="5BC1D031" w:rsidR="009C6E4D" w:rsidRPr="00CC2F87" w:rsidRDefault="009C6E4D" w:rsidP="009C6E4D">
            <w:pPr>
              <w:pStyle w:val="TableText"/>
              <w:spacing w:before="0" w:after="240" w:line="240" w:lineRule="auto"/>
            </w:pPr>
            <w:r>
              <w:t>GI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3C330840" w14:textId="7EF1FDC6" w:rsidR="009C6E4D" w:rsidRPr="00CC2F87" w:rsidRDefault="009C6E4D" w:rsidP="009C6E4D">
            <w:pPr>
              <w:pStyle w:val="TableText"/>
              <w:spacing w:before="0" w:after="240" w:line="240" w:lineRule="auto"/>
            </w:pPr>
            <w:r>
              <w:t>Geographic Information System</w:t>
            </w:r>
          </w:p>
        </w:tc>
      </w:tr>
      <w:tr w:rsidR="00C251E3" w:rsidRPr="00CC2F87" w14:paraId="05BEE4F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0F0C1766" w14:textId="46A90412" w:rsidR="00C251E3" w:rsidRDefault="00C251E3" w:rsidP="009C6E4D">
            <w:pPr>
              <w:pStyle w:val="TableText"/>
              <w:spacing w:before="0" w:after="240" w:line="240" w:lineRule="auto"/>
            </w:pPr>
            <w:r>
              <w:t>GP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DEA6F5B" w14:textId="59FE9918" w:rsidR="00C251E3" w:rsidRDefault="00C251E3" w:rsidP="009C6E4D">
            <w:pPr>
              <w:pStyle w:val="TableText"/>
              <w:spacing w:before="0" w:after="240" w:line="240" w:lineRule="auto"/>
            </w:pPr>
            <w:r>
              <w:t>Global Positioning System</w:t>
            </w:r>
          </w:p>
        </w:tc>
      </w:tr>
      <w:tr w:rsidR="00BE68FF" w:rsidRPr="00CC2F87" w14:paraId="0FAE8DC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EF00262" w14:textId="34AE21BA" w:rsidR="00BE68FF" w:rsidRDefault="00BE68FF" w:rsidP="009C6E4D">
            <w:pPr>
              <w:pStyle w:val="TableText"/>
              <w:spacing w:before="0" w:after="240" w:line="240" w:lineRule="auto"/>
            </w:pPr>
            <w:r>
              <w:t>HOPE</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898241F" w14:textId="05712F88" w:rsidR="00BE68FF" w:rsidRDefault="00BE68FF" w:rsidP="009C6E4D">
            <w:pPr>
              <w:pStyle w:val="TableText"/>
              <w:spacing w:before="0" w:after="240" w:line="240" w:lineRule="auto"/>
            </w:pPr>
            <w:r>
              <w:t>Healthy Outdoor Premises for Everyone (EU project)</w:t>
            </w:r>
          </w:p>
        </w:tc>
      </w:tr>
      <w:tr w:rsidR="005F13FC" w:rsidRPr="00CC2F87" w14:paraId="17557BAC"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186A7A3" w14:textId="3649C3B7" w:rsidR="005F13FC" w:rsidRDefault="005F13FC" w:rsidP="009C6E4D">
            <w:pPr>
              <w:pStyle w:val="TableText"/>
              <w:spacing w:before="0" w:after="240" w:line="240" w:lineRule="auto"/>
            </w:pPr>
            <w:r>
              <w:t>HR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5DA0098" w14:textId="45FA6738" w:rsidR="005F13FC" w:rsidRDefault="005F13FC" w:rsidP="009C6E4D">
            <w:pPr>
              <w:pStyle w:val="TableText"/>
              <w:spacing w:before="0" w:after="240" w:line="240" w:lineRule="auto"/>
            </w:pPr>
            <w:r>
              <w:t>Helsinki Region Transport (HSL)</w:t>
            </w:r>
          </w:p>
        </w:tc>
      </w:tr>
      <w:tr w:rsidR="002057C1" w:rsidRPr="00CC2F87" w14:paraId="3CC0378A"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8DFA489" w14:textId="67F3174F" w:rsidR="002057C1" w:rsidRDefault="002057C1" w:rsidP="009C6E4D">
            <w:pPr>
              <w:pStyle w:val="TableText"/>
              <w:spacing w:before="0" w:after="240" w:line="240" w:lineRule="auto"/>
            </w:pPr>
            <w:r>
              <w:t>HTML</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6B805B7" w14:textId="5CB3AF4E" w:rsidR="002057C1" w:rsidRDefault="002057C1" w:rsidP="009C6E4D">
            <w:pPr>
              <w:pStyle w:val="TableText"/>
              <w:spacing w:before="0" w:after="240" w:line="240" w:lineRule="auto"/>
            </w:pPr>
            <w:r>
              <w:t>Hypertext Markup Language</w:t>
            </w:r>
          </w:p>
        </w:tc>
      </w:tr>
      <w:tr w:rsidR="007D31F4" w:rsidRPr="00CC2F87" w14:paraId="75014D3B"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FD3926D" w14:textId="75BA7C18" w:rsidR="007D31F4" w:rsidRDefault="007D31F4" w:rsidP="009C6E4D">
            <w:pPr>
              <w:pStyle w:val="TableText"/>
              <w:spacing w:before="0" w:after="240" w:line="240" w:lineRule="auto"/>
            </w:pPr>
            <w:r>
              <w:t>J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2A52820" w14:textId="5E2998C7" w:rsidR="007D31F4" w:rsidRPr="00037912" w:rsidRDefault="007D31F4" w:rsidP="009C6E4D">
            <w:pPr>
              <w:pStyle w:val="TableText"/>
              <w:spacing w:before="0" w:after="240" w:line="240" w:lineRule="auto"/>
            </w:pPr>
            <w:r>
              <w:t>JavaScript (programming language)</w:t>
            </w:r>
          </w:p>
        </w:tc>
      </w:tr>
      <w:tr w:rsidR="00037912" w:rsidRPr="00CC2F87" w14:paraId="65225F8E"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8F28369" w14:textId="54C30660" w:rsidR="00037912" w:rsidRDefault="00037912" w:rsidP="009C6E4D">
            <w:pPr>
              <w:pStyle w:val="TableText"/>
              <w:spacing w:before="0" w:after="240" w:line="240" w:lineRule="auto"/>
            </w:pPr>
            <w:r>
              <w:t>JSO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3AA849C2" w14:textId="53E71D76" w:rsidR="00037912" w:rsidRDefault="00037912" w:rsidP="009C6E4D">
            <w:pPr>
              <w:pStyle w:val="TableText"/>
              <w:spacing w:before="0" w:after="240" w:line="240" w:lineRule="auto"/>
            </w:pPr>
            <w:r w:rsidRPr="00037912">
              <w:t>JavaScript Object Notation</w:t>
            </w:r>
            <w:r w:rsidR="00B74CB2">
              <w:t xml:space="preserve"> format</w:t>
            </w:r>
          </w:p>
        </w:tc>
      </w:tr>
      <w:tr w:rsidR="00A1796D" w:rsidRPr="00CC2F87" w14:paraId="711621F3"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8837138" w14:textId="4AF56AF3" w:rsidR="00A1796D" w:rsidRPr="00A1796D" w:rsidRDefault="00A1796D" w:rsidP="009C6E4D">
            <w:pPr>
              <w:pStyle w:val="TableText"/>
              <w:spacing w:before="0" w:after="240" w:line="240" w:lineRule="auto"/>
              <w:rPr>
                <w:vertAlign w:val="subscript"/>
              </w:rPr>
            </w:pPr>
            <w:r w:rsidRPr="00A1796D">
              <w:t>L</w:t>
            </w:r>
            <w:r>
              <w:rPr>
                <w:vertAlign w:val="subscript"/>
              </w:rPr>
              <w:t>Aeq</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59B4796" w14:textId="32A899CB" w:rsidR="00A1796D" w:rsidRDefault="00A1796D" w:rsidP="009C6E4D">
            <w:pPr>
              <w:pStyle w:val="TableText"/>
              <w:spacing w:before="0" w:after="240" w:line="240" w:lineRule="auto"/>
            </w:pPr>
            <w:r>
              <w:t xml:space="preserve">A-weighted </w:t>
            </w:r>
            <w:r w:rsidRPr="00A1796D">
              <w:t>Equivalent Continuous Sound Pressure Level</w:t>
            </w:r>
          </w:p>
        </w:tc>
      </w:tr>
      <w:tr w:rsidR="00220D7C" w:rsidRPr="00CC2F87" w14:paraId="0BD74E0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5EA39DF" w14:textId="3BA786B6" w:rsidR="00220D7C" w:rsidRDefault="00220D7C" w:rsidP="009C6E4D">
            <w:pPr>
              <w:pStyle w:val="TableText"/>
              <w:spacing w:before="0" w:after="240" w:line="240" w:lineRule="auto"/>
            </w:pPr>
            <w:r>
              <w:t>LCP</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5BAD703" w14:textId="6CF38EF0" w:rsidR="00220D7C" w:rsidRPr="00037912" w:rsidRDefault="00220D7C" w:rsidP="009C6E4D">
            <w:pPr>
              <w:pStyle w:val="TableText"/>
              <w:spacing w:before="0" w:after="240" w:line="240" w:lineRule="auto"/>
            </w:pPr>
            <w:r>
              <w:t>Least Cost Path</w:t>
            </w:r>
          </w:p>
        </w:tc>
      </w:tr>
      <w:tr w:rsidR="00125F1A" w:rsidRPr="00CC2F87" w14:paraId="4043B837"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6AA4147" w14:textId="5C4E4B0D" w:rsidR="00125F1A" w:rsidRPr="00125F1A" w:rsidRDefault="00125F1A" w:rsidP="009C6E4D">
            <w:pPr>
              <w:pStyle w:val="TableText"/>
              <w:spacing w:before="0" w:after="240" w:line="240" w:lineRule="auto"/>
              <w:rPr>
                <w:vertAlign w:val="subscript"/>
              </w:rPr>
            </w:pPr>
            <w:r>
              <w:t>L</w:t>
            </w:r>
            <w:r>
              <w:rPr>
                <w:vertAlign w:val="subscript"/>
              </w:rPr>
              <w:t>de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C9737C8" w14:textId="79D1C185" w:rsidR="00125F1A" w:rsidRDefault="00125F1A" w:rsidP="009C6E4D">
            <w:pPr>
              <w:pStyle w:val="TableText"/>
              <w:spacing w:before="0" w:after="240" w:line="240" w:lineRule="auto"/>
            </w:pPr>
            <w:r w:rsidRPr="00125F1A">
              <w:t>Day Evening Night Sound Level</w:t>
            </w:r>
          </w:p>
        </w:tc>
      </w:tr>
      <w:tr w:rsidR="009C6E4D" w:rsidRPr="00CC2F87" w14:paraId="5D570A2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311BD74D" w14:textId="4E46E41B" w:rsidR="009C6E4D" w:rsidRPr="00CC2F87" w:rsidRDefault="009C6E4D" w:rsidP="009C6E4D">
            <w:pPr>
              <w:pStyle w:val="TableText"/>
              <w:spacing w:before="0" w:after="240" w:line="240" w:lineRule="auto"/>
            </w:pPr>
            <w:r>
              <w:t>OD</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64B2F02" w14:textId="55EB2F14" w:rsidR="009C6E4D" w:rsidRPr="00CC2F87" w:rsidRDefault="009C6E4D" w:rsidP="009C6E4D">
            <w:pPr>
              <w:pStyle w:val="TableText"/>
              <w:spacing w:before="0" w:after="240" w:line="240" w:lineRule="auto"/>
            </w:pPr>
            <w:r>
              <w:t>Origin-Destination</w:t>
            </w:r>
          </w:p>
        </w:tc>
      </w:tr>
      <w:tr w:rsidR="00653C53" w:rsidRPr="00CC2F87" w14:paraId="3F0BBC8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54B5EC5" w14:textId="75D258A7" w:rsidR="00653C53" w:rsidRDefault="00653C53" w:rsidP="009C6E4D">
            <w:pPr>
              <w:pStyle w:val="TableText"/>
              <w:spacing w:before="0" w:after="240" w:line="240" w:lineRule="auto"/>
            </w:pPr>
            <w:r>
              <w:t>OSM</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77F7081" w14:textId="436B9CA7" w:rsidR="00653C53" w:rsidRDefault="00653C53" w:rsidP="009C6E4D">
            <w:pPr>
              <w:pStyle w:val="TableText"/>
              <w:spacing w:before="0" w:after="240" w:line="240" w:lineRule="auto"/>
            </w:pPr>
            <w:r>
              <w:t>OpenStreetMap</w:t>
            </w:r>
          </w:p>
        </w:tc>
      </w:tr>
      <w:tr w:rsidR="005F13FC" w:rsidRPr="00CC2F87" w14:paraId="5DF54FD1"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79D980B" w14:textId="5AA85552" w:rsidR="005F13FC" w:rsidRDefault="005F13FC" w:rsidP="009C6E4D">
            <w:pPr>
              <w:pStyle w:val="TableText"/>
              <w:spacing w:before="0" w:after="240" w:line="240" w:lineRule="auto"/>
            </w:pPr>
            <w:r>
              <w:t>P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3DE9B37" w14:textId="20F0790A" w:rsidR="005F13FC" w:rsidRDefault="005F13FC" w:rsidP="009C6E4D">
            <w:pPr>
              <w:pStyle w:val="TableText"/>
              <w:spacing w:before="0" w:after="240" w:line="240" w:lineRule="auto"/>
            </w:pPr>
            <w:r>
              <w:t>Public Transport</w:t>
            </w:r>
          </w:p>
        </w:tc>
      </w:tr>
      <w:tr w:rsidR="008E7B36" w:rsidRPr="00CC2F87" w14:paraId="39A9464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F3B1830" w14:textId="3A7F0DA7" w:rsidR="008E7B36" w:rsidRDefault="008E7B36" w:rsidP="009C6E4D">
            <w:pPr>
              <w:pStyle w:val="TableText"/>
              <w:spacing w:before="0" w:after="240" w:line="240" w:lineRule="auto"/>
            </w:pPr>
            <w:r>
              <w:t>RES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91BC6DF" w14:textId="64691259" w:rsidR="008E7B36" w:rsidRDefault="008E7B36" w:rsidP="009C6E4D">
            <w:pPr>
              <w:pStyle w:val="TableText"/>
              <w:spacing w:before="0" w:after="240" w:line="240" w:lineRule="auto"/>
            </w:pPr>
            <w:r>
              <w:t>R</w:t>
            </w:r>
            <w:r w:rsidRPr="008E7B36">
              <w:t xml:space="preserve">epresentational </w:t>
            </w:r>
            <w:r>
              <w:t>S</w:t>
            </w:r>
            <w:r w:rsidRPr="008E7B36">
              <w:t xml:space="preserve">tate </w:t>
            </w:r>
            <w:r>
              <w:t>T</w:t>
            </w:r>
            <w:r w:rsidRPr="008E7B36">
              <w:t>ransfer</w:t>
            </w:r>
          </w:p>
        </w:tc>
      </w:tr>
      <w:tr w:rsidR="00FB5648" w:rsidRPr="00CC2F87" w14:paraId="6B7A0950"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CA2F02C" w14:textId="30D8A6DD" w:rsidR="00FB5648" w:rsidRDefault="00FB5648" w:rsidP="009C6E4D">
            <w:pPr>
              <w:pStyle w:val="TableText"/>
              <w:spacing w:before="0" w:after="240" w:line="240" w:lineRule="auto"/>
            </w:pPr>
            <w:r>
              <w:t>RESTful AP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1E4A425" w14:textId="215B5463" w:rsidR="00FB5648" w:rsidRDefault="00FB5648" w:rsidP="009C6E4D">
            <w:pPr>
              <w:pStyle w:val="TableText"/>
              <w:spacing w:before="0" w:after="240" w:line="240" w:lineRule="auto"/>
            </w:pPr>
            <w:r>
              <w:t>See REST &amp; API</w:t>
            </w:r>
          </w:p>
        </w:tc>
      </w:tr>
      <w:tr w:rsidR="00C372A6" w:rsidRPr="00CC2F87" w14:paraId="7D720CB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37F2BF00" w14:textId="61D43EEC" w:rsidR="00C372A6" w:rsidRDefault="00C372A6" w:rsidP="009C6E4D">
            <w:pPr>
              <w:pStyle w:val="TableText"/>
              <w:spacing w:before="0" w:after="240" w:line="240" w:lineRule="auto"/>
            </w:pPr>
            <w:r>
              <w:t>SPA</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6964215" w14:textId="0EB99DB9" w:rsidR="00C372A6" w:rsidRDefault="00C372A6" w:rsidP="009C6E4D">
            <w:pPr>
              <w:pStyle w:val="TableText"/>
              <w:spacing w:before="0" w:after="240" w:line="240" w:lineRule="auto"/>
            </w:pPr>
            <w:r>
              <w:t>Single</w:t>
            </w:r>
            <w:r w:rsidR="006E1E52">
              <w:t>-p</w:t>
            </w:r>
            <w:r>
              <w:t>age (web) Application</w:t>
            </w:r>
          </w:p>
        </w:tc>
      </w:tr>
      <w:tr w:rsidR="00A1796D" w:rsidRPr="00CC2F87" w14:paraId="4BC00FF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2F432DC" w14:textId="5CC9B92C" w:rsidR="00A1796D" w:rsidRDefault="00A1796D" w:rsidP="009C6E4D">
            <w:pPr>
              <w:pStyle w:val="TableText"/>
              <w:spacing w:before="0" w:after="240" w:line="240" w:lineRule="auto"/>
            </w:pPr>
            <w:r>
              <w:t>SPL</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D4FDC38" w14:textId="081C91E3" w:rsidR="00A1796D" w:rsidRDefault="00A1796D" w:rsidP="009C6E4D">
            <w:pPr>
              <w:pStyle w:val="TableText"/>
              <w:spacing w:before="0" w:after="240" w:line="240" w:lineRule="auto"/>
            </w:pPr>
            <w:r>
              <w:t>Sound Pressure Level</w:t>
            </w:r>
          </w:p>
        </w:tc>
      </w:tr>
      <w:tr w:rsidR="00037912" w:rsidRPr="00CC2F87" w14:paraId="10E9C1A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93CFDBF" w14:textId="5F50A365" w:rsidR="00037912" w:rsidRDefault="00037912" w:rsidP="009C6E4D">
            <w:pPr>
              <w:pStyle w:val="TableText"/>
              <w:spacing w:before="0" w:after="240" w:line="240" w:lineRule="auto"/>
            </w:pPr>
            <w:r>
              <w:t>U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3DF8477" w14:textId="6F6B85B0" w:rsidR="00037912" w:rsidRDefault="00037912" w:rsidP="009C6E4D">
            <w:pPr>
              <w:pStyle w:val="TableText"/>
              <w:spacing w:before="0" w:after="240" w:line="240" w:lineRule="auto"/>
            </w:pPr>
            <w:r>
              <w:t>User Interface</w:t>
            </w:r>
          </w:p>
        </w:tc>
      </w:tr>
      <w:tr w:rsidR="00CA2F25" w:rsidRPr="00CC2F87" w14:paraId="5B621FB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DF691DF" w14:textId="6725FED8" w:rsidR="00CA2F25" w:rsidRDefault="00CA2F25" w:rsidP="009C6E4D">
            <w:pPr>
              <w:pStyle w:val="TableText"/>
              <w:spacing w:before="0" w:after="240" w:line="240" w:lineRule="auto"/>
            </w:pPr>
            <w:r w:rsidRPr="00CA2F25">
              <w:t>WGS84</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7470A47" w14:textId="76E618FC" w:rsidR="00CA2F25" w:rsidRDefault="00CA2F25" w:rsidP="009C6E4D">
            <w:pPr>
              <w:pStyle w:val="TableText"/>
              <w:spacing w:before="0" w:after="240" w:line="240" w:lineRule="auto"/>
            </w:pPr>
            <w:r>
              <w:t>World Geodetic System</w:t>
            </w:r>
          </w:p>
        </w:tc>
      </w:tr>
    </w:tbl>
    <w:p w14:paraId="7B462920" w14:textId="4DA4A9C9" w:rsidR="00467178" w:rsidRDefault="00467178" w:rsidP="00141A60">
      <w:pPr>
        <w:spacing w:after="0" w:line="240" w:lineRule="auto"/>
        <w:jc w:val="left"/>
        <w:rPr>
          <w:rFonts w:eastAsiaTheme="majorEastAsia" w:cs="Times New Roman (Headings CS)"/>
          <w:color w:val="000000" w:themeColor="text1"/>
          <w:spacing w:val="10"/>
          <w:sz w:val="30"/>
          <w:szCs w:val="32"/>
        </w:rPr>
        <w:sectPr w:rsidR="00467178" w:rsidSect="00C823CC">
          <w:footerReference w:type="even" r:id="rId10"/>
          <w:footerReference w:type="default" r:id="rId11"/>
          <w:pgSz w:w="11900" w:h="16840"/>
          <w:pgMar w:top="1417" w:right="1134" w:bottom="1417" w:left="1134" w:header="708" w:footer="708" w:gutter="0"/>
          <w:pgNumType w:start="1"/>
          <w:cols w:space="708"/>
          <w:titlePg/>
          <w:docGrid w:linePitch="360"/>
        </w:sectPr>
      </w:pPr>
    </w:p>
    <w:p w14:paraId="5B60F8B4" w14:textId="0E99E677" w:rsidR="00031198" w:rsidRPr="00CC2F87" w:rsidRDefault="004C51E8" w:rsidP="00467178">
      <w:pPr>
        <w:pStyle w:val="Heading1"/>
      </w:pPr>
      <w:bookmarkStart w:id="0" w:name="_Toc38538731"/>
      <w:r>
        <w:lastRenderedPageBreak/>
        <w:t>INTRODUCTION</w:t>
      </w:r>
      <w:bookmarkEnd w:id="0"/>
    </w:p>
    <w:p w14:paraId="1CAC0CF4" w14:textId="1FA4C7AE" w:rsidR="00C70089" w:rsidRPr="00CC2F87" w:rsidRDefault="00EA31EB" w:rsidP="00C70089">
      <w:r>
        <w:t>A</w:t>
      </w:r>
      <w:r w:rsidR="00C70089" w:rsidRPr="00CC2F87">
        <w:t xml:space="preserve">ctive transport modes are getting increasing attention among policy makers and urban planners. The term active transport </w:t>
      </w:r>
      <w:r w:rsidR="00B97E3B">
        <w:t xml:space="preserve">usually refers </w:t>
      </w:r>
      <w:r w:rsidR="00C70089" w:rsidRPr="00CC2F87">
        <w:t>to walking and cycling</w:t>
      </w:r>
      <w:r w:rsidR="00A245FE">
        <w:t xml:space="preserve"> </w:t>
      </w:r>
      <w:r w:rsidR="00C70089" w:rsidRPr="00CC2F87">
        <w:t xml:space="preserve">but also </w:t>
      </w:r>
      <w:r w:rsidR="004D6C1D">
        <w:t xml:space="preserve">to </w:t>
      </w:r>
      <w:r w:rsidR="00C70089" w:rsidRPr="00CC2F87">
        <w:t xml:space="preserve">other active transport modes such as E-scooters and even city rowboats </w:t>
      </w:r>
      <w:r w:rsidR="00260ACA">
        <w:t xml:space="preserve">that </w:t>
      </w:r>
      <w:r w:rsidR="00C70089" w:rsidRPr="00CC2F87">
        <w:t xml:space="preserve">are emerging in urban context. Undoubtedly, walking </w:t>
      </w:r>
      <w:r w:rsidR="00777BE5">
        <w:t xml:space="preserve">has remained </w:t>
      </w:r>
      <w:r w:rsidR="00C70089" w:rsidRPr="00CC2F87">
        <w:t>the most popular mode of active transport since it doesn’t require any accessories and</w:t>
      </w:r>
      <w:r w:rsidR="008011B5">
        <w:t xml:space="preserve"> it</w:t>
      </w:r>
      <w:r w:rsidR="00C70089" w:rsidRPr="00CC2F87">
        <w:t xml:space="preserve"> is essential part of all itineraries made by public transport.</w:t>
      </w:r>
      <w:r w:rsidR="00FE7CA3">
        <w:t xml:space="preserve"> </w:t>
      </w:r>
    </w:p>
    <w:p w14:paraId="0F799F38" w14:textId="3FCE3DDC" w:rsidR="00C70089" w:rsidRPr="00CC2F87" w:rsidRDefault="00E043D1" w:rsidP="00C70089">
      <w:r>
        <w:t>S</w:t>
      </w:r>
      <w:r w:rsidR="006D7E3D">
        <w:t>ignificant health</w:t>
      </w:r>
      <w:r w:rsidR="0042656A">
        <w:t xml:space="preserve">, societal </w:t>
      </w:r>
      <w:r w:rsidR="006D7E3D">
        <w:t xml:space="preserve">and environmental benefits have been </w:t>
      </w:r>
      <w:r>
        <w:t xml:space="preserve">anticipated and </w:t>
      </w:r>
      <w:r w:rsidR="006D7E3D">
        <w:t xml:space="preserve">identified from shift to active </w:t>
      </w:r>
      <w:r w:rsidR="00C70089" w:rsidRPr="00CC2F87">
        <w:t xml:space="preserve">transport modes </w:t>
      </w:r>
      <w:r w:rsidR="006D7E3D">
        <w:t xml:space="preserve">from </w:t>
      </w:r>
      <w:r w:rsidR="00C578BB">
        <w:t xml:space="preserve">using private </w:t>
      </w:r>
      <w:r w:rsidR="006D7E3D">
        <w:t xml:space="preserve">cars </w:t>
      </w:r>
      <w:r w:rsidR="006D7E3D" w:rsidRPr="00CC2F87">
        <w:fldChar w:fldCharType="begin"/>
      </w:r>
      <w:r w:rsidR="006D7E3D">
        <w:instrText xml:space="preserve"> ADDIN ZOTERO_ITEM CSL_CITATION {"citationID":"sf0bYyc6","properties":{"formattedCitation":"(Pucher &amp; Buehler, 2010; Rabl &amp; de Nazelle, 2012)","plainCitation":"(Pucher &amp; Buehler, 2010; Rabl &amp; de Nazelle, 2012)","noteIndex":0},"citationItems":[{"id":485,"uris":["http://zotero.org/users/5467145/items/DYEATHCJ"],"uri":["http://zotero.org/users/5467145/items/DYEATHCJ"],"itemData":{"id":485,"type":"article-journal","container-title":"Built Environment","issue":"4","page":"391–414","source":"Google Scholar","title":"Walking and cycling for healthy cities","volume":"36","author":[{"family":"Pucher","given":"John"},{"family":"Buehler","given":"Ralph"}],"issued":{"date-parts":[["2010"]]}}},{"id":870,"uris":["http://zotero.org/users/5467145/items/LQZW2PQZ"],"uri":["http://zotero.org/users/5467145/items/LQZW2PQZ"],"itemData":{"id":870,"type":"article-journal","abstract":"There is a growing awareness that significant benefits for our health and environment could be achieved by reducing our use of cars and shifting instead to active transport, i.e. walking and bicycling. The present article presents an estimate of the health impacts due to a shift from car to bicycling or walking, by evaluating four effects: the change in exposure to ambient air pollution for the individuals who change their transportation mode, their health benefit, the health benefit for the general population due to reduced pollution and the risk of accidents. We consider only mortality in detail, but at the end of the paper we also cite costs for other impacts, especially noise and congestion. For the dispersion of air pollution from cars we use results of the Transport phase of the ExternE project series and derive general results that can be applied in different regions. We calculate the health benefits of bicycling and walking based on the most recent review by the World Health Organization. For a driver who switches to bicycling for a commute of 5km (one way) 5 days/week 46 weeks/yr the health benefit from the physical activity is worth about 1300€/yr, and in a large city (&gt;500,000) the value of the associated reduction of air pollution is on the order of 30€/yr. For the individual who makes the switch, the change in air pollution exposure and dose implies a loss of about 20€/yr under our standard scenario but that is highly variable with details of the trajectories and could even have the opposite sign. The results for walking are similar. The increased accident risk for bicyclists is extremely dependent on the local context; data for Paris and Amsterdam imply that the loss due to fatal accidents is at least an order of magnitude smaller than the health benefit of the physical activity. An analysis of the uncertainties shows that the general conclusion about the order of magnitude of these effects is robust. The results can be used for cost-benefit analysis of programs or projects to increase active transport, provided one can estimate the number of individuals who make a mode shift.","container-title":"Transport Policy","DOI":"10.1016/j.tranpol.2011.09.008","ISSN":"0967-070X","issue":"1","journalAbbreviation":"Transport Policy","language":"en","page":"121-131","source":"ScienceDirect","title":"Benefits of shift from car to active transport","volume":"19","author":[{"family":"Rabl","given":"Ari"},{"family":"Nazelle","given":"Audrey","non-dropping-particle":"de"}],"issued":{"date-parts":[["2012",1,1]]}}}],"schema":"https://github.com/citation-style-language/schema/raw/master/csl-citation.json"} </w:instrText>
      </w:r>
      <w:r w:rsidR="006D7E3D" w:rsidRPr="00CC2F87">
        <w:fldChar w:fldCharType="separate"/>
      </w:r>
      <w:r w:rsidR="006D7E3D">
        <w:t>(Pucher &amp; Buehler, 2010; Rabl &amp; de Nazelle, 2012)</w:t>
      </w:r>
      <w:r w:rsidR="006D7E3D" w:rsidRPr="00CC2F87">
        <w:fldChar w:fldCharType="end"/>
      </w:r>
      <w:r w:rsidR="00C76689">
        <w:t>;</w:t>
      </w:r>
      <w:r>
        <w:t xml:space="preserve"> increasing popularity of active transport modes can reduce traffic related pollution and </w:t>
      </w:r>
      <w:r w:rsidR="00833DEA">
        <w:t>support</w:t>
      </w:r>
      <w:r>
        <w:t xml:space="preserve"> better health</w:t>
      </w:r>
      <w:r w:rsidR="00833DEA">
        <w:t xml:space="preserve"> for individuals</w:t>
      </w:r>
      <w:r>
        <w:t xml:space="preserve"> due to </w:t>
      </w:r>
      <w:r w:rsidR="00ED2E5A">
        <w:t xml:space="preserve">the </w:t>
      </w:r>
      <w:r>
        <w:t>physical activity</w:t>
      </w:r>
      <w:r w:rsidR="00C70089" w:rsidRPr="00CC2F87">
        <w:t xml:space="preserve">. </w:t>
      </w:r>
      <w:r w:rsidR="00B010DF">
        <w:t>Thus</w:t>
      </w:r>
      <w:r w:rsidR="00C70089" w:rsidRPr="00CC2F87">
        <w:t xml:space="preserve">, cities often have a strong willingness to facilitate </w:t>
      </w:r>
      <w:r w:rsidR="00FC4CD8">
        <w:t xml:space="preserve">and promote </w:t>
      </w:r>
      <w:r w:rsidR="00C70089" w:rsidRPr="00CC2F87">
        <w:t xml:space="preserve">active transport modes for urban mobility. In encouraging people to </w:t>
      </w:r>
      <w:r w:rsidR="00010BCC">
        <w:t>choose active transport modes</w:t>
      </w:r>
      <w:r w:rsidR="00C70089" w:rsidRPr="00CC2F87">
        <w:t xml:space="preserve">, it is essential for the cities to provide sufficient infrastructure and </w:t>
      </w:r>
      <w:r w:rsidR="007B27BD">
        <w:t>suitable</w:t>
      </w:r>
      <w:r w:rsidR="00C70089" w:rsidRPr="00CC2F87">
        <w:t xml:space="preserve"> environments to make </w:t>
      </w:r>
      <w:r w:rsidR="006B1E62">
        <w:t xml:space="preserve">waling and cycling </w:t>
      </w:r>
      <w:r w:rsidR="00010BCC">
        <w:t>practical and pleasant</w:t>
      </w:r>
      <w:r w:rsidR="00C70089" w:rsidRPr="00CC2F87">
        <w:t xml:space="preserve">. </w:t>
      </w:r>
    </w:p>
    <w:p w14:paraId="47DDF21F" w14:textId="3B0F90AE" w:rsidR="00C70089" w:rsidRPr="00CC2F87" w:rsidRDefault="00C70089" w:rsidP="00C70089">
      <w:r w:rsidRPr="00CC2F87">
        <w:t xml:space="preserve">Multiple factors affect the ease with which active transport is applicable in different urban environments. While infrastructure for cycling is predominantly defined by the more or less exclusive network of cycleways and bike lanes, the one for walking (footpaths, sidewalks etc.), in the other hand, is denser and more evenly distributed. However, not only the physical properties of </w:t>
      </w:r>
      <w:r w:rsidR="00E86398">
        <w:t xml:space="preserve">street </w:t>
      </w:r>
      <w:r w:rsidRPr="00CC2F87">
        <w:t>network</w:t>
      </w:r>
      <w:r w:rsidR="00887DD4">
        <w:t>s</w:t>
      </w:r>
      <w:r w:rsidRPr="00CC2F87">
        <w:t xml:space="preserve"> define </w:t>
      </w:r>
      <w:r w:rsidR="00887DD4">
        <w:t xml:space="preserve">their </w:t>
      </w:r>
      <w:r w:rsidRPr="00CC2F87">
        <w:t xml:space="preserve">applicability and desirability </w:t>
      </w:r>
      <w:r w:rsidR="00887DD4">
        <w:t xml:space="preserve">for active transport modes </w:t>
      </w:r>
      <w:r w:rsidRPr="00CC2F87">
        <w:t>(</w:t>
      </w:r>
      <w:r w:rsidR="00887DD4">
        <w:t xml:space="preserve">i.e. </w:t>
      </w:r>
      <w:r w:rsidRPr="00CC2F87">
        <w:t>walkability</w:t>
      </w:r>
      <w:r w:rsidR="00A316DD">
        <w:t xml:space="preserve"> or bikeability</w:t>
      </w:r>
      <w:r w:rsidRPr="00CC2F87">
        <w:t xml:space="preserve">), but also multiple </w:t>
      </w:r>
      <w:r w:rsidR="00EE619D">
        <w:t xml:space="preserve">more </w:t>
      </w:r>
      <w:r w:rsidR="003D72F1">
        <w:t>ambiguous</w:t>
      </w:r>
      <w:r w:rsidR="00EE619D">
        <w:t xml:space="preserve"> </w:t>
      </w:r>
      <w:r w:rsidRPr="00CC2F87">
        <w:t>factors need to be considered</w:t>
      </w:r>
      <w:r w:rsidR="007B49C8" w:rsidRPr="00CC2F87">
        <w:t xml:space="preserve"> </w:t>
      </w:r>
      <w:r w:rsidR="007B49C8" w:rsidRPr="00CC2F87">
        <w:fldChar w:fldCharType="begin"/>
      </w:r>
      <w:r w:rsidR="00F9754F">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container-title":"Journal of the Urban &amp; Regional Information Systems Association","issue":"2","source":"Google Scholar","title":"Walkability: A Review of Existing Pedestrian Indices.","title-short":"Walkability","volume":"23","author":[{"family":"Maghelal","given":"Praveen K."},{"family":"Capp","given":"Cara Jean"}],"issued":{"date-parts":[["2011"]]}}}],"schema":"https://github.com/citation-style-language/schema/raw/master/csl-citation.json"} </w:instrText>
      </w:r>
      <w:r w:rsidR="007B49C8" w:rsidRPr="00CC2F87">
        <w:fldChar w:fldCharType="separate"/>
      </w:r>
      <w:r w:rsidR="006A505B" w:rsidRPr="00CC2F87">
        <w:t>(Maghelal &amp; Capp, 2011)</w:t>
      </w:r>
      <w:r w:rsidR="007B49C8" w:rsidRPr="00CC2F87">
        <w:fldChar w:fldCharType="end"/>
      </w:r>
      <w:r w:rsidRPr="00CC2F87">
        <w:t xml:space="preserve">. These include variables such as safety, </w:t>
      </w:r>
      <w:r w:rsidR="00887DD4">
        <w:t xml:space="preserve">presence and types </w:t>
      </w:r>
      <w:r w:rsidRPr="00CC2F87">
        <w:t>building</w:t>
      </w:r>
      <w:r w:rsidR="00887DD4">
        <w:t>s</w:t>
      </w:r>
      <w:r w:rsidRPr="00CC2F87">
        <w:t xml:space="preserve">, openness of spaces, proximity to opportunities, </w:t>
      </w:r>
      <w:r w:rsidR="00EB7D6C">
        <w:t xml:space="preserve">quietness, </w:t>
      </w:r>
      <w:r w:rsidRPr="00CC2F87">
        <w:t xml:space="preserve">air quality and green </w:t>
      </w:r>
      <w:r w:rsidR="00EB7D6C">
        <w:t>spaces</w:t>
      </w:r>
      <w:r w:rsidR="00B816AB">
        <w:t xml:space="preserve"> – all perceived differently by different individuals</w:t>
      </w:r>
      <w:r w:rsidRPr="00CC2F87">
        <w:t xml:space="preserve">. </w:t>
      </w:r>
    </w:p>
    <w:p w14:paraId="289E73BE" w14:textId="5084B094" w:rsidR="00C70089" w:rsidRPr="00CC2F87" w:rsidRDefault="00C70089" w:rsidP="00C70089">
      <w:r w:rsidRPr="00CC2F87">
        <w:t>Many of the factors limiting walkability</w:t>
      </w:r>
      <w:r w:rsidR="00751A56">
        <w:t>,</w:t>
      </w:r>
      <w:r w:rsidRPr="00CC2F87">
        <w:t xml:space="preserve"> </w:t>
      </w:r>
      <w:r w:rsidR="00751A56">
        <w:t>or</w:t>
      </w:r>
      <w:r w:rsidRPr="00CC2F87">
        <w:t xml:space="preserve"> </w:t>
      </w:r>
      <w:r w:rsidR="00F92DFB">
        <w:t xml:space="preserve">the </w:t>
      </w:r>
      <w:r w:rsidR="00E949C1">
        <w:t>convenience</w:t>
      </w:r>
      <w:r w:rsidR="00B20366" w:rsidRPr="00B20366">
        <w:t xml:space="preserve"> </w:t>
      </w:r>
      <w:r w:rsidR="00B20366">
        <w:t xml:space="preserve">of </w:t>
      </w:r>
      <w:r w:rsidRPr="00CC2F87">
        <w:t xml:space="preserve">active transport modes </w:t>
      </w:r>
      <w:r w:rsidR="00751A56">
        <w:t xml:space="preserve">in general, </w:t>
      </w:r>
      <w:r w:rsidRPr="00CC2F87">
        <w:t xml:space="preserve">are caused by other, “non-human”, users of the urban space. Evidently, one of the most significant of these is vehicular traffic and the </w:t>
      </w:r>
      <w:r w:rsidR="000760F8">
        <w:t xml:space="preserve">related </w:t>
      </w:r>
      <w:r w:rsidRPr="00CC2F87">
        <w:t xml:space="preserve">infrastructures. Vehicular traffic affects walkability and bikeability by </w:t>
      </w:r>
      <w:r w:rsidR="003A727E">
        <w:t>establishing</w:t>
      </w:r>
      <w:r w:rsidRPr="00CC2F87">
        <w:t xml:space="preserve"> large and typically unpleasant </w:t>
      </w:r>
      <w:r w:rsidR="000E0BC1">
        <w:t xml:space="preserve">built </w:t>
      </w:r>
      <w:r w:rsidRPr="00CC2F87">
        <w:t xml:space="preserve">structures to urban spaces. </w:t>
      </w:r>
      <w:r w:rsidR="008507C4">
        <w:t>T</w:t>
      </w:r>
      <w:r w:rsidRPr="00CC2F87">
        <w:t xml:space="preserve">hese structures </w:t>
      </w:r>
      <w:r w:rsidR="00E34654">
        <w:t xml:space="preserve">often </w:t>
      </w:r>
      <w:r w:rsidRPr="00CC2F87">
        <w:t xml:space="preserve">act as barriers fragmenting the </w:t>
      </w:r>
      <w:r w:rsidR="008507C4">
        <w:t>networks that support active</w:t>
      </w:r>
      <w:r w:rsidRPr="00CC2F87">
        <w:t xml:space="preserve"> </w:t>
      </w:r>
      <w:r w:rsidR="008507C4">
        <w:t xml:space="preserve">transport modes </w:t>
      </w:r>
      <w:r w:rsidRPr="00CC2F87">
        <w:t>and thus reduce the opportunities for walking and cycling.</w:t>
      </w:r>
      <w:r w:rsidR="00AB7907" w:rsidRPr="00CC2F87">
        <w:t xml:space="preserve"> </w:t>
      </w:r>
    </w:p>
    <w:p w14:paraId="61CB09C0" w14:textId="33FEC066" w:rsidR="00C70089" w:rsidRDefault="00070DCA" w:rsidP="00C70089">
      <w:r>
        <w:t>Moreover, v</w:t>
      </w:r>
      <w:r w:rsidR="00C70089" w:rsidRPr="00CC2F87">
        <w:t>ehicular traffic</w:t>
      </w:r>
      <w:r w:rsidR="00E81FE2">
        <w:t xml:space="preserve"> </w:t>
      </w:r>
      <w:r w:rsidR="00C70089" w:rsidRPr="00CC2F87">
        <w:t xml:space="preserve">consumes the opportunities for active transport with at least two “invisible” ways. Firstly, since most of </w:t>
      </w:r>
      <w:r w:rsidR="00B21AC6">
        <w:t xml:space="preserve">it </w:t>
      </w:r>
      <w:r w:rsidR="00C70089" w:rsidRPr="00CC2F87">
        <w:t xml:space="preserve">is powered by gasoline engines, it has </w:t>
      </w:r>
      <w:r w:rsidR="006D75EF">
        <w:t>a</w:t>
      </w:r>
      <w:r w:rsidR="00593EA4">
        <w:t xml:space="preserve"> negative </w:t>
      </w:r>
      <w:r w:rsidR="00C70089" w:rsidRPr="00CC2F87">
        <w:t xml:space="preserve">impact on air quality due to the exhaust gases. According to </w:t>
      </w:r>
      <w:r w:rsidR="004110F5">
        <w:t>many</w:t>
      </w:r>
      <w:r w:rsidR="00C70089" w:rsidRPr="00CC2F87">
        <w:t xml:space="preserve"> studies, </w:t>
      </w:r>
      <w:r w:rsidR="002C09EA">
        <w:t>individual</w:t>
      </w:r>
      <w:r w:rsidR="00B21AC6">
        <w:t>s’</w:t>
      </w:r>
      <w:r w:rsidR="002C09EA">
        <w:t xml:space="preserve"> exposure to </w:t>
      </w:r>
      <w:r w:rsidR="00AC7C50">
        <w:t xml:space="preserve">the </w:t>
      </w:r>
      <w:r w:rsidR="00C70089" w:rsidRPr="00CC2F87">
        <w:t xml:space="preserve">urban </w:t>
      </w:r>
      <w:r w:rsidR="00C70089" w:rsidRPr="00CC2F87">
        <w:lastRenderedPageBreak/>
        <w:t>air pollutions can cause or worsen many lung diseases such as asthma or even cance</w:t>
      </w:r>
      <w:r w:rsidR="002C09EA">
        <w:t>r</w:t>
      </w:r>
      <w:r w:rsidR="00BB4E2E">
        <w:t xml:space="preserve"> (WHO Europe, 2018a)</w:t>
      </w:r>
      <w:r w:rsidR="00C70089" w:rsidRPr="00CC2F87">
        <w:t xml:space="preserve">. Secondly, </w:t>
      </w:r>
      <w:r w:rsidR="00CA6D22">
        <w:t xml:space="preserve">varying levels of </w:t>
      </w:r>
      <w:r w:rsidR="00BC3A40">
        <w:t xml:space="preserve">community </w:t>
      </w:r>
      <w:r w:rsidR="00CA6D22">
        <w:t xml:space="preserve">noise are caused by </w:t>
      </w:r>
      <w:r w:rsidR="00C70089" w:rsidRPr="00CC2F87">
        <w:t xml:space="preserve">both the engines and the wheels of the vehicles. According to several studies, </w:t>
      </w:r>
      <w:r w:rsidR="00B315F4">
        <w:t>individuals</w:t>
      </w:r>
      <w:r w:rsidR="00C70089" w:rsidRPr="00CC2F87">
        <w:t xml:space="preserve">’ exposure to traffic noise </w:t>
      </w:r>
      <w:r w:rsidR="00D80327">
        <w:t xml:space="preserve">is likely to cause </w:t>
      </w:r>
      <w:r w:rsidR="004C3262">
        <w:t>adverse</w:t>
      </w:r>
      <w:r w:rsidR="00D80327">
        <w:t xml:space="preserve"> health effects</w:t>
      </w:r>
      <w:r w:rsidR="00FA2CDB">
        <w:t xml:space="preserve"> such as increased </w:t>
      </w:r>
      <w:r w:rsidR="00C70089" w:rsidRPr="00CC2F87">
        <w:t xml:space="preserve">stress levels and problems related to blood circulation </w:t>
      </w:r>
      <w:r w:rsidR="00410F75" w:rsidRPr="00CC2F87">
        <w:fldChar w:fldCharType="begin"/>
      </w:r>
      <w:r w:rsidR="005F1FC3">
        <w:instrText xml:space="preserve"> ADDIN ZOTERO_ITEM CSL_CITATION {"citationID":"Zg78dqdD","properties":{"formattedCitation":"(Babisch et al., 2005; Ising et al., 1980; Passchier-Vermeer W &amp; Passchier W F, 2000)","plainCitation":"(Babisch et al., 2005; Ising et al., 1980; Passchier-Vermeer W &amp; Passchier W F, 2000)","noteIndex":0},"citationItems":[{"id":493,"uris":["http://zotero.org/users/5467145/items/LEF3YDBK"],"uri":["http://zotero.org/users/5467145/items/LEF3YDBK"],"itemData":{"id":493,"type":"article-journal","container-title":"Epidemiology","page":"33–40","source":"Google Scholar","title":"Traffic noise and risk of myocardial infarction","author":[{"family":"Babisch","given":"Wolfgang"},{"family":"Beule","given":"Bernd"},{"family":"Schust","given":"Marianne"},{"family":"Kersten","given":"Norbert"},{"family":"Ising","given":"Hartmut"}],"issued":{"date-parts":[["2005"]]}}},{"id":492,"uris":["http://zotero.org/users/5467145/items/EN6D2PVE"],"uri":["http://zotero.org/users/5467145/items/EN6D2PVE"],"itemData":{"id":492,"type":"article-journal","container-title":"International Archives of Occupational and Environmental Health","issue":"2","page":"179–190","source":"Google Scholar","title":"Health effects of traffic noise","volume":"47","author":[{"family":"Ising","given":"H."},{"family":"Dienel","given":"D."},{"family":"Günther","given":"T."},{"family":"Markert","given":"B."}],"issued":{"date-parts":[["1980"]]}}},{"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410F75" w:rsidRPr="00CC2F87">
        <w:fldChar w:fldCharType="separate"/>
      </w:r>
      <w:r w:rsidR="005F1FC3">
        <w:t>(Babisch et al., 2005; Ising et al., 1980; Passchier-Vermeer W &amp; Passchier W F, 2000)</w:t>
      </w:r>
      <w:r w:rsidR="00410F75" w:rsidRPr="00CC2F87">
        <w:fldChar w:fldCharType="end"/>
      </w:r>
      <w:r w:rsidR="00410F75" w:rsidRPr="00CC2F87">
        <w:t>.</w:t>
      </w:r>
      <w:r w:rsidR="00B5372B" w:rsidRPr="00CC2F87">
        <w:t xml:space="preserve"> </w:t>
      </w:r>
      <w:r w:rsidR="000154B6">
        <w:t xml:space="preserve">The list of potential health effects </w:t>
      </w:r>
      <w:r w:rsidR="00BA6285">
        <w:t xml:space="preserve">of traffic noise </w:t>
      </w:r>
      <w:r w:rsidR="000154B6">
        <w:t>i</w:t>
      </w:r>
      <w:r w:rsidR="00704FDE">
        <w:t>s</w:t>
      </w:r>
      <w:r w:rsidR="000154B6">
        <w:t xml:space="preserve"> longer but </w:t>
      </w:r>
      <w:r w:rsidR="00704FDE">
        <w:t xml:space="preserve">lacking </w:t>
      </w:r>
      <w:r w:rsidR="00D2726C">
        <w:t xml:space="preserve">sufficient </w:t>
      </w:r>
      <w:r w:rsidR="000154B6">
        <w:t xml:space="preserve">scientific evidence. </w:t>
      </w:r>
      <w:r w:rsidR="00BD5A99">
        <w:t xml:space="preserve">Due to </w:t>
      </w:r>
      <w:r w:rsidR="00CE1E7C">
        <w:t xml:space="preserve">simultaneously </w:t>
      </w:r>
      <w:r w:rsidR="00BD5A99">
        <w:t xml:space="preserve">increasing traffic flows and numbers of </w:t>
      </w:r>
      <w:r w:rsidR="00EB2AE6">
        <w:t xml:space="preserve">daily </w:t>
      </w:r>
      <w:r w:rsidR="00BD5A99">
        <w:t>commuters</w:t>
      </w:r>
      <w:r w:rsidR="00605032">
        <w:t xml:space="preserve"> in urban areas</w:t>
      </w:r>
      <w:r w:rsidR="00BD5A99">
        <w:t>, the negative</w:t>
      </w:r>
      <w:r w:rsidR="00EB2AE6">
        <w:t xml:space="preserve"> </w:t>
      </w:r>
      <w:r w:rsidR="00BD5A99">
        <w:t xml:space="preserve">effects of traffic noise </w:t>
      </w:r>
      <w:r w:rsidR="00A33E1A">
        <w:t xml:space="preserve">on public health </w:t>
      </w:r>
      <w:r w:rsidR="00BD5A99">
        <w:t xml:space="preserve">are likely to get amplified in the </w:t>
      </w:r>
      <w:r w:rsidR="007140A6">
        <w:t xml:space="preserve">future </w:t>
      </w:r>
      <w:r w:rsidR="00EB2AE6">
        <w:fldChar w:fldCharType="begin"/>
      </w:r>
      <w:r w:rsidR="00EB2AE6">
        <w:instrText xml:space="preserve"> ADDIN ZOTERO_ITEM CSL_CITATION {"citationID":"sZMNhadj","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EB2AE6">
        <w:fldChar w:fldCharType="separate"/>
      </w:r>
      <w:r w:rsidR="00EB2AE6">
        <w:rPr>
          <w:noProof/>
        </w:rPr>
        <w:t>(Passchier-Vermeer W &amp; Passchier W F, 2000)</w:t>
      </w:r>
      <w:r w:rsidR="00EB2AE6">
        <w:fldChar w:fldCharType="end"/>
      </w:r>
      <w:r w:rsidR="00BD5A99">
        <w:t xml:space="preserve">. </w:t>
      </w:r>
    </w:p>
    <w:p w14:paraId="48807D2D" w14:textId="6EB8CD36" w:rsidR="00D258A7" w:rsidRPr="00CC2F87" w:rsidRDefault="00D258A7" w:rsidP="00C70089">
      <w:r>
        <w:t xml:space="preserve">In recent years, </w:t>
      </w:r>
      <w:r w:rsidR="00FF63FB">
        <w:t>emerging</w:t>
      </w:r>
      <w:r w:rsidR="00753ECE">
        <w:t xml:space="preserve"> conceptual and technical developments in routing analysis </w:t>
      </w:r>
      <w:r w:rsidR="00C92754">
        <w:t xml:space="preserve">and Web GIS have been applied </w:t>
      </w:r>
      <w:r w:rsidR="00022878">
        <w:t xml:space="preserve">for </w:t>
      </w:r>
      <w:r w:rsidR="00DB10B7">
        <w:t xml:space="preserve">increasing individuals’ awareness </w:t>
      </w:r>
      <w:r w:rsidR="00FF63FB">
        <w:t xml:space="preserve">on </w:t>
      </w:r>
      <w:r w:rsidR="00C92754">
        <w:t>environmental exposures.</w:t>
      </w:r>
      <w:r w:rsidR="00E25E09">
        <w:t xml:space="preserve"> </w:t>
      </w:r>
      <w:r w:rsidR="00F11571">
        <w:t xml:space="preserve">These applications have also been fueled by the </w:t>
      </w:r>
      <w:r w:rsidR="00DE07D6" w:rsidRPr="00DE07D6">
        <w:t xml:space="preserve">proliferation </w:t>
      </w:r>
      <w:r w:rsidR="00F11571">
        <w:t>of openly available data of urban pollutants.</w:t>
      </w:r>
      <w:r w:rsidR="00DF6AC3">
        <w:t xml:space="preserve"> In the case of traffic noise, </w:t>
      </w:r>
      <w:r w:rsidR="00570C17">
        <w:t>current</w:t>
      </w:r>
      <w:r w:rsidR="00DF6AC3">
        <w:t xml:space="preserve"> national and international</w:t>
      </w:r>
      <w:r w:rsidR="00F11571">
        <w:t xml:space="preserve"> </w:t>
      </w:r>
      <w:r w:rsidR="00DF6AC3">
        <w:t xml:space="preserve">policies have required more accurate and open assessments on community noise. </w:t>
      </w:r>
      <w:r w:rsidR="00A52FBD">
        <w:t>S</w:t>
      </w:r>
      <w:r w:rsidR="00E25E09">
        <w:t xml:space="preserve">everal studies have </w:t>
      </w:r>
      <w:r w:rsidR="004C79C4">
        <w:t xml:space="preserve">already </w:t>
      </w:r>
      <w:r w:rsidR="00E25E09">
        <w:t xml:space="preserve">demonstrated how dynamic exposure to pollutants can be incorporated in routing </w:t>
      </w:r>
      <w:r w:rsidR="00F11571">
        <w:t xml:space="preserve">algorithms and </w:t>
      </w:r>
      <w:r w:rsidR="00E25E09">
        <w:t>applications</w:t>
      </w:r>
      <w:r w:rsidR="0053413B">
        <w:t xml:space="preserve"> in order to find </w:t>
      </w:r>
      <w:r w:rsidR="00AD33D2">
        <w:t xml:space="preserve">alternative, </w:t>
      </w:r>
      <w:r w:rsidR="0053413B">
        <w:t>healthier paths</w:t>
      </w:r>
      <w:r w:rsidR="00DB10B7">
        <w:t xml:space="preserve"> </w:t>
      </w:r>
      <w:r w:rsidR="00DB10B7">
        <w:fldChar w:fldCharType="begin"/>
      </w:r>
      <w:r w:rsidR="00DB10B7">
        <w:instrText xml:space="preserve"> ADDIN ZOTERO_ITEM CSL_CITATION {"citationID":"sGKcR9h9","properties":{"formattedCitation":"(Alam et al., 2018; Hasenfratz et al., 2015; Hertel et al., 2008; Sharker et al., 2012; Su et al., 2010)","plainCitation":"(Alam et al., 2018; Hasenfratz et al., 2015; Hertel et al., 2008; Sharker et al., 2012; Su et al., 2010)","dontUpdate":true,"noteIndex":0},"citationItems":[{"id":648,"uris":["http://zotero.org/users/5467145/items/UZZG37B5"],"uri":["http://zotero.org/users/5467145/items/UZZG37B5"],"itemData":{"id":648,"type":"article-journal","abstract":"The present investigation examines the contrast between traditional travel cost factors and personal exposure to PM10, in optimum route choice selections. A land use regression model was applied to Dublin city to enable prediction of PM10 at route level throughout the city. This exposure data enabled the comparison of optimum route choice for lowest: travel time, distance, running cost, generalised cost, CO2 emission and air pollution dose. The results showed that lowest travel time and distance routes did not offer the lowest dose, and routing decisions based on time, distances and related parameters were most contradictory with the dose based routing exercise. When the lowest dose routes were compared against shortest routes, the lowest dose route only caused a small increase (&lt;2%) in these values costing a small saving from dose (&lt;3.8%). However, when routes were based on lowest CO2, the small decrease in CO2 values led to a large increase in dose (+12.8%). Route choice based on shortest time, distance or CO2 were all based on inter-related factors and similar routes for these three objective functions were found. Route choice based on air pollution dose was related to the length of time taken and the degree of congestion, but also to many other factors which impacted on the dispersion of emissions but not necessarily on the emission rate or quantity themselves. Therefore the optimum route choices for least dose were significantly different to the other cost factors.","container-title":"Transportation Research Part D: Transport and Environment","DOI":"10.1016/j.trd.2018.08.007","ISSN":"1361-9209","journalAbbreviation":"Transportation Research Part D: Transport and Environment","language":"en","page":"82-100","source":"ScienceDirect","title":"A comparison of route-choice navigation across air pollution exposure, CO2 emission and traditional travel cost factors","volume":"65","author":[{"family":"Alam","given":"M. S."},{"family":"Perugu","given":"H."},{"family":"McNabola","given":"A."}],"issued":{"date-parts":[["2018",12,1]]}}},{"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DB10B7">
        <w:fldChar w:fldCharType="separate"/>
      </w:r>
      <w:r w:rsidR="00DB10B7">
        <w:rPr>
          <w:noProof/>
        </w:rPr>
        <w:t>(e.g. Alam et al., 2018; Hasenfratz et al., 2015; Hertel et al., 2008; Sharker et al., 2012; Su et al., 2010)</w:t>
      </w:r>
      <w:r w:rsidR="00DB10B7">
        <w:fldChar w:fldCharType="end"/>
      </w:r>
      <w:r w:rsidR="00E25E09">
        <w:t>.</w:t>
      </w:r>
      <w:r w:rsidR="00DF6AC3">
        <w:t xml:space="preserve"> </w:t>
      </w:r>
    </w:p>
    <w:p w14:paraId="1BC48106" w14:textId="3976EE04" w:rsidR="007D54A1" w:rsidRPr="00CC2F87" w:rsidRDefault="003177D5" w:rsidP="00C70089">
      <w:r>
        <w:t>From</w:t>
      </w:r>
      <w:r w:rsidR="008F0DD0" w:rsidRPr="00CC2F87">
        <w:t xml:space="preserve"> the perspective of walkability, this study can be seen as an attempt to capture </w:t>
      </w:r>
      <w:r w:rsidR="00C8603A">
        <w:t>a</w:t>
      </w:r>
      <w:r w:rsidR="005F1FC3">
        <w:t xml:space="preserve"> </w:t>
      </w:r>
      <w:r w:rsidR="008F0DD0" w:rsidRPr="00CC2F87">
        <w:t xml:space="preserve">narrow but important component of </w:t>
      </w:r>
      <w:r w:rsidR="00D51CA4">
        <w:t>it</w:t>
      </w:r>
      <w:r w:rsidR="00AF61E4">
        <w:t>;</w:t>
      </w:r>
      <w:r w:rsidR="00C55F97">
        <w:t xml:space="preserve"> </w:t>
      </w:r>
      <w:r w:rsidR="00AF61E4">
        <w:t>a</w:t>
      </w:r>
      <w:r w:rsidR="00C55F97">
        <w:t xml:space="preserve">ssessing </w:t>
      </w:r>
      <w:r w:rsidR="00A14CC7">
        <w:t xml:space="preserve">dynamic </w:t>
      </w:r>
      <w:r w:rsidR="008F0DD0" w:rsidRPr="00CC2F87">
        <w:t xml:space="preserve">exposure to </w:t>
      </w:r>
      <w:r w:rsidR="00C55F97">
        <w:t xml:space="preserve">environmental pollutants </w:t>
      </w:r>
      <w:r w:rsidR="00714BD5">
        <w:t>has</w:t>
      </w:r>
      <w:r w:rsidR="008F0DD0" w:rsidRPr="00CC2F87">
        <w:t xml:space="preserve"> the potential to offer relevant spatial information of routes and areas of </w:t>
      </w:r>
      <w:r w:rsidR="00830C90">
        <w:t xml:space="preserve">low </w:t>
      </w:r>
      <w:r w:rsidR="00C55F97">
        <w:t>utility</w:t>
      </w:r>
      <w:r w:rsidR="00830C90">
        <w:t xml:space="preserve"> for active transport modes</w:t>
      </w:r>
      <w:r w:rsidR="00C55F97">
        <w:t>.</w:t>
      </w:r>
      <w:r w:rsidR="004335E4">
        <w:t xml:space="preserve"> </w:t>
      </w:r>
      <w:r w:rsidR="00700155">
        <w:t>The</w:t>
      </w:r>
      <w:r w:rsidR="00C040B7">
        <w:t xml:space="preserve"> </w:t>
      </w:r>
      <w:r w:rsidR="000C3793">
        <w:t xml:space="preserve">proposed </w:t>
      </w:r>
      <w:r w:rsidR="00C040B7">
        <w:t>approach</w:t>
      </w:r>
      <w:r w:rsidR="004335E4">
        <w:t xml:space="preserve"> </w:t>
      </w:r>
      <w:r w:rsidR="00225A03">
        <w:t xml:space="preserve">can </w:t>
      </w:r>
      <w:r w:rsidR="00E41736">
        <w:t xml:space="preserve">also </w:t>
      </w:r>
      <w:r w:rsidR="00225A03">
        <w:t xml:space="preserve">be applied </w:t>
      </w:r>
      <w:r w:rsidR="004335E4">
        <w:t>in</w:t>
      </w:r>
      <w:r w:rsidR="005810B6">
        <w:t xml:space="preserve"> </w:t>
      </w:r>
      <w:r w:rsidR="00615D08">
        <w:t xml:space="preserve">studying </w:t>
      </w:r>
      <w:r w:rsidR="005810B6">
        <w:t>potential</w:t>
      </w:r>
      <w:r w:rsidR="004335E4">
        <w:t xml:space="preserve"> </w:t>
      </w:r>
      <w:r w:rsidR="00FB223A">
        <w:t xml:space="preserve">spatial (in)equalities in health risks </w:t>
      </w:r>
      <w:r w:rsidR="00C55F97">
        <w:t>associated with active transport modes</w:t>
      </w:r>
      <w:r w:rsidR="008F0DD0" w:rsidRPr="00CC2F87">
        <w:t>.</w:t>
      </w:r>
      <w:r w:rsidR="00827D42">
        <w:t xml:space="preserve"> </w:t>
      </w:r>
      <w:r w:rsidR="00C55F97">
        <w:t xml:space="preserve">Methodologically, this study aims to develop a conceptual and technical framework for assessing </w:t>
      </w:r>
      <w:r w:rsidR="00C92754">
        <w:t xml:space="preserve">and reducing </w:t>
      </w:r>
      <w:r w:rsidR="00C55F97">
        <w:t>dynamic (i.e. journey-time) exposure to environmental pollutants</w:t>
      </w:r>
      <w:r w:rsidR="00DB10B7">
        <w:t>,</w:t>
      </w:r>
      <w:r w:rsidR="00C55F97">
        <w:t xml:space="preserve"> using traffic noise as an example. </w:t>
      </w:r>
      <w:r w:rsidR="00A749E8">
        <w:t xml:space="preserve">The feasibility of the developed methods is demonstrated </w:t>
      </w:r>
      <w:r w:rsidR="00922426">
        <w:t xml:space="preserve">through a </w:t>
      </w:r>
      <w:r w:rsidR="00A749E8">
        <w:t>case study of Helsinki.</w:t>
      </w:r>
      <w:r w:rsidR="008F11B8">
        <w:t xml:space="preserve"> </w:t>
      </w:r>
    </w:p>
    <w:p w14:paraId="579731E7" w14:textId="6CFD65D3" w:rsidR="00C70089" w:rsidRPr="00CC2F87" w:rsidRDefault="00EC4F37" w:rsidP="00C70089">
      <w:r>
        <w:t>In the light of</w:t>
      </w:r>
      <w:r w:rsidR="00C70089" w:rsidRPr="00CC2F87">
        <w:t xml:space="preserve"> this context, the </w:t>
      </w:r>
      <w:r w:rsidR="00717265">
        <w:t xml:space="preserve">aims </w:t>
      </w:r>
      <w:r w:rsidR="00C70089" w:rsidRPr="00CC2F87">
        <w:t>o</w:t>
      </w:r>
      <w:r w:rsidR="00717265">
        <w:t>f</w:t>
      </w:r>
      <w:r w:rsidR="00C70089" w:rsidRPr="00CC2F87">
        <w:t xml:space="preserve"> the study</w:t>
      </w:r>
      <w:r w:rsidR="0072216F" w:rsidRPr="00CC2F87">
        <w:t xml:space="preserve"> </w:t>
      </w:r>
      <w:r w:rsidR="009C407D">
        <w:t>are</w:t>
      </w:r>
      <w:r w:rsidR="00C70089" w:rsidRPr="00CC2F87">
        <w:t xml:space="preserve"> defined as follows:</w:t>
      </w:r>
    </w:p>
    <w:p w14:paraId="4A616056" w14:textId="0998557D" w:rsidR="00503289" w:rsidRDefault="00503289" w:rsidP="00503289">
      <w:pPr>
        <w:pStyle w:val="ListParagraph"/>
        <w:numPr>
          <w:ilvl w:val="0"/>
          <w:numId w:val="2"/>
        </w:numPr>
      </w:pPr>
      <w:r w:rsidRPr="00CC2F87">
        <w:t>Develop a</w:t>
      </w:r>
      <w:r>
        <w:t xml:space="preserve"> </w:t>
      </w:r>
      <w:r w:rsidRPr="00CC2F87">
        <w:t xml:space="preserve">routing </w:t>
      </w:r>
      <w:r>
        <w:t>method</w:t>
      </w:r>
      <w:r w:rsidRPr="00CC2F87">
        <w:t xml:space="preserve"> that </w:t>
      </w:r>
      <w:r>
        <w:t xml:space="preserve">can </w:t>
      </w:r>
      <w:r w:rsidR="006440BC">
        <w:t xml:space="preserve">both assess dynamic </w:t>
      </w:r>
      <w:r w:rsidR="00C234C5">
        <w:t xml:space="preserve">(i.e. journey-time) </w:t>
      </w:r>
      <w:r w:rsidR="00E67DEF">
        <w:t xml:space="preserve">exposure to </w:t>
      </w:r>
      <w:r w:rsidR="006440BC">
        <w:t xml:space="preserve">traffic noise </w:t>
      </w:r>
      <w:r w:rsidR="00E67DEF">
        <w:t xml:space="preserve">and </w:t>
      </w:r>
      <w:r w:rsidR="00D9190E">
        <w:t>find</w:t>
      </w:r>
      <w:r w:rsidR="006440BC">
        <w:t xml:space="preserve"> </w:t>
      </w:r>
      <w:r w:rsidR="00091BA2">
        <w:t xml:space="preserve">alternative, </w:t>
      </w:r>
      <w:r w:rsidR="006440BC">
        <w:t>quieter paths</w:t>
      </w:r>
    </w:p>
    <w:p w14:paraId="6D615B4E" w14:textId="5A2470EB" w:rsidR="00BA5C29" w:rsidRPr="00CC2F87" w:rsidRDefault="00BA5C29" w:rsidP="00BA5C29">
      <w:pPr>
        <w:pStyle w:val="ListParagraph"/>
        <w:numPr>
          <w:ilvl w:val="0"/>
          <w:numId w:val="2"/>
        </w:numPr>
      </w:pPr>
      <w:r>
        <w:t xml:space="preserve">Develop a mobile-friendly web-based route planner application </w:t>
      </w:r>
      <w:r w:rsidR="002F295A">
        <w:t xml:space="preserve">that </w:t>
      </w:r>
      <w:r w:rsidR="00474758">
        <w:t>employs</w:t>
      </w:r>
      <w:r>
        <w:t xml:space="preserve"> the </w:t>
      </w:r>
      <w:r w:rsidR="006662FB">
        <w:t>“</w:t>
      </w:r>
      <w:r>
        <w:t>quiet path routing method</w:t>
      </w:r>
      <w:r w:rsidR="006662FB">
        <w:t>”</w:t>
      </w:r>
    </w:p>
    <w:p w14:paraId="2373602E" w14:textId="60D98DCE" w:rsidR="00E5404E" w:rsidRPr="00CC2F87" w:rsidRDefault="00BD7C7E" w:rsidP="002F44AF">
      <w:pPr>
        <w:pStyle w:val="ListParagraph"/>
        <w:numPr>
          <w:ilvl w:val="0"/>
          <w:numId w:val="2"/>
        </w:numPr>
      </w:pPr>
      <w:r w:rsidRPr="00CC2F87">
        <w:t>Discover</w:t>
      </w:r>
      <w:r w:rsidR="003A2E09">
        <w:t xml:space="preserve"> </w:t>
      </w:r>
      <w:r w:rsidR="00C70089" w:rsidRPr="00CC2F87">
        <w:t>spatial patterns</w:t>
      </w:r>
      <w:r w:rsidR="00E02852">
        <w:t xml:space="preserve"> and</w:t>
      </w:r>
      <w:r w:rsidR="00EF0576">
        <w:t xml:space="preserve"> possible</w:t>
      </w:r>
      <w:r w:rsidR="00E02852">
        <w:t xml:space="preserve"> </w:t>
      </w:r>
      <w:r w:rsidR="00BE2ACA">
        <w:t>(</w:t>
      </w:r>
      <w:r w:rsidR="00E02852">
        <w:t>in</w:t>
      </w:r>
      <w:r w:rsidR="00BE2ACA">
        <w:t>)</w:t>
      </w:r>
      <w:r w:rsidR="00E02852">
        <w:t>equalities</w:t>
      </w:r>
      <w:r w:rsidR="00C70089" w:rsidRPr="00CC2F87">
        <w:t xml:space="preserve"> in pedestrians’ </w:t>
      </w:r>
      <w:r w:rsidR="00BE2ACA">
        <w:t xml:space="preserve">dynamic </w:t>
      </w:r>
      <w:r w:rsidR="00C70089" w:rsidRPr="00CC2F87">
        <w:t>exposure</w:t>
      </w:r>
      <w:r w:rsidR="0002293A">
        <w:t xml:space="preserve"> </w:t>
      </w:r>
      <w:r w:rsidR="00C70089" w:rsidRPr="00CC2F87">
        <w:t>to traffic</w:t>
      </w:r>
      <w:r w:rsidR="009E2E22" w:rsidRPr="00CC2F87">
        <w:t xml:space="preserve"> noise</w:t>
      </w:r>
      <w:r w:rsidR="00BE2ACA">
        <w:t xml:space="preserve"> in Helsinki</w:t>
      </w:r>
    </w:p>
    <w:p w14:paraId="0934CA34" w14:textId="1666FA0D" w:rsidR="003A2E09" w:rsidRPr="00CC2F87" w:rsidRDefault="00503289" w:rsidP="002F44AF">
      <w:pPr>
        <w:pStyle w:val="ListParagraph"/>
        <w:numPr>
          <w:ilvl w:val="0"/>
          <w:numId w:val="2"/>
        </w:numPr>
      </w:pPr>
      <w:r>
        <w:lastRenderedPageBreak/>
        <w:t>Assess</w:t>
      </w:r>
      <w:r w:rsidR="003A2E09">
        <w:t xml:space="preserve"> </w:t>
      </w:r>
      <w:r w:rsidR="00A86576">
        <w:t xml:space="preserve">achievable reductions in </w:t>
      </w:r>
      <w:r w:rsidR="00903529">
        <w:t xml:space="preserve">dynamic </w:t>
      </w:r>
      <w:r w:rsidR="00A86576">
        <w:t>exposure to traffic noise by using the quiet path routing method</w:t>
      </w:r>
      <w:r w:rsidR="00F71F28">
        <w:t xml:space="preserve"> in Helsinki</w:t>
      </w:r>
    </w:p>
    <w:p w14:paraId="1824F142" w14:textId="000B296C" w:rsidR="00BC2DD7" w:rsidRPr="00CC2F87" w:rsidRDefault="001624BD" w:rsidP="00C70089">
      <w:r>
        <w:t>By these aims</w:t>
      </w:r>
      <w:r w:rsidR="00AF468B" w:rsidRPr="00CC2F87">
        <w:t>,</w:t>
      </w:r>
      <w:r w:rsidR="00486DE6" w:rsidRPr="00CC2F87">
        <w:t xml:space="preserve"> </w:t>
      </w:r>
      <w:r w:rsidR="009271A6" w:rsidRPr="00CC2F87">
        <w:t>the</w:t>
      </w:r>
      <w:r w:rsidR="00202602" w:rsidRPr="00CC2F87">
        <w:t xml:space="preserve"> study </w:t>
      </w:r>
      <w:r w:rsidR="00903A49">
        <w:t>intends</w:t>
      </w:r>
      <w:r w:rsidR="00486DE6" w:rsidRPr="00CC2F87">
        <w:t xml:space="preserve"> to </w:t>
      </w:r>
      <w:r w:rsidR="003177D5">
        <w:t xml:space="preserve">1) </w:t>
      </w:r>
      <w:r w:rsidR="000C1658">
        <w:t xml:space="preserve">develop a </w:t>
      </w:r>
      <w:r w:rsidR="00D45D5F">
        <w:t xml:space="preserve">novel </w:t>
      </w:r>
      <w:r w:rsidR="003177D5">
        <w:t>routing analysis</w:t>
      </w:r>
      <w:r w:rsidR="00D45D5F">
        <w:t xml:space="preserve"> framework</w:t>
      </w:r>
      <w:r w:rsidR="003177D5">
        <w:t xml:space="preserve"> to support exposure-based routing, 2</w:t>
      </w:r>
      <w:r w:rsidR="00486DE6" w:rsidRPr="00CC2F87">
        <w:t xml:space="preserve">) </w:t>
      </w:r>
      <w:r w:rsidR="000C1658">
        <w:t xml:space="preserve">facilitate </w:t>
      </w:r>
      <w:r w:rsidR="00486DE6" w:rsidRPr="00CC2F87">
        <w:t xml:space="preserve">citizens to choose healthier (quieter) walking routes </w:t>
      </w:r>
      <w:r w:rsidR="003177D5">
        <w:t>and 3</w:t>
      </w:r>
      <w:r w:rsidR="00C21F1F">
        <w:t xml:space="preserve">) </w:t>
      </w:r>
      <w:r w:rsidR="000C1658">
        <w:t xml:space="preserve">help </w:t>
      </w:r>
      <w:r w:rsidR="00C21F1F" w:rsidRPr="00CC2F87">
        <w:t>city planners to discover areas of problematic walking conditions with respect to traffic noise</w:t>
      </w:r>
      <w:r w:rsidR="00486DE6" w:rsidRPr="00CC2F87">
        <w:t>.</w:t>
      </w:r>
      <w:r w:rsidR="00AF468B" w:rsidRPr="00CC2F87">
        <w:t xml:space="preserve"> </w:t>
      </w:r>
      <w:r w:rsidR="008D4D3F">
        <w:t xml:space="preserve">The </w:t>
      </w:r>
      <w:r w:rsidR="004320B3">
        <w:t xml:space="preserve">first and </w:t>
      </w:r>
      <w:r w:rsidR="004D57F1">
        <w:t xml:space="preserve">second </w:t>
      </w:r>
      <w:r w:rsidR="008D4D3F">
        <w:t xml:space="preserve">can </w:t>
      </w:r>
      <w:r w:rsidR="00647B98" w:rsidRPr="00CC2F87">
        <w:t xml:space="preserve">be seen as a </w:t>
      </w:r>
      <w:r w:rsidR="00C21F1F">
        <w:t xml:space="preserve">short-term and </w:t>
      </w:r>
      <w:r w:rsidR="004D57F1">
        <w:t xml:space="preserve">third </w:t>
      </w:r>
      <w:r w:rsidR="00AC7737" w:rsidRPr="00CC2F87">
        <w:t xml:space="preserve">as </w:t>
      </w:r>
      <w:r w:rsidR="00557937">
        <w:t xml:space="preserve">a </w:t>
      </w:r>
      <w:r w:rsidR="00C21F1F">
        <w:t>long</w:t>
      </w:r>
      <w:r w:rsidR="00AC7737" w:rsidRPr="00CC2F87">
        <w:t xml:space="preserve">-term </w:t>
      </w:r>
      <w:r w:rsidR="00647B98" w:rsidRPr="00CC2F87">
        <w:t xml:space="preserve">solution </w:t>
      </w:r>
      <w:r w:rsidR="0028526B">
        <w:t xml:space="preserve">in </w:t>
      </w:r>
      <w:r w:rsidR="00235C9D" w:rsidRPr="00235C9D">
        <w:t>mitigat</w:t>
      </w:r>
      <w:r w:rsidR="00235C9D">
        <w:t>in</w:t>
      </w:r>
      <w:r w:rsidR="004A61C0">
        <w:t>g</w:t>
      </w:r>
      <w:r w:rsidR="00235C9D">
        <w:t xml:space="preserve"> </w:t>
      </w:r>
      <w:r w:rsidR="008E23EA">
        <w:t xml:space="preserve">the </w:t>
      </w:r>
      <w:r w:rsidR="008D3AB5">
        <w:t>negative effects of</w:t>
      </w:r>
      <w:r w:rsidR="003F7EFA">
        <w:t xml:space="preserve"> dynamic</w:t>
      </w:r>
      <w:r w:rsidR="008D3AB5">
        <w:t xml:space="preserve"> noise </w:t>
      </w:r>
      <w:r w:rsidR="004E2641">
        <w:t xml:space="preserve">exposure </w:t>
      </w:r>
      <w:r w:rsidR="008D3AB5">
        <w:t xml:space="preserve">on </w:t>
      </w:r>
      <w:r w:rsidR="00B90492">
        <w:t>individuals</w:t>
      </w:r>
      <w:r w:rsidR="00ED563D">
        <w:t xml:space="preserve">’ </w:t>
      </w:r>
      <w:r w:rsidR="00285806">
        <w:t>health</w:t>
      </w:r>
      <w:r w:rsidR="00AC7737" w:rsidRPr="00CC2F87">
        <w:t xml:space="preserve">. </w:t>
      </w:r>
      <w:r w:rsidR="00BC2DD7" w:rsidRPr="00CC2F87">
        <w:br w:type="page"/>
      </w:r>
    </w:p>
    <w:p w14:paraId="3FAA193A" w14:textId="59CF217C" w:rsidR="00DF5975" w:rsidRPr="00CC2F87" w:rsidRDefault="004C51E8" w:rsidP="009D01DC">
      <w:pPr>
        <w:pStyle w:val="Heading1"/>
      </w:pPr>
      <w:bookmarkStart w:id="1" w:name="_Toc38538732"/>
      <w:r w:rsidRPr="009D01DC">
        <w:lastRenderedPageBreak/>
        <w:t>BACKGROUND</w:t>
      </w:r>
      <w:bookmarkEnd w:id="1"/>
    </w:p>
    <w:p w14:paraId="6EBB17F7" w14:textId="3F3F92F1" w:rsidR="00DF5975" w:rsidRPr="00CC2F87" w:rsidRDefault="002D2AE8" w:rsidP="00B31DAC">
      <w:pPr>
        <w:pStyle w:val="Heading2"/>
      </w:pPr>
      <w:bookmarkStart w:id="2" w:name="_Toc38538733"/>
      <w:r>
        <w:t>Defining noise</w:t>
      </w:r>
      <w:bookmarkEnd w:id="2"/>
    </w:p>
    <w:p w14:paraId="61374956" w14:textId="6916C820" w:rsidR="001E7667" w:rsidRDefault="003D0BAC" w:rsidP="003D0BAC">
      <w:r w:rsidRPr="00CC2F87">
        <w:t>Noise</w:t>
      </w:r>
      <w:r w:rsidR="007B6C71">
        <w:t xml:space="preserve"> </w:t>
      </w:r>
      <w:r w:rsidR="00A261D4" w:rsidRPr="00CC2F87">
        <w:t>can be</w:t>
      </w:r>
      <w:r w:rsidRPr="00CC2F87">
        <w:t xml:space="preserve"> defined </w:t>
      </w:r>
      <w:r w:rsidR="00187351" w:rsidRPr="00CC2F87">
        <w:t xml:space="preserve">simply </w:t>
      </w:r>
      <w:r w:rsidRPr="00CC2F87">
        <w:t xml:space="preserve">as </w:t>
      </w:r>
      <w:r w:rsidR="00395231">
        <w:t>unpleasant</w:t>
      </w:r>
      <w:r w:rsidRPr="00CC2F87">
        <w:t xml:space="preserve"> soun</w:t>
      </w:r>
      <w:r w:rsidR="00A261D4" w:rsidRPr="00CC2F87">
        <w:t>d</w:t>
      </w:r>
      <w:r w:rsidR="00683C1E" w:rsidRPr="00CC2F87">
        <w:t xml:space="preserve">. </w:t>
      </w:r>
      <w:r w:rsidR="00F363B6" w:rsidRPr="00CC2F87">
        <w:t>Other d</w:t>
      </w:r>
      <w:r w:rsidR="001830FC" w:rsidRPr="00CC2F87">
        <w:t xml:space="preserve">efining </w:t>
      </w:r>
      <w:r w:rsidR="007B6C71">
        <w:t>expressions</w:t>
      </w:r>
      <w:r w:rsidR="00A261D4" w:rsidRPr="00CC2F87">
        <w:t xml:space="preserve"> </w:t>
      </w:r>
      <w:r w:rsidR="007B6C71">
        <w:t xml:space="preserve">such as </w:t>
      </w:r>
      <w:r w:rsidR="00A261D4" w:rsidRPr="00CC2F87">
        <w:t>unwanted, loud</w:t>
      </w:r>
      <w:r w:rsidR="00500C51">
        <w:t xml:space="preserve"> and </w:t>
      </w:r>
      <w:r w:rsidR="00A261D4" w:rsidRPr="00CC2F87">
        <w:t xml:space="preserve">disruptive </w:t>
      </w:r>
      <w:r w:rsidR="00500C51">
        <w:t xml:space="preserve">reflect </w:t>
      </w:r>
      <w:r w:rsidR="00683C1E" w:rsidRPr="00CC2F87">
        <w:t xml:space="preserve">the subjective nature of </w:t>
      </w:r>
      <w:r w:rsidR="00500C51">
        <w:t xml:space="preserve">the </w:t>
      </w:r>
      <w:r w:rsidR="007B6C71">
        <w:t>concept of noise</w:t>
      </w:r>
      <w:r w:rsidR="00683C1E" w:rsidRPr="00CC2F87">
        <w:t>.</w:t>
      </w:r>
      <w:r w:rsidR="004C0C3D" w:rsidRPr="00CC2F87">
        <w:t xml:space="preserve"> </w:t>
      </w:r>
      <w:r w:rsidR="00D850B8" w:rsidRPr="00CC2F87">
        <w:t xml:space="preserve">The lack of explicit definition derives from </w:t>
      </w:r>
      <w:r w:rsidR="00D850B8" w:rsidRPr="00672F1F">
        <w:rPr>
          <w:i/>
          <w:iCs/>
        </w:rPr>
        <w:t>noise</w:t>
      </w:r>
      <w:r w:rsidR="00D850B8" w:rsidRPr="00CC2F87">
        <w:t xml:space="preserve"> being indistinguishable from </w:t>
      </w:r>
      <w:r w:rsidR="00D850B8" w:rsidRPr="00672F1F">
        <w:rPr>
          <w:i/>
          <w:iCs/>
        </w:rPr>
        <w:t>sound</w:t>
      </w:r>
      <w:r w:rsidR="00D850B8" w:rsidRPr="00CC2F87">
        <w:t xml:space="preserve"> </w:t>
      </w:r>
      <w:r w:rsidR="003C1DAF">
        <w:t>by its physical properties</w:t>
      </w:r>
      <w:r w:rsidR="000D31B9" w:rsidRPr="00CC2F87">
        <w:t>;</w:t>
      </w:r>
      <w:r w:rsidR="00D850B8" w:rsidRPr="00CC2F87">
        <w:t xml:space="preserve"> both are </w:t>
      </w:r>
      <w:r w:rsidR="00EA6350" w:rsidRPr="00CC2F87">
        <w:t xml:space="preserve">fundamentally </w:t>
      </w:r>
      <w:r w:rsidR="00D850B8" w:rsidRPr="00CC2F87">
        <w:t xml:space="preserve">just vibrations </w:t>
      </w:r>
      <w:r w:rsidR="004D62C8">
        <w:t>in the</w:t>
      </w:r>
      <w:r w:rsidR="00D850B8" w:rsidRPr="00CC2F87">
        <w:t xml:space="preserve"> air (or other </w:t>
      </w:r>
      <w:r w:rsidR="00EB7A45" w:rsidRPr="00CC2F87">
        <w:t xml:space="preserve">transmission </w:t>
      </w:r>
      <w:r w:rsidR="00D850B8" w:rsidRPr="00CC2F87">
        <w:t>medium).</w:t>
      </w:r>
      <w:r w:rsidR="00175044" w:rsidRPr="00CC2F87">
        <w:t xml:space="preserve"> </w:t>
      </w:r>
      <w:r w:rsidR="002672FC">
        <w:t>Regardless</w:t>
      </w:r>
      <w:r w:rsidR="008B50F4">
        <w:t xml:space="preserve">, the concept of noise is </w:t>
      </w:r>
      <w:r w:rsidR="00870074">
        <w:t>critical</w:t>
      </w:r>
      <w:r w:rsidR="008B50F4">
        <w:t xml:space="preserve"> in assessing health effects </w:t>
      </w:r>
      <w:r w:rsidR="003C58BA">
        <w:t>from</w:t>
      </w:r>
      <w:r w:rsidR="008B50F4">
        <w:t xml:space="preserve"> exposure to </w:t>
      </w:r>
      <w:r w:rsidR="003C58BA">
        <w:t xml:space="preserve">high or </w:t>
      </w:r>
      <w:r w:rsidR="008B50F4">
        <w:t>unpleasant sounds.</w:t>
      </w:r>
      <w:r w:rsidR="007D45C8" w:rsidRPr="00CC2F87">
        <w:t xml:space="preserve"> </w:t>
      </w:r>
    </w:p>
    <w:p w14:paraId="0ADDD831" w14:textId="2F232904" w:rsidR="0098228E" w:rsidRDefault="001E7667" w:rsidP="003D0BAC">
      <w:r>
        <w:t xml:space="preserve">A </w:t>
      </w:r>
      <w:r w:rsidR="00DA5EEB">
        <w:t>common measure of noise has been sound pressure level</w:t>
      </w:r>
      <w:r w:rsidR="00395231">
        <w:t xml:space="preserve"> </w:t>
      </w:r>
      <w:r w:rsidR="00B03603">
        <w:t xml:space="preserve">(SPL) </w:t>
      </w:r>
      <w:r w:rsidR="00757C94">
        <w:t xml:space="preserve">which is </w:t>
      </w:r>
      <w:r w:rsidR="00395231">
        <w:t>measure</w:t>
      </w:r>
      <w:r>
        <w:t>d</w:t>
      </w:r>
      <w:r w:rsidR="00395231">
        <w:t xml:space="preserve"> in decibels</w:t>
      </w:r>
      <w:r w:rsidR="00DA5EEB">
        <w:t xml:space="preserve">. </w:t>
      </w:r>
      <w:r w:rsidR="009B6549">
        <w:t xml:space="preserve">The decibel (dB) is a logarithmic unit </w:t>
      </w:r>
      <w:r w:rsidR="00437A6B">
        <w:t xml:space="preserve">and </w:t>
      </w:r>
      <w:r w:rsidR="005F797E">
        <w:t xml:space="preserve">works well </w:t>
      </w:r>
      <w:r w:rsidR="00437A6B">
        <w:t xml:space="preserve">in </w:t>
      </w:r>
      <w:r w:rsidR="005F797E">
        <w:t xml:space="preserve">measuring </w:t>
      </w:r>
      <w:r w:rsidR="00437A6B">
        <w:t xml:space="preserve">audible </w:t>
      </w:r>
      <w:r w:rsidR="009B6549">
        <w:t>difference</w:t>
      </w:r>
      <w:r w:rsidR="00437A6B">
        <w:t>s</w:t>
      </w:r>
      <w:r w:rsidR="009B6549">
        <w:t xml:space="preserve"> in sound level</w:t>
      </w:r>
      <w:r w:rsidR="00437A6B">
        <w:t>s</w:t>
      </w:r>
      <w:r w:rsidR="005F797E">
        <w:t xml:space="preserve">. </w:t>
      </w:r>
      <w:r w:rsidR="005A60CE">
        <w:t>However, s</w:t>
      </w:r>
      <w:r w:rsidR="00B03603">
        <w:t xml:space="preserve">ince human ear is unequally sensitive to </w:t>
      </w:r>
      <w:r w:rsidR="00437A6B">
        <w:t xml:space="preserve">sounds of </w:t>
      </w:r>
      <w:r w:rsidR="00B03603">
        <w:t xml:space="preserve">different frequencies, SPL does not reflect </w:t>
      </w:r>
      <w:r w:rsidR="0031094E">
        <w:t xml:space="preserve">the </w:t>
      </w:r>
      <w:r w:rsidR="00B03603">
        <w:t xml:space="preserve">perceived loudness </w:t>
      </w:r>
      <w:r w:rsidR="00337C2D">
        <w:t xml:space="preserve">well </w:t>
      </w:r>
      <w:r w:rsidR="00B03603">
        <w:t xml:space="preserve">as such. </w:t>
      </w:r>
      <w:r w:rsidR="00385AB5">
        <w:t xml:space="preserve">Thus, </w:t>
      </w:r>
      <w:r w:rsidR="003A3D2E">
        <w:t xml:space="preserve">so-called </w:t>
      </w:r>
      <w:r w:rsidR="00385AB5">
        <w:t>A-weighting is often used to balance out these unequal (perceived) responses to different frequencies</w:t>
      </w:r>
      <w:r w:rsidR="0026391E">
        <w:t>.</w:t>
      </w:r>
      <w:r w:rsidR="00A37F90">
        <w:t xml:space="preserve"> </w:t>
      </w:r>
      <w:r w:rsidR="00360121">
        <w:t>A-weighting method utilizes standardized equal loudness contours, where loudness-SP</w:t>
      </w:r>
      <w:r w:rsidR="0001764D">
        <w:t>L</w:t>
      </w:r>
      <w:r w:rsidR="00360121">
        <w:t xml:space="preserve"> (</w:t>
      </w:r>
      <w:proofErr w:type="spellStart"/>
      <w:r w:rsidR="00360121">
        <w:t>phon</w:t>
      </w:r>
      <w:proofErr w:type="spellEnd"/>
      <w:r w:rsidR="00360121">
        <w:t xml:space="preserve">-dB) relationships are modelled for a range of frequencies starting </w:t>
      </w:r>
      <w:r w:rsidR="00037792">
        <w:t>at</w:t>
      </w:r>
      <w:r w:rsidR="00360121">
        <w:t xml:space="preserve"> different SP</w:t>
      </w:r>
      <w:r w:rsidR="0001764D">
        <w:t>L</w:t>
      </w:r>
      <w:r w:rsidR="00360121">
        <w:t>s</w:t>
      </w:r>
      <w:r w:rsidR="00BC0879">
        <w:t xml:space="preserve"> (</w:t>
      </w:r>
      <w:r w:rsidR="00BC0879">
        <w:fldChar w:fldCharType="begin"/>
      </w:r>
      <w:r w:rsidR="00BC0879">
        <w:instrText xml:space="preserve"> REF _Ref32583277 \h </w:instrText>
      </w:r>
      <w:r w:rsidR="00BC0879">
        <w:fldChar w:fldCharType="separate"/>
      </w:r>
      <w:r w:rsidR="00711D61">
        <w:t xml:space="preserve">Figure </w:t>
      </w:r>
      <w:r w:rsidR="00711D61">
        <w:rPr>
          <w:noProof/>
        </w:rPr>
        <w:t>1</w:t>
      </w:r>
      <w:r w:rsidR="00BC0879">
        <w:fldChar w:fldCharType="end"/>
      </w:r>
      <w:r w:rsidR="00BC0879">
        <w:t>)</w:t>
      </w:r>
      <w:r w:rsidR="00360121">
        <w:t xml:space="preserve">. </w:t>
      </w:r>
    </w:p>
    <w:p w14:paraId="07512ECD" w14:textId="77777777" w:rsidR="0098228E" w:rsidRDefault="0098228E" w:rsidP="0035208F">
      <w:pPr>
        <w:keepNext/>
        <w:spacing w:after="0"/>
      </w:pPr>
      <w:r w:rsidRPr="0098228E">
        <w:rPr>
          <w:noProof/>
        </w:rPr>
        <w:drawing>
          <wp:inline distT="0" distB="0" distL="0" distR="0" wp14:anchorId="71FC244B" wp14:editId="3D3D7CDE">
            <wp:extent cx="3155183" cy="3599372"/>
            <wp:effectExtent l="0" t="0" r="0" b="0"/>
            <wp:docPr id="34" name="Picture 34"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158430" cy="3603076"/>
                    </a:xfrm>
                    <a:prstGeom prst="rect">
                      <a:avLst/>
                    </a:prstGeom>
                  </pic:spPr>
                </pic:pic>
              </a:graphicData>
            </a:graphic>
          </wp:inline>
        </w:drawing>
      </w:r>
    </w:p>
    <w:p w14:paraId="5F4DBBE4" w14:textId="5AB35E38" w:rsidR="00DA5EEB" w:rsidRDefault="0098228E" w:rsidP="0098228E">
      <w:pPr>
        <w:pStyle w:val="Caption"/>
        <w:jc w:val="both"/>
      </w:pPr>
      <w:bookmarkStart w:id="3" w:name="_Ref32583277"/>
      <w:bookmarkStart w:id="4" w:name="_Toc38115045"/>
      <w:r>
        <w:t xml:space="preserve">Figure </w:t>
      </w:r>
      <w:r>
        <w:fldChar w:fldCharType="begin"/>
      </w:r>
      <w:r>
        <w:instrText xml:space="preserve"> SEQ Figure \* ARABIC </w:instrText>
      </w:r>
      <w:r>
        <w:fldChar w:fldCharType="separate"/>
      </w:r>
      <w:r w:rsidR="00711D61">
        <w:rPr>
          <w:noProof/>
        </w:rPr>
        <w:t>1</w:t>
      </w:r>
      <w:r>
        <w:fldChar w:fldCharType="end"/>
      </w:r>
      <w:bookmarkEnd w:id="3"/>
      <w:r>
        <w:t xml:space="preserve">. </w:t>
      </w:r>
      <w:r w:rsidRPr="00BA6630">
        <w:t xml:space="preserve">Equal loudness contours </w:t>
      </w:r>
      <w:r w:rsidR="00FF756E">
        <w:t>as</w:t>
      </w:r>
      <w:r w:rsidR="00816504">
        <w:t xml:space="preserve"> in</w:t>
      </w:r>
      <w:r w:rsidR="00FF756E">
        <w:t xml:space="preserve"> </w:t>
      </w:r>
      <w:r w:rsidRPr="00BA6630">
        <w:t>ISO 226</w:t>
      </w:r>
      <w:r w:rsidR="00FE3FBC">
        <w:t xml:space="preserve"> </w:t>
      </w:r>
      <w:r w:rsidR="00FE3FBC">
        <w:fldChar w:fldCharType="begin"/>
      </w:r>
      <w:r w:rsidR="007B675C">
        <w:instrText xml:space="preserve"> ADDIN ZOTERO_ITEM CSL_CITATION {"citationID":"p6kgp1CA","properties":{"formattedCitation":"({\\i{}Acoustics \\uc0\\u8211{} normal equal-loudness contours. International Standard ISO 226}, n.d.)","plainCitation":"(Acoustics – normal equal-loudness contours. International Standard ISO 226, n.d.)","dontUpdate":true,"noteIndex":0},"citationItems":[{"id":730,"uris":["http://zotero.org/users/5467145/items/UUBIJHY2"],"uri":["http://zotero.org/users/5467145/items/UUBIJHY2"],"itemData":{"id":730,"type":"article","publisher":"International Organization for Standardization, Geneva, Switzerland","source":"Google Scholar","title":"International Standard ISO 226: 1987","title-short":"Acoustics – normal equal-loudness contours. International Standard ISO 226"}}],"schema":"https://github.com/citation-style-language/schema/raw/master/csl-citation.json"} </w:instrText>
      </w:r>
      <w:r w:rsidR="00FE3FBC">
        <w:fldChar w:fldCharType="separate"/>
      </w:r>
      <w:r w:rsidR="00FE3FBC" w:rsidRPr="00FE3FBC">
        <w:rPr>
          <w:color w:val="000000"/>
          <w:lang w:val="en-GB"/>
        </w:rPr>
        <w:t>(</w:t>
      </w:r>
      <w:r w:rsidR="00FE3FBC" w:rsidRPr="00FE3FBC">
        <w:rPr>
          <w:i/>
          <w:iCs w:val="0"/>
          <w:color w:val="000000"/>
          <w:lang w:val="en-GB"/>
        </w:rPr>
        <w:t>Acoustics – normal equal-loudness contours. International Standard ISO 226</w:t>
      </w:r>
      <w:r w:rsidR="00FE3FBC" w:rsidRPr="00FE3FBC">
        <w:rPr>
          <w:color w:val="000000"/>
          <w:lang w:val="en-GB"/>
        </w:rPr>
        <w:t>)</w:t>
      </w:r>
      <w:r w:rsidR="00FE3FBC">
        <w:fldChar w:fldCharType="end"/>
      </w:r>
      <w:r>
        <w:rPr>
          <w:noProof/>
        </w:rPr>
        <w:t>.</w:t>
      </w:r>
      <w:bookmarkEnd w:id="4"/>
    </w:p>
    <w:p w14:paraId="0CE4CC75" w14:textId="2002D0D8" w:rsidR="0077247F" w:rsidRDefault="00461FCB" w:rsidP="0077247F">
      <w:pPr>
        <w:pStyle w:val="Heading2"/>
      </w:pPr>
      <w:bookmarkStart w:id="5" w:name="_Toc38538734"/>
      <w:r>
        <w:t>T</w:t>
      </w:r>
      <w:r w:rsidR="0077247F" w:rsidRPr="00CC2F87">
        <w:t>raffic noise</w:t>
      </w:r>
      <w:r>
        <w:t xml:space="preserve"> and health</w:t>
      </w:r>
      <w:bookmarkEnd w:id="5"/>
    </w:p>
    <w:p w14:paraId="5591B70D" w14:textId="6A1DD216" w:rsidR="0036511B" w:rsidRDefault="00DA5EEB" w:rsidP="00DA5EEB">
      <w:r>
        <w:lastRenderedPageBreak/>
        <w:t xml:space="preserve">In urban areas, </w:t>
      </w:r>
      <w:r w:rsidR="00A829E4">
        <w:t xml:space="preserve">vehicular </w:t>
      </w:r>
      <w:r>
        <w:t xml:space="preserve">traffic is </w:t>
      </w:r>
      <w:r w:rsidR="00395231">
        <w:t xml:space="preserve">usually </w:t>
      </w:r>
      <w:r w:rsidR="00CD4A5F">
        <w:t xml:space="preserve">one of </w:t>
      </w:r>
      <w:r>
        <w:t xml:space="preserve">the </w:t>
      </w:r>
      <w:r w:rsidR="00CD4A5F">
        <w:t xml:space="preserve">major </w:t>
      </w:r>
      <w:r w:rsidR="00395231">
        <w:t>source</w:t>
      </w:r>
      <w:r w:rsidR="00CD4A5F">
        <w:t xml:space="preserve">s </w:t>
      </w:r>
      <w:r w:rsidR="00395231">
        <w:t xml:space="preserve">of </w:t>
      </w:r>
      <w:r w:rsidR="00EB1F47">
        <w:t xml:space="preserve">community </w:t>
      </w:r>
      <w:r w:rsidR="00395231">
        <w:t xml:space="preserve">noise. </w:t>
      </w:r>
      <w:r w:rsidR="00CA02EC">
        <w:t>Level</w:t>
      </w:r>
      <w:r w:rsidR="00CA02EC" w:rsidRPr="00CC2F87">
        <w:t xml:space="preserve"> of noise is </w:t>
      </w:r>
      <w:r w:rsidR="004E0EAE">
        <w:t>affected by</w:t>
      </w:r>
      <w:r w:rsidR="00E104BA">
        <w:t xml:space="preserve"> at least</w:t>
      </w:r>
      <w:r w:rsidR="00CA02EC" w:rsidRPr="00CC2F87">
        <w:t xml:space="preserve"> the flow and speed of the traffic and the type of the </w:t>
      </w:r>
      <w:r w:rsidR="00EB1F47">
        <w:t xml:space="preserve">vehicles and </w:t>
      </w:r>
      <w:r w:rsidR="00CA02EC" w:rsidRPr="00CC2F87">
        <w:t>road surface. Increased but varying traffic noise levels are typical to highways and other major roads</w:t>
      </w:r>
      <w:r w:rsidR="005F7F36">
        <w:t xml:space="preserve">. </w:t>
      </w:r>
    </w:p>
    <w:p w14:paraId="4286EA49" w14:textId="67E24013" w:rsidR="00DA5EEB" w:rsidRPr="00461F3A" w:rsidRDefault="00DA5EEB" w:rsidP="00DA5EEB">
      <w:pPr>
        <w:rPr>
          <w:rFonts w:eastAsiaTheme="minorEastAsia"/>
          <w:iCs/>
        </w:rPr>
      </w:pPr>
      <w:r>
        <w:t xml:space="preserve">A variety of metrics have been developed to measure level of traffic noise. </w:t>
      </w:r>
      <w:r w:rsidR="0089030A">
        <w:t xml:space="preserve">The metrics </w:t>
      </w:r>
      <w:r>
        <w:t xml:space="preserve">aim to </w:t>
      </w:r>
      <w:r w:rsidR="0089030A">
        <w:t xml:space="preserve">reflect </w:t>
      </w:r>
      <w:r>
        <w:t xml:space="preserve">the perceived loudness </w:t>
      </w:r>
      <w:r w:rsidR="00EA2858">
        <w:t>but</w:t>
      </w:r>
      <w:r w:rsidR="003B523D">
        <w:t xml:space="preserve"> g</w:t>
      </w:r>
      <w:r w:rsidR="000547DE">
        <w:t xml:space="preserve">iven the time-varying </w:t>
      </w:r>
      <w:r w:rsidR="009956D5">
        <w:t>nature</w:t>
      </w:r>
      <w:r w:rsidR="000547DE">
        <w:t xml:space="preserve"> of traffic noise, this </w:t>
      </w:r>
      <w:r w:rsidR="00A419AC">
        <w:t xml:space="preserve">gets </w:t>
      </w:r>
      <w:r w:rsidR="000547DE">
        <w:t>rather challenging</w:t>
      </w:r>
      <w:r>
        <w:t xml:space="preserve">. </w:t>
      </w:r>
      <w:r w:rsidR="003B523D">
        <w:t>D</w:t>
      </w:r>
      <w:r>
        <w:t xml:space="preserve">ifferent vehicles and road surfaces cause noise of different frequencies </w:t>
      </w:r>
      <w:r w:rsidR="003C28FB">
        <w:t xml:space="preserve">and tones, resulting differences in perceived loudness </w:t>
      </w:r>
      <w:r>
        <w:t xml:space="preserve">due to </w:t>
      </w:r>
      <w:r w:rsidR="005507FF">
        <w:t xml:space="preserve">human </w:t>
      </w:r>
      <w:r>
        <w:t>ears varying sensitivity to different frequencies.</w:t>
      </w:r>
      <w:r w:rsidR="0013594E">
        <w:t xml:space="preserve"> A widely used </w:t>
      </w:r>
      <w:r w:rsidR="00DD4559">
        <w:t>approach</w:t>
      </w:r>
      <w:r w:rsidR="0013594E">
        <w:t xml:space="preserve"> to measure and </w:t>
      </w:r>
      <w:proofErr w:type="gramStart"/>
      <w:r w:rsidR="0013594E">
        <w:t>compare</w:t>
      </w:r>
      <w:proofErr w:type="gramEnd"/>
      <w:r w:rsidR="0013594E">
        <w:t xml:space="preserve"> traffic noise levels is to use </w:t>
      </w:r>
      <w:r w:rsidR="00797F1C">
        <w:t xml:space="preserve">the </w:t>
      </w:r>
      <w:r w:rsidR="0013594E">
        <w:t xml:space="preserve">A-weighted sound pressure level averaged </w:t>
      </w:r>
      <w:r w:rsidR="003E06D9">
        <w:t xml:space="preserve">at </w:t>
      </w:r>
      <w:r w:rsidR="0013594E">
        <w:t xml:space="preserve">certain </w:t>
      </w:r>
      <w:r w:rsidR="00D76382">
        <w:t xml:space="preserve">time frames </w:t>
      </w:r>
      <w:r w:rsidR="004F65DE">
        <w:t xml:space="preserve">of </w:t>
      </w:r>
      <w:r w:rsidR="00D76382">
        <w:t xml:space="preserve">the </w:t>
      </w:r>
      <w:r w:rsidR="004F65DE">
        <w:t>day</w:t>
      </w:r>
      <w:r w:rsidR="0013594E">
        <w:t xml:space="preserve">. </w:t>
      </w:r>
      <w:r w:rsidR="008C3470">
        <w:rPr>
          <w:rFonts w:eastAsiaTheme="minorEastAsia"/>
          <w:iCs/>
        </w:rPr>
        <w:t xml:space="preserve">According to </w:t>
      </w:r>
      <w:r w:rsidR="008C3470">
        <w:rPr>
          <w:rFonts w:eastAsiaTheme="minorEastAsia"/>
          <w:iCs/>
        </w:rPr>
        <w:fldChar w:fldCharType="begin"/>
      </w:r>
      <w:r w:rsidR="008C3470">
        <w:rPr>
          <w:rFonts w:eastAsiaTheme="minorEastAsia"/>
          <w:iCs/>
        </w:rPr>
        <w:instrText xml:space="preserve"> ADDIN ZOTERO_ITEM CSL_CITATION {"citationID":"5ZGxczuL","properties":{"formattedCitation":"(Torija &amp; Flindell, 2015)","plainCitation":"(Torija &amp; Flindell, 2015)","dontUpdate":true,"noteIndex":0},"citationItems":[{"id":689,"uris":["http://zotero.org/users/5467145/items/7ZP9Z9XI"],"uri":["http://zotero.org/users/5467145/items/7ZP9Z9XI"],"itemData":{"id":689,"type":"article-journal","abstract":"Based on subjective listening trials, Torija and Flindell [J. Acoust. Soc. Am. 135, 1–4 (2014)] observed that low frequency content in typical urban main road traffic noise appeared to make a smaller contribution to reported annoyance than might be inferred from its objective or physical dominance. This paper reports a more detailed study which was aimed at (i) identifying the difference in sound levels at which low frequency content becomes subjectively dominant over mid and high frequency content and (ii) investigating the relationship between loudness and annoyance under conditions where low frequency content is relatively more dominant, such as indoors where mid and high frequency content is reduced. The results suggested that differences of at least +30 dB between the low frequency and the mid/high frequency content are needed for changes in low frequency content to have as much subjective effect as equivalent changes in mid and high frequency content. This suggests that common criticisms of the A-frequency weighting based on a hypothesized excessive downweighting of the low frequency content may be relatively unfounded in this application area.","container-title":"The Journal of the Acoustical Society of America","DOI":"10.1121/1.4904542","ISSN":"0001-4966","issue":"1","journalAbbreviation":"The Journal of the Acoustical Society of America","page":"189-198","source":"asa.scitation.org (Atypon)","title":"The subjective effect of low frequency content in road traffic noise","volume":"137","author":[{"family":"Torija","given":"Antonio J."},{"family":"Flindell","given":"Ian H."}],"issued":{"date-parts":[["2015",1,1]]}}}],"schema":"https://github.com/citation-style-language/schema/raw/master/csl-citation.json"} </w:instrText>
      </w:r>
      <w:r w:rsidR="008C3470">
        <w:rPr>
          <w:rFonts w:eastAsiaTheme="minorEastAsia"/>
          <w:iCs/>
        </w:rPr>
        <w:fldChar w:fldCharType="separate"/>
      </w:r>
      <w:r w:rsidR="008C3470">
        <w:rPr>
          <w:rFonts w:eastAsiaTheme="minorEastAsia"/>
          <w:iCs/>
          <w:noProof/>
        </w:rPr>
        <w:t>Torija &amp; Flindell (2015)</w:t>
      </w:r>
      <w:r w:rsidR="008C3470">
        <w:rPr>
          <w:rFonts w:eastAsiaTheme="minorEastAsia"/>
          <w:iCs/>
        </w:rPr>
        <w:fldChar w:fldCharType="end"/>
      </w:r>
      <w:r w:rsidR="008C3470">
        <w:rPr>
          <w:rFonts w:eastAsiaTheme="minorEastAsia"/>
          <w:iCs/>
        </w:rPr>
        <w:t xml:space="preserve">, A-weighting may be particularly suitable for modeling the loudness of traffic noise </w:t>
      </w:r>
      <w:r w:rsidR="001717A6">
        <w:rPr>
          <w:rFonts w:eastAsiaTheme="minorEastAsia"/>
          <w:iCs/>
        </w:rPr>
        <w:t xml:space="preserve">due to the appropriate weighting of the </w:t>
      </w:r>
      <w:r w:rsidR="008C3470">
        <w:rPr>
          <w:rFonts w:eastAsiaTheme="minorEastAsia"/>
          <w:iCs/>
        </w:rPr>
        <w:t xml:space="preserve">low-frequency </w:t>
      </w:r>
      <w:r w:rsidR="001717A6">
        <w:rPr>
          <w:rFonts w:eastAsiaTheme="minorEastAsia"/>
          <w:iCs/>
        </w:rPr>
        <w:t>sounds</w:t>
      </w:r>
      <w:r w:rsidR="008C3470">
        <w:rPr>
          <w:rFonts w:eastAsiaTheme="minorEastAsia"/>
          <w:iCs/>
        </w:rPr>
        <w:t xml:space="preserve">. </w:t>
      </w:r>
      <w:r w:rsidR="00E61179">
        <w:t xml:space="preserve">The environmental noise guidelines by </w:t>
      </w:r>
      <w:r w:rsidR="00E61179">
        <w:fldChar w:fldCharType="begin"/>
      </w:r>
      <w:r w:rsidR="007B675C">
        <w:instrText xml:space="preserve"> ADDIN ZOTERO_ITEM CSL_CITATION {"citationID":"s8cFfV5j","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E61179">
        <w:fldChar w:fldCharType="separate"/>
      </w:r>
      <w:r w:rsidR="00E61179">
        <w:rPr>
          <w:noProof/>
        </w:rPr>
        <w:t xml:space="preserve">WHO Europe </w:t>
      </w:r>
      <w:r w:rsidR="00D1090E">
        <w:rPr>
          <w:noProof/>
        </w:rPr>
        <w:t>(</w:t>
      </w:r>
      <w:r w:rsidR="00E61179">
        <w:rPr>
          <w:noProof/>
        </w:rPr>
        <w:t>2018</w:t>
      </w:r>
      <w:r w:rsidR="006C02BD">
        <w:rPr>
          <w:noProof/>
        </w:rPr>
        <w:t>b</w:t>
      </w:r>
      <w:r w:rsidR="00E61179">
        <w:rPr>
          <w:noProof/>
        </w:rPr>
        <w:t>)</w:t>
      </w:r>
      <w:r w:rsidR="00E61179">
        <w:fldChar w:fldCharType="end"/>
      </w:r>
      <w:r w:rsidR="00E61179">
        <w:t xml:space="preserve"> </w:t>
      </w:r>
      <w:r w:rsidR="004F65DE">
        <w:t xml:space="preserve">as well as </w:t>
      </w:r>
      <w:r w:rsidR="00461F3A">
        <w:t xml:space="preserve">scientific </w:t>
      </w:r>
      <w:r w:rsidR="008C059E">
        <w:t xml:space="preserve">traffic noise </w:t>
      </w:r>
      <w:r w:rsidR="00461F3A">
        <w:t xml:space="preserve">research </w:t>
      </w:r>
      <w:r w:rsidR="00A36A2A">
        <w:t>commonly</w:t>
      </w:r>
      <w:r w:rsidR="004F65DE">
        <w:t xml:space="preserve"> </w:t>
      </w:r>
      <w:r w:rsidR="00E61179">
        <w:t xml:space="preserve">utilize metrics </w:t>
      </w:r>
      <w:r w:rsidR="00461F3A">
        <w:t xml:space="preserve">that are </w:t>
      </w:r>
      <w:r w:rsidR="00E61179">
        <w:t xml:space="preserve">based on </w:t>
      </w:r>
      <w:r w:rsidR="00461F3A">
        <w:t xml:space="preserve">averaged </w:t>
      </w:r>
      <w:r w:rsidR="00E61179">
        <w:t>“e</w:t>
      </w:r>
      <w:r w:rsidR="00E61179" w:rsidRPr="00E61179">
        <w:t>quivalent continuous sound pressure level</w:t>
      </w:r>
      <w:r w:rsidR="00324901">
        <w:t>s</w:t>
      </w:r>
      <w:r w:rsidR="00E61179">
        <w:t>”</w:t>
      </w:r>
      <w:r w:rsidR="00D379AF">
        <w:t xml:space="preserve"> </w:t>
      </w:r>
      <w:r w:rsidR="00461F3A">
        <w:t xml:space="preserve">for </w:t>
      </w:r>
      <w:r w:rsidR="004F65DE">
        <w:t>different times of the day (</w:t>
      </w:r>
      <w:r w:rsidR="00ED5348">
        <w:t xml:space="preserve">e.g. </w:t>
      </w:r>
      <w:r w:rsidR="0007663C">
        <w:t>L</w:t>
      </w:r>
      <w:r w:rsidR="0007663C">
        <w:rPr>
          <w:vertAlign w:val="subscript"/>
        </w:rPr>
        <w:t>day</w:t>
      </w:r>
      <w:r w:rsidR="002B3071">
        <w:t xml:space="preserve">, </w:t>
      </w:r>
      <w:r w:rsidR="0007663C">
        <w:t>L</w:t>
      </w:r>
      <w:r w:rsidR="0007663C">
        <w:rPr>
          <w:vertAlign w:val="subscript"/>
        </w:rPr>
        <w:t>evening</w:t>
      </w:r>
      <w:r w:rsidR="0007663C">
        <w:t xml:space="preserve"> and L</w:t>
      </w:r>
      <w:r w:rsidR="0007663C">
        <w:rPr>
          <w:vertAlign w:val="subscript"/>
        </w:rPr>
        <w:t>nigh</w:t>
      </w:r>
      <w:r w:rsidR="007C0C39">
        <w:rPr>
          <w:vertAlign w:val="subscript"/>
        </w:rPr>
        <w:t>t</w:t>
      </w:r>
      <w:r w:rsidR="004F65DE">
        <w:t>)</w:t>
      </w:r>
      <w:r w:rsidR="0007663C">
        <w:t>.</w:t>
      </w:r>
      <w:r w:rsidR="00833518">
        <w:t xml:space="preserve"> </w:t>
      </w:r>
      <w:r w:rsidR="00CC7C6C">
        <w:t xml:space="preserve">One of the standard metrics </w:t>
      </w:r>
      <w:r w:rsidR="00A701FD">
        <w:t xml:space="preserve">for </w:t>
      </w:r>
      <w:r w:rsidR="00670A6D">
        <w:t>community noise</w:t>
      </w:r>
      <w:r w:rsidR="00084462">
        <w:t xml:space="preserve"> </w:t>
      </w:r>
      <w:r w:rsidR="00BA2A6A">
        <w:t xml:space="preserve">levels </w:t>
      </w:r>
      <w:r w:rsidR="00CC7C6C">
        <w:t xml:space="preserve">considers day, </w:t>
      </w:r>
      <w:r w:rsidR="00833518">
        <w:t>evening and night</w:t>
      </w:r>
      <w:r w:rsidR="00CC7C6C">
        <w:t>-time noise</w:t>
      </w:r>
      <w:r w:rsidR="00084462">
        <w:t xml:space="preserve"> levels</w:t>
      </w:r>
      <w:r w:rsidR="00CC7C6C">
        <w:t xml:space="preserve"> together</w:t>
      </w:r>
      <w:r w:rsidR="000A055B">
        <w:t xml:space="preserve"> (L</w:t>
      </w:r>
      <w:r w:rsidR="000A055B">
        <w:rPr>
          <w:vertAlign w:val="subscript"/>
        </w:rPr>
        <w:t>den</w:t>
      </w:r>
      <w:r w:rsidR="000A055B">
        <w:t xml:space="preserve">) and features </w:t>
      </w:r>
      <w:r w:rsidR="00833518">
        <w:t xml:space="preserve">additional </w:t>
      </w:r>
      <w:r w:rsidR="00771478">
        <w:t xml:space="preserve">weightings </w:t>
      </w:r>
      <w:r w:rsidR="00833518">
        <w:t xml:space="preserve">for evening and night-time </w:t>
      </w:r>
      <w:r w:rsidR="00CC7C6C">
        <w:t>noise levels</w:t>
      </w:r>
      <w:r w:rsidR="000A055B">
        <w:t xml:space="preserve"> </w:t>
      </w:r>
      <w:r w:rsidR="000A055B">
        <w:fldChar w:fldCharType="begin"/>
      </w:r>
      <w:r w:rsidR="000A055B">
        <w:instrText xml:space="preserve"> ADDIN ZOTERO_ITEM CSL_CITATION {"citationID":"MhSMtoIi","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0A055B">
        <w:fldChar w:fldCharType="separate"/>
      </w:r>
      <w:r w:rsidR="000A055B">
        <w:rPr>
          <w:noProof/>
        </w:rPr>
        <w:t>(WHO Europe, 2018</w:t>
      </w:r>
      <w:r w:rsidR="00BB4E2E">
        <w:rPr>
          <w:noProof/>
        </w:rPr>
        <w:t>b</w:t>
      </w:r>
      <w:r w:rsidR="000A055B">
        <w:rPr>
          <w:noProof/>
        </w:rPr>
        <w:t>)</w:t>
      </w:r>
      <w:r w:rsidR="000A055B">
        <w:fldChar w:fldCharType="end"/>
      </w:r>
      <w:r w:rsidR="00833518">
        <w:t xml:space="preserve">. </w:t>
      </w:r>
      <w:r w:rsidR="00A36A2A">
        <w:t>These metrics are heavily compressed, and thus lose information about</w:t>
      </w:r>
      <w:r w:rsidR="000565CF">
        <w:t xml:space="preserve"> the</w:t>
      </w:r>
      <w:r w:rsidR="00A36A2A">
        <w:t xml:space="preserve"> fluctuations </w:t>
      </w:r>
      <w:r w:rsidR="00E65CA5">
        <w:t>of</w:t>
      </w:r>
      <w:r w:rsidR="00A36A2A">
        <w:t xml:space="preserve"> SP</w:t>
      </w:r>
      <w:r w:rsidR="00EB0426">
        <w:t>L</w:t>
      </w:r>
      <w:r w:rsidR="00A36A2A">
        <w:t xml:space="preserve"> in time.</w:t>
      </w:r>
      <w:r w:rsidR="00AD429C">
        <w:t xml:space="preserve"> Nevertheless, </w:t>
      </w:r>
      <w:r w:rsidR="006C7F9B">
        <w:t>uniform</w:t>
      </w:r>
      <w:r w:rsidR="00AD429C">
        <w:t xml:space="preserve"> metrics are needed in order to </w:t>
      </w:r>
      <w:r w:rsidR="005F4C03">
        <w:t xml:space="preserve">efficiently </w:t>
      </w:r>
      <w:r w:rsidR="00AD429C">
        <w:t>compare</w:t>
      </w:r>
      <w:r w:rsidR="00971E6C">
        <w:t xml:space="preserve"> different</w:t>
      </w:r>
      <w:r w:rsidR="00AD429C">
        <w:t xml:space="preserve"> noise environments in space and time. </w:t>
      </w:r>
    </w:p>
    <w:p w14:paraId="2E2764D8" w14:textId="470BDD56" w:rsidR="00CC7C6C" w:rsidRPr="00F54E8F" w:rsidRDefault="00CC7C6C" w:rsidP="00DA5EEB">
      <w:pPr>
        <w:rPr>
          <w:rFonts w:eastAsiaTheme="minorEastAsia"/>
          <w:iCs/>
        </w:rPr>
      </w:pPr>
      <w:r>
        <w:t xml:space="preserve">Several studies have aimed to evaluate the relationship between noise level and annoyance by statistical means. A </w:t>
      </w:r>
      <w:r w:rsidR="008002B0">
        <w:t xml:space="preserve">common approach </w:t>
      </w:r>
      <w:r>
        <w:t xml:space="preserve">has been </w:t>
      </w:r>
      <w:r w:rsidR="00E03B28">
        <w:t xml:space="preserve">assessing and comparing </w:t>
      </w:r>
      <w:r>
        <w:t xml:space="preserve">the percentages of highly annoyed people </w:t>
      </w:r>
      <w:r w:rsidR="00F96439">
        <w:t xml:space="preserve">(HA%) </w:t>
      </w:r>
      <w:r w:rsidR="00E03B28">
        <w:t xml:space="preserve">to average noise level (e.g. </w:t>
      </w:r>
      <w:r>
        <w:t>L</w:t>
      </w:r>
      <w:r>
        <w:rPr>
          <w:vertAlign w:val="subscript"/>
        </w:rPr>
        <w:t xml:space="preserve">den </w:t>
      </w:r>
      <w:r>
        <w:t>or L</w:t>
      </w:r>
      <w:r>
        <w:rPr>
          <w:vertAlign w:val="subscript"/>
        </w:rPr>
        <w:t>Aeq</w:t>
      </w:r>
      <w:r w:rsidR="00E03B28">
        <w:t>)</w:t>
      </w:r>
      <w:r>
        <w:t>.</w:t>
      </w:r>
      <w:r w:rsidR="00960315">
        <w:t xml:space="preserve"> </w:t>
      </w:r>
      <w:r w:rsidR="00F31F99">
        <w:t xml:space="preserve">An important </w:t>
      </w:r>
      <w:r w:rsidR="00E03B28">
        <w:t>feature of</w:t>
      </w:r>
      <w:r w:rsidR="00F31F99">
        <w:t xml:space="preserve"> these assessments is that they </w:t>
      </w:r>
      <w:r w:rsidR="009F0AE6">
        <w:t>consider</w:t>
      </w:r>
      <w:r w:rsidR="00F31F99">
        <w:t xml:space="preserve"> </w:t>
      </w:r>
      <w:r w:rsidR="00960315">
        <w:t>exposure</w:t>
      </w:r>
      <w:r w:rsidR="00F31F99">
        <w:t>s</w:t>
      </w:r>
      <w:r w:rsidR="00960315">
        <w:t xml:space="preserve"> to noise </w:t>
      </w:r>
      <w:r w:rsidR="00F31F99">
        <w:t xml:space="preserve">only </w:t>
      </w:r>
      <w:r w:rsidR="009F0AE6">
        <w:t xml:space="preserve">with respect to </w:t>
      </w:r>
      <w:r w:rsidR="00960315">
        <w:t>home locations.</w:t>
      </w:r>
      <w:r>
        <w:t xml:space="preserve"> </w:t>
      </w:r>
      <w:r>
        <w:fldChar w:fldCharType="begin"/>
      </w:r>
      <w:r w:rsidR="007B675C">
        <w:instrText xml:space="preserve"> ADDIN ZOTERO_ITEM CSL_CITATION {"citationID":"Ji7f2PCW","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 xml:space="preserve">Guski et al. </w:t>
      </w:r>
      <w:r w:rsidR="009F0AE6">
        <w:rPr>
          <w:noProof/>
        </w:rPr>
        <w:t>(</w:t>
      </w:r>
      <w:r>
        <w:rPr>
          <w:noProof/>
        </w:rPr>
        <w:t>2017)</w:t>
      </w:r>
      <w:r>
        <w:fldChar w:fldCharType="end"/>
      </w:r>
      <w:r>
        <w:t xml:space="preserve"> reviewed </w:t>
      </w:r>
      <w:r w:rsidR="00F31F99">
        <w:t xml:space="preserve">many of the </w:t>
      </w:r>
      <w:r w:rsidR="00960315">
        <w:t xml:space="preserve">studies and plotted the </w:t>
      </w:r>
      <w:r w:rsidR="009F0AE6">
        <w:t>found</w:t>
      </w:r>
      <w:r w:rsidR="00960315">
        <w:t xml:space="preserve"> HA% values against </w:t>
      </w:r>
      <w:r w:rsidR="009F0AE6">
        <w:t>SPL (</w:t>
      </w:r>
      <w:r w:rsidR="00960315">
        <w:t>L</w:t>
      </w:r>
      <w:r w:rsidR="00960315">
        <w:rPr>
          <w:vertAlign w:val="subscript"/>
        </w:rPr>
        <w:t>den</w:t>
      </w:r>
      <w:r w:rsidR="009F0AE6">
        <w:t xml:space="preserve">) </w:t>
      </w:r>
      <w:r w:rsidR="00960315">
        <w:rPr>
          <w:rFonts w:eastAsiaTheme="minorEastAsia"/>
          <w:iCs/>
        </w:rPr>
        <w:t>(</w:t>
      </w:r>
      <w:r w:rsidR="00960315">
        <w:rPr>
          <w:rFonts w:eastAsiaTheme="minorEastAsia"/>
          <w:iCs/>
        </w:rPr>
        <w:fldChar w:fldCharType="begin"/>
      </w:r>
      <w:r w:rsidR="00960315">
        <w:rPr>
          <w:rFonts w:eastAsiaTheme="minorEastAsia"/>
          <w:iCs/>
        </w:rPr>
        <w:instrText xml:space="preserve"> REF _Ref33718460 \h </w:instrText>
      </w:r>
      <w:r w:rsidR="00960315">
        <w:rPr>
          <w:rFonts w:eastAsiaTheme="minorEastAsia"/>
          <w:iCs/>
        </w:rPr>
      </w:r>
      <w:r w:rsidR="00960315">
        <w:rPr>
          <w:rFonts w:eastAsiaTheme="minorEastAsia"/>
          <w:iCs/>
        </w:rPr>
        <w:fldChar w:fldCharType="separate"/>
      </w:r>
      <w:r w:rsidR="00711D61">
        <w:t xml:space="preserve">Figure </w:t>
      </w:r>
      <w:r w:rsidR="00711D61">
        <w:rPr>
          <w:noProof/>
        </w:rPr>
        <w:t>2</w:t>
      </w:r>
      <w:r w:rsidR="00960315">
        <w:rPr>
          <w:rFonts w:eastAsiaTheme="minorEastAsia"/>
          <w:iCs/>
        </w:rPr>
        <w:fldChar w:fldCharType="end"/>
      </w:r>
      <w:r w:rsidR="00960315">
        <w:rPr>
          <w:rFonts w:eastAsiaTheme="minorEastAsia"/>
          <w:iCs/>
        </w:rPr>
        <w:t xml:space="preserve">). Both </w:t>
      </w:r>
      <w:r w:rsidR="00091A5E">
        <w:rPr>
          <w:rFonts w:eastAsiaTheme="minorEastAsia"/>
          <w:iCs/>
        </w:rPr>
        <w:t xml:space="preserve">somewhat </w:t>
      </w:r>
      <w:r w:rsidR="00960315">
        <w:rPr>
          <w:rFonts w:eastAsiaTheme="minorEastAsia"/>
          <w:iCs/>
        </w:rPr>
        <w:t xml:space="preserve">linear and non-linear relationships can be </w:t>
      </w:r>
      <w:r w:rsidR="00091A5E">
        <w:rPr>
          <w:rFonts w:eastAsiaTheme="minorEastAsia"/>
          <w:iCs/>
        </w:rPr>
        <w:t>seen in the</w:t>
      </w:r>
      <w:r w:rsidR="00960315">
        <w:rPr>
          <w:rFonts w:eastAsiaTheme="minorEastAsia"/>
          <w:iCs/>
        </w:rPr>
        <w:t xml:space="preserve"> </w:t>
      </w:r>
      <w:r w:rsidR="00091A5E">
        <w:rPr>
          <w:rFonts w:eastAsiaTheme="minorEastAsia"/>
          <w:iCs/>
        </w:rPr>
        <w:t>scatterplot</w:t>
      </w:r>
      <w:r w:rsidR="00960315">
        <w:rPr>
          <w:rFonts w:eastAsiaTheme="minorEastAsia"/>
          <w:iCs/>
        </w:rPr>
        <w:t xml:space="preserve">, indicating an </w:t>
      </w:r>
      <w:r w:rsidR="00F9655A">
        <w:rPr>
          <w:rFonts w:eastAsiaTheme="minorEastAsia"/>
          <w:iCs/>
        </w:rPr>
        <w:t xml:space="preserve">unclear </w:t>
      </w:r>
      <w:r w:rsidR="00F31F99">
        <w:rPr>
          <w:rFonts w:eastAsiaTheme="minorEastAsia"/>
          <w:iCs/>
        </w:rPr>
        <w:t xml:space="preserve">and case-specific </w:t>
      </w:r>
      <w:r w:rsidR="00F9655A">
        <w:rPr>
          <w:rFonts w:eastAsiaTheme="minorEastAsia"/>
          <w:iCs/>
        </w:rPr>
        <w:t>statistical relationship</w:t>
      </w:r>
      <w:r w:rsidR="00960315">
        <w:rPr>
          <w:rFonts w:eastAsiaTheme="minorEastAsia"/>
          <w:iCs/>
        </w:rPr>
        <w:t xml:space="preserve"> between </w:t>
      </w:r>
      <w:r w:rsidR="002B3BC2">
        <w:rPr>
          <w:rFonts w:eastAsiaTheme="minorEastAsia"/>
          <w:iCs/>
        </w:rPr>
        <w:t xml:space="preserve">static </w:t>
      </w:r>
      <w:r w:rsidR="00960315">
        <w:rPr>
          <w:rFonts w:eastAsiaTheme="minorEastAsia"/>
          <w:iCs/>
        </w:rPr>
        <w:t>noise exposure</w:t>
      </w:r>
      <w:r w:rsidR="002B3BC2">
        <w:rPr>
          <w:rFonts w:eastAsiaTheme="minorEastAsia"/>
          <w:iCs/>
        </w:rPr>
        <w:t xml:space="preserve"> </w:t>
      </w:r>
      <w:r w:rsidR="00960315">
        <w:rPr>
          <w:rFonts w:eastAsiaTheme="minorEastAsia"/>
          <w:iCs/>
        </w:rPr>
        <w:t xml:space="preserve">and </w:t>
      </w:r>
      <w:r w:rsidR="00091A5E">
        <w:rPr>
          <w:rFonts w:eastAsiaTheme="minorEastAsia"/>
          <w:iCs/>
        </w:rPr>
        <w:t>annoyance</w:t>
      </w:r>
      <w:r w:rsidR="00960315">
        <w:rPr>
          <w:rFonts w:eastAsiaTheme="minorEastAsia"/>
          <w:iCs/>
        </w:rPr>
        <w:t>.</w:t>
      </w:r>
      <w:r w:rsidR="004D081B">
        <w:rPr>
          <w:rFonts w:eastAsiaTheme="minorEastAsia"/>
          <w:iCs/>
        </w:rPr>
        <w:t xml:space="preserve"> </w:t>
      </w:r>
    </w:p>
    <w:p w14:paraId="4A4651E8" w14:textId="768BAFC0" w:rsidR="00CE4B77" w:rsidRDefault="00CC6D7F" w:rsidP="00CC6D7F">
      <w:r>
        <w:t xml:space="preserve">According to </w:t>
      </w:r>
      <w:r w:rsidR="00F17F24">
        <w:t xml:space="preserve">two </w:t>
      </w:r>
      <w:r>
        <w:t xml:space="preserve">literature reviews </w:t>
      </w:r>
      <w:r w:rsidR="00A6690E">
        <w:t xml:space="preserve">on traffic noise and annoyance </w:t>
      </w:r>
      <w:r w:rsidR="002C6B45">
        <w:fldChar w:fldCharType="begin"/>
      </w:r>
      <w:r w:rsidR="00FE3FBC">
        <w:instrText xml:space="preserve"> ADDIN ZOTERO_ITEM CSL_CITATION {"citationID":"X6Cdc9FA","properties":{"formattedCitation":"(Brown &amp; Van Kamp, 2017; Guski et al., 2017)","plainCitation":"(Brown &amp; Van Kamp, 2017; Guski et al., 2017)","dontUpdate":true,"noteIndex":0},"citationItems":[{"id":714,"uris":["http://zotero.org/users/5467145/items/R9JHH6LU"],"uri":["http://zotero.org/users/5467145/items/R9JHH6LU"],"itemData":{"id":714,"type":"article-journal","container-title":"International journal of environmental research and public health","issue":"8","page":"873","source":"Google Scholar","title":"WHO environmental noise guidelines for the European region: a systematic review of transport noise interventions and their impacts on health","title-short":"WHO environmental noise guidelines for the European region","volume":"14","author":[{"family":"Brown","given":"Alan Lex"},{"family":"Van Kamp","given":"Irene"}],"issued":{"date-parts":[["2017"]]}}},{"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2C6B45">
        <w:fldChar w:fldCharType="separate"/>
      </w:r>
      <w:r w:rsidR="00F254DE">
        <w:rPr>
          <w:noProof/>
        </w:rPr>
        <w:t>(</w:t>
      </w:r>
      <w:r w:rsidR="0036511B">
        <w:rPr>
          <w:noProof/>
        </w:rPr>
        <w:t xml:space="preserve">e.g. </w:t>
      </w:r>
      <w:r w:rsidR="00F254DE">
        <w:rPr>
          <w:noProof/>
        </w:rPr>
        <w:t>Brown &amp; Van Kamp, 2017; Guski et al., 2017)</w:t>
      </w:r>
      <w:r w:rsidR="002C6B45">
        <w:fldChar w:fldCharType="end"/>
      </w:r>
      <w:r w:rsidR="002C6B45">
        <w:t xml:space="preserve"> </w:t>
      </w:r>
      <w:r w:rsidR="00A6690E">
        <w:t xml:space="preserve">and a </w:t>
      </w:r>
      <w:r w:rsidR="002C6B45">
        <w:t xml:space="preserve">report on </w:t>
      </w:r>
      <w:r w:rsidR="00A6690E">
        <w:t xml:space="preserve">those reviews by WHO Europe </w:t>
      </w:r>
      <w:r w:rsidR="002C6B45">
        <w:fldChar w:fldCharType="begin"/>
      </w:r>
      <w:r w:rsidR="002C6B45">
        <w:instrText xml:space="preserve"> ADDIN ZOTERO_ITEM CSL_CITATION {"citationID":"8UaWK8M2","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2C6B45">
        <w:fldChar w:fldCharType="separate"/>
      </w:r>
      <w:r w:rsidR="002C6B45">
        <w:rPr>
          <w:noProof/>
        </w:rPr>
        <w:t>(WHO Europe, 2018</w:t>
      </w:r>
      <w:r w:rsidR="006C02BD">
        <w:rPr>
          <w:noProof/>
        </w:rPr>
        <w:t>b</w:t>
      </w:r>
      <w:r w:rsidR="002C6B45">
        <w:rPr>
          <w:noProof/>
        </w:rPr>
        <w:t>)</w:t>
      </w:r>
      <w:r w:rsidR="002C6B45">
        <w:fldChar w:fldCharType="end"/>
      </w:r>
      <w:r>
        <w:t xml:space="preserve">, </w:t>
      </w:r>
      <w:r w:rsidR="000A18D9" w:rsidRPr="000A18D9">
        <w:t xml:space="preserve">prolonged </w:t>
      </w:r>
      <w:r>
        <w:t>exposure to noise levels above 5</w:t>
      </w:r>
      <w:r w:rsidR="00A6690E">
        <w:t>3</w:t>
      </w:r>
      <w:r>
        <w:t xml:space="preserve"> dB</w:t>
      </w:r>
      <w:r w:rsidR="008961B9">
        <w:t xml:space="preserve"> </w:t>
      </w:r>
      <w:r w:rsidR="00F254DE">
        <w:t xml:space="preserve">can </w:t>
      </w:r>
      <w:r w:rsidR="008961B9">
        <w:t>cause</w:t>
      </w:r>
      <w:r>
        <w:t xml:space="preserve"> negative health </w:t>
      </w:r>
      <w:r w:rsidR="002C6B45">
        <w:t>effects</w:t>
      </w:r>
      <w:r w:rsidR="00F254DE">
        <w:t xml:space="preserve"> and should therefore be avoided</w:t>
      </w:r>
      <w:r w:rsidR="002C6B45">
        <w:t xml:space="preserve">. </w:t>
      </w:r>
      <w:r w:rsidR="007C6201">
        <w:t>Accurate assessment of different health effects from traffic noise</w:t>
      </w:r>
      <w:r w:rsidR="0006152F">
        <w:t xml:space="preserve"> exposure</w:t>
      </w:r>
      <w:r w:rsidR="007C6201">
        <w:t xml:space="preserve"> </w:t>
      </w:r>
      <w:r w:rsidR="00174CB2">
        <w:t>has been</w:t>
      </w:r>
      <w:r w:rsidR="007C6201">
        <w:t xml:space="preserve"> challenging due to different temporal realizations of the effects and overlapping exposure-response -relationships of multiple pollutants</w:t>
      </w:r>
      <w:r w:rsidR="00174CB2">
        <w:t xml:space="preserve"> </w:t>
      </w:r>
      <w:r w:rsidR="00174CB2">
        <w:fldChar w:fldCharType="begin"/>
      </w:r>
      <w:r w:rsidR="00174CB2">
        <w:instrText xml:space="preserve"> ADDIN ZOTERO_ITEM CSL_CITATION {"citationID":"tpK2jPns","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174CB2">
        <w:fldChar w:fldCharType="separate"/>
      </w:r>
      <w:r w:rsidR="00174CB2">
        <w:rPr>
          <w:noProof/>
        </w:rPr>
        <w:t>(Passchier-Vermeer W &amp; Passchier W F, 2000)</w:t>
      </w:r>
      <w:r w:rsidR="00174CB2">
        <w:fldChar w:fldCharType="end"/>
      </w:r>
      <w:r w:rsidR="00535CD8">
        <w:t>;</w:t>
      </w:r>
      <w:r w:rsidR="007C6201">
        <w:t xml:space="preserve"> </w:t>
      </w:r>
      <w:r w:rsidR="00535CD8">
        <w:t xml:space="preserve">it is likely </w:t>
      </w:r>
      <w:r w:rsidR="00493CEC">
        <w:t xml:space="preserve">that some of the </w:t>
      </w:r>
      <w:r w:rsidR="00EC0E7B">
        <w:t xml:space="preserve">health </w:t>
      </w:r>
      <w:r w:rsidR="00493CEC">
        <w:t xml:space="preserve">effects are developed over years or decades of cumulative exposure while some </w:t>
      </w:r>
      <w:r w:rsidR="00493CEC">
        <w:lastRenderedPageBreak/>
        <w:t xml:space="preserve">are perceived </w:t>
      </w:r>
      <w:r w:rsidR="00EA7AAF">
        <w:t xml:space="preserve">and realized </w:t>
      </w:r>
      <w:r w:rsidR="00493CEC">
        <w:t xml:space="preserve">in the present time. Accordingly, the potential longer-term effects from exposure to traffic noise include e.g. </w:t>
      </w:r>
      <w:r w:rsidR="00493CEC" w:rsidRPr="003675EB">
        <w:t>respiratory infections, cardiovascular disease</w:t>
      </w:r>
      <w:r w:rsidR="00493CEC">
        <w:t xml:space="preserve"> and</w:t>
      </w:r>
      <w:r w:rsidR="00493CEC" w:rsidRPr="003675EB">
        <w:t xml:space="preserve"> stress</w:t>
      </w:r>
      <w:r w:rsidR="00493CEC">
        <w:t xml:space="preserve"> </w:t>
      </w:r>
      <w:r w:rsidR="00493CEC">
        <w:fldChar w:fldCharType="begin"/>
      </w:r>
      <w:r w:rsidR="00493CEC">
        <w:instrText xml:space="preserve"> ADDIN ZOTERO_ITEM CSL_CITATION {"citationID":"iD7xjVeJ","properties":{"formattedCitation":"(Recio et al., 2016; Van Kempen et al., 2018)","plainCitation":"(Recio et al., 2016; Van Kempen et al., 2018)","noteIndex":0},"citationItems":[{"id":720,"uris":["http://zotero.org/users/5467145/items/U4BYDKSV"],"uri":["http://zotero.org/users/5467145/items/U4BYDKSV"],"itemData":{"id":720,"type":"article-journal","abstract":"Background\nRoad traffic noise is a major public health issue, given the documented association with several diseases and the growing number of exposed persons all over the world. The effects widely investigated pertain to cardiovascular health, and to a lesser extent to respiratory and metabolic health. The epidemiological design of most studies has made it possible to ascertain long-term associations of urban noise with a number of cardiovascular, respiratory, and metabolic disorders and diseases; additionally, time series studies have reported short-term associations.\nObjectives\nTo review the various biological mechanisms that may account for all long-term as well as short-term associations between road traffic noise and cardiovascular, respiratory, and metabolic health. We also aimed to review the neuroendocrine processes triggered by noise as a stressor and the role of the central nervous system in noise-induced autonomic responses.\nMethods\nReview of the literature on road traffic noise, environmental noise in general, psychosomatics, and diseases of the cardiovascular, respiratory, and metabolic systems. The search was done using PubMed databases.\nDiscussion\nWe present a comprehensive, integrative stress model with all known connections between the body systems, states, and processes at both the physiological and psychological levels, which allows to establish a variety of biological pathways linking environmental noise exposure with health outcomes.\nConclusions\nThe long- and short-term associations between road traffic noise and health outcomes found in latest noise research may be understood in the light of the integrative model proposed here.","container-title":"Environmental Research","DOI":"10.1016/j.envres.2015.12.036","ISSN":"0013-9351","journalAbbreviation":"Environmental Research","language":"en","page":"359-370","source":"ScienceDirect","title":"Road traffic noise effects on cardiovascular, respiratory, and metabolic health: An integrative model of biological mechanisms","title-short":"Road traffic noise effects on cardiovascular, respiratory, and metabolic health","volume":"146","author":[{"family":"Recio","given":"Alberto"},{"family":"Linares","given":"Cristina"},{"family":"Banegas","given":"José Ramón"},{"family":"Díaz","given":"Julio"}],"issued":{"date-parts":[["2016",4,1]]}}},{"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493CEC">
        <w:fldChar w:fldCharType="separate"/>
      </w:r>
      <w:r w:rsidR="00493CEC">
        <w:rPr>
          <w:noProof/>
        </w:rPr>
        <w:t>(Recio et al., 2016; Van Kempen et al., 2018</w:t>
      </w:r>
      <w:r w:rsidR="006B06D3">
        <w:rPr>
          <w:noProof/>
        </w:rPr>
        <w:t xml:space="preserve">; </w:t>
      </w:r>
      <w:r w:rsidR="006B06D3">
        <w:t>WHO</w:t>
      </w:r>
      <w:r w:rsidR="006B06D3" w:rsidRPr="006B06D3">
        <w:t>, 2011</w:t>
      </w:r>
      <w:r w:rsidR="00493CEC">
        <w:rPr>
          <w:noProof/>
        </w:rPr>
        <w:t>)</w:t>
      </w:r>
      <w:r w:rsidR="00493CEC">
        <w:fldChar w:fldCharType="end"/>
      </w:r>
      <w:r w:rsidR="00493CEC">
        <w:t xml:space="preserve"> whereas the short-term effects can be e.g. annoyance or stress. </w:t>
      </w:r>
      <w:r w:rsidR="00CE4B77">
        <w:t xml:space="preserve">Moreover, </w:t>
      </w:r>
      <w:r w:rsidR="000F3CA2">
        <w:t xml:space="preserve">the </w:t>
      </w:r>
      <w:r w:rsidR="00CE4B77">
        <w:t xml:space="preserve">net health effect </w:t>
      </w:r>
      <w:r w:rsidR="00174CB2">
        <w:t xml:space="preserve">from </w:t>
      </w:r>
      <w:r w:rsidR="00CE4B77">
        <w:t>and perception of noise</w:t>
      </w:r>
      <w:r w:rsidR="000F3CA2">
        <w:t xml:space="preserve"> is affected by various “</w:t>
      </w:r>
      <w:r w:rsidR="000F3CA2" w:rsidRPr="00CE4B77">
        <w:t>nonacoustic</w:t>
      </w:r>
      <w:r w:rsidR="000F3CA2">
        <w:t xml:space="preserve"> factors” such as</w:t>
      </w:r>
      <w:r w:rsidR="00CE4B77">
        <w:t xml:space="preserve"> gender, age, education and subjective noise sensitivity</w:t>
      </w:r>
      <w:r w:rsidR="00AE60F3">
        <w:t xml:space="preserve"> </w:t>
      </w:r>
      <w:r w:rsidR="00AE60F3">
        <w:fldChar w:fldCharType="begin"/>
      </w:r>
      <w:r w:rsidR="00FE3FBC">
        <w:instrText xml:space="preserve"> ADDIN ZOTERO_ITEM CSL_CITATION {"citationID":"JWjJKZ4V","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AE60F3">
        <w:fldChar w:fldCharType="separate"/>
      </w:r>
      <w:r w:rsidR="00AE60F3">
        <w:rPr>
          <w:noProof/>
        </w:rPr>
        <w:t>(WHO Europe, 2018</w:t>
      </w:r>
      <w:r w:rsidR="00BB4E2E">
        <w:rPr>
          <w:noProof/>
        </w:rPr>
        <w:t>b</w:t>
      </w:r>
      <w:r w:rsidR="00210EBD">
        <w:rPr>
          <w:noProof/>
        </w:rPr>
        <w:t>: 14</w:t>
      </w:r>
      <w:r w:rsidR="00AE60F3">
        <w:rPr>
          <w:noProof/>
        </w:rPr>
        <w:t>)</w:t>
      </w:r>
      <w:r w:rsidR="00AE60F3">
        <w:fldChar w:fldCharType="end"/>
      </w:r>
      <w:r w:rsidR="00CE4B77">
        <w:t xml:space="preserve">. </w:t>
      </w:r>
    </w:p>
    <w:p w14:paraId="5BF98FFE" w14:textId="77777777" w:rsidR="008641E7" w:rsidRDefault="008641E7" w:rsidP="00D04D26">
      <w:pPr>
        <w:keepNext/>
        <w:spacing w:after="0"/>
      </w:pPr>
      <w:r>
        <w:rPr>
          <w:noProof/>
        </w:rPr>
        <w:drawing>
          <wp:inline distT="0" distB="0" distL="0" distR="0" wp14:anchorId="0980EBEA" wp14:editId="41DB7B8A">
            <wp:extent cx="5459506" cy="4340625"/>
            <wp:effectExtent l="0" t="0" r="1905" b="3175"/>
            <wp:docPr id="39" name="Picture 3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shot 2020-02-27 at 17.17.43.png"/>
                    <pic:cNvPicPr/>
                  </pic:nvPicPr>
                  <pic:blipFill>
                    <a:blip r:embed="rId13">
                      <a:extLst>
                        <a:ext uri="{28A0092B-C50C-407E-A947-70E740481C1C}">
                          <a14:useLocalDpi xmlns:a14="http://schemas.microsoft.com/office/drawing/2010/main" val="0"/>
                        </a:ext>
                      </a:extLst>
                    </a:blip>
                    <a:stretch>
                      <a:fillRect/>
                    </a:stretch>
                  </pic:blipFill>
                  <pic:spPr>
                    <a:xfrm>
                      <a:off x="0" y="0"/>
                      <a:ext cx="5466833" cy="4346451"/>
                    </a:xfrm>
                    <a:prstGeom prst="rect">
                      <a:avLst/>
                    </a:prstGeom>
                  </pic:spPr>
                </pic:pic>
              </a:graphicData>
            </a:graphic>
          </wp:inline>
        </w:drawing>
      </w:r>
    </w:p>
    <w:p w14:paraId="491221D7" w14:textId="46851AA1" w:rsidR="008641E7" w:rsidRPr="008641E7" w:rsidRDefault="008641E7" w:rsidP="008641E7">
      <w:pPr>
        <w:pStyle w:val="Caption"/>
        <w:jc w:val="both"/>
      </w:pPr>
      <w:bookmarkStart w:id="6" w:name="_Ref33718460"/>
      <w:bookmarkStart w:id="7" w:name="_Toc38115046"/>
      <w:r>
        <w:t xml:space="preserve">Figure </w:t>
      </w:r>
      <w:r>
        <w:fldChar w:fldCharType="begin"/>
      </w:r>
      <w:r>
        <w:instrText xml:space="preserve"> SEQ Figure \* ARABIC </w:instrText>
      </w:r>
      <w:r>
        <w:fldChar w:fldCharType="separate"/>
      </w:r>
      <w:r w:rsidR="00711D61">
        <w:rPr>
          <w:noProof/>
        </w:rPr>
        <w:t>2</w:t>
      </w:r>
      <w:r>
        <w:fldChar w:fldCharType="end"/>
      </w:r>
      <w:bookmarkEnd w:id="6"/>
      <w:r>
        <w:t>. Composed scatterplot between L</w:t>
      </w:r>
      <w:r>
        <w:rPr>
          <w:vertAlign w:val="subscript"/>
        </w:rPr>
        <w:t>den</w:t>
      </w:r>
      <w:r>
        <w:t xml:space="preserve"> and percentage of highly annoyed (HA%) for several studies on road traffic noise and annoyance by </w:t>
      </w:r>
      <w:r>
        <w:fldChar w:fldCharType="begin"/>
      </w:r>
      <w:r w:rsidR="007B675C">
        <w:instrText xml:space="preserve"> ADDIN ZOTERO_ITEM CSL_CITATION {"citationID":"xmbfZKy4","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w:t>
      </w:r>
      <w:r w:rsidR="00F801A8">
        <w:rPr>
          <w:noProof/>
        </w:rPr>
        <w:t xml:space="preserve"> (</w:t>
      </w:r>
      <w:r>
        <w:rPr>
          <w:noProof/>
        </w:rPr>
        <w:t>2017)</w:t>
      </w:r>
      <w:r>
        <w:fldChar w:fldCharType="end"/>
      </w:r>
      <w:r>
        <w:t>.</w:t>
      </w:r>
      <w:bookmarkEnd w:id="7"/>
      <w:r>
        <w:t xml:space="preserve"> </w:t>
      </w:r>
    </w:p>
    <w:p w14:paraId="28968D3C" w14:textId="3131517F" w:rsidR="00F20A39" w:rsidRPr="00CC2F87" w:rsidRDefault="00F20A39" w:rsidP="00F20A39">
      <w:pPr>
        <w:pStyle w:val="Heading2"/>
      </w:pPr>
      <w:bookmarkStart w:id="8" w:name="_Toc38538735"/>
      <w:r>
        <w:t>Traffic noise modeling</w:t>
      </w:r>
      <w:bookmarkEnd w:id="8"/>
    </w:p>
    <w:p w14:paraId="046D3744" w14:textId="5B8D3459" w:rsidR="00F20A39" w:rsidRDefault="00F20A39" w:rsidP="00F20A39">
      <w:r w:rsidRPr="00CC2F87">
        <w:t xml:space="preserve">While air pollution is often be challenging to quantify, measure and model (and tends to be </w:t>
      </w:r>
      <w:r>
        <w:t xml:space="preserve">rather </w:t>
      </w:r>
      <w:r w:rsidRPr="00CC2F87">
        <w:t xml:space="preserve">dynamic with respect to weather conditions), </w:t>
      </w:r>
      <w:r>
        <w:t xml:space="preserve">then </w:t>
      </w:r>
      <w:r w:rsidRPr="00CC2F87">
        <w:t xml:space="preserve">traffic noise can be measured and modelled in a more straightforward manner. </w:t>
      </w:r>
      <w:r w:rsidR="007134C4" w:rsidRPr="00CC2F87">
        <w:t xml:space="preserve">Vehicular traffic noise levels have been spatially modelled in many </w:t>
      </w:r>
      <w:r w:rsidR="007134C4">
        <w:t xml:space="preserve">European </w:t>
      </w:r>
      <w:r w:rsidR="007134C4" w:rsidRPr="00CC2F87">
        <w:t>cities with fairly high spatial resolution</w:t>
      </w:r>
      <w:r w:rsidR="007134C4">
        <w:t xml:space="preserve"> - not only due to the advanced technical methods and national legislation</w:t>
      </w:r>
      <w:r>
        <w:t xml:space="preserve">, but also as required by the </w:t>
      </w:r>
      <w:r w:rsidR="00EF3FCA">
        <w:t xml:space="preserve">environmental policies of the </w:t>
      </w:r>
      <w:r>
        <w:t xml:space="preserve">EU </w:t>
      </w:r>
      <w:r>
        <w:fldChar w:fldCharType="begin"/>
      </w:r>
      <w:r w:rsidR="007B675C">
        <w:instrText xml:space="preserve"> ADDIN ZOTERO_ITEM CSL_CITATION {"citationID":"CAjsDnqy","properties":{"formattedCitation":"({\\i{}Directive 2002/49/EC}, 2002)","plainCitation":"(Directive 2002/49/EC, 2002)","dontUpdate":true,"noteIndex":0},"citationItems":[{"id":732,"uris":["http://zotero.org/users/5467145/items/5FNXEV3G"],"uri":["http://zotero.org/users/5467145/items/5FNXEV3G"],"itemData":{"id":732,"type":"webpage","language":"en","title":"Directive 2002/49/EC of the European Parliament and of the Council of 25 June 2002 relating to the assessment and management of environmental noise - Declaration by the Commission in the Conciliation Committee on the Directive relating to the assessment and management of environmental noise","title-short":"Directive 2002/49/EC","URL":"http://data.europa.eu/eli/dir/2002/49/oj/eng","accessed":{"date-parts":[["2020",2,14]]},"issued":{"date-parts":[["2002",7,18]]}}}],"schema":"https://github.com/citation-style-language/schema/raw/master/csl-citation.json"} </w:instrText>
      </w:r>
      <w:r>
        <w:fldChar w:fldCharType="separate"/>
      </w:r>
      <w:r w:rsidRPr="00373A9A">
        <w:rPr>
          <w:lang w:val="en-GB"/>
        </w:rPr>
        <w:t>(</w:t>
      </w:r>
      <w:r w:rsidR="00EB3BF1">
        <w:rPr>
          <w:lang w:val="en-GB"/>
        </w:rPr>
        <w:t xml:space="preserve">e.g. </w:t>
      </w:r>
      <w:r w:rsidRPr="00373A9A">
        <w:rPr>
          <w:i/>
          <w:iCs/>
          <w:lang w:val="en-GB"/>
        </w:rPr>
        <w:t>Directive 2002/49/EC</w:t>
      </w:r>
      <w:r w:rsidRPr="00373A9A">
        <w:rPr>
          <w:lang w:val="en-GB"/>
        </w:rPr>
        <w:t>, 2002)</w:t>
      </w:r>
      <w:r>
        <w:fldChar w:fldCharType="end"/>
      </w:r>
      <w:r>
        <w:t>.</w:t>
      </w:r>
      <w:r w:rsidR="006405BA">
        <w:t xml:space="preserve"> </w:t>
      </w:r>
    </w:p>
    <w:p w14:paraId="22EDD775" w14:textId="44913462" w:rsidR="00514C4F" w:rsidRDefault="00F20A39" w:rsidP="00CC6D7F">
      <w:r>
        <w:lastRenderedPageBreak/>
        <w:t xml:space="preserve">Advanced software is nowadays available to perform </w:t>
      </w:r>
      <w:r w:rsidR="00C40CC8">
        <w:t>ever more complex</w:t>
      </w:r>
      <w:r>
        <w:t xml:space="preserve"> </w:t>
      </w:r>
      <w:r w:rsidR="00EF3FCA">
        <w:t xml:space="preserve">noise </w:t>
      </w:r>
      <w:r>
        <w:t>modelling</w:t>
      </w:r>
      <w:r w:rsidR="00514C4F">
        <w:t xml:space="preserve">. </w:t>
      </w:r>
      <w:r w:rsidR="00126524">
        <w:t>N</w:t>
      </w:r>
      <w:r w:rsidR="00C40CC8">
        <w:t xml:space="preserve">oise models are usually </w:t>
      </w:r>
      <w:r w:rsidR="0011546F">
        <w:t xml:space="preserve">established </w:t>
      </w:r>
      <w:r w:rsidR="00514C4F">
        <w:t xml:space="preserve">by either national or international policies. In the Nordics, a commonly used noise model is Nord2000 </w:t>
      </w:r>
      <w:r w:rsidR="00514C4F">
        <w:fldChar w:fldCharType="begin"/>
      </w:r>
      <w:r w:rsidR="00514C4F">
        <w:instrText xml:space="preserve"> ADDIN ZOTERO_ITEM CSL_CITATION {"citationID":"SybSgQTd","properties":{"formattedCitation":"(Jonasson &amp; Storeheier, 2001)","plainCitation":"(Jonasson &amp; Storeheier, 2001)","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schema":"https://github.com/citation-style-language/schema/raw/master/csl-citation.json"} </w:instrText>
      </w:r>
      <w:r w:rsidR="00514C4F">
        <w:fldChar w:fldCharType="separate"/>
      </w:r>
      <w:r w:rsidR="00514C4F">
        <w:rPr>
          <w:noProof/>
        </w:rPr>
        <w:t>(Jonasson &amp; Storeheier, 2001)</w:t>
      </w:r>
      <w:r w:rsidR="00514C4F">
        <w:fldChar w:fldCharType="end"/>
      </w:r>
      <w:r w:rsidR="00514C4F">
        <w:t>. Also</w:t>
      </w:r>
      <w:r w:rsidR="004C3C3A">
        <w:t xml:space="preserve"> </w:t>
      </w:r>
      <w:r w:rsidR="00514C4F">
        <w:t xml:space="preserve">the EU has recently established </w:t>
      </w:r>
      <w:r w:rsidR="00CF12BF">
        <w:t xml:space="preserve">a noise modeling framework </w:t>
      </w:r>
      <w:r w:rsidR="00514C4F">
        <w:t>“</w:t>
      </w:r>
      <w:r w:rsidR="00514C4F" w:rsidRPr="00514C4F">
        <w:t>Common noise assessment methods in Europe</w:t>
      </w:r>
      <w:r w:rsidR="00514C4F">
        <w:t>”</w:t>
      </w:r>
      <w:r w:rsidR="00514C4F" w:rsidRPr="00514C4F">
        <w:t xml:space="preserve"> (CNOSSOS-EU)</w:t>
      </w:r>
      <w:r w:rsidR="00514C4F">
        <w:t xml:space="preserve"> </w:t>
      </w:r>
      <w:r w:rsidR="00514C4F">
        <w:fldChar w:fldCharType="begin"/>
      </w:r>
      <w:r w:rsidR="00514C4F">
        <w:instrText xml:space="preserve"> ADDIN ZOTERO_ITEM CSL_CITATION {"citationID":"7blseNS2","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514C4F">
        <w:fldChar w:fldCharType="separate"/>
      </w:r>
      <w:r w:rsidR="00514C4F">
        <w:rPr>
          <w:noProof/>
        </w:rPr>
        <w:t>(Kephalopoulos et al., 2012)</w:t>
      </w:r>
      <w:r w:rsidR="00514C4F">
        <w:fldChar w:fldCharType="end"/>
      </w:r>
      <w:r w:rsidR="00514C4F">
        <w:t xml:space="preserve"> that is being employe</w:t>
      </w:r>
      <w:r w:rsidR="007E0469">
        <w:t>d</w:t>
      </w:r>
      <w:r w:rsidR="00514C4F">
        <w:t xml:space="preserve"> </w:t>
      </w:r>
      <w:r w:rsidR="00CF12BF">
        <w:t xml:space="preserve">at </w:t>
      </w:r>
      <w:r w:rsidR="00514C4F">
        <w:t>EU</w:t>
      </w:r>
      <w:r w:rsidR="00FE7653">
        <w:t>’s</w:t>
      </w:r>
      <w:r w:rsidR="00514C4F">
        <w:t xml:space="preserve"> </w:t>
      </w:r>
      <w:r w:rsidR="00FE7653">
        <w:t xml:space="preserve">environmental </w:t>
      </w:r>
      <w:r w:rsidR="00514C4F">
        <w:t xml:space="preserve">policies and assessments. </w:t>
      </w:r>
    </w:p>
    <w:p w14:paraId="1CB34A40" w14:textId="4EB4C957" w:rsidR="00A65AFF" w:rsidRDefault="00422777" w:rsidP="00CC6D7F">
      <w:r>
        <w:t>M</w:t>
      </w:r>
      <w:r w:rsidR="00F20A39">
        <w:t xml:space="preserve">any environmental features can be </w:t>
      </w:r>
      <w:r w:rsidR="00EB3BF1">
        <w:t>included</w:t>
      </w:r>
      <w:r w:rsidR="00F20A39">
        <w:t xml:space="preserve"> in </w:t>
      </w:r>
      <w:r>
        <w:t xml:space="preserve">the noise models </w:t>
      </w:r>
      <w:r w:rsidR="00EB3BF1">
        <w:t xml:space="preserve">in </w:t>
      </w:r>
      <w:r w:rsidR="00F20A39">
        <w:t xml:space="preserve">calculating </w:t>
      </w:r>
      <w:r w:rsidR="00EB3BF1">
        <w:t xml:space="preserve">modelled </w:t>
      </w:r>
      <w:r w:rsidR="00F20A39">
        <w:t>noise surfaces.</w:t>
      </w:r>
      <w:r w:rsidR="00933582">
        <w:t xml:space="preserve"> </w:t>
      </w:r>
      <w:r w:rsidR="00F20A39">
        <w:t>Typically, two kinds of input</w:t>
      </w:r>
      <w:r w:rsidR="005A2C68">
        <w:t xml:space="preserve"> data</w:t>
      </w:r>
      <w:r w:rsidR="00F20A39">
        <w:t xml:space="preserve"> are needed to run the models: 1) spatial data of the noise sources and 2) spatial data on features that affect the pathways and absorption of noise. Noise sources </w:t>
      </w:r>
      <w:r w:rsidR="00360DC5">
        <w:t xml:space="preserve">usually </w:t>
      </w:r>
      <w:r w:rsidR="00EB3BF1">
        <w:t xml:space="preserve">cover </w:t>
      </w:r>
      <w:r w:rsidR="00F20A39">
        <w:t xml:space="preserve">measured or modelled </w:t>
      </w:r>
      <w:r w:rsidR="00360DC5">
        <w:t xml:space="preserve">data on vehicular traffic </w:t>
      </w:r>
      <w:r w:rsidR="00F20A39">
        <w:t>flow</w:t>
      </w:r>
      <w:r w:rsidR="00360DC5">
        <w:t>, rail traffic and air traffic</w:t>
      </w:r>
      <w:r w:rsidR="00F20A39">
        <w:t xml:space="preserve"> whereas the latter category include</w:t>
      </w:r>
      <w:r w:rsidR="00360DC5">
        <w:t>s features such as</w:t>
      </w:r>
      <w:r w:rsidR="00F20A39">
        <w:t xml:space="preserve"> 3D surface model of the landscape, buildings</w:t>
      </w:r>
      <w:r w:rsidR="00007A07">
        <w:t xml:space="preserve">, </w:t>
      </w:r>
      <w:r w:rsidR="00F20A39">
        <w:t>noise barriers</w:t>
      </w:r>
      <w:r w:rsidR="00007A07">
        <w:t xml:space="preserve"> and weather conditions</w:t>
      </w:r>
      <w:r w:rsidR="00F20A39">
        <w:t>.</w:t>
      </w:r>
      <w:r w:rsidR="005B0F83">
        <w:t xml:space="preserve"> </w:t>
      </w:r>
    </w:p>
    <w:p w14:paraId="089CF82F" w14:textId="4E52237D" w:rsidR="007A6FD7" w:rsidRDefault="007A6FD7" w:rsidP="007A6FD7">
      <w:pPr>
        <w:pStyle w:val="Heading2"/>
      </w:pPr>
      <w:bookmarkStart w:id="9" w:name="_Toc38538736"/>
      <w:r>
        <w:t xml:space="preserve">Active modes </w:t>
      </w:r>
      <w:r w:rsidR="00834C09">
        <w:t xml:space="preserve">of transport </w:t>
      </w:r>
      <w:r>
        <w:t>in cities</w:t>
      </w:r>
      <w:bookmarkEnd w:id="9"/>
    </w:p>
    <w:p w14:paraId="0C709E78" w14:textId="7BC21FE1" w:rsidR="002717DF" w:rsidRDefault="00325979" w:rsidP="00482DCC">
      <w:r>
        <w:t xml:space="preserve">In recent years, city planners and policy makers have acknowledged the need to promote environmentally, socially and economically </w:t>
      </w:r>
      <w:r w:rsidR="005D5B08">
        <w:t xml:space="preserve">more </w:t>
      </w:r>
      <w:r>
        <w:t>sustainable travel modes</w:t>
      </w:r>
      <w:r w:rsidR="001A3DA6">
        <w:t xml:space="preserve"> (</w:t>
      </w:r>
      <w:proofErr w:type="spellStart"/>
      <w:r w:rsidR="001A3DA6" w:rsidRPr="00015920">
        <w:t>Pucher</w:t>
      </w:r>
      <w:proofErr w:type="spellEnd"/>
      <w:r w:rsidR="001A3DA6" w:rsidRPr="00015920">
        <w:t xml:space="preserve"> &amp; Dijkstra</w:t>
      </w:r>
      <w:r w:rsidR="001A3DA6">
        <w:t xml:space="preserve"> </w:t>
      </w:r>
      <w:r w:rsidR="001A3DA6" w:rsidRPr="00015920">
        <w:t>2003)</w:t>
      </w:r>
      <w:r>
        <w:t>.</w:t>
      </w:r>
      <w:r w:rsidR="0075298F">
        <w:t xml:space="preserve"> </w:t>
      </w:r>
      <w:r w:rsidR="00DA09C7">
        <w:t>Consequently</w:t>
      </w:r>
      <w:r w:rsidR="00DE0D21">
        <w:t xml:space="preserve">, opportunities for </w:t>
      </w:r>
      <w:r w:rsidR="00FB63B2">
        <w:t>active transport modes</w:t>
      </w:r>
      <w:r w:rsidR="00CF1D19">
        <w:t xml:space="preserve"> have improved </w:t>
      </w:r>
      <w:r w:rsidR="006F0CCE">
        <w:t xml:space="preserve">and </w:t>
      </w:r>
      <w:r w:rsidR="00DE0D21">
        <w:t>are</w:t>
      </w:r>
      <w:r w:rsidR="00FB63B2">
        <w:t xml:space="preserve"> improving </w:t>
      </w:r>
      <w:r w:rsidR="00DE0D21">
        <w:t xml:space="preserve">in </w:t>
      </w:r>
      <w:r w:rsidR="00FB63B2">
        <w:t>many cities</w:t>
      </w:r>
      <w:r w:rsidR="00DA0496">
        <w:t xml:space="preserve"> </w:t>
      </w:r>
      <w:r w:rsidR="00C370C7">
        <w:t>and p</w:t>
      </w:r>
      <w:r w:rsidR="00007F9B">
        <w:t>articularly</w:t>
      </w:r>
      <w:r w:rsidR="00434634">
        <w:t xml:space="preserve"> walking and cycling</w:t>
      </w:r>
      <w:r w:rsidR="00FB63B2">
        <w:t xml:space="preserve"> </w:t>
      </w:r>
      <w:r w:rsidR="001A706C">
        <w:t>have</w:t>
      </w:r>
      <w:r w:rsidR="00434634">
        <w:t xml:space="preserve"> </w:t>
      </w:r>
      <w:r w:rsidR="001A706C">
        <w:t xml:space="preserve">become </w:t>
      </w:r>
      <w:r w:rsidR="000B72F1">
        <w:t>increasingly</w:t>
      </w:r>
      <w:r w:rsidR="00434634">
        <w:t xml:space="preserve"> popular. </w:t>
      </w:r>
      <w:r w:rsidR="002717DF">
        <w:t xml:space="preserve">As per </w:t>
      </w:r>
      <w:proofErr w:type="spellStart"/>
      <w:r w:rsidR="002717DF" w:rsidRPr="00015920">
        <w:t>Pucher</w:t>
      </w:r>
      <w:proofErr w:type="spellEnd"/>
      <w:r w:rsidR="002717DF" w:rsidRPr="00015920">
        <w:t xml:space="preserve"> &amp; Dijkstra</w:t>
      </w:r>
      <w:r w:rsidR="002717DF">
        <w:t xml:space="preserve"> (</w:t>
      </w:r>
      <w:r w:rsidR="002717DF" w:rsidRPr="00015920">
        <w:t>2003)</w:t>
      </w:r>
      <w:r w:rsidR="00526C01">
        <w:t>:</w:t>
      </w:r>
      <w:r w:rsidR="002717DF">
        <w:t xml:space="preserve"> “</w:t>
      </w:r>
      <w:r w:rsidR="002717DF" w:rsidRPr="00015920">
        <w:t>In most European countries, at least a fourth of urban trips are made by walking or cycling</w:t>
      </w:r>
      <w:r w:rsidR="002717DF">
        <w:t xml:space="preserve">”. In the case of Helsinki, for example, the popularity of walking and cycling have increased for several </w:t>
      </w:r>
      <w:r w:rsidR="002717DF" w:rsidRPr="006F362C">
        <w:t>consecutive</w:t>
      </w:r>
      <w:r w:rsidR="002717DF">
        <w:t xml:space="preserve"> years and reached the shares of 29 % and 9 % (respectively) of all trips </w:t>
      </w:r>
      <w:r w:rsidR="002717DF">
        <w:fldChar w:fldCharType="begin"/>
      </w:r>
      <w:r w:rsidR="002717DF">
        <w:instrText xml:space="preserve"> ADDIN ZOTERO_ITEM CSL_CITATION {"citationID":"VtAvDJvF","properties":{"formattedCitation":"(Brandt et al., 2018)","plainCitation":"(Brandt et al., 2018)","noteIndex":0},"citationItems":[{"id":915,"uris":["http://zotero.org/users/5467145/items/RND388BW"],"uri":["http://zotero.org/users/5467145/items/RND388BW"],"itemData":{"id":915,"type":"report","title":"Liikkumistottumukset Helsingin seudulla","URL":"https://www.hsl.fi/sites/default/files/hsl_julkaisu_9_2019_netti.pdf (accessed on 10 April 2020)","author":[{"family":"Brandt","given":"Elina"},{"family":"Kantele","given":"Sampo"},{"family":"Räty","given":"Pekka"}],"issued":{"date-parts":[["2018"]]}}}],"schema":"https://github.com/citation-style-language/schema/raw/master/csl-citation.json"} </w:instrText>
      </w:r>
      <w:r w:rsidR="002717DF">
        <w:fldChar w:fldCharType="separate"/>
      </w:r>
      <w:r w:rsidR="002717DF">
        <w:rPr>
          <w:noProof/>
        </w:rPr>
        <w:t>(Brandt et al., 2018)</w:t>
      </w:r>
      <w:r w:rsidR="002717DF">
        <w:fldChar w:fldCharType="end"/>
      </w:r>
      <w:r w:rsidR="002717DF">
        <w:t xml:space="preserve">. </w:t>
      </w:r>
    </w:p>
    <w:p w14:paraId="01E92773" w14:textId="0531CE1B" w:rsidR="005D7967" w:rsidRDefault="002717DF" w:rsidP="00482DCC">
      <w:r>
        <w:t xml:space="preserve">Walking and cycling </w:t>
      </w:r>
      <w:r w:rsidR="001C39CD">
        <w:t>are widely promoted as healthy and sustainable alternatives to private cars</w:t>
      </w:r>
      <w:r w:rsidR="00E47CDF">
        <w:t xml:space="preserve">, </w:t>
      </w:r>
      <w:r w:rsidR="000934BD">
        <w:t xml:space="preserve">as </w:t>
      </w:r>
      <w:r w:rsidR="0033570B">
        <w:t>indicated</w:t>
      </w:r>
      <w:r w:rsidR="004C137A">
        <w:t xml:space="preserve"> by relevant research (</w:t>
      </w:r>
      <w:r w:rsidR="004613F5">
        <w:t xml:space="preserve">e.g. </w:t>
      </w:r>
      <w:proofErr w:type="spellStart"/>
      <w:r w:rsidR="00250EAD">
        <w:t>Litman</w:t>
      </w:r>
      <w:proofErr w:type="spellEnd"/>
      <w:r w:rsidR="00250EAD">
        <w:t xml:space="preserve"> 2010, </w:t>
      </w:r>
      <w:proofErr w:type="spellStart"/>
      <w:r w:rsidR="004613F5" w:rsidRPr="004613F5">
        <w:t>Pucher</w:t>
      </w:r>
      <w:proofErr w:type="spellEnd"/>
      <w:r w:rsidR="004613F5" w:rsidRPr="004613F5">
        <w:t xml:space="preserve"> &amp; Buehler, 2010; </w:t>
      </w:r>
      <w:proofErr w:type="spellStart"/>
      <w:r w:rsidR="004613F5" w:rsidRPr="004613F5">
        <w:t>Rabl</w:t>
      </w:r>
      <w:proofErr w:type="spellEnd"/>
      <w:r w:rsidR="004613F5" w:rsidRPr="004613F5">
        <w:t xml:space="preserve"> &amp; de </w:t>
      </w:r>
      <w:proofErr w:type="spellStart"/>
      <w:r w:rsidR="004613F5" w:rsidRPr="004613F5">
        <w:t>Nazelle</w:t>
      </w:r>
      <w:proofErr w:type="spellEnd"/>
      <w:r w:rsidR="004613F5" w:rsidRPr="004613F5">
        <w:t>, 2012)</w:t>
      </w:r>
      <w:r w:rsidR="001C39CD">
        <w:t>.</w:t>
      </w:r>
      <w:r w:rsidR="005D7967">
        <w:t xml:space="preserve"> While the positive health effects arise from the physical activity, then</w:t>
      </w:r>
      <w:r w:rsidR="0068409C">
        <w:t xml:space="preserve"> adverse</w:t>
      </w:r>
      <w:r w:rsidR="005D7967">
        <w:t xml:space="preserve"> </w:t>
      </w:r>
      <w:r w:rsidR="00AD04A9">
        <w:t xml:space="preserve">environmental </w:t>
      </w:r>
      <w:r w:rsidR="005D7967">
        <w:t xml:space="preserve">exposure during the activity </w:t>
      </w:r>
      <w:r w:rsidR="00D12B6A">
        <w:t>may limit the net health effect</w:t>
      </w:r>
      <w:r w:rsidR="009D771D">
        <w:t xml:space="preserve">. </w:t>
      </w:r>
      <w:r w:rsidR="0031298B">
        <w:t xml:space="preserve">Vehicular traffic consumes the opportunities for </w:t>
      </w:r>
      <w:r w:rsidR="000D6084">
        <w:t xml:space="preserve">active transport modes </w:t>
      </w:r>
      <w:r w:rsidR="0031298B">
        <w:t xml:space="preserve">in several ways, including </w:t>
      </w:r>
      <w:r w:rsidR="00F064BB">
        <w:t>increasing</w:t>
      </w:r>
      <w:r w:rsidR="0031298B">
        <w:t xml:space="preserve"> risk for accidents and </w:t>
      </w:r>
      <w:r w:rsidR="00834C60">
        <w:t>via</w:t>
      </w:r>
      <w:r w:rsidR="0031298B">
        <w:t xml:space="preserve"> air and noise pollution (</w:t>
      </w:r>
      <w:r w:rsidR="0031298B" w:rsidRPr="00BB7E18">
        <w:t>Jacobsen et al., 2009)</w:t>
      </w:r>
      <w:r w:rsidR="0031298B">
        <w:t xml:space="preserve">. </w:t>
      </w:r>
      <w:r w:rsidR="001C3CF1">
        <w:t xml:space="preserve">As per </w:t>
      </w:r>
      <w:r w:rsidR="00A35EA6" w:rsidRPr="00A35EA6">
        <w:t xml:space="preserve">De Hartog et al. </w:t>
      </w:r>
      <w:r w:rsidR="00A35EA6">
        <w:t>(</w:t>
      </w:r>
      <w:r w:rsidR="00A35EA6" w:rsidRPr="00A35EA6">
        <w:t>2010)</w:t>
      </w:r>
      <w:r w:rsidR="00A35EA6">
        <w:t xml:space="preserve">, </w:t>
      </w:r>
      <w:r w:rsidR="00D12B6A">
        <w:t xml:space="preserve">the net health effect of </w:t>
      </w:r>
      <w:r w:rsidR="003D35BC">
        <w:t xml:space="preserve">walking and cycling </w:t>
      </w:r>
      <w:r w:rsidR="0096133B">
        <w:t>is</w:t>
      </w:r>
      <w:r w:rsidR="00D12B6A">
        <w:t xml:space="preserve"> challenging to assess</w:t>
      </w:r>
      <w:r w:rsidR="00161EE1">
        <w:t xml:space="preserve"> </w:t>
      </w:r>
      <w:r w:rsidR="0051577F">
        <w:t xml:space="preserve">since it tends </w:t>
      </w:r>
      <w:r w:rsidR="00696B81">
        <w:t xml:space="preserve">to </w:t>
      </w:r>
      <w:r w:rsidR="00D12B6A">
        <w:t>vary in different situations and environments</w:t>
      </w:r>
      <w:r w:rsidR="00DD1F48">
        <w:t xml:space="preserve">. </w:t>
      </w:r>
      <w:r w:rsidR="009E2BD1">
        <w:t xml:space="preserve">For necessary trips, such as commuting, the effect of </w:t>
      </w:r>
      <w:r w:rsidR="00402B06">
        <w:t xml:space="preserve">the </w:t>
      </w:r>
      <w:r w:rsidR="009E2BD1">
        <w:t xml:space="preserve">alternative mode of transport </w:t>
      </w:r>
      <w:r w:rsidR="00A5600F">
        <w:t xml:space="preserve">(e.g. PT or car) </w:t>
      </w:r>
      <w:r w:rsidR="009E2BD1">
        <w:t xml:space="preserve">should be considered </w:t>
      </w:r>
      <w:r w:rsidR="00123DAE">
        <w:t>as well</w:t>
      </w:r>
      <w:r w:rsidR="00713A01">
        <w:t>;</w:t>
      </w:r>
      <w:r w:rsidR="009E2BD1">
        <w:t xml:space="preserve"> w</w:t>
      </w:r>
      <w:r w:rsidR="005E5C37">
        <w:t xml:space="preserve">hile the modal shift from car to active transport modes is arguably beneficial in </w:t>
      </w:r>
      <w:r w:rsidR="00667E53">
        <w:t>societal level</w:t>
      </w:r>
      <w:r w:rsidR="005E5C37">
        <w:t xml:space="preserve"> (i.e. socially and economically more sustainable)</w:t>
      </w:r>
      <w:r w:rsidR="008A675E">
        <w:t>, then</w:t>
      </w:r>
      <w:r w:rsidR="006663EA">
        <w:t xml:space="preserve"> individual</w:t>
      </w:r>
      <w:r w:rsidR="00FC7A00">
        <w:t>s</w:t>
      </w:r>
      <w:r w:rsidR="006663EA">
        <w:t xml:space="preserve"> may experience also </w:t>
      </w:r>
      <w:r w:rsidR="00C5611D">
        <w:t xml:space="preserve">adverse health effects </w:t>
      </w:r>
      <w:r w:rsidR="00A31C44">
        <w:t>from increased exposure to pollutants</w:t>
      </w:r>
      <w:r w:rsidR="007E553D">
        <w:t xml:space="preserve"> (</w:t>
      </w:r>
      <w:r w:rsidR="007E553D" w:rsidRPr="00A35EA6">
        <w:t xml:space="preserve">Hartog </w:t>
      </w:r>
      <w:r w:rsidR="007E553D" w:rsidRPr="00A35EA6">
        <w:lastRenderedPageBreak/>
        <w:t>et al.</w:t>
      </w:r>
      <w:r w:rsidR="007E553D">
        <w:t xml:space="preserve">, </w:t>
      </w:r>
      <w:r w:rsidR="007E553D" w:rsidRPr="00A35EA6">
        <w:t>2010</w:t>
      </w:r>
      <w:r w:rsidR="007E553D">
        <w:t>)</w:t>
      </w:r>
      <w:r w:rsidR="00C5611D">
        <w:t>.</w:t>
      </w:r>
      <w:r w:rsidR="00DB4FB5">
        <w:t xml:space="preserve"> Nevertheless, </w:t>
      </w:r>
      <w:r w:rsidR="00E917F7">
        <w:t xml:space="preserve">based on their extensive literature review, </w:t>
      </w:r>
      <w:r w:rsidR="00DB4FB5" w:rsidRPr="00DB4FB5">
        <w:t>Hartog et al.</w:t>
      </w:r>
      <w:r w:rsidR="00DB4FB5">
        <w:t xml:space="preserve"> (</w:t>
      </w:r>
      <w:r w:rsidR="00DB4FB5" w:rsidRPr="00DB4FB5">
        <w:t>2010</w:t>
      </w:r>
      <w:r w:rsidR="00DB4FB5">
        <w:t>) concluded that</w:t>
      </w:r>
      <w:r w:rsidR="00DB4FB5" w:rsidRPr="00DB4FB5">
        <w:t xml:space="preserve"> </w:t>
      </w:r>
      <w:r w:rsidR="00DB4FB5">
        <w:t>“</w:t>
      </w:r>
      <w:r w:rsidR="00E917F7">
        <w:t>…</w:t>
      </w:r>
      <w:r w:rsidR="00DB4FB5" w:rsidRPr="00DB4FB5">
        <w:t>the estimated health benefits of cycling were substantially larger than the risks relative to car driving for individuals shifting their mode of transport</w:t>
      </w:r>
      <w:r w:rsidR="00DB4FB5">
        <w:t>”</w:t>
      </w:r>
      <w:r w:rsidR="00166019">
        <w:t xml:space="preserve">. This finding strongly suggests that </w:t>
      </w:r>
      <w:r w:rsidR="00F2204B">
        <w:t xml:space="preserve">the </w:t>
      </w:r>
      <w:r w:rsidR="00166019">
        <w:t xml:space="preserve">modal shift to active transport modes is likely to provide </w:t>
      </w:r>
      <w:r w:rsidR="00AF560C">
        <w:t xml:space="preserve">net </w:t>
      </w:r>
      <w:r w:rsidR="00166019">
        <w:t xml:space="preserve">health benefits already on an individual level, </w:t>
      </w:r>
      <w:r w:rsidR="003D30A5">
        <w:t xml:space="preserve">even if </w:t>
      </w:r>
      <w:r w:rsidR="00C2491F">
        <w:t xml:space="preserve">many desired </w:t>
      </w:r>
      <w:r w:rsidR="00166019">
        <w:t xml:space="preserve">societal effects develop only after a substantial share of citizens have adopted the shift. </w:t>
      </w:r>
    </w:p>
    <w:p w14:paraId="45B8B298" w14:textId="03A6BD53" w:rsidR="0098228E" w:rsidRPr="00CC2F87" w:rsidRDefault="00D13DD9" w:rsidP="0098228E">
      <w:pPr>
        <w:pStyle w:val="Heading2"/>
      </w:pPr>
      <w:bookmarkStart w:id="10" w:name="_Toc38538737"/>
      <w:r>
        <w:t>Concepts and a</w:t>
      </w:r>
      <w:r w:rsidR="0098228E" w:rsidRPr="00CC2F87">
        <w:t>pproaches in assessing</w:t>
      </w:r>
      <w:r w:rsidR="0098228E">
        <w:t xml:space="preserve"> dynamic</w:t>
      </w:r>
      <w:r w:rsidR="0098228E" w:rsidRPr="00CC2F87">
        <w:t xml:space="preserve"> exposure</w:t>
      </w:r>
      <w:bookmarkEnd w:id="10"/>
    </w:p>
    <w:p w14:paraId="5B41CD5B" w14:textId="4AFCA8CF" w:rsidR="001B3214" w:rsidRDefault="001B3214" w:rsidP="0098228E">
      <w:r>
        <w:t xml:space="preserve">In this chapter, literature on dynamic exposure </w:t>
      </w:r>
      <w:r w:rsidR="004579AC">
        <w:t>either</w:t>
      </w:r>
      <w:r w:rsidR="00E46ED7">
        <w:t xml:space="preserve"> to</w:t>
      </w:r>
      <w:r w:rsidR="004579AC">
        <w:t xml:space="preserve"> </w:t>
      </w:r>
      <w:r>
        <w:t xml:space="preserve">air pollution </w:t>
      </w:r>
      <w:r w:rsidR="004579AC">
        <w:t xml:space="preserve">or </w:t>
      </w:r>
      <w:r w:rsidR="00C23A2E">
        <w:t xml:space="preserve">traffic </w:t>
      </w:r>
      <w:r>
        <w:t>noise are reviewed</w:t>
      </w:r>
      <w:r w:rsidR="00327CDF">
        <w:t>,</w:t>
      </w:r>
      <w:r>
        <w:t xml:space="preserve"> </w:t>
      </w:r>
      <w:r w:rsidR="000C0253">
        <w:t>since</w:t>
      </w:r>
      <w:r>
        <w:t xml:space="preserve"> only few studies have focused solely on </w:t>
      </w:r>
      <w:r w:rsidR="00C23A2E">
        <w:t>noise exposure</w:t>
      </w:r>
      <w:r w:rsidR="00453E69">
        <w:t xml:space="preserve"> and </w:t>
      </w:r>
      <w:r>
        <w:t>the</w:t>
      </w:r>
      <w:r w:rsidR="00F07092">
        <w:t xml:space="preserve"> concept</w:t>
      </w:r>
      <w:r w:rsidR="00747823">
        <w:t>s</w:t>
      </w:r>
      <w:r w:rsidR="00F07092">
        <w:t xml:space="preserve"> and</w:t>
      </w:r>
      <w:r>
        <w:t xml:space="preserve"> spatial analysis methods for assessing </w:t>
      </w:r>
      <w:r w:rsidR="006C4FD6">
        <w:t xml:space="preserve">dynamic </w:t>
      </w:r>
      <w:r>
        <w:t xml:space="preserve">exposures to different pollutants </w:t>
      </w:r>
      <w:r w:rsidR="00747823">
        <w:t xml:space="preserve">have been </w:t>
      </w:r>
      <w:r>
        <w:t>more or less analogous.</w:t>
      </w:r>
      <w:r w:rsidR="00F07092">
        <w:t xml:space="preserve"> </w:t>
      </w:r>
    </w:p>
    <w:p w14:paraId="26539707" w14:textId="475824D8" w:rsidR="00D407EC" w:rsidRPr="009B4A0A" w:rsidRDefault="00CB1CEE" w:rsidP="0098228E">
      <w:r>
        <w:t>According to</w:t>
      </w:r>
      <w:r w:rsidR="009740C2">
        <w:t xml:space="preserve"> several authors </w:t>
      </w:r>
      <w:r w:rsidR="009740C2">
        <w:fldChar w:fldCharType="begin"/>
      </w:r>
      <w:r w:rsidR="007B675C">
        <w:instrText xml:space="preserve"> ADDIN ZOTERO_ITEM CSL_CITATION {"citationID":"8970KGJe","properties":{"formattedCitation":"(Rabl &amp; de Nazelle, 2012; Reynolds et al., 2010; Tainio et al., 2016)","plainCitation":"(Rabl &amp; de Nazelle, 2012; Reynolds et al., 2010; Tainio et al., 2016)","dontUpdate":true,"noteIndex":0},"citationItems":[{"id":870,"uris":["http://zotero.org/users/5467145/items/LQZW2PQZ"],"uri":["http://zotero.org/users/5467145/items/LQZW2PQZ"],"itemData":{"id":870,"type":"article-journal","abstract":"There is a growing awareness that significant benefits for our health and environment could be achieved by reducing our use of cars and shifting instead to active transport, i.e. walking and bicycling. The present article presents an estimate of the health impacts due to a shift from car to bicycling or walking, by evaluating four effects: the change in exposure to ambient air pollution for the individuals who change their transportation mode, their health benefit, the health benefit for the general population due to reduced pollution and the risk of accidents. We consider only mortality in detail, but at the end of the paper we also cite costs for other impacts, especially noise and congestion. For the dispersion of air pollution from cars we use results of the Transport phase of the ExternE project series and derive general results that can be applied in different regions. We calculate the health benefits of bicycling and walking based on the most recent review by the World Health Organization. For a driver who switches to bicycling for a commute of 5km (one way) 5 days/week 46 weeks/yr the health benefit from the physical activity is worth about 1300€/yr, and in a large city (&gt;500,000) the value of the associated reduction of air pollution is on the order of 30€/yr. For the individual who makes the switch, the change in air pollution exposure and dose implies a loss of about 20€/yr under our standard scenario but that is highly variable with details of the trajectories and could even have the opposite sign. The results for walking are similar. The increased accident risk for bicyclists is extremely dependent on the local context; data for Paris and Amsterdam imply that the loss due to fatal accidents is at least an order of magnitude smaller than the health benefit of the physical activity. An analysis of the uncertainties shows that the general conclusion about the order of magnitude of these effects is robust. The results can be used for cost-benefit analysis of programs or projects to increase active transport, provided one can estimate the number of individuals who make a mode shift.","container-title":"Transport Policy","DOI":"10.1016/j.tranpol.2011.09.008","ISSN":"0967-070X","issue":"1","journalAbbreviation":"Transport Policy","language":"en","page":"121-131","source":"ScienceDirect","title":"Benefits of shift from car to active transport","volume":"19","author":[{"family":"Rabl","given":"Ari"},{"family":"Nazelle","given":"Audrey","non-dropping-particle":"de"}],"issued":{"date-parts":[["2012",1,1]]}}},{"id":477,"uris":["http://zotero.org/users/5467145/items/2TET2FWP"],"uri":["http://zotero.org/users/5467145/items/2TET2FWP"],"itemData":{"id":477,"type":"article-journal","container-title":"National Collaboration Centre for Environmental Health","source":"Google Scholar","title":"Active transportation in urban areas: exploring health benefits and risks","title-short":"Active transportation in urban areas","volume":"2","author":[{"family":"Reynolds","given":"Conor"},{"family":"Winters","given":"Meghan"},{"family":"Ries","given":"F."},{"family":"Gouge","given":"Brian"}],"issued":{"date-parts":[["2010"]]}}},{"id":414,"uris":["http://zotero.org/users/5467145/items/LYWSVD7B"],"uri":["http://zotero.org/users/5467145/items/LYWSVD7B"],"itemData":{"id":414,"type":"article-journal","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container-title":"Preventive Medicine","DOI":"10.1016/j.ypmed.2016.02.002","ISSN":"0091-7435","journalAbbreviation":"Preventive Medicine","page":"233-236","source":"ScienceDirect","title":"Can air pollution negate the health benefits of cycling and walking?","volume":"87","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009740C2">
        <w:fldChar w:fldCharType="separate"/>
      </w:r>
      <w:r w:rsidR="009740C2">
        <w:rPr>
          <w:noProof/>
        </w:rPr>
        <w:t>(e.g. Rabl &amp; de Nazelle, 2012; Reynolds et al., 2010; Tainio et al., 2016)</w:t>
      </w:r>
      <w:r w:rsidR="009740C2">
        <w:fldChar w:fldCharType="end"/>
      </w:r>
      <w:r>
        <w:t xml:space="preserve">, </w:t>
      </w:r>
      <w:r w:rsidRPr="00CC2F87">
        <w:t>negative health impacts of vehicular traffic can compromise the potential health benefits of walking</w:t>
      </w:r>
      <w:r>
        <w:t xml:space="preserve">. Thus, </w:t>
      </w:r>
      <w:r w:rsidRPr="00CC2F87">
        <w:t xml:space="preserve">means for assessing pedestrians’ exposure to the </w:t>
      </w:r>
      <w:r>
        <w:t>pollutants produced by traffic are required in estimating the net health effect</w:t>
      </w:r>
      <w:r w:rsidRPr="00CC2F87">
        <w:t>.</w:t>
      </w:r>
      <w:r w:rsidR="00D26F0A">
        <w:t xml:space="preserve"> </w:t>
      </w:r>
      <w:r w:rsidR="0030478B">
        <w:t>The concept “journey-time exposure” has been used in</w:t>
      </w:r>
      <w:r w:rsidR="00D26F0A">
        <w:t xml:space="preserve"> a few studies</w:t>
      </w:r>
      <w:r w:rsidR="00841961">
        <w:t xml:space="preserve"> </w:t>
      </w:r>
      <w:r w:rsidR="00841961">
        <w:fldChar w:fldCharType="begin"/>
      </w:r>
      <w:r w:rsidR="007B675C">
        <w:instrText xml:space="preserve"> ADDIN ZOTERO_ITEM CSL_CITATION {"citationID":"oEERvqhY","properties":{"formattedCitation":"(Davies &amp; Whyatt, 2009; Gulliver &amp; Briggs, 2005)","plainCitation":"(Davies &amp; Whyatt, 2009; Gulliver &amp; Briggs, 2005)","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46,"uris":["http://zotero.org/users/5467145/items/JD3WY7ZV"],"uri":["http://zotero.org/users/5467145/items/JD3WY7ZV"],"itemData":{"id":746,"type":"article-journal","abstract":"Journey-time exposures represent an important, though as yet little-studied, component of human exposure to traffic-related air pollution, potentially with important health effects. Methods for assessing journey-time exposures, either as part of epidemiological studies or for policy assessment, are, however, poorly developed. This paper describes the development and testing of a GIS-based system for modeling human journey-time exposures to traffic-related air pollution: STEMS (Space–Time Exposure Modeling System). The model integrates data on source activity, pollutant dispersion, and travel behavior to derive individual- or group-level exposure measures to atmospheric pollution. The model, which is designed to simulate exposures of people as they move through a changing air pollution field, was developed, validated, and trialed in Northampton, UK. The system currently uses ArcInfo to couple four separate submodels: a source activity/emission model (SATURN), a proprietary atmospheric dispersion model (ADMS-Urban), an empirically derived background air pollution model, and a purposely designed time–activity-based exposure model (TOTEM). This paper describes the structure of the modeling system; presents results of field calibration, validation, and sensitivity analysis; and illustrates the use of the model to analyze journey-time exposures of schoolchildren.","container-title":"Environmental Research","DOI":"10.1016/j.envres.2004.05.002","ISSN":"0013-9351","issue":"1","journalAbbreviation":"Environmental Research","language":"en","page":"10-25","source":"ScienceDirect","title":"Time–space modeling of journey-time exposure to traffic-related air pollution using GIS","volume":"97","author":[{"family":"Gulliver","given":"John"},{"family":"Briggs","given":"David J."}],"issued":{"date-parts":[["2005",1,1]]}}}],"schema":"https://github.com/citation-style-language/schema/raw/master/csl-citation.json"} </w:instrText>
      </w:r>
      <w:r w:rsidR="00841961">
        <w:fldChar w:fldCharType="separate"/>
      </w:r>
      <w:r w:rsidR="00D26F0A">
        <w:rPr>
          <w:noProof/>
        </w:rPr>
        <w:t>(e.g. Davies &amp; Whyatt, 2009; Gulliver &amp; Briggs, 2005)</w:t>
      </w:r>
      <w:r w:rsidR="00841961">
        <w:fldChar w:fldCharType="end"/>
      </w:r>
      <w:r w:rsidR="0030478B">
        <w:t xml:space="preserve">, </w:t>
      </w:r>
      <w:r w:rsidR="00841961">
        <w:t>emphasiz</w:t>
      </w:r>
      <w:r w:rsidR="0030478B">
        <w:t>ing</w:t>
      </w:r>
      <w:r w:rsidR="00841961">
        <w:t xml:space="preserve"> the relative importance of </w:t>
      </w:r>
      <w:r w:rsidR="005E3328">
        <w:t>dynamic exposure</w:t>
      </w:r>
      <w:r w:rsidR="00841961">
        <w:t xml:space="preserve"> as a component in individual’s total</w:t>
      </w:r>
      <w:r w:rsidR="005E3328">
        <w:t xml:space="preserve"> daily</w:t>
      </w:r>
      <w:r w:rsidR="00841961">
        <w:t xml:space="preserve"> exposure. </w:t>
      </w:r>
      <w:r w:rsidR="008F5049">
        <w:t>J</w:t>
      </w:r>
      <w:r w:rsidR="00841961">
        <w:t xml:space="preserve">ourney-time exposure </w:t>
      </w:r>
      <w:r w:rsidR="009B40CC">
        <w:t xml:space="preserve">occurs </w:t>
      </w:r>
      <w:r w:rsidR="00841961">
        <w:t xml:space="preserve">in space and time, where both </w:t>
      </w:r>
      <w:r w:rsidR="006F2955">
        <w:t xml:space="preserve">location of the individual </w:t>
      </w:r>
      <w:r w:rsidR="00841961">
        <w:t xml:space="preserve">and environmental conditions </w:t>
      </w:r>
      <w:r w:rsidR="00310F3E">
        <w:t>are</w:t>
      </w:r>
      <w:r w:rsidR="009B40CC">
        <w:t xml:space="preserve"> </w:t>
      </w:r>
      <w:r w:rsidR="00841961">
        <w:t>dynamic.</w:t>
      </w:r>
      <w:r w:rsidR="00947931">
        <w:t xml:space="preserve"> </w:t>
      </w:r>
      <w:r w:rsidR="0027689B">
        <w:t xml:space="preserve">These considerations </w:t>
      </w:r>
      <w:r w:rsidR="00AB23E4">
        <w:t>introduce</w:t>
      </w:r>
      <w:r w:rsidR="0027689B">
        <w:t xml:space="preserve"> </w:t>
      </w:r>
      <w:r w:rsidR="00947931">
        <w:t xml:space="preserve">a </w:t>
      </w:r>
      <w:r w:rsidR="0016389A">
        <w:t xml:space="preserve">conceptual and </w:t>
      </w:r>
      <w:r w:rsidR="00947931">
        <w:t xml:space="preserve">technical challenge in implementing </w:t>
      </w:r>
      <w:r w:rsidR="007D0270">
        <w:t xml:space="preserve">assessments for </w:t>
      </w:r>
      <w:r w:rsidR="00947931">
        <w:t>journey-time exposure: the used data needs to have both high spatial and temporal resolution.</w:t>
      </w:r>
      <w:r w:rsidR="001E05C2">
        <w:t xml:space="preserve"> </w:t>
      </w:r>
      <w:r w:rsidR="009B4A0A">
        <w:t xml:space="preserve">In the later parts of the thesis, the concept </w:t>
      </w:r>
      <w:r w:rsidR="009B4A0A" w:rsidRPr="009B4A0A">
        <w:rPr>
          <w:i/>
          <w:iCs/>
        </w:rPr>
        <w:t xml:space="preserve">dynamic </w:t>
      </w:r>
      <w:r w:rsidR="009B4A0A">
        <w:rPr>
          <w:i/>
          <w:iCs/>
        </w:rPr>
        <w:t xml:space="preserve">exposure </w:t>
      </w:r>
      <w:r w:rsidR="009B4A0A" w:rsidRPr="009B4A0A">
        <w:t xml:space="preserve">is </w:t>
      </w:r>
      <w:r w:rsidR="009B4A0A">
        <w:t xml:space="preserve">used </w:t>
      </w:r>
      <w:r w:rsidR="009B4A0A" w:rsidRPr="009B4A0A">
        <w:t>interchangeably</w:t>
      </w:r>
      <w:r w:rsidR="009B4A0A">
        <w:t xml:space="preserve"> with</w:t>
      </w:r>
      <w:r w:rsidR="00A63E41">
        <w:t xml:space="preserve"> the concept</w:t>
      </w:r>
      <w:r w:rsidR="009B4A0A">
        <w:t xml:space="preserve"> </w:t>
      </w:r>
      <w:r w:rsidR="009B4A0A" w:rsidRPr="009B4A0A">
        <w:rPr>
          <w:i/>
          <w:iCs/>
        </w:rPr>
        <w:t>journey-time exposure</w:t>
      </w:r>
      <w:r w:rsidR="009B4A0A">
        <w:t>.</w:t>
      </w:r>
      <w:r w:rsidR="00AB7180">
        <w:t xml:space="preserve"> </w:t>
      </w:r>
    </w:p>
    <w:p w14:paraId="03974BEC" w14:textId="5588245F" w:rsidR="005D3B39" w:rsidRDefault="005D3B39" w:rsidP="0098228E">
      <w:r>
        <w:t xml:space="preserve">Exposure to </w:t>
      </w:r>
      <w:r w:rsidR="00692E20">
        <w:t xml:space="preserve">a </w:t>
      </w:r>
      <w:r>
        <w:t xml:space="preserve">pollutant is </w:t>
      </w:r>
      <w:r w:rsidR="005B6038">
        <w:t>commonly</w:t>
      </w:r>
      <w:r w:rsidR="00523D44">
        <w:t xml:space="preserve"> </w:t>
      </w:r>
      <w:r w:rsidR="005B6038">
        <w:t xml:space="preserve">measured </w:t>
      </w:r>
      <w:r w:rsidR="00092128">
        <w:t xml:space="preserve">simply </w:t>
      </w:r>
      <w:r>
        <w:t>as either duration or distance of exposure to certain concentrations or levels of the pollut</w:t>
      </w:r>
      <w:r w:rsidR="000E1BA5">
        <w:t>ant</w:t>
      </w:r>
      <w:r w:rsidR="00A6130F">
        <w:t xml:space="preserve"> (e.g. </w:t>
      </w:r>
      <w:r w:rsidR="00A6130F">
        <w:fldChar w:fldCharType="begin"/>
      </w:r>
      <w:r w:rsidR="00A6130F">
        <w:instrText xml:space="preserve"> REF _Ref32769173 \h </w:instrText>
      </w:r>
      <w:r w:rsidR="00A6130F">
        <w:fldChar w:fldCharType="separate"/>
      </w:r>
      <w:r w:rsidR="00711D61">
        <w:t xml:space="preserve">Figure </w:t>
      </w:r>
      <w:r w:rsidR="00711D61">
        <w:rPr>
          <w:noProof/>
        </w:rPr>
        <w:t>3</w:t>
      </w:r>
      <w:r w:rsidR="00A6130F">
        <w:fldChar w:fldCharType="end"/>
      </w:r>
      <w:r w:rsidR="00A6130F">
        <w:t>)</w:t>
      </w:r>
      <w:r>
        <w:t>.</w:t>
      </w:r>
      <w:r w:rsidR="0050467B">
        <w:t xml:space="preserve"> </w:t>
      </w:r>
      <w:r w:rsidR="009B7A55">
        <w:t xml:space="preserve">A commonly used </w:t>
      </w:r>
      <w:r w:rsidR="0072374D">
        <w:t xml:space="preserve">index </w:t>
      </w:r>
      <w:r w:rsidR="003B0328">
        <w:t>of</w:t>
      </w:r>
      <w:r w:rsidR="009B7A55">
        <w:t xml:space="preserve"> exposure to a pollutant can </w:t>
      </w:r>
      <w:r w:rsidR="0072374D">
        <w:t>be calculated simply</w:t>
      </w:r>
      <w:r w:rsidR="006D4ABA">
        <w:t xml:space="preserve"> by multiplying </w:t>
      </w:r>
      <w:r w:rsidR="009B7A55">
        <w:t xml:space="preserve">a set of </w:t>
      </w:r>
      <w:r w:rsidR="0072374D">
        <w:t xml:space="preserve">travel times </w:t>
      </w:r>
      <w:r w:rsidR="006D4ABA">
        <w:t xml:space="preserve">by </w:t>
      </w:r>
      <w:r w:rsidR="005D02DF">
        <w:t xml:space="preserve">the </w:t>
      </w:r>
      <w:r w:rsidR="0072374D">
        <w:t xml:space="preserve">respective </w:t>
      </w:r>
      <w:r w:rsidR="006D4ABA">
        <w:t>level</w:t>
      </w:r>
      <w:r w:rsidR="009B7A55">
        <w:t>s</w:t>
      </w:r>
      <w:r w:rsidR="006D4ABA">
        <w:t xml:space="preserve"> </w:t>
      </w:r>
      <w:r w:rsidR="005D02DF">
        <w:t xml:space="preserve">or </w:t>
      </w:r>
      <w:r w:rsidR="006D4ABA">
        <w:t>concentration</w:t>
      </w:r>
      <w:r w:rsidR="009B7A55">
        <w:t>s</w:t>
      </w:r>
      <w:r w:rsidR="006D4ABA">
        <w:t xml:space="preserve"> of </w:t>
      </w:r>
      <w:r w:rsidR="001E633D">
        <w:t>the</w:t>
      </w:r>
      <w:r w:rsidR="006D4ABA">
        <w:t xml:space="preserve"> </w:t>
      </w:r>
      <w:r w:rsidR="00B25CAE">
        <w:t xml:space="preserve">chosen </w:t>
      </w:r>
      <w:r w:rsidR="006D4ABA">
        <w:t xml:space="preserve">pollutant (e.g. </w:t>
      </w:r>
      <w:r w:rsidR="006D4ABA">
        <w:fldChar w:fldCharType="begin"/>
      </w:r>
      <w:r w:rsidR="007B675C">
        <w:instrText xml:space="preserve"> ADDIN ZOTERO_ITEM CSL_CITATION {"citationID":"tLn3i8Kw","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6D4ABA">
        <w:fldChar w:fldCharType="separate"/>
      </w:r>
      <w:r w:rsidR="006D4ABA">
        <w:rPr>
          <w:noProof/>
        </w:rPr>
        <w:t>Hasenfratz et al., 2015)</w:t>
      </w:r>
      <w:r w:rsidR="006D4ABA">
        <w:fldChar w:fldCharType="end"/>
      </w:r>
      <w:r w:rsidR="006D4ABA">
        <w:t>.</w:t>
      </w:r>
      <w:r w:rsidR="008D4379">
        <w:t xml:space="preserve"> </w:t>
      </w:r>
      <w:r w:rsidR="009B7A55">
        <w:t xml:space="preserve">Specific to studies on exposure to air pollution, one of </w:t>
      </w:r>
      <w:r w:rsidR="00D17415">
        <w:t xml:space="preserve">the </w:t>
      </w:r>
      <w:r w:rsidR="00425DE7">
        <w:t xml:space="preserve">metrics </w:t>
      </w:r>
      <w:r w:rsidR="00153F30">
        <w:t xml:space="preserve">have </w:t>
      </w:r>
      <w:r w:rsidR="009B7A55">
        <w:t>been (estimated) total inhaled dose</w:t>
      </w:r>
      <w:r w:rsidR="00A72951">
        <w:t>s</w:t>
      </w:r>
      <w:r w:rsidR="009B7A55">
        <w:t xml:space="preserve"> of </w:t>
      </w:r>
      <w:r w:rsidR="00A72951">
        <w:t xml:space="preserve">different </w:t>
      </w:r>
      <w:r w:rsidR="009B7A55">
        <w:t>pollutant</w:t>
      </w:r>
      <w:r w:rsidR="00A72951">
        <w:t>s</w:t>
      </w:r>
      <w:r w:rsidR="009B7A55">
        <w:t>.</w:t>
      </w:r>
      <w:r w:rsidR="00E21505">
        <w:t xml:space="preserve"> </w:t>
      </w:r>
      <w:r w:rsidR="008D4379">
        <w:t xml:space="preserve">Depending on the study setting, </w:t>
      </w:r>
      <w:r w:rsidR="00985EE5">
        <w:t xml:space="preserve">dynamic </w:t>
      </w:r>
      <w:r w:rsidR="008D4379">
        <w:t xml:space="preserve">exposures </w:t>
      </w:r>
      <w:r w:rsidR="0078235D">
        <w:t>can finally</w:t>
      </w:r>
      <w:r w:rsidR="00691743">
        <w:t xml:space="preserve"> </w:t>
      </w:r>
      <w:r w:rsidR="00DD7505">
        <w:t xml:space="preserve">be </w:t>
      </w:r>
      <w:r w:rsidR="008D4379">
        <w:t xml:space="preserve">aggregated by </w:t>
      </w:r>
      <w:r w:rsidR="00985EE5">
        <w:t xml:space="preserve">predefined </w:t>
      </w:r>
      <w:r w:rsidR="009A473A">
        <w:t xml:space="preserve">thresholds for </w:t>
      </w:r>
      <w:r w:rsidR="008D4379">
        <w:t>concentration</w:t>
      </w:r>
      <w:r w:rsidR="005D02DF">
        <w:t xml:space="preserve"> (or </w:t>
      </w:r>
      <w:r w:rsidR="008D4379">
        <w:t>level</w:t>
      </w:r>
      <w:r w:rsidR="005D02DF">
        <w:t>)</w:t>
      </w:r>
      <w:r w:rsidR="008D4379">
        <w:t xml:space="preserve"> </w:t>
      </w:r>
      <w:r w:rsidR="00985EE5">
        <w:t>or spatially by a set of area, street or trajectory features</w:t>
      </w:r>
      <w:r w:rsidR="008D4379">
        <w:t>.</w:t>
      </w:r>
      <w:r w:rsidR="00A6360B">
        <w:t xml:space="preserve"> </w:t>
      </w:r>
    </w:p>
    <w:p w14:paraId="7FFE87FD" w14:textId="24D79BBD" w:rsidR="002F4570" w:rsidRDefault="002F4570" w:rsidP="0098228E">
      <w:r>
        <w:t>In the studies where pedestrians’ exposure to pollutants</w:t>
      </w:r>
      <w:r w:rsidR="00EC48E7">
        <w:t xml:space="preserve"> </w:t>
      </w:r>
      <w:r w:rsidR="006C4312">
        <w:t>was</w:t>
      </w:r>
      <w:r w:rsidR="00EC48E7">
        <w:t xml:space="preserve"> assessed on modelled trajectories</w:t>
      </w:r>
      <w:r>
        <w:t xml:space="preserve">, distance and duration of exposure were often considered proportional and hence used interchangeably </w:t>
      </w:r>
      <w:r>
        <w:fldChar w:fldCharType="begin"/>
      </w:r>
      <w:r>
        <w:instrText xml:space="preserve"> ADDIN ZOTERO_ITEM CSL_CITATION {"citationID":"bQSxAQ9m","properties":{"formattedCitation":"(Gulliver &amp; Briggs, 2005)","plainCitation":"(Gulliver &amp; Briggs, 2005)","noteIndex":0},"citationItems":[{"id":746,"uris":["http://zotero.org/users/5467145/items/JD3WY7ZV"],"uri":["http://zotero.org/users/5467145/items/JD3WY7ZV"],"itemData":{"id":746,"type":"article-journal","abstract":"Journey-time exposures represent an important, though as yet little-studied, component of human exposure to traffic-related air pollution, potentially with important health effects. Methods for assessing journey-time exposures, either as part of epidemiological studies or for policy assessment, are, however, poorly developed. This paper describes the development and testing of a GIS-based system for modeling human journey-time exposures to traffic-related air pollution: STEMS (Space–Time Exposure Modeling System). The model integrates data on source activity, pollutant dispersion, and travel behavior to derive individual- or group-level exposure measures to atmospheric pollution. The model, which is designed to simulate exposures of people as they move through a changing air pollution field, was developed, validated, and trialed in Northampton, UK. The system currently uses ArcInfo to couple four separate submodels: a source activity/emission model (SATURN), a proprietary atmospheric dispersion model (ADMS-Urban), an empirically derived background air pollution model, and a purposely designed time–activity-based exposure model (TOTEM). This paper describes the structure of the modeling system; presents results of field calibration, validation, and sensitivity analysis; and illustrates the use of the model to analyze journey-time exposures of schoolchildren.","container-title":"Environmental Research","DOI":"10.1016/j.envres.2004.05.002","ISSN":"0013-9351","issue":"1","journalAbbreviation":"Environmental Research","language":"en","page":"10-25","source":"ScienceDirect","title":"Time–space modeling of journey-time exposure to traffic-related air pollution using GIS","volume":"97","author":[{"family":"Gulliver","given":"John"},{"family":"Briggs","given":"David J."}],"issued":{"date-parts":[["2005",1,1]]}}}],"schema":"https://github.com/citation-style-language/schema/raw/master/csl-citation.json"} </w:instrText>
      </w:r>
      <w:r>
        <w:fldChar w:fldCharType="separate"/>
      </w:r>
      <w:r>
        <w:rPr>
          <w:noProof/>
        </w:rPr>
        <w:t>(Gulliver &amp; Briggs, 2005)</w:t>
      </w:r>
      <w:r>
        <w:fldChar w:fldCharType="end"/>
      </w:r>
      <w:r>
        <w:t xml:space="preserve">. Another type of spatial approximation of dynamic exposures to noise was </w:t>
      </w:r>
      <w:r>
        <w:lastRenderedPageBreak/>
        <w:t xml:space="preserve">demonstrated by </w:t>
      </w:r>
      <w:r>
        <w:fldChar w:fldCharType="begin"/>
      </w:r>
      <w:r w:rsidR="007B675C">
        <w:instrText xml:space="preserve"> ADDIN ZOTERO_ITEM CSL_CITATION {"citationID":"JiGN59BN","properties":{"formattedCitation":"(Sheng &amp; Tang, 2011)","plainCitation":"(Sheng &amp; Tang, 2011)","dontUpdate":true,"noteIndex":0},"citationItems":[{"id":539,"uris":["http://zotero.org/users/5467145/items/PRSYD7JV"],"uri":["http://zotero.org/users/5467145/items/PRSYD7JV"],"itemData":{"id":539,"type":"article-journal","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container-title":"International Journal of Environmental Research and Public Health","DOI":"10.3390/ijerph8061977","issue":"6","language":"en","page":"1977-1990","source":"www.mdpi.com","title":"Spatial Analysis of Urban Form and Pedestrian Exposure to Traffic Noise","volume":"8","author":[{"family":"Sheng","given":"Ni"},{"family":"Tang","given":"U. Wa"}],"issued":{"date-parts":[["2011",6]]}}}],"schema":"https://github.com/citation-style-language/schema/raw/master/csl-citation.json"} </w:instrText>
      </w:r>
      <w:r>
        <w:fldChar w:fldCharType="separate"/>
      </w:r>
      <w:r>
        <w:rPr>
          <w:noProof/>
        </w:rPr>
        <w:t>Sheng &amp; Tang (2011)</w:t>
      </w:r>
      <w:r>
        <w:fldChar w:fldCharType="end"/>
      </w:r>
      <w:r>
        <w:t xml:space="preserve">; instead of assessing dynamic exposure by measured or modelled trajectories, they analyzed relative significances and lengths of sidewalks and respective traffic noise levels. </w:t>
      </w:r>
    </w:p>
    <w:p w14:paraId="07D84125" w14:textId="77777777" w:rsidR="00C33DDB" w:rsidRDefault="00C33DDB" w:rsidP="00D04D26">
      <w:pPr>
        <w:keepNext/>
        <w:spacing w:after="0"/>
      </w:pPr>
      <w:r>
        <w:rPr>
          <w:noProof/>
        </w:rPr>
        <w:drawing>
          <wp:inline distT="0" distB="0" distL="0" distR="0" wp14:anchorId="1AA1A84C" wp14:editId="0C1B3936">
            <wp:extent cx="5777345" cy="2883274"/>
            <wp:effectExtent l="0" t="0" r="1270" b="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noise_exp_len_time_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89393" cy="2889287"/>
                    </a:xfrm>
                    <a:prstGeom prst="rect">
                      <a:avLst/>
                    </a:prstGeom>
                  </pic:spPr>
                </pic:pic>
              </a:graphicData>
            </a:graphic>
          </wp:inline>
        </w:drawing>
      </w:r>
    </w:p>
    <w:p w14:paraId="18F7CC38" w14:textId="57DB5737" w:rsidR="00B1237D" w:rsidRDefault="00C33DDB" w:rsidP="00062F50">
      <w:pPr>
        <w:pStyle w:val="Caption"/>
        <w:jc w:val="both"/>
      </w:pPr>
      <w:bookmarkStart w:id="11" w:name="_Ref32769173"/>
      <w:bookmarkStart w:id="12" w:name="_Toc38115047"/>
      <w:r>
        <w:t xml:space="preserve">Figure </w:t>
      </w:r>
      <w:r>
        <w:fldChar w:fldCharType="begin"/>
      </w:r>
      <w:r>
        <w:instrText xml:space="preserve"> SEQ Figure \* ARABIC </w:instrText>
      </w:r>
      <w:r>
        <w:fldChar w:fldCharType="separate"/>
      </w:r>
      <w:r w:rsidR="00711D61">
        <w:rPr>
          <w:noProof/>
        </w:rPr>
        <w:t>3</w:t>
      </w:r>
      <w:r>
        <w:fldChar w:fldCharType="end"/>
      </w:r>
      <w:bookmarkEnd w:id="11"/>
      <w:r>
        <w:t xml:space="preserve">. </w:t>
      </w:r>
      <w:r w:rsidR="00C07EE0">
        <w:t>Dynamic e</w:t>
      </w:r>
      <w:r>
        <w:t xml:space="preserve">xposure to traffic noise </w:t>
      </w:r>
      <w:r w:rsidR="0089284F">
        <w:t xml:space="preserve">level </w:t>
      </w:r>
      <w:r w:rsidR="000C386C">
        <w:t xml:space="preserve">on a path </w:t>
      </w:r>
      <w:r>
        <w:t>as distances (left) and durations (right) of different traffic noise levels</w:t>
      </w:r>
      <w:r w:rsidR="000C386C">
        <w:t>.</w:t>
      </w:r>
      <w:bookmarkEnd w:id="12"/>
      <w:r w:rsidR="00531729">
        <w:t xml:space="preserve"> </w:t>
      </w:r>
    </w:p>
    <w:p w14:paraId="2585B074" w14:textId="3D42703F" w:rsidR="0098228E" w:rsidRPr="00CC2F87" w:rsidRDefault="000B1464" w:rsidP="0098228E">
      <w:r>
        <w:t xml:space="preserve">Based on </w:t>
      </w:r>
      <w:r w:rsidR="0078235D">
        <w:t xml:space="preserve">the </w:t>
      </w:r>
      <w:r>
        <w:t>literature review</w:t>
      </w:r>
      <w:r w:rsidR="0078235D">
        <w:t xml:space="preserve"> of this study</w:t>
      </w:r>
      <w:r w:rsidR="0098228E" w:rsidRPr="00CC2F87">
        <w:t xml:space="preserve">, </w:t>
      </w:r>
      <w:r w:rsidR="00F60B69">
        <w:t>at least three</w:t>
      </w:r>
      <w:r w:rsidR="00F40F89">
        <w:t xml:space="preserve"> </w:t>
      </w:r>
      <w:r w:rsidR="002970B8">
        <w:t>common</w:t>
      </w:r>
      <w:r w:rsidR="0098228E" w:rsidRPr="00CC2F87">
        <w:t xml:space="preserve"> approaches for </w:t>
      </w:r>
      <w:r w:rsidR="009D485B">
        <w:t>assessing</w:t>
      </w:r>
      <w:r w:rsidR="0098228E" w:rsidRPr="00CC2F87">
        <w:t xml:space="preserve"> </w:t>
      </w:r>
      <w:r w:rsidR="00412269">
        <w:t>pedestrians’ or cyclists’</w:t>
      </w:r>
      <w:r w:rsidR="0098228E" w:rsidRPr="00CC2F87">
        <w:t xml:space="preserve"> </w:t>
      </w:r>
      <w:r w:rsidR="0098228E">
        <w:t xml:space="preserve">dynamic </w:t>
      </w:r>
      <w:r w:rsidR="0098228E" w:rsidRPr="00CC2F87">
        <w:t xml:space="preserve">exposure to </w:t>
      </w:r>
      <w:r w:rsidR="00087EB9">
        <w:t>pollution exist</w:t>
      </w:r>
      <w:r w:rsidR="0098228E" w:rsidRPr="00CC2F87">
        <w:t xml:space="preserve">: </w:t>
      </w:r>
    </w:p>
    <w:p w14:paraId="14CF25FD" w14:textId="4BCC9775" w:rsidR="0098228E" w:rsidRPr="00CC2F87" w:rsidRDefault="0098228E" w:rsidP="0098228E">
      <w:pPr>
        <w:pStyle w:val="ListParagraph"/>
        <w:numPr>
          <w:ilvl w:val="0"/>
          <w:numId w:val="3"/>
        </w:numPr>
      </w:pPr>
      <w:r w:rsidRPr="00CC2F87">
        <w:t>Direct way: using measurement instruments</w:t>
      </w:r>
      <w:r w:rsidR="00F40F89">
        <w:t xml:space="preserve"> (e.g. air quality or volume sensor)</w:t>
      </w:r>
      <w:r w:rsidRPr="00CC2F87">
        <w:t xml:space="preserve"> attached to members of a study group and tracking them temporally and spatially</w:t>
      </w:r>
      <w:r w:rsidR="00F40F89">
        <w:t xml:space="preserve"> with GPS</w:t>
      </w:r>
      <w:r w:rsidRPr="00CC2F87">
        <w:t xml:space="preserve"> </w:t>
      </w:r>
      <w:r w:rsidRPr="00CC2F87">
        <w:fldChar w:fldCharType="begin"/>
      </w:r>
      <w:r>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container-title":"Journal of Transport Geography","page":"63–69","source":"Google Scholar","title":"Cyclists' exposure to air pollution and road traffic noise in central city neighbourhoods of Montreal","volume":"57","author":[{"family":"Apparicio","given":"Philippe"},{"family":"Carrier","given":"Mathieu"},{"family":"Gelb","given":"Jérémy"},{"family":"Séguin","given":"Anne-Marie"},{"family":"Kingham","given":"Simon"}],"issued":{"date-parts":[["2016"]]}}},{"id":410,"uris":["http://zotero.org/users/5467145/items/ALQSC263"],"uri":["http://zotero.org/users/5467145/items/ALQSC263"],"itemData":{"id":410,"type":"article-journal","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container-title":"Atmospheric Environment","DOI":"10.1016/j.atmosenv.2012.06.041","ISSN":"1352-2310","journalAbbreviation":"Atmospheric Environment","page":"197-203","source":"ScienceDirect","title":"Inhaled particle counts on bicycle commute routes of low and high proximity to motorised traffic","volume":"61","author":[{"family":"Cole-Hunter","given":"Tom"},{"family":"Morawska","given":"Lidia"},{"family":"Stewart","given":"Ian"},{"family":"Jayaratne","given":"Rohan"},{"family":"Solomon","given":"Colin"}],"issued":{"date-parts":[["2012",12,1]]}}}],"schema":"https://github.com/citation-style-language/schema/raw/master/csl-citation.json"} </w:instrText>
      </w:r>
      <w:r w:rsidRPr="00CC2F87">
        <w:fldChar w:fldCharType="separate"/>
      </w:r>
      <w:r w:rsidRPr="00CC2F87">
        <w:t xml:space="preserve">(e.g. Apparicio </w:t>
      </w:r>
      <w:r w:rsidR="00023005">
        <w:t>et al.</w:t>
      </w:r>
      <w:r w:rsidRPr="00CC2F87">
        <w:t>, 2016; Cole-Hunter</w:t>
      </w:r>
      <w:r w:rsidR="00023005">
        <w:t xml:space="preserve"> et al.</w:t>
      </w:r>
      <w:r w:rsidRPr="00CC2F87">
        <w:t>, 2012)</w:t>
      </w:r>
      <w:r w:rsidRPr="00CC2F87">
        <w:fldChar w:fldCharType="end"/>
      </w:r>
      <w:r w:rsidRPr="00CC2F87">
        <w:t xml:space="preserve">. </w:t>
      </w:r>
    </w:p>
    <w:p w14:paraId="7A8793B9" w14:textId="324DC1B3" w:rsidR="00F0532C" w:rsidRDefault="00F0532C" w:rsidP="0098228E">
      <w:pPr>
        <w:pStyle w:val="ListParagraph"/>
        <w:numPr>
          <w:ilvl w:val="0"/>
          <w:numId w:val="3"/>
        </w:numPr>
      </w:pPr>
      <w:r>
        <w:t xml:space="preserve">Indirect way: </w:t>
      </w:r>
      <w:r w:rsidR="00F40F89">
        <w:t xml:space="preserve">using measured and modelled pollutant surfaces and </w:t>
      </w:r>
      <w:r>
        <w:t xml:space="preserve">spatial analysis to assess exposure to pollution on </w:t>
      </w:r>
      <w:r w:rsidR="0034420F">
        <w:t xml:space="preserve">e.g. </w:t>
      </w:r>
      <w:r>
        <w:t>GPS-tracked routes of people</w:t>
      </w:r>
      <w:r w:rsidR="0034420F">
        <w:t xml:space="preserve"> </w:t>
      </w:r>
      <w:r w:rsidR="0034420F">
        <w:fldChar w:fldCharType="begin"/>
      </w:r>
      <w:r w:rsidR="0034420F">
        <w:instrText xml:space="preserve"> ADDIN ZOTERO_ITEM CSL_CITATION {"citationID":"NIUMBK2M","properties":{"formattedCitation":"(Whyatt et al., 2007)","plainCitation":"(Whyatt et al., 2007)","noteIndex":0},"citationItems":[{"id":404,"uris":["http://zotero.org/users/5467145/items/WA7TR3LR"],"uri":["http://zotero.org/users/5467145/items/WA7TR3LR"],"itemData":{"id":404,"type":"paper-conference","container-title":"11th International Conference on Harmonisation within Atmospheric Dispersion Modelling for Regulatory Purposes","page":"2–5","source":"Google Scholar","title":"Estimating personal exposure to air pollution on the journey to and from school using GPS, GIS and mobile phone technology","volume":"1","author":[{"family":"Whyatt","given":"J. Duncan"},{"family":"Pooley","given":"Colin"},{"family":"Coulton","given":"Paul"},{"family":"Moser","given":"Marion"},{"family":"Bamford","given":"Will"},{"family":"Davies","given":"Gemma"}],"issued":{"date-parts":[["2007"]]}}}],"schema":"https://github.com/citation-style-language/schema/raw/master/csl-citation.json"} </w:instrText>
      </w:r>
      <w:r w:rsidR="0034420F">
        <w:fldChar w:fldCharType="separate"/>
      </w:r>
      <w:r w:rsidR="0034420F">
        <w:rPr>
          <w:noProof/>
        </w:rPr>
        <w:t>(Whyatt et al., 2007)</w:t>
      </w:r>
      <w:r w:rsidR="0034420F">
        <w:fldChar w:fldCharType="end"/>
      </w:r>
      <w:r>
        <w:t>.</w:t>
      </w:r>
    </w:p>
    <w:p w14:paraId="79A79BB9" w14:textId="1DCB6D6E" w:rsidR="0098228E" w:rsidRDefault="0098228E" w:rsidP="00CC6D7F">
      <w:pPr>
        <w:pStyle w:val="ListParagraph"/>
        <w:numPr>
          <w:ilvl w:val="0"/>
          <w:numId w:val="3"/>
        </w:numPr>
      </w:pPr>
      <w:r w:rsidRPr="00CC2F87">
        <w:t xml:space="preserve">Indirect way: </w:t>
      </w:r>
      <w:r w:rsidR="006030A6">
        <w:t xml:space="preserve">using measured and modelled pollutant surfaces and </w:t>
      </w:r>
      <w:r w:rsidRPr="00CC2F87">
        <w:t xml:space="preserve">spatial analysis </w:t>
      </w:r>
      <w:r w:rsidR="0034420F">
        <w:t xml:space="preserve">to assess exposure to pollution on modelled routes of </w:t>
      </w:r>
      <w:r w:rsidRPr="00CC2F87">
        <w:t>people</w:t>
      </w:r>
      <w:r w:rsidR="00914DB6">
        <w:t xml:space="preserve"> by e.g. OD data</w:t>
      </w:r>
      <w:r w:rsidR="001666E6">
        <w:t>.</w:t>
      </w:r>
      <w:r w:rsidRPr="00CC2F87">
        <w:t xml:space="preserve"> </w:t>
      </w:r>
    </w:p>
    <w:p w14:paraId="3E63F86F" w14:textId="6B5158CB" w:rsidR="0072374D" w:rsidRDefault="003A5717" w:rsidP="003A5717">
      <w:r w:rsidRPr="009E37D9">
        <w:t>However</w:t>
      </w:r>
      <w:r>
        <w:t>, d</w:t>
      </w:r>
      <w:r w:rsidR="0033522C">
        <w:t xml:space="preserve">ue to </w:t>
      </w:r>
      <w:r w:rsidR="004831E3">
        <w:t xml:space="preserve">varying </w:t>
      </w:r>
      <w:r w:rsidR="0007715A">
        <w:t xml:space="preserve">urban contexts and </w:t>
      </w:r>
      <w:r w:rsidR="004831E3">
        <w:t>availability of technology and data</w:t>
      </w:r>
      <w:r w:rsidR="0033522C">
        <w:t xml:space="preserve"> </w:t>
      </w:r>
      <w:r w:rsidR="009E37D9">
        <w:t>in</w:t>
      </w:r>
      <w:r w:rsidR="00DE231D">
        <w:t xml:space="preserve"> different studies</w:t>
      </w:r>
      <w:r w:rsidR="0033522C">
        <w:t xml:space="preserve">, </w:t>
      </w:r>
      <w:r w:rsidR="00DE231D">
        <w:t xml:space="preserve">the methodologies and study questions have been rather </w:t>
      </w:r>
      <w:r w:rsidR="00E21505">
        <w:t>case specific</w:t>
      </w:r>
      <w:r w:rsidR="0033522C">
        <w:t xml:space="preserve">. </w:t>
      </w:r>
      <w:r w:rsidR="00344B47">
        <w:t>Hence, a</w:t>
      </w:r>
      <w:r w:rsidR="00F15514">
        <w:t xml:space="preserve">long with the three approaches listed above, many alternative </w:t>
      </w:r>
      <w:r w:rsidR="0054709E">
        <w:t xml:space="preserve">or </w:t>
      </w:r>
      <w:r w:rsidR="00F15514">
        <w:t>mixed methodologies have been used</w:t>
      </w:r>
      <w:r w:rsidR="008047A3">
        <w:t xml:space="preserve"> to </w:t>
      </w:r>
      <w:r w:rsidR="00BA72AC">
        <w:t xml:space="preserve">in assessing </w:t>
      </w:r>
      <w:r w:rsidR="008047A3">
        <w:t>dynamic exposur</w:t>
      </w:r>
      <w:r w:rsidR="00395321">
        <w:t>e</w:t>
      </w:r>
      <w:r w:rsidR="008047A3">
        <w:t xml:space="preserve">. </w:t>
      </w:r>
      <w:r>
        <w:t xml:space="preserve">Different approaches are suitable for different spatial and temporal scales. </w:t>
      </w:r>
      <w:r w:rsidR="00697866">
        <w:t>While</w:t>
      </w:r>
      <w:r>
        <w:t xml:space="preserve"> the entirely direct way (</w:t>
      </w:r>
      <w:r w:rsidR="00AC2CC9">
        <w:t>1</w:t>
      </w:r>
      <w:r>
        <w:t xml:space="preserve">) can provide accurate </w:t>
      </w:r>
      <w:r w:rsidR="009172D8">
        <w:t xml:space="preserve">data </w:t>
      </w:r>
      <w:r w:rsidR="00333F83">
        <w:t xml:space="preserve">on </w:t>
      </w:r>
      <w:r w:rsidR="009E37D9">
        <w:t xml:space="preserve">dynamic </w:t>
      </w:r>
      <w:r>
        <w:t>exposure</w:t>
      </w:r>
      <w:r w:rsidR="009E37D9">
        <w:t xml:space="preserve"> </w:t>
      </w:r>
      <w:r w:rsidR="006529C7">
        <w:t>for</w:t>
      </w:r>
      <w:r>
        <w:t xml:space="preserve"> a small subset of the population, </w:t>
      </w:r>
      <w:r w:rsidR="00A8796D">
        <w:t xml:space="preserve">then </w:t>
      </w:r>
      <w:r>
        <w:t xml:space="preserve">spatial </w:t>
      </w:r>
      <w:r w:rsidR="002213BB">
        <w:t xml:space="preserve">exposure </w:t>
      </w:r>
      <w:r>
        <w:t xml:space="preserve">analysis </w:t>
      </w:r>
      <w:r w:rsidR="00856987">
        <w:t xml:space="preserve">by </w:t>
      </w:r>
      <w:r>
        <w:t>modelled routes and pollutant</w:t>
      </w:r>
      <w:r w:rsidR="007C467B">
        <w:t xml:space="preserve"> surfaces </w:t>
      </w:r>
      <w:r w:rsidR="00AC2CC9">
        <w:t xml:space="preserve">(2 &amp; 3) </w:t>
      </w:r>
      <w:r>
        <w:t xml:space="preserve">can reveal broader patterns in </w:t>
      </w:r>
      <w:r w:rsidR="007C467B">
        <w:t>individuals</w:t>
      </w:r>
      <w:r>
        <w:t xml:space="preserve">’ exposures. </w:t>
      </w:r>
      <w:r w:rsidR="0017123E">
        <w:t>T</w:t>
      </w:r>
      <w:r w:rsidRPr="001344DC">
        <w:t>he latter approach</w:t>
      </w:r>
      <w:r>
        <w:t xml:space="preserve"> </w:t>
      </w:r>
      <w:r w:rsidR="001E0740">
        <w:t xml:space="preserve">is more </w:t>
      </w:r>
      <w:r w:rsidR="00740296">
        <w:t>appropriate</w:t>
      </w:r>
      <w:r>
        <w:t xml:space="preserve"> in </w:t>
      </w:r>
      <w:r w:rsidR="001344DC">
        <w:t xml:space="preserve">studying </w:t>
      </w:r>
      <w:r>
        <w:lastRenderedPageBreak/>
        <w:t xml:space="preserve">population or district level health effects </w:t>
      </w:r>
      <w:r w:rsidR="001344DC">
        <w:t xml:space="preserve">from </w:t>
      </w:r>
      <w:r>
        <w:t xml:space="preserve">exposure to </w:t>
      </w:r>
      <w:r w:rsidR="0017123E">
        <w:t xml:space="preserve">pollutants but relies on the </w:t>
      </w:r>
      <w:r w:rsidR="00C54EE9">
        <w:t xml:space="preserve">knowledge </w:t>
      </w:r>
      <w:r w:rsidR="007E6F43">
        <w:t>of</w:t>
      </w:r>
      <w:r w:rsidR="00D1183E">
        <w:t xml:space="preserve"> </w:t>
      </w:r>
      <w:r w:rsidR="00827A4C" w:rsidRPr="00827A4C">
        <w:t>composition</w:t>
      </w:r>
      <w:r w:rsidR="00D1183E">
        <w:t xml:space="preserve"> of </w:t>
      </w:r>
      <w:r w:rsidR="007E6F43">
        <w:t>individual’s</w:t>
      </w:r>
      <w:r w:rsidR="00D1183E">
        <w:t xml:space="preserve"> dynamic exposure </w:t>
      </w:r>
      <w:r w:rsidR="0017123E">
        <w:t>gained via direct measurements</w:t>
      </w:r>
      <w:r>
        <w:t>.</w:t>
      </w:r>
      <w:r w:rsidR="00057FC7">
        <w:t xml:space="preserve"> </w:t>
      </w:r>
    </w:p>
    <w:p w14:paraId="30123739" w14:textId="77777777" w:rsidR="00895EF1" w:rsidRDefault="00547D91" w:rsidP="0098228E">
      <w:r>
        <w:t xml:space="preserve">GIS, as a technical framework, has been widely utilized in processing and analyzing data </w:t>
      </w:r>
      <w:r w:rsidR="00F00C7B">
        <w:t>in</w:t>
      </w:r>
      <w:r>
        <w:t xml:space="preserve"> </w:t>
      </w:r>
      <w:r w:rsidR="00827A4C">
        <w:t xml:space="preserve">indirect </w:t>
      </w:r>
      <w:r>
        <w:t>dynamic exposur</w:t>
      </w:r>
      <w:r w:rsidR="00827A4C">
        <w:t>e</w:t>
      </w:r>
      <w:r w:rsidR="00A42D34">
        <w:t xml:space="preserve"> analysis</w:t>
      </w:r>
      <w:r>
        <w:t>.</w:t>
      </w:r>
      <w:r w:rsidR="00111735">
        <w:t xml:space="preserve"> Its advantage </w:t>
      </w:r>
      <w:r w:rsidR="00580DA4">
        <w:t>is clearly</w:t>
      </w:r>
      <w:r w:rsidR="00111735">
        <w:t xml:space="preserve"> the ability to spatially and temporally compare </w:t>
      </w:r>
      <w:r w:rsidR="002708E2">
        <w:t xml:space="preserve">data on </w:t>
      </w:r>
      <w:r w:rsidR="00111735">
        <w:t xml:space="preserve">both </w:t>
      </w:r>
      <w:r w:rsidR="00144470">
        <w:t>pollutant</w:t>
      </w:r>
      <w:r w:rsidR="002708E2">
        <w:t xml:space="preserve">s </w:t>
      </w:r>
      <w:r w:rsidR="00111735">
        <w:t>and individuals’ movements.</w:t>
      </w:r>
      <w:r>
        <w:t xml:space="preserve"> </w:t>
      </w:r>
      <w:r w:rsidR="007A1DA2">
        <w:t>A</w:t>
      </w:r>
      <w:r w:rsidR="00C774BA">
        <w:t xml:space="preserve"> common step for </w:t>
      </w:r>
      <w:r w:rsidR="007A1DA2">
        <w:t>many</w:t>
      </w:r>
      <w:r w:rsidR="00C774BA">
        <w:t xml:space="preserve"> dynamic exposure assessments </w:t>
      </w:r>
      <w:r w:rsidR="00E912ED">
        <w:t>has been</w:t>
      </w:r>
      <w:r w:rsidR="00C774BA">
        <w:t xml:space="preserve"> the </w:t>
      </w:r>
      <w:r w:rsidR="000E1F6F">
        <w:t>spatial</w:t>
      </w:r>
      <w:r w:rsidR="00C774BA">
        <w:t xml:space="preserve"> join between pollutant surfaces and GPS-trajectories</w:t>
      </w:r>
      <w:r w:rsidR="006321F5">
        <w:t xml:space="preserve"> or model</w:t>
      </w:r>
      <w:r w:rsidR="00CC0DCA">
        <w:t>l</w:t>
      </w:r>
      <w:r w:rsidR="006321F5">
        <w:t>ed routes</w:t>
      </w:r>
      <w:r w:rsidR="00983304">
        <w:t xml:space="preserve"> </w:t>
      </w:r>
      <w:r w:rsidR="007A1DA2">
        <w:t>of people</w:t>
      </w:r>
      <w:r w:rsidR="00C774BA">
        <w:t>.</w:t>
      </w:r>
      <w:r w:rsidR="003F1C6F">
        <w:t xml:space="preserve"> It is a </w:t>
      </w:r>
      <w:r w:rsidR="00DC2DCC">
        <w:t>critical</w:t>
      </w:r>
      <w:r w:rsidR="003F1C6F">
        <w:t xml:space="preserve"> step in determining</w:t>
      </w:r>
      <w:r w:rsidR="00311239">
        <w:t xml:space="preserve"> </w:t>
      </w:r>
      <w:r w:rsidR="003D08E7">
        <w:t xml:space="preserve">the </w:t>
      </w:r>
      <w:r w:rsidR="00311239">
        <w:t>dynamic exposure as</w:t>
      </w:r>
      <w:r w:rsidR="003F1C6F">
        <w:t xml:space="preserve"> durations or distances of different concentrations </w:t>
      </w:r>
      <w:r w:rsidR="00983304">
        <w:t>(</w:t>
      </w:r>
      <w:r w:rsidR="003F1C6F">
        <w:t>or levels</w:t>
      </w:r>
      <w:r w:rsidR="00983304">
        <w:t>)</w:t>
      </w:r>
      <w:r w:rsidR="003F1C6F">
        <w:t xml:space="preserve"> of </w:t>
      </w:r>
      <w:r w:rsidR="002E7DF2">
        <w:t>pollutant</w:t>
      </w:r>
      <w:r w:rsidR="00311239">
        <w:t>s</w:t>
      </w:r>
      <w:r w:rsidR="003F1C6F">
        <w:t>.</w:t>
      </w:r>
      <w:r w:rsidR="000E1F6F">
        <w:t xml:space="preserve"> </w:t>
      </w:r>
      <w:r w:rsidR="00C774BA">
        <w:t>Technicalities of the spatial join</w:t>
      </w:r>
      <w:r w:rsidR="00FE0D4A">
        <w:t xml:space="preserve"> var</w:t>
      </w:r>
      <w:r w:rsidR="005828F3">
        <w:t>y</w:t>
      </w:r>
      <w:r w:rsidR="00FE0D4A">
        <w:t xml:space="preserve"> </w:t>
      </w:r>
      <w:r w:rsidR="00C774BA">
        <w:t xml:space="preserve">depending on the </w:t>
      </w:r>
      <w:r w:rsidR="005828F3">
        <w:t xml:space="preserve">schema and </w:t>
      </w:r>
      <w:r w:rsidR="00C774BA">
        <w:t xml:space="preserve">type </w:t>
      </w:r>
      <w:r w:rsidR="005828F3">
        <w:t xml:space="preserve">(e.g. raster or vector) </w:t>
      </w:r>
      <w:r w:rsidR="00C774BA">
        <w:t>of the pollutant data</w:t>
      </w:r>
      <w:r w:rsidR="003E159A">
        <w:t>,</w:t>
      </w:r>
      <w:r w:rsidR="00C774BA">
        <w:t xml:space="preserve"> </w:t>
      </w:r>
      <w:r w:rsidR="00AE4CFC">
        <w:t xml:space="preserve">route data, </w:t>
      </w:r>
      <w:r w:rsidR="003E159A">
        <w:t xml:space="preserve">used </w:t>
      </w:r>
      <w:r w:rsidR="00C774BA">
        <w:t xml:space="preserve">software and </w:t>
      </w:r>
      <w:r w:rsidR="005828F3">
        <w:t xml:space="preserve">possibly </w:t>
      </w:r>
      <w:r w:rsidR="00C774BA">
        <w:t>programming environment</w:t>
      </w:r>
      <w:r w:rsidR="00975A07">
        <w:t xml:space="preserve">. </w:t>
      </w:r>
    </w:p>
    <w:p w14:paraId="0C777EDC" w14:textId="165FEE26" w:rsidR="0098228E" w:rsidRPr="00CC2F87" w:rsidRDefault="00895EF1" w:rsidP="0098228E">
      <w:r>
        <w:t xml:space="preserve">Furthermore, </w:t>
      </w:r>
      <w:r w:rsidR="00637491">
        <w:t xml:space="preserve">methods for dynamic exposure </w:t>
      </w:r>
      <w:r w:rsidR="00667747">
        <w:t xml:space="preserve">assessments </w:t>
      </w:r>
      <w:r w:rsidR="00376EF9">
        <w:t xml:space="preserve">can </w:t>
      </w:r>
      <w:r w:rsidR="00E971E2">
        <w:t xml:space="preserve">empower </w:t>
      </w:r>
      <w:r w:rsidR="00637491">
        <w:t>e</w:t>
      </w:r>
      <w:r w:rsidR="00D054CB">
        <w:t xml:space="preserve">xposure-based </w:t>
      </w:r>
      <w:r w:rsidR="00A41C09">
        <w:t>routing</w:t>
      </w:r>
      <w:r w:rsidR="00637491">
        <w:t>. I</w:t>
      </w:r>
      <w:r w:rsidR="001975AC">
        <w:t xml:space="preserve">n the following two chapters, </w:t>
      </w:r>
      <w:r w:rsidR="00637491">
        <w:t xml:space="preserve">approaches and methods for </w:t>
      </w:r>
      <w:r w:rsidR="001975AC">
        <w:t xml:space="preserve">minimizing </w:t>
      </w:r>
      <w:r w:rsidR="00E971E2">
        <w:t xml:space="preserve">dynamic </w:t>
      </w:r>
      <w:r w:rsidR="001975AC">
        <w:t>exposures</w:t>
      </w:r>
      <w:r w:rsidR="00E971E2">
        <w:t xml:space="preserve"> </w:t>
      </w:r>
      <w:r w:rsidR="00A51634">
        <w:t xml:space="preserve">through </w:t>
      </w:r>
      <w:r w:rsidR="00E971E2">
        <w:t>routing analysis</w:t>
      </w:r>
      <w:r w:rsidR="001975AC">
        <w:t xml:space="preserve"> </w:t>
      </w:r>
      <w:r w:rsidR="00EE7465">
        <w:t>are</w:t>
      </w:r>
      <w:r w:rsidR="001975AC">
        <w:t xml:space="preserve"> reviewed. </w:t>
      </w:r>
    </w:p>
    <w:p w14:paraId="3132C241" w14:textId="5BD9B983" w:rsidR="00F17FE8" w:rsidRDefault="00F17FE8" w:rsidP="00BF4D94">
      <w:pPr>
        <w:pStyle w:val="Heading2"/>
      </w:pPr>
      <w:bookmarkStart w:id="13" w:name="_Toc38538738"/>
      <w:r w:rsidRPr="00CC2F87">
        <w:t>Graph</w:t>
      </w:r>
      <w:r w:rsidR="00216E50">
        <w:t xml:space="preserve"> theory and</w:t>
      </w:r>
      <w:r w:rsidR="009011A7">
        <w:t xml:space="preserve"> </w:t>
      </w:r>
      <w:r w:rsidR="00176A22">
        <w:t>least cost path analysis</w:t>
      </w:r>
      <w:bookmarkEnd w:id="13"/>
    </w:p>
    <w:p w14:paraId="0C6CE5A5" w14:textId="061D7E05" w:rsidR="00DB207D" w:rsidRDefault="006A6F9B" w:rsidP="001B69FE">
      <w:r>
        <w:t xml:space="preserve">Graph is a data structure that </w:t>
      </w:r>
      <w:r w:rsidR="00682FE4">
        <w:t xml:space="preserve">can model </w:t>
      </w:r>
      <w:r>
        <w:t xml:space="preserve">connected phenomena </w:t>
      </w:r>
      <w:r w:rsidR="009552E8">
        <w:t xml:space="preserve">or set of objects </w:t>
      </w:r>
      <w:r w:rsidR="005A322D">
        <w:t>s</w:t>
      </w:r>
      <w:r w:rsidR="00870740">
        <w:t>uch as social network</w:t>
      </w:r>
      <w:r w:rsidR="005A322D">
        <w:t>,</w:t>
      </w:r>
      <w:r w:rsidR="00870740">
        <w:t xml:space="preserve"> decision tree (abstract phenomena) </w:t>
      </w:r>
      <w:r w:rsidR="009552E8">
        <w:t xml:space="preserve">and </w:t>
      </w:r>
      <w:r w:rsidR="00870740">
        <w:t>transport network</w:t>
      </w:r>
      <w:r w:rsidR="006E0857">
        <w:t xml:space="preserve"> </w:t>
      </w:r>
      <w:r w:rsidR="00870740">
        <w:t>(physical phenomena).</w:t>
      </w:r>
      <w:r w:rsidR="00F568D0">
        <w:t xml:space="preserve"> </w:t>
      </w:r>
      <w:r w:rsidR="00DB207D">
        <w:t>Essentially, graphs consist of nodes and edges</w:t>
      </w:r>
      <w:r w:rsidR="007F78BE">
        <w:t xml:space="preserve"> that represent connections and features </w:t>
      </w:r>
      <w:r w:rsidR="00050C2C">
        <w:t xml:space="preserve">in </w:t>
      </w:r>
      <w:r w:rsidR="007F78BE">
        <w:t>the modelled network</w:t>
      </w:r>
      <w:r w:rsidR="00EE26E8">
        <w:t xml:space="preserve">. Edges are connections between nodes and </w:t>
      </w:r>
      <w:r w:rsidR="00D80BCA">
        <w:t xml:space="preserve">thus </w:t>
      </w:r>
      <w:r w:rsidR="00EE26E8">
        <w:t>allow “travelling” from one point (node) to another</w:t>
      </w:r>
      <w:r w:rsidR="00050C2C">
        <w:t>,</w:t>
      </w:r>
      <w:r w:rsidR="00627D16">
        <w:t xml:space="preserve"> </w:t>
      </w:r>
      <w:r w:rsidR="00CC3697">
        <w:t xml:space="preserve">given that </w:t>
      </w:r>
      <w:r w:rsidR="00050C2C">
        <w:t xml:space="preserve">the required </w:t>
      </w:r>
      <w:r w:rsidR="00CC3697">
        <w:t>connection</w:t>
      </w:r>
      <w:r w:rsidR="00050C2C">
        <w:t>s</w:t>
      </w:r>
      <w:r w:rsidR="00CC3697">
        <w:t xml:space="preserve"> between the </w:t>
      </w:r>
      <w:r w:rsidR="00050C2C">
        <w:t xml:space="preserve">two </w:t>
      </w:r>
      <w:r w:rsidR="00CC3697">
        <w:t>nodes exist</w:t>
      </w:r>
      <w:r w:rsidR="00050C2C">
        <w:t xml:space="preserve"> in the graph</w:t>
      </w:r>
      <w:r w:rsidR="00EE26E8">
        <w:t>.</w:t>
      </w:r>
      <w:r w:rsidR="00DB207D">
        <w:t xml:space="preserve"> </w:t>
      </w:r>
      <w:r w:rsidR="00A8370D">
        <w:t>Depending on the type of the graph, b</w:t>
      </w:r>
      <w:r w:rsidR="006868FB">
        <w:t xml:space="preserve">etween any two nodes, one or more edges can </w:t>
      </w:r>
      <w:r w:rsidR="00824A62">
        <w:t>exist</w:t>
      </w:r>
      <w:r w:rsidR="00E051F6">
        <w:t>,</w:t>
      </w:r>
      <w:r w:rsidR="009B1FC8">
        <w:t xml:space="preserve"> and</w:t>
      </w:r>
      <w:r w:rsidR="00824A62">
        <w:t xml:space="preserve"> </w:t>
      </w:r>
      <w:r w:rsidR="00614398">
        <w:t xml:space="preserve">the </w:t>
      </w:r>
      <w:r w:rsidR="009B1FC8">
        <w:t>e</w:t>
      </w:r>
      <w:r w:rsidR="00DD07BB">
        <w:t xml:space="preserve">dges </w:t>
      </w:r>
      <w:r w:rsidR="006868FB">
        <w:t xml:space="preserve">may </w:t>
      </w:r>
      <w:r w:rsidR="00C90721">
        <w:t xml:space="preserve">or may not </w:t>
      </w:r>
      <w:r w:rsidR="006868FB">
        <w:t>be traversable to both directions</w:t>
      </w:r>
      <w:r w:rsidR="00A8370D">
        <w:t>.</w:t>
      </w:r>
    </w:p>
    <w:p w14:paraId="08D5BB2F" w14:textId="7C7C5DF7" w:rsidR="006A6F9B" w:rsidRDefault="00E051F6" w:rsidP="006A6F9B">
      <w:r>
        <w:t>One of the widely adapted applications of g</w:t>
      </w:r>
      <w:r w:rsidR="00DB207D">
        <w:t xml:space="preserve">raphs </w:t>
      </w:r>
      <w:r>
        <w:t>is</w:t>
      </w:r>
      <w:r w:rsidR="00DB207D">
        <w:t xml:space="preserve"> </w:t>
      </w:r>
      <w:r w:rsidR="00817875">
        <w:t>modeling and analyzing street networ</w:t>
      </w:r>
      <w:r>
        <w:t>ks</w:t>
      </w:r>
      <w:r w:rsidR="00DB207D">
        <w:t xml:space="preserve">. </w:t>
      </w:r>
      <w:r w:rsidR="006D6EA9">
        <w:t>In the typical abstraction</w:t>
      </w:r>
      <w:r w:rsidR="00DB207D">
        <w:t xml:space="preserve">, intersections are modelled </w:t>
      </w:r>
      <w:r w:rsidR="00732639">
        <w:t>as</w:t>
      </w:r>
      <w:r w:rsidR="00DB207D">
        <w:t xml:space="preserve"> nodes and streets as edges. </w:t>
      </w:r>
      <w:r w:rsidR="00EE26E8">
        <w:t xml:space="preserve">Both </w:t>
      </w:r>
      <w:r w:rsidR="005B5E30">
        <w:t xml:space="preserve">features </w:t>
      </w:r>
      <w:r w:rsidR="00EE26E8">
        <w:t>can have arbitrary number of attributes</w:t>
      </w:r>
      <w:r w:rsidR="005B5E30">
        <w:t xml:space="preserve"> describing their physical properties</w:t>
      </w:r>
      <w:r w:rsidR="00EE26E8">
        <w:t xml:space="preserve">. </w:t>
      </w:r>
      <w:r w:rsidR="00691053">
        <w:t>N</w:t>
      </w:r>
      <w:r w:rsidR="00EE26E8">
        <w:t xml:space="preserve">umerical edge attributes enable </w:t>
      </w:r>
      <w:r w:rsidR="00A41C09">
        <w:t xml:space="preserve">routing </w:t>
      </w:r>
      <w:r w:rsidR="00EE26E8">
        <w:t xml:space="preserve">analysis </w:t>
      </w:r>
      <w:r w:rsidR="00863274">
        <w:t>within the modelled street network</w:t>
      </w:r>
      <w:r w:rsidR="00EE26E8">
        <w:t>.</w:t>
      </w:r>
      <w:r w:rsidR="00130E4D">
        <w:t xml:space="preserve"> </w:t>
      </w:r>
      <w:r w:rsidR="00F14D99">
        <w:t>A c</w:t>
      </w:r>
      <w:r w:rsidR="00A62B8D">
        <w:t xml:space="preserve">ommon </w:t>
      </w:r>
      <w:r w:rsidR="00351FF8">
        <w:t>application of graph</w:t>
      </w:r>
      <w:r w:rsidR="00A438B2">
        <w:t xml:space="preserve"> theory</w:t>
      </w:r>
      <w:r w:rsidR="00484318">
        <w:t xml:space="preserve"> </w:t>
      </w:r>
      <w:r w:rsidR="00F14D99">
        <w:t xml:space="preserve">is </w:t>
      </w:r>
      <w:r w:rsidR="00484318">
        <w:t>the</w:t>
      </w:r>
      <w:r w:rsidR="00130E4D">
        <w:t xml:space="preserve"> least cost</w:t>
      </w:r>
      <w:r w:rsidR="0058084F">
        <w:t xml:space="preserve"> </w:t>
      </w:r>
      <w:r w:rsidR="00484318">
        <w:t xml:space="preserve">path </w:t>
      </w:r>
      <w:r w:rsidR="00771734">
        <w:t xml:space="preserve">(LCP) </w:t>
      </w:r>
      <w:r w:rsidR="00F14D99">
        <w:t>analysis</w:t>
      </w:r>
      <w:r w:rsidR="003C5FA4">
        <w:t xml:space="preserve">, which aims to find the path of least total cost by a given edge attribute between any two </w:t>
      </w:r>
      <w:r w:rsidR="00010FC0">
        <w:t>(</w:t>
      </w:r>
      <w:r w:rsidR="003C5FA4">
        <w:t>connected</w:t>
      </w:r>
      <w:r w:rsidR="00010FC0">
        <w:t>)</w:t>
      </w:r>
      <w:r w:rsidR="003C5FA4">
        <w:t xml:space="preserve"> nodes in a graph</w:t>
      </w:r>
      <w:r w:rsidR="0058084F">
        <w:t>.</w:t>
      </w:r>
      <w:r w:rsidR="00E70D61">
        <w:t xml:space="preserve"> </w:t>
      </w:r>
      <w:r w:rsidR="00903E8E">
        <w:t xml:space="preserve">If </w:t>
      </w:r>
      <w:r w:rsidR="007B20D0">
        <w:t xml:space="preserve">the </w:t>
      </w:r>
      <w:r w:rsidR="00903E8E">
        <w:t>length of edge</w:t>
      </w:r>
      <w:r w:rsidR="005746C8">
        <w:t>s</w:t>
      </w:r>
      <w:r w:rsidR="00903E8E">
        <w:t xml:space="preserve"> is used as the cost attribute (</w:t>
      </w:r>
      <w:r w:rsidR="00D10A2C">
        <w:t xml:space="preserve">i.e. </w:t>
      </w:r>
      <w:r w:rsidR="00903E8E">
        <w:t xml:space="preserve">weight), least cost path becomes the same as the shortest path. However, </w:t>
      </w:r>
      <w:r w:rsidR="004505F7">
        <w:t xml:space="preserve">as </w:t>
      </w:r>
      <w:r w:rsidR="00903E8E">
        <w:t>any numerical non-negative edge attribute</w:t>
      </w:r>
      <w:r w:rsidR="002B5C9D">
        <w:t xml:space="preserve"> can be used as the cost</w:t>
      </w:r>
      <w:r w:rsidR="005746C8">
        <w:t xml:space="preserve">, </w:t>
      </w:r>
      <w:r w:rsidR="004505F7">
        <w:t xml:space="preserve">a </w:t>
      </w:r>
      <w:r w:rsidR="005746C8">
        <w:t xml:space="preserve">variety of </w:t>
      </w:r>
      <w:r w:rsidR="00A41C09">
        <w:t>routing</w:t>
      </w:r>
      <w:r w:rsidR="005746C8">
        <w:t xml:space="preserve"> problems </w:t>
      </w:r>
      <w:r w:rsidR="004505F7">
        <w:t xml:space="preserve">can be addressed by </w:t>
      </w:r>
      <w:r w:rsidR="00FF7562">
        <w:t xml:space="preserve">solving </w:t>
      </w:r>
      <w:r w:rsidR="00980A02">
        <w:t xml:space="preserve">adapted </w:t>
      </w:r>
      <w:r w:rsidR="004505F7">
        <w:t>LCP problems</w:t>
      </w:r>
      <w:r w:rsidR="005746C8">
        <w:t>.</w:t>
      </w:r>
      <w:r w:rsidR="00B52C74">
        <w:t xml:space="preserve"> </w:t>
      </w:r>
    </w:p>
    <w:p w14:paraId="01276491" w14:textId="34B60E71" w:rsidR="00AC04EC" w:rsidRDefault="005C49E6" w:rsidP="006A6F9B">
      <w:r>
        <w:lastRenderedPageBreak/>
        <w:t xml:space="preserve">Several algorithms exist for least cost path </w:t>
      </w:r>
      <w:r w:rsidR="00A41C09">
        <w:t>routing</w:t>
      </w:r>
      <w:r w:rsidR="00404177">
        <w:t>, o</w:t>
      </w:r>
      <w:r>
        <w:t xml:space="preserve">ne of the most well-known </w:t>
      </w:r>
      <w:r w:rsidR="00404177">
        <w:t>being</w:t>
      </w:r>
      <w:r>
        <w:t xml:space="preserve"> Dijkstra’s algorithm</w:t>
      </w:r>
      <w:r w:rsidR="00D64AD3">
        <w:t xml:space="preserve">. </w:t>
      </w:r>
      <w:r w:rsidR="00AC04EC">
        <w:t xml:space="preserve">According to </w:t>
      </w:r>
      <w:r w:rsidR="00AC04EC">
        <w:fldChar w:fldCharType="begin"/>
      </w:r>
      <w:r w:rsidR="00AC04EC">
        <w:instrText xml:space="preserve"> ADDIN ZOTERO_ITEM CSL_CITATION {"citationID":"dDCs7D1H","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AC04EC">
        <w:fldChar w:fldCharType="separate"/>
      </w:r>
      <w:r w:rsidR="00AC04EC">
        <w:rPr>
          <w:noProof/>
        </w:rPr>
        <w:t>Noto &amp; Sato (2000)</w:t>
      </w:r>
      <w:r w:rsidR="00AC04EC">
        <w:fldChar w:fldCharType="end"/>
      </w:r>
      <w:r w:rsidR="00AC04EC">
        <w:t xml:space="preserve">, </w:t>
      </w:r>
      <w:r w:rsidR="007114FD">
        <w:t xml:space="preserve">the </w:t>
      </w:r>
      <w:r w:rsidR="00AC04EC">
        <w:t xml:space="preserve">other two </w:t>
      </w:r>
      <w:r w:rsidR="00404177">
        <w:t>key</w:t>
      </w:r>
      <w:r w:rsidR="00AC04EC">
        <w:t xml:space="preserve"> methods for</w:t>
      </w:r>
      <w:r w:rsidR="00404177">
        <w:t xml:space="preserve"> solving</w:t>
      </w:r>
      <w:r w:rsidR="00AC04EC">
        <w:t xml:space="preserve"> </w:t>
      </w:r>
      <w:r w:rsidR="00006E9C">
        <w:t>the</w:t>
      </w:r>
      <w:r w:rsidR="00AC04EC">
        <w:t xml:space="preserve"> </w:t>
      </w:r>
      <w:r w:rsidR="007F6511">
        <w:t xml:space="preserve">simple </w:t>
      </w:r>
      <w:r w:rsidR="00AC04EC">
        <w:t xml:space="preserve">least cost path problem are the A* algorithm </w:t>
      </w:r>
      <w:r w:rsidR="007114FD">
        <w:t xml:space="preserve">(1) </w:t>
      </w:r>
      <w:r w:rsidR="00AC04EC">
        <w:t>and genetic algorithms</w:t>
      </w:r>
      <w:r w:rsidR="007114FD">
        <w:t xml:space="preserve"> (2)</w:t>
      </w:r>
      <w:r w:rsidR="00AC04EC">
        <w:t>. Dijkstra’s algorithm</w:t>
      </w:r>
      <w:r w:rsidR="00D64AD3">
        <w:t xml:space="preserve"> </w:t>
      </w:r>
      <w:r>
        <w:t xml:space="preserve">finds the </w:t>
      </w:r>
      <w:r w:rsidR="00DD6DDC">
        <w:t xml:space="preserve">very </w:t>
      </w:r>
      <w:r>
        <w:t>least cost path</w:t>
      </w:r>
      <w:r w:rsidR="00531555">
        <w:t>s</w:t>
      </w:r>
      <w:r>
        <w:t xml:space="preserve"> between </w:t>
      </w:r>
      <w:r w:rsidR="00DD6DDC">
        <w:t xml:space="preserve">two </w:t>
      </w:r>
      <w:r>
        <w:t>nodes in a graph</w:t>
      </w:r>
      <w:r w:rsidR="00531555">
        <w:t xml:space="preserve"> by </w:t>
      </w:r>
      <w:r w:rsidR="001D3467">
        <w:t xml:space="preserve">first </w:t>
      </w:r>
      <w:r w:rsidR="00531555">
        <w:t xml:space="preserve">finding the </w:t>
      </w:r>
      <w:r w:rsidR="009325C9">
        <w:t>least cost</w:t>
      </w:r>
      <w:r w:rsidR="00531555">
        <w:t xml:space="preserve"> path</w:t>
      </w:r>
      <w:r w:rsidR="009325C9">
        <w:t xml:space="preserve">s </w:t>
      </w:r>
      <w:r w:rsidR="00531555">
        <w:t xml:space="preserve">from an origin node to all other nodes </w:t>
      </w:r>
      <w:r w:rsidR="009325C9">
        <w:t xml:space="preserve">of </w:t>
      </w:r>
      <w:r w:rsidR="007F6511">
        <w:t>the</w:t>
      </w:r>
      <w:r w:rsidR="00531555">
        <w:t xml:space="preserve"> graph</w:t>
      </w:r>
      <w:r w:rsidR="007B675C">
        <w:t xml:space="preserve">, as illustrated by </w:t>
      </w:r>
      <w:r w:rsidR="007B675C">
        <w:fldChar w:fldCharType="begin"/>
      </w:r>
      <w:r w:rsidR="00DB6673">
        <w:instrText xml:space="preserve"> ADDIN ZOTERO_ITEM CSL_CITATION {"citationID":"oySrUz5J","properties":{"formattedCitation":"(Jasika et al., 2012)","plainCitation":"(Jasika et al., 2012)","dontUpdate":true,"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rsidR="007B675C">
        <w:fldChar w:fldCharType="separate"/>
      </w:r>
      <w:r w:rsidR="007B675C">
        <w:rPr>
          <w:noProof/>
        </w:rPr>
        <w:t xml:space="preserve">Jasika et al. </w:t>
      </w:r>
      <w:r w:rsidR="00577FE2">
        <w:rPr>
          <w:noProof/>
        </w:rPr>
        <w:t>(</w:t>
      </w:r>
      <w:r w:rsidR="007B675C">
        <w:rPr>
          <w:noProof/>
        </w:rPr>
        <w:t>2012)</w:t>
      </w:r>
      <w:r w:rsidR="007B675C">
        <w:fldChar w:fldCharType="end"/>
      </w:r>
      <w:r w:rsidR="00C95FAC">
        <w:t xml:space="preserve"> </w:t>
      </w:r>
      <w:r w:rsidR="00577FE2">
        <w:t xml:space="preserve">in </w:t>
      </w:r>
      <w:r w:rsidR="00C95FAC">
        <w:fldChar w:fldCharType="begin"/>
      </w:r>
      <w:r w:rsidR="00C95FAC">
        <w:instrText xml:space="preserve"> REF _Ref33363415 \h </w:instrText>
      </w:r>
      <w:r w:rsidR="00C95FAC">
        <w:fldChar w:fldCharType="separate"/>
      </w:r>
      <w:r w:rsidR="00711D61">
        <w:t xml:space="preserve">Figure </w:t>
      </w:r>
      <w:r w:rsidR="00711D61">
        <w:rPr>
          <w:noProof/>
        </w:rPr>
        <w:t>4</w:t>
      </w:r>
      <w:r w:rsidR="00C95FAC">
        <w:fldChar w:fldCharType="end"/>
      </w:r>
      <w:r w:rsidR="00531555">
        <w:t xml:space="preserve">. If </w:t>
      </w:r>
      <w:r w:rsidR="00D64AD3">
        <w:t xml:space="preserve">the shortest path is needed </w:t>
      </w:r>
      <w:r w:rsidR="00BE4EA9">
        <w:t>for only one origin-destination (OD) pair</w:t>
      </w:r>
      <w:r w:rsidR="00D64AD3">
        <w:t xml:space="preserve">, pathfinding is stopped once the </w:t>
      </w:r>
      <w:r w:rsidR="00734717">
        <w:t xml:space="preserve">least cost </w:t>
      </w:r>
      <w:r w:rsidR="00D64AD3">
        <w:t xml:space="preserve">path to the destination node </w:t>
      </w:r>
      <w:r w:rsidR="00734717">
        <w:t>is included in the cumulative set of</w:t>
      </w:r>
      <w:r w:rsidR="00577FE2">
        <w:t xml:space="preserve"> all </w:t>
      </w:r>
      <w:r w:rsidR="00734717">
        <w:t>known least cost paths</w:t>
      </w:r>
      <w:r w:rsidR="00D64AD3">
        <w:t>.</w:t>
      </w:r>
      <w:r>
        <w:t xml:space="preserve"> </w:t>
      </w:r>
    </w:p>
    <w:p w14:paraId="18B368BB" w14:textId="77777777" w:rsidR="00C91030" w:rsidRDefault="00C91030" w:rsidP="00DA2C47">
      <w:pPr>
        <w:keepNext/>
        <w:spacing w:after="0"/>
      </w:pPr>
      <w:r>
        <w:rPr>
          <w:noProof/>
        </w:rPr>
        <w:drawing>
          <wp:inline distT="0" distB="0" distL="0" distR="0" wp14:anchorId="088506C0" wp14:editId="525AEE42">
            <wp:extent cx="4679004" cy="3546172"/>
            <wp:effectExtent l="0" t="0" r="0" b="0"/>
            <wp:docPr id="38" name="Picture 3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shot 2020-02-23 at 15.12.5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83468" cy="3549555"/>
                    </a:xfrm>
                    <a:prstGeom prst="rect">
                      <a:avLst/>
                    </a:prstGeom>
                  </pic:spPr>
                </pic:pic>
              </a:graphicData>
            </a:graphic>
          </wp:inline>
        </w:drawing>
      </w:r>
    </w:p>
    <w:p w14:paraId="5896AF14" w14:textId="6424FD71" w:rsidR="000F28D7" w:rsidRDefault="00C91030" w:rsidP="00C91030">
      <w:pPr>
        <w:pStyle w:val="Caption"/>
        <w:jc w:val="both"/>
      </w:pPr>
      <w:bookmarkStart w:id="14" w:name="_Ref33363415"/>
      <w:bookmarkStart w:id="15" w:name="_Toc38115048"/>
      <w:r>
        <w:t xml:space="preserve">Figure </w:t>
      </w:r>
      <w:r>
        <w:fldChar w:fldCharType="begin"/>
      </w:r>
      <w:r>
        <w:instrText xml:space="preserve"> SEQ Figure \* ARABIC </w:instrText>
      </w:r>
      <w:r>
        <w:fldChar w:fldCharType="separate"/>
      </w:r>
      <w:r w:rsidR="00711D61">
        <w:rPr>
          <w:noProof/>
        </w:rPr>
        <w:t>4</w:t>
      </w:r>
      <w:r>
        <w:fldChar w:fldCharType="end"/>
      </w:r>
      <w:bookmarkEnd w:id="14"/>
      <w:r>
        <w:t xml:space="preserve">. </w:t>
      </w:r>
      <w:r w:rsidR="0003252C">
        <w:t xml:space="preserve">An </w:t>
      </w:r>
      <w:r w:rsidR="00EF11D9">
        <w:t>illustration</w:t>
      </w:r>
      <w:r>
        <w:t xml:space="preserve"> of </w:t>
      </w:r>
      <w:r w:rsidR="00CC73D0">
        <w:t xml:space="preserve">the </w:t>
      </w:r>
      <w:r w:rsidR="0003252C">
        <w:t>sequence of steps</w:t>
      </w:r>
      <w:r>
        <w:t xml:space="preserve"> in </w:t>
      </w:r>
      <w:r w:rsidR="00EF11D9">
        <w:t>finding least cost paths with</w:t>
      </w:r>
      <w:r w:rsidR="0003252C">
        <w:t xml:space="preserve"> </w:t>
      </w:r>
      <w:r>
        <w:t xml:space="preserve">Dijkstra's algorithm by </w:t>
      </w:r>
      <w:r>
        <w:fldChar w:fldCharType="begin"/>
      </w:r>
      <w:r w:rsidR="00DB6673">
        <w:instrText xml:space="preserve"> ADDIN ZOTERO_ITEM CSL_CITATION {"citationID":"vgQzvJh2","properties":{"formattedCitation":"(Jasika et al., 2012)","plainCitation":"(Jasika et al., 2012)","dontUpdate":true,"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fldChar w:fldCharType="separate"/>
      </w:r>
      <w:r>
        <w:rPr>
          <w:noProof/>
        </w:rPr>
        <w:t>Jasika et al.</w:t>
      </w:r>
      <w:r w:rsidR="00EF11D9">
        <w:rPr>
          <w:noProof/>
        </w:rPr>
        <w:t xml:space="preserve"> (</w:t>
      </w:r>
      <w:r>
        <w:rPr>
          <w:noProof/>
        </w:rPr>
        <w:t>2012)</w:t>
      </w:r>
      <w:r>
        <w:fldChar w:fldCharType="end"/>
      </w:r>
      <w:r>
        <w:t>.</w:t>
      </w:r>
      <w:bookmarkEnd w:id="15"/>
      <w:r>
        <w:t xml:space="preserve"> </w:t>
      </w:r>
    </w:p>
    <w:p w14:paraId="786EC3E5" w14:textId="146ABF0B" w:rsidR="00BA6B29" w:rsidRPr="00BA6B29" w:rsidRDefault="00D44794" w:rsidP="00BA6B29">
      <w:r>
        <w:t xml:space="preserve">When size of the graph grows, the </w:t>
      </w:r>
      <w:r w:rsidR="00952313">
        <w:t>original</w:t>
      </w:r>
      <w:r>
        <w:t xml:space="preserve"> form of Dijkstra’s algorithm becomes computationally </w:t>
      </w:r>
      <w:r w:rsidR="00E174E6">
        <w:t>increasingly</w:t>
      </w:r>
      <w:r>
        <w:t xml:space="preserve"> demanding. </w:t>
      </w:r>
      <w:r w:rsidR="00C803B9">
        <w:t xml:space="preserve">Thus, </w:t>
      </w:r>
      <w:r w:rsidR="0087257E">
        <w:t>many studies have</w:t>
      </w:r>
      <w:r w:rsidR="00C803B9">
        <w:t xml:space="preserve"> focused on optimizing the least cost path analysis itself</w:t>
      </w:r>
      <w:r w:rsidR="006E5A4F">
        <w:t xml:space="preserve"> </w:t>
      </w:r>
      <w:r w:rsidR="002018DE">
        <w:t xml:space="preserve">by </w:t>
      </w:r>
      <w:r w:rsidR="00AF37F1">
        <w:t xml:space="preserve">developing advanced </w:t>
      </w:r>
      <w:r w:rsidR="002018DE">
        <w:t xml:space="preserve">algorithms </w:t>
      </w:r>
      <w:r w:rsidR="00C803B9">
        <w:fldChar w:fldCharType="begin"/>
      </w:r>
      <w:r w:rsidR="00DB6673">
        <w:instrText xml:space="preserve"> ADDIN ZOTERO_ITEM CSL_CITATION {"citationID":"eQvXG2H3","properties":{"formattedCitation":"(Ahuja et al., 1990; Goldberg &amp; Harrelson, 2005; Noto &amp; Sato, 2000)","plainCitation":"(Ahuja et al., 1990; Goldberg &amp; Harrelson, 2005; Noto &amp; Sato, 2000)","dontUpdate":true,"noteIndex":0},"citationItems":[{"id":761,"uris":["http://zotero.org/users/5467145/items/JKSZDBA8"],"uri":["http://zotero.org/users/5467145/items/JKSZDBA8"],"itemData":{"id":761,"type":"article-journal","abstract":"Efficient implementations of Dijkstra's shortest path algorithm are investigated. A new data structure, called the radix heap, is proposed for use in this algorithm. On a network with n vertices, m edges, and nonnegative integer arc costs bounded by C, a one-level form of radix heap gives a time bound for Dijkstra's algorithm of O(m + n log C). A two-level form of radix heap gives a bound of O(m + n log C/log log C). A combination of a radix heap and a previously known data structure called a Fibonacci heap gives a bound of O(m + na @@@@log C). The best previously known bounds are O(m + n log n) using Fibonacci heaps alone and O(m log log C) using the priority queue structure of Van Emde Boas et al. [ 17].","container-title":"Journal of the ACM (JACM)","DOI":"10.1145/77600.77615","ISSN":"0004-5411","issue":"2","journalAbbreviation":"J. ACM","page":"213–223","source":"ACM Digital Library","title":"Faster algorithms for the shortest path problem","volume":"37","author":[{"family":"Ahuja","given":"Ravindra K."},{"family":"Mehlhorn","given":"Kurt"},{"family":"Orlin","given":"James"},{"family":"Tarjan","given":"Robert E."}],"issued":{"date-parts":[["1990",4,1]]}}},{"id":749,"uris":["http://zotero.org/users/5467145/items/SJVIQTDC"],"uri":["http://zotero.org/users/5467145/items/SJVIQTDC"],"itemData":{"id":749,"type":"paper-conference","container-title":"Proceedings of the sixteenth annual ACM-SIAM symposium on Discrete algorithms","page":"156–165","publisher":"Society for Industrial and Applied Mathematics","source":"Google Scholar","title":"Computing the shortest path: A search meets graph theory","title-short":"Computing the shortest path","author":[{"family":"Goldberg","given":"Andrew V."},{"family":"Harrelson","given":"Chris"}],"issued":{"date-parts":[["2005"]]}}},{"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C803B9">
        <w:fldChar w:fldCharType="separate"/>
      </w:r>
      <w:r w:rsidR="00C803B9">
        <w:rPr>
          <w:noProof/>
        </w:rPr>
        <w:t>(</w:t>
      </w:r>
      <w:r w:rsidR="002018DE">
        <w:rPr>
          <w:noProof/>
        </w:rPr>
        <w:t xml:space="preserve">e.g. </w:t>
      </w:r>
      <w:r w:rsidR="00C803B9">
        <w:rPr>
          <w:noProof/>
        </w:rPr>
        <w:t>Ahuja et al., 1990; Goldberg &amp; Harrelson, 2005; Noto &amp; Sato, 2000)</w:t>
      </w:r>
      <w:r w:rsidR="00C803B9">
        <w:fldChar w:fldCharType="end"/>
      </w:r>
      <w:r w:rsidR="00C803B9">
        <w:t xml:space="preserve">. </w:t>
      </w:r>
      <w:r w:rsidR="0072600C">
        <w:t xml:space="preserve">A commonly </w:t>
      </w:r>
      <w:r w:rsidR="005C3AF8">
        <w:t>pursued</w:t>
      </w:r>
      <w:r w:rsidR="0072600C">
        <w:t xml:space="preserve"> </w:t>
      </w:r>
      <w:r w:rsidR="005C3AF8">
        <w:t>objective</w:t>
      </w:r>
      <w:r w:rsidR="0072600C">
        <w:t xml:space="preserve"> </w:t>
      </w:r>
      <w:r w:rsidR="009329FF">
        <w:t xml:space="preserve">in enhancing </w:t>
      </w:r>
      <w:r w:rsidR="0072600C">
        <w:t xml:space="preserve">least cost </w:t>
      </w:r>
      <w:r w:rsidR="00531555">
        <w:t xml:space="preserve">path finding </w:t>
      </w:r>
      <w:r w:rsidR="009329FF">
        <w:t xml:space="preserve">has </w:t>
      </w:r>
      <w:r w:rsidR="0072600C">
        <w:t>been</w:t>
      </w:r>
      <w:r w:rsidR="00531555">
        <w:t xml:space="preserve"> </w:t>
      </w:r>
      <w:r w:rsidR="0072600C">
        <w:t xml:space="preserve">reducing </w:t>
      </w:r>
      <w:r w:rsidR="003E085C">
        <w:t xml:space="preserve">the total number of </w:t>
      </w:r>
      <w:r w:rsidR="009329FF">
        <w:t xml:space="preserve">shortest </w:t>
      </w:r>
      <w:r w:rsidR="003E085C">
        <w:t xml:space="preserve">paths that need to be </w:t>
      </w:r>
      <w:r w:rsidR="009329FF">
        <w:t xml:space="preserve">known </w:t>
      </w:r>
      <w:r w:rsidR="003E085C">
        <w:t xml:space="preserve">before </w:t>
      </w:r>
      <w:r w:rsidR="002C44A5">
        <w:t xml:space="preserve">reaching </w:t>
      </w:r>
      <w:r w:rsidR="0072600C">
        <w:t xml:space="preserve">the desired </w:t>
      </w:r>
      <w:r w:rsidR="00262381">
        <w:t>p</w:t>
      </w:r>
      <w:r w:rsidR="0072600C">
        <w:t>ath</w:t>
      </w:r>
      <w:r w:rsidR="002C44A5">
        <w:t xml:space="preserve"> (OD pair)</w:t>
      </w:r>
      <w:r w:rsidR="003E085C">
        <w:t>.</w:t>
      </w:r>
      <w:r w:rsidR="00262381">
        <w:t xml:space="preserve"> </w:t>
      </w:r>
      <w:r w:rsidR="005A6064">
        <w:t xml:space="preserve">Alongside </w:t>
      </w:r>
      <w:r w:rsidR="00AD2E30">
        <w:t xml:space="preserve">other types of </w:t>
      </w:r>
      <w:r w:rsidR="005A6064">
        <w:t xml:space="preserve">advanced </w:t>
      </w:r>
      <w:r w:rsidR="00AD2E30">
        <w:t>pathfinding algorithms, t</w:t>
      </w:r>
      <w:r w:rsidR="00262381">
        <w:t>his has resulted in</w:t>
      </w:r>
      <w:r w:rsidR="00A763F5">
        <w:t xml:space="preserve"> </w:t>
      </w:r>
      <w:r w:rsidR="005A6064">
        <w:t>faster ways of using</w:t>
      </w:r>
      <w:r w:rsidR="00262381">
        <w:t xml:space="preserve"> Dijkstra’s algorithm.</w:t>
      </w:r>
      <w:r w:rsidR="00627F08">
        <w:t xml:space="preserve"> </w:t>
      </w:r>
      <w:r w:rsidR="002F60C5">
        <w:t xml:space="preserve">One of the latter is </w:t>
      </w:r>
      <w:r w:rsidR="007A1BCB">
        <w:t xml:space="preserve">A* algorithm, </w:t>
      </w:r>
      <w:r w:rsidR="002F60C5">
        <w:t xml:space="preserve">that introduces </w:t>
      </w:r>
      <w:proofErr w:type="spellStart"/>
      <w:r w:rsidR="002F60C5">
        <w:t>e</w:t>
      </w:r>
      <w:r w:rsidR="007F15B0">
        <w:t>uclidean</w:t>
      </w:r>
      <w:proofErr w:type="spellEnd"/>
      <w:r w:rsidR="007F15B0">
        <w:t xml:space="preserve"> bounds around the origin and destination nodes </w:t>
      </w:r>
      <w:r w:rsidR="002F60C5">
        <w:t xml:space="preserve">and </w:t>
      </w:r>
      <w:r w:rsidR="007F15B0">
        <w:t>select</w:t>
      </w:r>
      <w:r w:rsidR="002F60C5">
        <w:t>s</w:t>
      </w:r>
      <w:r w:rsidR="007F15B0">
        <w:t xml:space="preserve"> only a subset of </w:t>
      </w:r>
      <w:r w:rsidR="002F60C5">
        <w:t xml:space="preserve">the </w:t>
      </w:r>
      <w:r w:rsidR="007F15B0">
        <w:t>nodes</w:t>
      </w:r>
      <w:r w:rsidR="00C05C6C">
        <w:t xml:space="preserve"> </w:t>
      </w:r>
      <w:r w:rsidR="007F15B0">
        <w:t xml:space="preserve">to be visited. </w:t>
      </w:r>
      <w:r w:rsidR="000A0B00">
        <w:t xml:space="preserve">As </w:t>
      </w:r>
      <w:r w:rsidR="000A0B00">
        <w:fldChar w:fldCharType="begin"/>
      </w:r>
      <w:r w:rsidR="00DB6673">
        <w:instrText xml:space="preserve"> ADDIN ZOTERO_ITEM CSL_CITATION {"citationID":"sRaAHely","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0A0B00">
        <w:fldChar w:fldCharType="separate"/>
      </w:r>
      <w:r w:rsidR="000A0B00">
        <w:rPr>
          <w:noProof/>
        </w:rPr>
        <w:t xml:space="preserve">Noto </w:t>
      </w:r>
      <w:r w:rsidR="00BF0348">
        <w:rPr>
          <w:noProof/>
        </w:rPr>
        <w:t>and</w:t>
      </w:r>
      <w:r w:rsidR="000A0B00">
        <w:rPr>
          <w:noProof/>
        </w:rPr>
        <w:t xml:space="preserve"> Sato </w:t>
      </w:r>
      <w:r w:rsidR="00BF0348">
        <w:rPr>
          <w:noProof/>
        </w:rPr>
        <w:t>(</w:t>
      </w:r>
      <w:r w:rsidR="000A0B00">
        <w:rPr>
          <w:noProof/>
        </w:rPr>
        <w:t>2000)</w:t>
      </w:r>
      <w:r w:rsidR="000A0B00">
        <w:fldChar w:fldCharType="end"/>
      </w:r>
      <w:r w:rsidR="000A0B00">
        <w:t xml:space="preserve"> put it</w:t>
      </w:r>
      <w:r w:rsidR="00E07AED">
        <w:t>:</w:t>
      </w:r>
      <w:r w:rsidR="000A0B00">
        <w:t xml:space="preserve"> “[A* algorithm] eliminates fruitless</w:t>
      </w:r>
      <w:r w:rsidR="000A0B00" w:rsidRPr="000A0B00">
        <w:t xml:space="preserve"> searches by considering the distance to the destination</w:t>
      </w:r>
      <w:r w:rsidR="000A0B00">
        <w:t xml:space="preserve">”. </w:t>
      </w:r>
    </w:p>
    <w:p w14:paraId="3ACAD7C1" w14:textId="6C26861F" w:rsidR="00C765A8" w:rsidRDefault="00B2009B" w:rsidP="001E41FD">
      <w:pPr>
        <w:pStyle w:val="Heading2"/>
      </w:pPr>
      <w:bookmarkStart w:id="16" w:name="_Toc38538739"/>
      <w:r>
        <w:lastRenderedPageBreak/>
        <w:t>Exposure</w:t>
      </w:r>
      <w:r w:rsidR="00E551FD">
        <w:t>-</w:t>
      </w:r>
      <w:r w:rsidR="008810E9">
        <w:t>based impedance</w:t>
      </w:r>
      <w:r w:rsidR="00544C6C">
        <w:t>s</w:t>
      </w:r>
      <w:r w:rsidR="008810E9">
        <w:t xml:space="preserve"> </w:t>
      </w:r>
      <w:r w:rsidR="00727264">
        <w:t xml:space="preserve">in </w:t>
      </w:r>
      <w:r w:rsidR="00A41C09">
        <w:t>routing</w:t>
      </w:r>
      <w:bookmarkEnd w:id="16"/>
    </w:p>
    <w:p w14:paraId="48DCE9C1" w14:textId="0C38F254" w:rsidR="00E367F9" w:rsidRDefault="00BA6B29" w:rsidP="00BA6B29">
      <w:r w:rsidRPr="00CC2F87">
        <w:t>In accessibility resear</w:t>
      </w:r>
      <w:r>
        <w:t>ch</w:t>
      </w:r>
      <w:r w:rsidRPr="00CC2F87">
        <w:t xml:space="preserve">, travel time is often used as </w:t>
      </w:r>
      <w:r w:rsidR="0024651A">
        <w:t>one of the key metrics</w:t>
      </w:r>
      <w:r w:rsidRPr="00CC2F87">
        <w:t xml:space="preserve"> of accessibility</w:t>
      </w:r>
      <w:r w:rsidR="0024651A">
        <w:t>.</w:t>
      </w:r>
      <w:r>
        <w:t xml:space="preserve"> Likewise, in</w:t>
      </w:r>
      <w:r w:rsidR="004322A5">
        <w:t xml:space="preserve"> also</w:t>
      </w:r>
      <w:r>
        <w:t xml:space="preserve"> </w:t>
      </w:r>
      <w:r w:rsidR="00A41C09">
        <w:t>routing</w:t>
      </w:r>
      <w:r w:rsidR="001642E4">
        <w:t xml:space="preserve"> analysis</w:t>
      </w:r>
      <w:r>
        <w:t xml:space="preserve">, travel time </w:t>
      </w:r>
      <w:r w:rsidR="001642E4">
        <w:t xml:space="preserve">seems to be </w:t>
      </w:r>
      <w:r w:rsidR="00371788">
        <w:t xml:space="preserve">one of </w:t>
      </w:r>
      <w:r w:rsidR="001642E4">
        <w:t>the most often optimized variable</w:t>
      </w:r>
      <w:r w:rsidR="00371788">
        <w:t>s</w:t>
      </w:r>
      <w:r>
        <w:t xml:space="preserve">. However, also other types of costs have been incorporated in </w:t>
      </w:r>
      <w:r w:rsidR="00A41C09">
        <w:t>routing</w:t>
      </w:r>
      <w:r>
        <w:t xml:space="preserve"> </w:t>
      </w:r>
      <w:r w:rsidR="00371788">
        <w:t xml:space="preserve">analysis </w:t>
      </w:r>
      <w:r w:rsidR="00856078">
        <w:t xml:space="preserve">when using </w:t>
      </w:r>
      <w:r w:rsidR="001B3D08">
        <w:t>special</w:t>
      </w:r>
      <w:r w:rsidR="00B3132C">
        <w:t xml:space="preserve"> criteria</w:t>
      </w:r>
      <w:r w:rsidR="00856078">
        <w:t xml:space="preserve"> </w:t>
      </w:r>
      <w:r w:rsidR="00451686">
        <w:t xml:space="preserve">for </w:t>
      </w:r>
      <w:r w:rsidR="00856078">
        <w:t>pathfinding</w:t>
      </w:r>
      <w:r w:rsidR="00B3132C">
        <w:t xml:space="preserve">. </w:t>
      </w:r>
      <w:r w:rsidR="00E367F9">
        <w:t xml:space="preserve">Adjusted LCP analysis can be used to solve a variety of pathfinding problems, including finding least exposure paths. </w:t>
      </w:r>
      <w:r w:rsidR="009868C0">
        <w:t xml:space="preserve">Several vivid names have been introduced to describe and promote different </w:t>
      </w:r>
      <w:r w:rsidR="00E61970">
        <w:t>types</w:t>
      </w:r>
      <w:r w:rsidR="009868C0">
        <w:t xml:space="preserve"> of least-exposure paths. These names include e.g. </w:t>
      </w:r>
      <w:r w:rsidR="009868C0" w:rsidRPr="00CC2F87">
        <w:t xml:space="preserve">green, healthy, </w:t>
      </w:r>
      <w:r w:rsidR="009868C0">
        <w:t xml:space="preserve">happy, </w:t>
      </w:r>
      <w:r w:rsidR="009868C0" w:rsidRPr="00CC2F87">
        <w:t>sustainable, safe and quiet paths</w:t>
      </w:r>
      <w:r w:rsidR="009868C0">
        <w:t xml:space="preserve"> (e.g. </w:t>
      </w:r>
      <w:r w:rsidR="009868C0">
        <w:fldChar w:fldCharType="begin"/>
      </w:r>
      <w:r w:rsidR="00DB6673">
        <w:instrText xml:space="preserve"> ADDIN ZOTERO_ITEM CSL_CITATION {"citationID":"IzUFKnIz","properties":{"formattedCitation":"(Hatzopoulou et al., 2013; Quercia, 2015; Quercia et al., 2014)","plainCitation":"(Hatzopoulou et al., 2013; Quercia, 2015; Quercia et al., 2014)","dontUpdate":true,"noteIndex":0},"citationItems":[{"id":874,"uris":["http://zotero.org/users/5467145/items/SFFYXA23"],"uri":["http://zotero.org/users/5467145/items/SFFYXA23"],"itemData":{"id":874,"type":"article-journal","container-title":"Environmental Research","note":"publisher: Elsevier","page":"58–61","source":"Google Scholar","title":"A web-based route planning tool to reduce cyclists' exposures to traffic pollution: A case study in Montreal, Canada","title-short":"A web-based route planning tool to reduce cyclists' exposures to traffic pollution","volume":"123","author":[{"family":"Hatzopoulou","given":"Marianne"},{"family":"Weichenthal","given":"Scott"},{"family":"Barreau","given":"Guillaume"},{"family":"Goldberg","given":"Mark"},{"family":"Farrell","given":"William"},{"family":"Crouse","given":"Dan"},{"family":"Ross","given":"Nancy"}],"issued":{"date-parts":[["2013"]]}}},{"id":546,"uris":["http://zotero.org/users/5467145/items/3MB42WT7"],"uri":["http://zotero.org/users/5467145/items/3MB42WT7"],"itemData":{"id":546,"type":"paper-conference","container-title":"Proceedings of the 24th International Conference on World Wide Web","page":"741–741","publisher":"ACM","source":"Google Scholar","title":"Chatty, Happy, and Smelly Maps","author":[{"family":"Quercia","given":"Daniele"}],"issued":{"date-parts":[["2015"]]}}},{"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schema":"https://github.com/citation-style-language/schema/raw/master/csl-citation.json"} </w:instrText>
      </w:r>
      <w:r w:rsidR="009868C0">
        <w:fldChar w:fldCharType="separate"/>
      </w:r>
      <w:r w:rsidR="0024154A">
        <w:rPr>
          <w:noProof/>
        </w:rPr>
        <w:t>Hatzopoulou et al., 2013; Quercia, 2015; Quercia et al., 2014)</w:t>
      </w:r>
      <w:r w:rsidR="009868C0">
        <w:fldChar w:fldCharType="end"/>
      </w:r>
      <w:r w:rsidR="009868C0">
        <w:t xml:space="preserve">. </w:t>
      </w:r>
      <w:r w:rsidR="009868C0" w:rsidRPr="00CC2F87">
        <w:t>In the context of this study, the concept quiet path is used to refer to routes of less noise exposure</w:t>
      </w:r>
      <w:r w:rsidR="009868C0">
        <w:t>.</w:t>
      </w:r>
    </w:p>
    <w:p w14:paraId="45961866" w14:textId="15FCA491" w:rsidR="00DF4B8D" w:rsidRDefault="00553F5D" w:rsidP="00DF4B8D">
      <w:r>
        <w:t xml:space="preserve">In route planners for walking and cycling, </w:t>
      </w:r>
      <w:r w:rsidR="006E22E4">
        <w:t>environmental exposure</w:t>
      </w:r>
      <w:r w:rsidR="00F90B0D">
        <w:t>-</w:t>
      </w:r>
      <w:r w:rsidR="000665E3">
        <w:t xml:space="preserve">based costs have been </w:t>
      </w:r>
      <w:r w:rsidR="00B3132C">
        <w:t xml:space="preserve">introduced </w:t>
      </w:r>
      <w:r w:rsidR="000665E3">
        <w:t>in LCP analysis</w:t>
      </w:r>
      <w:r w:rsidR="006E22E4">
        <w:t xml:space="preserve"> </w:t>
      </w:r>
      <w:r w:rsidR="0009771C">
        <w:t xml:space="preserve">in order to find more pleasant </w:t>
      </w:r>
      <w:r w:rsidR="00545F88">
        <w:t>and</w:t>
      </w:r>
      <w:r w:rsidR="0009771C">
        <w:t xml:space="preserve"> healthier routes for active transport</w:t>
      </w:r>
      <w:r w:rsidR="00451686">
        <w:t>.</w:t>
      </w:r>
      <w:r w:rsidR="0009771C">
        <w:t xml:space="preserve"> </w:t>
      </w:r>
      <w:r w:rsidR="00DF4B8D">
        <w:t>Both raster (surface) and graph -based routing methods have been used in exposure-based routing. In urban contexts, many of the studies have utilized graph-based methods since graphs apply well in modeling urban street networks (see 2.</w:t>
      </w:r>
      <w:r w:rsidR="007C4C06">
        <w:t>6</w:t>
      </w:r>
      <w:r w:rsidR="00DF4B8D">
        <w:t xml:space="preserve">). Many studies have demonstrated </w:t>
      </w:r>
      <w:r w:rsidR="00AB6FAB">
        <w:t xml:space="preserve">how </w:t>
      </w:r>
      <w:r w:rsidR="00DF4B8D">
        <w:t xml:space="preserve">graph-based LCP </w:t>
      </w:r>
      <w:r w:rsidR="00AB6FAB">
        <w:t>analysis</w:t>
      </w:r>
      <w:r w:rsidR="00DF4B8D">
        <w:t xml:space="preserve"> can be used to minimize exposure to pollutants </w:t>
      </w:r>
      <w:r w:rsidR="00DF4B8D">
        <w:fldChar w:fldCharType="begin"/>
      </w:r>
      <w:r w:rsidR="00777616">
        <w:instrText xml:space="preserve"> ADDIN ZOTERO_ITEM CSL_CITATION {"citationID":"WHTDKutL","properties":{"formattedCitation":"(Alam et al., 2018; Hasenfratz et al., 2015; Hertel et al., 2008; Sharker et al., 2012; Su et al., 2010)","plainCitation":"(Alam et al., 2018; Hasenfratz et al., 2015; Hertel et al., 2008; Sharker et al., 2012; Su et al., 2010)","dontUpdate":true,"noteIndex":0},"citationItems":[{"id":648,"uris":["http://zotero.org/users/5467145/items/UZZG37B5"],"uri":["http://zotero.org/users/5467145/items/UZZG37B5"],"itemData":{"id":648,"type":"article-journal","abstract":"The present investigation examines the contrast between traditional travel cost factors and personal exposure to PM10, in optimum route choice selections. A land use regression model was applied to Dublin city to enable prediction of PM10 at route level throughout the city. This exposure data enabled the comparison of optimum route choice for lowest: travel time, distance, running cost, generalised cost, CO2 emission and air pollution dose. The results showed that lowest travel time and distance routes did not offer the lowest dose, and routing decisions based on time, distances and related parameters were most contradictory with the dose based routing exercise. When the lowest dose routes were compared against shortest routes, the lowest dose route only caused a small increase (&lt;2%) in these values costing a small saving from dose (&lt;3.8%). However, when routes were based on lowest CO2, the small decrease in CO2 values led to a large increase in dose (+12.8%). Route choice based on shortest time, distance or CO2 were all based on inter-related factors and similar routes for these three objective functions were found. Route choice based on air pollution dose was related to the length of time taken and the degree of congestion, but also to many other factors which impacted on the dispersion of emissions but not necessarily on the emission rate or quantity themselves. Therefore the optimum route choices for least dose were significantly different to the other cost factors.","container-title":"Transportation Research Part D: Transport and Environment","DOI":"10.1016/j.trd.2018.08.007","ISSN":"1361-9209","journalAbbreviation":"Transportation Research Part D: Transport and Environment","language":"en","page":"82-100","source":"ScienceDirect","title":"A comparison of route-choice navigation across air pollution exposure, CO2 emission and traditional travel cost factors","volume":"65","author":[{"family":"Alam","given":"M. S."},{"family":"Perugu","given":"H."},{"family":"McNabola","given":"A."}],"issued":{"date-parts":[["2018",12,1]]}}},{"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DF4B8D">
        <w:fldChar w:fldCharType="separate"/>
      </w:r>
      <w:r w:rsidR="00DF4B8D">
        <w:rPr>
          <w:noProof/>
        </w:rPr>
        <w:t>(</w:t>
      </w:r>
      <w:r w:rsidR="00AB6FAB">
        <w:rPr>
          <w:noProof/>
        </w:rPr>
        <w:t xml:space="preserve">e.g. </w:t>
      </w:r>
      <w:r w:rsidR="00DF4B8D">
        <w:rPr>
          <w:noProof/>
        </w:rPr>
        <w:t>Alam et al., 2018; Hasenfratz et al., 2015; Hertel et al., 2008; Sharker et al., 2012; Su et al., 2010)</w:t>
      </w:r>
      <w:r w:rsidR="00DF4B8D">
        <w:fldChar w:fldCharType="end"/>
      </w:r>
      <w:r w:rsidR="00DF4B8D">
        <w:t xml:space="preserve">. </w:t>
      </w:r>
    </w:p>
    <w:p w14:paraId="68724C67" w14:textId="0E223664" w:rsidR="00DF4B8D" w:rsidRDefault="00DF4B8D" w:rsidP="00BA6B29">
      <w:r>
        <w:t xml:space="preserve">Based on the discovered literature, raster-based LCP analysis </w:t>
      </w:r>
      <w:r w:rsidR="008E5505">
        <w:t xml:space="preserve">methods </w:t>
      </w:r>
      <w:r w:rsidR="008D580C">
        <w:t xml:space="preserve">(in exposure-based routing) </w:t>
      </w:r>
      <w:r w:rsidR="008E5505">
        <w:t xml:space="preserve">were applied only </w:t>
      </w:r>
      <w:r>
        <w:t xml:space="preserve">in </w:t>
      </w:r>
      <w:r w:rsidR="000144BE">
        <w:t xml:space="preserve">a </w:t>
      </w:r>
      <w:r>
        <w:t xml:space="preserve">few studies. For example, </w:t>
      </w:r>
      <w:r>
        <w:fldChar w:fldCharType="begin"/>
      </w:r>
      <w:r w:rsidR="00DB6673">
        <w:instrText xml:space="preserve"> ADDIN ZOTERO_ITEM CSL_CITATION {"citationID":"g0E1GEaH","properties":{"formattedCitation":"(Davies &amp; Whyatt, 2009)","plainCitation":"(Davies &amp; Whyatt, 2009)","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schema":"https://github.com/citation-style-language/schema/raw/master/csl-citation.json"} </w:instrText>
      </w:r>
      <w:r>
        <w:fldChar w:fldCharType="separate"/>
      </w:r>
      <w:r>
        <w:t>Davies &amp; Whyatt</w:t>
      </w:r>
      <w:r w:rsidR="0003047A">
        <w:t xml:space="preserve"> (</w:t>
      </w:r>
      <w:r>
        <w:t>2009)</w:t>
      </w:r>
      <w:r>
        <w:fldChar w:fldCharType="end"/>
      </w:r>
      <w:r>
        <w:t xml:space="preserve"> </w:t>
      </w:r>
      <w:r w:rsidR="005E16E1">
        <w:t xml:space="preserve">used </w:t>
      </w:r>
      <w:r w:rsidR="00631435">
        <w:t xml:space="preserve">air </w:t>
      </w:r>
      <w:r>
        <w:t>pollution surfaces (PM</w:t>
      </w:r>
      <w:r>
        <w:rPr>
          <w:vertAlign w:val="subscript"/>
        </w:rPr>
        <w:t>10</w:t>
      </w:r>
      <w:r>
        <w:t xml:space="preserve">) and spatial data on traversable and non-traversable features of the study area to </w:t>
      </w:r>
      <w:r w:rsidR="005E16E1">
        <w:t xml:space="preserve">find least-exposure paths with </w:t>
      </w:r>
      <w:r w:rsidR="00872019">
        <w:t xml:space="preserve">common </w:t>
      </w:r>
      <w:r>
        <w:t xml:space="preserve">raster-based LCP functions. The decision to use raster-based method enabled them to incorporate continuous areas (e.g. parks) in the routing analysis. Their method worked well for a relatively small study area but required careful data preparations to mask out all unwalkable features. </w:t>
      </w:r>
    </w:p>
    <w:p w14:paraId="6538EDFF" w14:textId="654649D1" w:rsidR="005136C9" w:rsidRDefault="00DF4B8D" w:rsidP="00035712">
      <w:r>
        <w:t xml:space="preserve">Incorporating dynamic exposures in </w:t>
      </w:r>
      <w:r w:rsidR="006101FA">
        <w:t>LCP</w:t>
      </w:r>
      <w:r>
        <w:t xml:space="preserve"> analysis has commonly required defining a custom cost function for calculating adjusted </w:t>
      </w:r>
      <w:r w:rsidR="00035712">
        <w:t xml:space="preserve">costs (i.e. impedances) </w:t>
      </w:r>
      <w:r>
        <w:t xml:space="preserve">by the exposures. </w:t>
      </w:r>
      <w:r w:rsidR="00035712">
        <w:t xml:space="preserve">For example, </w:t>
      </w:r>
      <w:r w:rsidR="00035712">
        <w:fldChar w:fldCharType="begin"/>
      </w:r>
      <w:r w:rsidR="00035712">
        <w:instrText xml:space="preserve"> ADDIN ZOTERO_ITEM CSL_CITATION {"citationID":"8ftTraYb","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035712">
        <w:fldChar w:fldCharType="separate"/>
      </w:r>
      <w:r w:rsidR="00035712">
        <w:rPr>
          <w:noProof/>
        </w:rPr>
        <w:t>(Ribeiro &amp; Mendes, 2013)</w:t>
      </w:r>
      <w:r w:rsidR="00035712">
        <w:fldChar w:fldCharType="end"/>
      </w:r>
      <w:r w:rsidR="00035712">
        <w:t xml:space="preserve"> used the concepts “contamination of distances” and “environmental impedance function” (EIF) to model exposure-based impedance from noise and</w:t>
      </w:r>
      <w:r w:rsidR="008F5300">
        <w:t xml:space="preserve"> air pollution</w:t>
      </w:r>
      <w:r w:rsidR="00035712">
        <w:t xml:space="preserve"> </w:t>
      </w:r>
      <w:r w:rsidR="008F5300">
        <w:t>(</w:t>
      </w:r>
      <w:r w:rsidR="00035712">
        <w:t>PM</w:t>
      </w:r>
      <w:r w:rsidR="00035712">
        <w:rPr>
          <w:vertAlign w:val="subscript"/>
        </w:rPr>
        <w:t>10</w:t>
      </w:r>
      <w:r w:rsidR="008F5300">
        <w:t>)</w:t>
      </w:r>
      <w:r w:rsidR="00035712">
        <w:t>. They assigned noise-based costs to edges of a graph according to contaminated distances</w:t>
      </w:r>
      <w:r w:rsidR="000D5157">
        <w:t xml:space="preserve"> of</w:t>
      </w:r>
      <w:r w:rsidR="00035712">
        <w:t xml:space="preserve"> different noise levels, using predefined thresholds (dB) to decide whether a noise cost should be assigned or not.</w:t>
      </w:r>
      <w:r w:rsidR="00BA3959">
        <w:t xml:space="preserve"> A </w:t>
      </w:r>
      <w:r w:rsidR="00644EB4">
        <w:t>commonly</w:t>
      </w:r>
      <w:r w:rsidR="00BA3959">
        <w:t xml:space="preserve"> used way to balance between exposure-based impedances and travel-time has been to include distance as a base-cost in the EIF. </w:t>
      </w:r>
      <w:r>
        <w:t>In many studies, distance and travel time were considered as proportional,</w:t>
      </w:r>
      <w:r w:rsidR="00BA3959">
        <w:t xml:space="preserve"> </w:t>
      </w:r>
      <w:r w:rsidR="00480996">
        <w:t xml:space="preserve">limiting </w:t>
      </w:r>
      <w:r w:rsidR="00BA3959">
        <w:t>complexity of the EIF</w:t>
      </w:r>
      <w:r>
        <w:t xml:space="preserve">. </w:t>
      </w:r>
      <w:r w:rsidR="00BA3959">
        <w:t xml:space="preserve">If </w:t>
      </w:r>
      <w:r w:rsidR="009468E8">
        <w:t>exposure</w:t>
      </w:r>
      <w:r w:rsidR="00BA3959">
        <w:t>s</w:t>
      </w:r>
      <w:r w:rsidR="009468E8">
        <w:t xml:space="preserve"> to multiple pollutants </w:t>
      </w:r>
      <w:r w:rsidR="00BA3959">
        <w:t xml:space="preserve">need to be </w:t>
      </w:r>
      <w:r w:rsidR="00BA3959">
        <w:lastRenderedPageBreak/>
        <w:t xml:space="preserve">integrated in a single EIF, or their relative weights in the cost function need to be adjusted (with respect to distance or </w:t>
      </w:r>
      <w:r w:rsidR="002766F2">
        <w:t xml:space="preserve">to </w:t>
      </w:r>
      <w:r w:rsidR="00BA3959">
        <w:t>one another)</w:t>
      </w:r>
      <w:r w:rsidR="009468E8">
        <w:t xml:space="preserve">, </w:t>
      </w:r>
      <w:r w:rsidR="002766F2">
        <w:t xml:space="preserve">EIF can also </w:t>
      </w:r>
      <w:r w:rsidR="00D27B93">
        <w:t>include</w:t>
      </w:r>
      <w:r w:rsidR="002766F2">
        <w:t xml:space="preserve"> </w:t>
      </w:r>
      <w:r w:rsidR="009468E8">
        <w:t>additional cost coefficient</w:t>
      </w:r>
      <w:r w:rsidR="008649BC">
        <w:t>s</w:t>
      </w:r>
      <w:r w:rsidR="009468E8">
        <w:t>.</w:t>
      </w:r>
      <w:r w:rsidR="00DF6BE5">
        <w:t xml:space="preserve"> </w:t>
      </w:r>
      <w:r w:rsidR="0016453F">
        <w:t xml:space="preserve">The idea of integrating multiple environmental exposures in a composite EIF is discussed further in chapter </w:t>
      </w:r>
      <w:r w:rsidR="00AA71D0">
        <w:t>5.8</w:t>
      </w:r>
      <w:r w:rsidR="0016453F">
        <w:t>.</w:t>
      </w:r>
    </w:p>
    <w:p w14:paraId="6A4C25D3" w14:textId="5E189CD4" w:rsidR="00035712" w:rsidRDefault="00816085" w:rsidP="00035712">
      <w:r>
        <w:t xml:space="preserve">Despite the common goal of the </w:t>
      </w:r>
      <w:r w:rsidR="005136C9">
        <w:t>exposure</w:t>
      </w:r>
      <w:r w:rsidR="0003643D">
        <w:t xml:space="preserve"> </w:t>
      </w:r>
      <w:r w:rsidR="005136C9">
        <w:t>based</w:t>
      </w:r>
      <w:r w:rsidR="006C11AD">
        <w:t xml:space="preserve"> </w:t>
      </w:r>
      <w:r>
        <w:t xml:space="preserve">EIFs presented in different studies, </w:t>
      </w:r>
      <w:r w:rsidR="005D23CF">
        <w:t xml:space="preserve">namely </w:t>
      </w:r>
      <w:r w:rsidR="00D03F8E">
        <w:t>reducing</w:t>
      </w:r>
      <w:r w:rsidR="005D23CF">
        <w:t xml:space="preserve"> dynamic exposure to pollutants, </w:t>
      </w:r>
      <w:r w:rsidR="00DF6BE5">
        <w:t xml:space="preserve">the </w:t>
      </w:r>
      <w:r w:rsidR="00097F04">
        <w:t>composition</w:t>
      </w:r>
      <w:r w:rsidR="0028409A">
        <w:t xml:space="preserve"> </w:t>
      </w:r>
      <w:r w:rsidR="00DF6BE5">
        <w:t xml:space="preserve">of the cost functions </w:t>
      </w:r>
      <w:r w:rsidR="0016453F">
        <w:t>has</w:t>
      </w:r>
      <w:r w:rsidR="007C406F">
        <w:t xml:space="preserve"> varied </w:t>
      </w:r>
      <w:r w:rsidR="00614A12">
        <w:t>considerably</w:t>
      </w:r>
      <w:r w:rsidR="00DF6BE5">
        <w:t xml:space="preserve"> between studies.</w:t>
      </w:r>
      <w:r w:rsidR="007B3C84">
        <w:t xml:space="preserve"> </w:t>
      </w:r>
      <w:r w:rsidR="0003643D">
        <w:t xml:space="preserve">This </w:t>
      </w:r>
      <w:r w:rsidR="00EB6789">
        <w:t xml:space="preserve">suggests that minimizing environmental exposures </w:t>
      </w:r>
      <w:r w:rsidR="0076317D">
        <w:t>through</w:t>
      </w:r>
      <w:r w:rsidR="00EB6789">
        <w:t xml:space="preserve"> routing analysis is more emerging than already well-established area of research</w:t>
      </w:r>
      <w:r w:rsidR="005A47BF">
        <w:t xml:space="preserve">. Many of the demonstrated methodologies have been influenced by </w:t>
      </w:r>
      <w:r w:rsidR="00611453">
        <w:t xml:space="preserve">different </w:t>
      </w:r>
      <w:r w:rsidR="005A47BF">
        <w:t xml:space="preserve">constraints on data availability but also </w:t>
      </w:r>
      <w:r w:rsidR="00C020BC">
        <w:t xml:space="preserve">by </w:t>
      </w:r>
      <w:r w:rsidR="00611453">
        <w:t xml:space="preserve">varying </w:t>
      </w:r>
      <w:r w:rsidR="007C4137">
        <w:t xml:space="preserve">and </w:t>
      </w:r>
      <w:r w:rsidR="005A47BF">
        <w:t xml:space="preserve">subjective </w:t>
      </w:r>
      <w:r w:rsidR="00C119CA">
        <w:t>perceptions</w:t>
      </w:r>
      <w:r w:rsidR="007C4137">
        <w:t xml:space="preserve"> </w:t>
      </w:r>
      <w:r w:rsidR="005A47BF">
        <w:t>of impedance</w:t>
      </w:r>
      <w:r w:rsidR="00C119CA">
        <w:t>s</w:t>
      </w:r>
      <w:r w:rsidR="005A47BF">
        <w:t xml:space="preserve"> </w:t>
      </w:r>
      <w:r w:rsidR="00C119CA">
        <w:t xml:space="preserve">of </w:t>
      </w:r>
      <w:r w:rsidR="005A47BF">
        <w:t>different pollutants</w:t>
      </w:r>
      <w:r w:rsidR="00C020BC">
        <w:t>. Given this</w:t>
      </w:r>
      <w:r w:rsidR="00595361">
        <w:t xml:space="preserve"> scientific background</w:t>
      </w:r>
      <w:r w:rsidR="00C020BC">
        <w:t>, a custom EIF for traffic noise was designed</w:t>
      </w:r>
      <w:r w:rsidR="00595361">
        <w:t xml:space="preserve"> also in this study (see 3.5.</w:t>
      </w:r>
      <w:r w:rsidR="00A81C9E">
        <w:t>2</w:t>
      </w:r>
      <w:r w:rsidR="00595361">
        <w:t xml:space="preserve">) and can be considered as one of the main outcomes. </w:t>
      </w:r>
    </w:p>
    <w:p w14:paraId="2D1AC6AB" w14:textId="0CFABA8B" w:rsidR="00BA6B29" w:rsidRDefault="00035712" w:rsidP="00BA6B29">
      <w:r>
        <w:t>Many of the previously developed exposure-based routing methods (and applications) focus on dynamic exposure to air pollution. Finding least cost paths with respect to exposures to e.g. PM</w:t>
      </w:r>
      <w:r>
        <w:rPr>
          <w:vertAlign w:val="subscript"/>
        </w:rPr>
        <w:t>2.5</w:t>
      </w:r>
      <w:r>
        <w:t xml:space="preserve"> or PM</w:t>
      </w:r>
      <w:r>
        <w:rPr>
          <w:vertAlign w:val="subscript"/>
        </w:rPr>
        <w:t>10</w:t>
      </w:r>
      <w:r>
        <w:t xml:space="preserve"> particles has been demonstrated or at least addressed in several studies </w:t>
      </w:r>
      <w:r>
        <w:fldChar w:fldCharType="begin"/>
      </w:r>
      <w:r w:rsidR="00DB6673">
        <w:instrText xml:space="preserve"> ADDIN ZOTERO_ITEM CSL_CITATION {"citationID":"YNzjzd2s","properties":{"formattedCitation":"(Davies &amp; Whyatt, 2009; Hertel et al., 2008; Ribeiro &amp; Mendes, 2013)","plainCitation":"(Davies &amp; Whyatt, 2009; Hertel et al., 2008; Ribeiro &amp; Mendes, 2013)","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fldChar w:fldCharType="separate"/>
      </w:r>
      <w:r>
        <w:rPr>
          <w:noProof/>
        </w:rPr>
        <w:t>(e.g. Davies &amp; Whyatt, 2009; Hertel et al., 2008; Ribeiro &amp; Mendes, 2013)</w:t>
      </w:r>
      <w:r>
        <w:fldChar w:fldCharType="end"/>
      </w:r>
      <w:r>
        <w:t xml:space="preserve">. In these studies, considerable decreases (%) in the total exposure to the pollutants were found on the exposure-optimized paths, indicating a potential for green path route planners. </w:t>
      </w:r>
      <w:r w:rsidR="00750A42">
        <w:t xml:space="preserve">Common to most </w:t>
      </w:r>
      <w:r w:rsidR="009B729D">
        <w:t xml:space="preserve">of the prior </w:t>
      </w:r>
      <w:r w:rsidR="00750A42">
        <w:t xml:space="preserve">studies on exposure-based </w:t>
      </w:r>
      <w:r w:rsidR="00A41C09">
        <w:t>routing</w:t>
      </w:r>
      <w:r w:rsidR="00750A42">
        <w:t xml:space="preserve">, </w:t>
      </w:r>
      <w:r w:rsidR="009B5E7C">
        <w:t xml:space="preserve">the </w:t>
      </w:r>
      <w:r w:rsidR="00750A42">
        <w:t xml:space="preserve">alternative </w:t>
      </w:r>
      <w:r w:rsidR="000F2B54">
        <w:t xml:space="preserve">routes </w:t>
      </w:r>
      <w:r w:rsidR="00545F88">
        <w:t>are</w:t>
      </w:r>
      <w:r w:rsidR="00750A42">
        <w:t xml:space="preserve"> presented with </w:t>
      </w:r>
      <w:r w:rsidR="009868C0">
        <w:t>comprehensive</w:t>
      </w:r>
      <w:r w:rsidR="00750A42">
        <w:t xml:space="preserve"> statistics </w:t>
      </w:r>
      <w:r w:rsidR="00B45840">
        <w:t xml:space="preserve">allowing </w:t>
      </w:r>
      <w:r w:rsidR="00750A42">
        <w:t xml:space="preserve">comparison of </w:t>
      </w:r>
      <w:r w:rsidR="002C66A6">
        <w:t xml:space="preserve">differences in dynamic </w:t>
      </w:r>
      <w:r w:rsidR="00750A42">
        <w:t>exposure</w:t>
      </w:r>
      <w:r w:rsidR="002C66A6">
        <w:t xml:space="preserve">, </w:t>
      </w:r>
      <w:r w:rsidR="00B621EA">
        <w:t>route length</w:t>
      </w:r>
      <w:r w:rsidR="001D1009">
        <w:t xml:space="preserve"> </w:t>
      </w:r>
      <w:r w:rsidR="002C66A6">
        <w:t xml:space="preserve">and </w:t>
      </w:r>
      <w:r w:rsidR="001D1009">
        <w:t>travel time</w:t>
      </w:r>
      <w:r w:rsidR="006D406A">
        <w:t>.</w:t>
      </w:r>
      <w:r w:rsidR="000C2B78">
        <w:t xml:space="preserve"> </w:t>
      </w:r>
    </w:p>
    <w:p w14:paraId="74457455" w14:textId="0F91F550" w:rsidR="00B86D87" w:rsidRDefault="00A40511" w:rsidP="00BA6B29">
      <w:r>
        <w:t>Some</w:t>
      </w:r>
      <w:r w:rsidR="00192F84">
        <w:t xml:space="preserve"> of the exposure-based </w:t>
      </w:r>
      <w:r>
        <w:t xml:space="preserve">LCP </w:t>
      </w:r>
      <w:r w:rsidR="00192F84">
        <w:t xml:space="preserve">methods were developed </w:t>
      </w:r>
      <w:r w:rsidR="00C05A9C">
        <w:t xml:space="preserve">further as </w:t>
      </w:r>
      <w:r w:rsidR="00192F84">
        <w:t>web</w:t>
      </w:r>
      <w:r w:rsidR="009B5E7C">
        <w:t>-based route planner</w:t>
      </w:r>
      <w:r w:rsidR="00192F84">
        <w:t xml:space="preserve"> services</w:t>
      </w:r>
      <w:r w:rsidR="00C05A9C">
        <w:t xml:space="preserve"> (e.g</w:t>
      </w:r>
      <w:r w:rsidR="00192F84">
        <w:t>.</w:t>
      </w:r>
      <w:r w:rsidR="00C05A9C">
        <w:t xml:space="preserve"> </w:t>
      </w:r>
      <w:r w:rsidR="00C05A9C">
        <w:fldChar w:fldCharType="begin"/>
      </w:r>
      <w:r w:rsidR="00DB6673">
        <w:instrText xml:space="preserve"> ADDIN ZOTERO_ITEM CSL_CITATION {"citationID":"kJG7Wpyi","properties":{"formattedCitation":"(Hasenfratz et al., 2015; Hatzopoulou et al., 2013; Su et al., 2010)","plainCitation":"(Hasenfratz et al., 2015; Hatzopoulou et al., 2013; Su et al., 2010)","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874,"uris":["http://zotero.org/users/5467145/items/SFFYXA23"],"uri":["http://zotero.org/users/5467145/items/SFFYXA23"],"itemData":{"id":874,"type":"article-journal","container-title":"Environmental Research","note":"publisher: Elsevier","page":"58–61","source":"Google Scholar","title":"A web-based route planning tool to reduce cyclists' exposures to traffic pollution: A case study in Montreal, Canada","title-short":"A web-based route planning tool to reduce cyclists' exposures to traffic pollution","volume":"123","author":[{"family":"Hatzopoulou","given":"Marianne"},{"family":"Weichenthal","given":"Scott"},{"family":"Barreau","given":"Guillaume"},{"family":"Goldberg","given":"Mark"},{"family":"Farrell","given":"William"},{"family":"Crouse","given":"Dan"},{"family":"Ross","given":"Nancy"}],"issued":{"date-parts":[["2013"]]}}}],"schema":"https://github.com/citation-style-language/schema/raw/master/csl-citation.json"} </w:instrText>
      </w:r>
      <w:r w:rsidR="00C05A9C">
        <w:fldChar w:fldCharType="separate"/>
      </w:r>
      <w:r w:rsidR="009B5E7C">
        <w:rPr>
          <w:noProof/>
        </w:rPr>
        <w:t>Hasenfratz et al., 2015; Hatzopoulou et al., 2013; Su et al., 2010)</w:t>
      </w:r>
      <w:r w:rsidR="00C05A9C">
        <w:fldChar w:fldCharType="end"/>
      </w:r>
      <w:r w:rsidR="00F56F5C">
        <w:t>.</w:t>
      </w:r>
      <w:r w:rsidR="00C05A9C">
        <w:t xml:space="preserve"> </w:t>
      </w:r>
      <w:r w:rsidR="00236212">
        <w:t>In these services, s</w:t>
      </w:r>
      <w:r w:rsidR="002F4D00">
        <w:t xml:space="preserve">pecial attention </w:t>
      </w:r>
      <w:r w:rsidR="00900303">
        <w:t>has</w:t>
      </w:r>
      <w:r w:rsidR="009B131C">
        <w:t xml:space="preserve"> been paid </w:t>
      </w:r>
      <w:r w:rsidR="002F4D00">
        <w:t>on the visualization of the different route alternatives</w:t>
      </w:r>
      <w:r w:rsidR="00900303">
        <w:t xml:space="preserve"> </w:t>
      </w:r>
      <w:r w:rsidR="002F4D00">
        <w:t xml:space="preserve">as well as </w:t>
      </w:r>
      <w:r w:rsidR="00900303">
        <w:t xml:space="preserve">presenting respective </w:t>
      </w:r>
      <w:r w:rsidR="009B131C">
        <w:t xml:space="preserve">differences in </w:t>
      </w:r>
      <w:r w:rsidR="002F4D00">
        <w:t xml:space="preserve">exposures </w:t>
      </w:r>
      <w:r w:rsidR="008C12CE">
        <w:t>to pollutant</w:t>
      </w:r>
      <w:r w:rsidR="002366B6">
        <w:t>s</w:t>
      </w:r>
      <w:r w:rsidR="00B86D87">
        <w:t xml:space="preserve"> and travel times</w:t>
      </w:r>
      <w:r w:rsidR="00F56F5C">
        <w:t xml:space="preserve">. </w:t>
      </w:r>
      <w:r w:rsidR="00B86D87">
        <w:t xml:space="preserve">However, </w:t>
      </w:r>
      <w:r w:rsidR="00A73912">
        <w:t xml:space="preserve">no visual representations of dynamic exposures to pollutants on the alternative routes were </w:t>
      </w:r>
      <w:r w:rsidR="00D878B6">
        <w:t>seen</w:t>
      </w:r>
      <w:r w:rsidR="00A73912">
        <w:t xml:space="preserve"> in the published route planners at the time of</w:t>
      </w:r>
      <w:r w:rsidR="002F36BD">
        <w:t xml:space="preserve"> writing this thesis</w:t>
      </w:r>
      <w:r w:rsidR="00A73912">
        <w:t xml:space="preserve">. </w:t>
      </w:r>
      <w:r w:rsidR="00F81233">
        <w:t xml:space="preserve">Instead, the properties of the routes (e.g. exposures, travel time and distance) were often presented only numerically. </w:t>
      </w:r>
      <w:r w:rsidR="00D65956">
        <w:t>To the author’s knowledge, t</w:t>
      </w:r>
      <w:r w:rsidR="002F36BD">
        <w:t xml:space="preserve">his is one of the identified shortcomings of the currently available (exposure-based) route planners </w:t>
      </w:r>
      <w:r w:rsidR="00D65956">
        <w:t xml:space="preserve">and </w:t>
      </w:r>
      <w:r w:rsidR="00D878B6">
        <w:t xml:space="preserve">thus </w:t>
      </w:r>
      <w:r w:rsidR="00D65956">
        <w:t xml:space="preserve">one of the </w:t>
      </w:r>
      <w:r w:rsidR="00AE6D5C">
        <w:t>motivations</w:t>
      </w:r>
      <w:r w:rsidR="00D65956">
        <w:t xml:space="preserve"> for creating a novel green path route planner application</w:t>
      </w:r>
      <w:r w:rsidR="002F36BD">
        <w:t>; how to better communicate journey-time exposure of different routes also visually</w:t>
      </w:r>
      <w:r w:rsidR="00515B9C">
        <w:t xml:space="preserve"> to the user</w:t>
      </w:r>
      <w:r w:rsidR="002F36BD">
        <w:t>?</w:t>
      </w:r>
    </w:p>
    <w:p w14:paraId="757624F8" w14:textId="01EE590A" w:rsidR="00192F84" w:rsidRPr="00BA6B29" w:rsidRDefault="00AB1552" w:rsidP="00BA6B29">
      <w:r>
        <w:t>In the prior studies, p</w:t>
      </w:r>
      <w:r w:rsidR="00CD2D57">
        <w:t xml:space="preserve">ublishing </w:t>
      </w:r>
      <w:r>
        <w:t xml:space="preserve">an </w:t>
      </w:r>
      <w:r w:rsidR="00CD2D57">
        <w:t xml:space="preserve">exposure-based routing </w:t>
      </w:r>
      <w:r w:rsidR="00584875">
        <w:t>application</w:t>
      </w:r>
      <w:r w:rsidR="00CD2D57">
        <w:t xml:space="preserve"> as an online service</w:t>
      </w:r>
      <w:r w:rsidR="00900303">
        <w:t xml:space="preserve"> has </w:t>
      </w:r>
      <w:r w:rsidR="00CD2D57">
        <w:t xml:space="preserve">also </w:t>
      </w:r>
      <w:r w:rsidR="00900303">
        <w:t xml:space="preserve">required optimizing the efficiency of the LCP analysis to </w:t>
      </w:r>
      <w:r w:rsidR="00CD2D57">
        <w:t>support</w:t>
      </w:r>
      <w:r w:rsidR="00900303">
        <w:t xml:space="preserve"> responsive enough user experience. </w:t>
      </w:r>
      <w:r w:rsidR="0039534E">
        <w:fldChar w:fldCharType="begin"/>
      </w:r>
      <w:r w:rsidR="00DB6673">
        <w:instrText xml:space="preserve"> ADDIN ZOTERO_ITEM CSL_CITATION {"citationID":"lu3nRL1r","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39534E">
        <w:fldChar w:fldCharType="separate"/>
      </w:r>
      <w:r w:rsidR="0039534E">
        <w:rPr>
          <w:noProof/>
        </w:rPr>
        <w:t xml:space="preserve">Hasenfratz et al. </w:t>
      </w:r>
      <w:r w:rsidR="00900303">
        <w:rPr>
          <w:noProof/>
        </w:rPr>
        <w:t>(</w:t>
      </w:r>
      <w:r w:rsidR="0039534E">
        <w:rPr>
          <w:noProof/>
        </w:rPr>
        <w:t>2015)</w:t>
      </w:r>
      <w:r w:rsidR="0039534E">
        <w:fldChar w:fldCharType="end"/>
      </w:r>
      <w:r w:rsidR="0039534E">
        <w:t xml:space="preserve"> demonstrated </w:t>
      </w:r>
      <w:r w:rsidR="006D11FE">
        <w:t>how</w:t>
      </w:r>
      <w:r w:rsidR="0039534E">
        <w:t xml:space="preserve"> using static pollution maps </w:t>
      </w:r>
      <w:r w:rsidR="00286E8A">
        <w:t xml:space="preserve">and loading the </w:t>
      </w:r>
      <w:r w:rsidR="0046750D">
        <w:t xml:space="preserve">whole </w:t>
      </w:r>
      <w:r w:rsidR="00286E8A">
        <w:t xml:space="preserve">LCP </w:t>
      </w:r>
      <w:r w:rsidR="00286E8A">
        <w:lastRenderedPageBreak/>
        <w:t xml:space="preserve">analysis application </w:t>
      </w:r>
      <w:r w:rsidR="0039534E">
        <w:t xml:space="preserve">into the memory of a smartphone can provide very fast responses to user’s </w:t>
      </w:r>
      <w:r w:rsidR="007D3062">
        <w:t>actions</w:t>
      </w:r>
      <w:r w:rsidR="0039534E">
        <w:t>.</w:t>
      </w:r>
      <w:r w:rsidR="00274BEF">
        <w:t xml:space="preserve"> </w:t>
      </w:r>
      <w:r w:rsidR="00930182">
        <w:t>On</w:t>
      </w:r>
      <w:r w:rsidR="00274BEF">
        <w:t xml:space="preserve"> the other hand</w:t>
      </w:r>
      <w:r w:rsidR="00961697">
        <w:t>,</w:t>
      </w:r>
      <w:r w:rsidR="00274BEF">
        <w:t xml:space="preserve"> </w:t>
      </w:r>
      <w:r w:rsidR="009E5FC9">
        <w:t xml:space="preserve">for example </w:t>
      </w:r>
      <w:r w:rsidR="00274BEF">
        <w:fldChar w:fldCharType="begin"/>
      </w:r>
      <w:r w:rsidR="00DB6673">
        <w:instrText xml:space="preserve"> ADDIN ZOTERO_ITEM CSL_CITATION {"citationID":"s6HJ9bti","properties":{"formattedCitation":"(Su et al., 2010)","plainCitation":"(Su et al., 2010)","dontUpdate":true,"noteIndex":0},"citationItems":[{"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274BEF">
        <w:fldChar w:fldCharType="separate"/>
      </w:r>
      <w:r w:rsidR="00274BEF">
        <w:rPr>
          <w:noProof/>
        </w:rPr>
        <w:t xml:space="preserve">Su et al. </w:t>
      </w:r>
      <w:r w:rsidR="00C07B8F">
        <w:rPr>
          <w:noProof/>
        </w:rPr>
        <w:t>(</w:t>
      </w:r>
      <w:r w:rsidR="00274BEF">
        <w:rPr>
          <w:noProof/>
        </w:rPr>
        <w:t>2010)</w:t>
      </w:r>
      <w:r w:rsidR="00274BEF">
        <w:fldChar w:fldCharType="end"/>
      </w:r>
      <w:r w:rsidR="00274BEF">
        <w:t xml:space="preserve"> implemented their route planner as a service based </w:t>
      </w:r>
      <w:r w:rsidR="00C07B8F">
        <w:t xml:space="preserve">web </w:t>
      </w:r>
      <w:r w:rsidR="00274BEF">
        <w:t xml:space="preserve">application, where </w:t>
      </w:r>
      <w:r w:rsidR="00001164">
        <w:t xml:space="preserve">a distinct </w:t>
      </w:r>
      <w:r w:rsidR="00274BEF">
        <w:t>user interface</w:t>
      </w:r>
      <w:r w:rsidR="00001164">
        <w:t xml:space="preserve"> application</w:t>
      </w:r>
      <w:r w:rsidR="00274BEF">
        <w:t xml:space="preserve"> communicates with a exposure-based LCP service via asynchronous requests</w:t>
      </w:r>
      <w:r w:rsidR="00900303">
        <w:t xml:space="preserve">, leaving the user interface </w:t>
      </w:r>
      <w:r w:rsidR="009E59F0">
        <w:t xml:space="preserve">active </w:t>
      </w:r>
      <w:r w:rsidR="009B76AE">
        <w:t xml:space="preserve">even </w:t>
      </w:r>
      <w:r w:rsidR="009E59F0">
        <w:t>at times when routes are being calculated</w:t>
      </w:r>
      <w:r w:rsidR="00F376A9">
        <w:t xml:space="preserve">. By reviewing the discovered literature on exposure-based route planners, the latter approach </w:t>
      </w:r>
      <w:r w:rsidR="00A264D1">
        <w:t xml:space="preserve">was found </w:t>
      </w:r>
      <w:r w:rsidR="00F376A9">
        <w:t>somewhat more utilized than building standalone mobile or desktop applications</w:t>
      </w:r>
      <w:r w:rsidR="004666FA">
        <w:t xml:space="preserve"> (such as the one by </w:t>
      </w:r>
      <w:r w:rsidR="004666FA">
        <w:fldChar w:fldCharType="begin"/>
      </w:r>
      <w:r w:rsidR="00DB6673">
        <w:instrText xml:space="preserve"> ADDIN ZOTERO_ITEM CSL_CITATION {"citationID":"D9VG0KYs","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4666FA">
        <w:fldChar w:fldCharType="separate"/>
      </w:r>
      <w:r w:rsidR="004666FA">
        <w:rPr>
          <w:noProof/>
        </w:rPr>
        <w:t>Hasenfratz et al. (2015))</w:t>
      </w:r>
      <w:r w:rsidR="004666FA">
        <w:fldChar w:fldCharType="end"/>
      </w:r>
      <w:r w:rsidR="00F376A9">
        <w:t xml:space="preserve">. A variety of </w:t>
      </w:r>
      <w:r w:rsidR="00A85296">
        <w:t>viable</w:t>
      </w:r>
      <w:r w:rsidR="002E5E27">
        <w:t xml:space="preserve"> technical implementations for such services seem to be available due to </w:t>
      </w:r>
      <w:r w:rsidR="00373FA4">
        <w:t xml:space="preserve">the </w:t>
      </w:r>
      <w:r w:rsidR="002E5E27">
        <w:t xml:space="preserve">increased opportunities that modern Web GIS technologies </w:t>
      </w:r>
      <w:r w:rsidR="00373FA4">
        <w:t xml:space="preserve">enable </w:t>
      </w:r>
      <w:r w:rsidR="00915547">
        <w:t>(</w:t>
      </w:r>
      <w:r w:rsidR="00AB0A94">
        <w:t xml:space="preserve">see </w:t>
      </w:r>
      <w:r w:rsidR="00D1160C">
        <w:t>2.</w:t>
      </w:r>
      <w:r w:rsidR="00C34A7D">
        <w:t>8</w:t>
      </w:r>
      <w:r w:rsidR="00915547">
        <w:t>).</w:t>
      </w:r>
      <w:r w:rsidR="00120D3A">
        <w:t xml:space="preserve"> </w:t>
      </w:r>
    </w:p>
    <w:p w14:paraId="22108FC0" w14:textId="77777777" w:rsidR="006D7B54" w:rsidRDefault="001E41FD" w:rsidP="006D7B54">
      <w:pPr>
        <w:pStyle w:val="Heading2"/>
      </w:pPr>
      <w:bookmarkStart w:id="17" w:name="_Toc38538740"/>
      <w:r w:rsidRPr="00CC2F87">
        <w:t>Web GIS</w:t>
      </w:r>
      <w:r w:rsidR="00597234">
        <w:t xml:space="preserve"> concepts and development</w:t>
      </w:r>
      <w:r w:rsidR="006D7B54">
        <w:t>s</w:t>
      </w:r>
      <w:bookmarkEnd w:id="17"/>
    </w:p>
    <w:p w14:paraId="00FF79A3" w14:textId="77777777" w:rsidR="000347CE" w:rsidRDefault="0038564F" w:rsidP="003A6E89">
      <w:r>
        <w:t xml:space="preserve">In this chapter, </w:t>
      </w:r>
      <w:r w:rsidR="00395E6B">
        <w:t xml:space="preserve">some </w:t>
      </w:r>
      <w:r>
        <w:t xml:space="preserve">concepts and developments </w:t>
      </w:r>
      <w:r w:rsidR="00395E6B">
        <w:t xml:space="preserve">of modern </w:t>
      </w:r>
      <w:r w:rsidR="00EF2D8B">
        <w:t>W</w:t>
      </w:r>
      <w:r>
        <w:t>eb GIS are reviewed</w:t>
      </w:r>
      <w:r w:rsidR="00395E6B">
        <w:t>.</w:t>
      </w:r>
      <w:r>
        <w:t xml:space="preserve"> </w:t>
      </w:r>
      <w:r w:rsidR="00A360EA">
        <w:t>In order to</w:t>
      </w:r>
      <w:r w:rsidR="00395E6B">
        <w:t xml:space="preserve"> ensure that state of the art technologies </w:t>
      </w:r>
      <w:proofErr w:type="gramStart"/>
      <w:r w:rsidR="00395E6B">
        <w:t>are</w:t>
      </w:r>
      <w:proofErr w:type="gramEnd"/>
      <w:r w:rsidR="00395E6B">
        <w:t xml:space="preserve"> used in the technical implementation of the quiet path route planner</w:t>
      </w:r>
      <w:r w:rsidR="00A360EA">
        <w:t>, the focus is on the latest technological advancements that can empower highly interactive web map applications</w:t>
      </w:r>
      <w:r>
        <w:t>.</w:t>
      </w:r>
      <w:r w:rsidR="0076761B">
        <w:t xml:space="preserve"> </w:t>
      </w:r>
    </w:p>
    <w:p w14:paraId="06940A27" w14:textId="67FF74E9" w:rsidR="00DA1F8B" w:rsidRDefault="00DA1F8B" w:rsidP="003A6E89">
      <w:r>
        <w:t xml:space="preserve">According to </w:t>
      </w:r>
      <w:r>
        <w:fldChar w:fldCharType="begin"/>
      </w:r>
      <w:r w:rsidR="00DB6673">
        <w:instrText xml:space="preserve"> ADDIN ZOTERO_ITEM CSL_CITATION {"citationID":"hiNtbzdK","properties":{"formattedCitation":"(Agrawal &amp; Gupta, 2017; Veenendaal et al., 2017)","plainCitation":"(Agrawal &amp; Gupta, 2017; Veenendaal et al., 2017)","dontUpdate":true,"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fldChar w:fldCharType="separate"/>
      </w:r>
      <w:r>
        <w:rPr>
          <w:noProof/>
        </w:rPr>
        <w:t>Agrawal &amp; Gupta</w:t>
      </w:r>
      <w:r w:rsidR="0094616B">
        <w:rPr>
          <w:noProof/>
        </w:rPr>
        <w:t xml:space="preserve"> </w:t>
      </w:r>
      <w:r>
        <w:rPr>
          <w:noProof/>
        </w:rPr>
        <w:t xml:space="preserve"> </w:t>
      </w:r>
      <w:r w:rsidR="0094616B">
        <w:rPr>
          <w:noProof/>
        </w:rPr>
        <w:t>(</w:t>
      </w:r>
      <w:r>
        <w:rPr>
          <w:noProof/>
        </w:rPr>
        <w:t>2017</w:t>
      </w:r>
      <w:r w:rsidR="0094616B">
        <w:rPr>
          <w:noProof/>
        </w:rPr>
        <w:t>) and</w:t>
      </w:r>
      <w:r>
        <w:rPr>
          <w:noProof/>
        </w:rPr>
        <w:t xml:space="preserve"> Veenendaal et al. </w:t>
      </w:r>
      <w:r w:rsidR="0094616B">
        <w:rPr>
          <w:noProof/>
        </w:rPr>
        <w:t>(</w:t>
      </w:r>
      <w:r>
        <w:rPr>
          <w:noProof/>
        </w:rPr>
        <w:t>2017)</w:t>
      </w:r>
      <w:r>
        <w:fldChar w:fldCharType="end"/>
      </w:r>
      <w:r>
        <w:t xml:space="preserve">, </w:t>
      </w:r>
      <w:r w:rsidR="000347CE">
        <w:t xml:space="preserve">recent </w:t>
      </w:r>
      <w:r>
        <w:t xml:space="preserve">developments in </w:t>
      </w:r>
      <w:r w:rsidR="00661D49">
        <w:t>W</w:t>
      </w:r>
      <w:r>
        <w:t xml:space="preserve">eb GIS technologies and </w:t>
      </w:r>
      <w:r w:rsidR="009C3033">
        <w:t xml:space="preserve">in </w:t>
      </w:r>
      <w:r w:rsidR="007316A1">
        <w:t xml:space="preserve">their </w:t>
      </w:r>
      <w:r>
        <w:t xml:space="preserve">applications have happened in the context of emerging paradigms in </w:t>
      </w:r>
      <w:r w:rsidR="00595CF8">
        <w:t xml:space="preserve">common </w:t>
      </w:r>
      <w:r>
        <w:t xml:space="preserve">web </w:t>
      </w:r>
      <w:r w:rsidR="00CB4481">
        <w:t>technologies</w:t>
      </w:r>
      <w:r w:rsidR="007316A1">
        <w:t xml:space="preserve"> and increasing numbers of users.</w:t>
      </w:r>
      <w:r w:rsidR="00305D46">
        <w:t xml:space="preserve"> </w:t>
      </w:r>
      <w:r w:rsidR="002D2475">
        <w:t xml:space="preserve">Alongside the growing </w:t>
      </w:r>
      <w:r w:rsidR="00FD6C27">
        <w:t xml:space="preserve">number of </w:t>
      </w:r>
      <w:r w:rsidR="002D2475">
        <w:t>web users</w:t>
      </w:r>
      <w:r w:rsidR="00FD6C27">
        <w:t xml:space="preserve">, </w:t>
      </w:r>
      <w:r w:rsidR="002D2475">
        <w:t xml:space="preserve">also </w:t>
      </w:r>
      <w:r w:rsidR="00FD6C27">
        <w:t>the way</w:t>
      </w:r>
      <w:r w:rsidR="000F5E2F">
        <w:t>s</w:t>
      </w:r>
      <w:r w:rsidR="00FD6C27">
        <w:t xml:space="preserve"> </w:t>
      </w:r>
      <w:r w:rsidR="002D2475">
        <w:t xml:space="preserve">using web services </w:t>
      </w:r>
      <w:r w:rsidR="00A952C9">
        <w:t>ha</w:t>
      </w:r>
      <w:r w:rsidR="00EA7A8F">
        <w:t>ve</w:t>
      </w:r>
      <w:r w:rsidR="00FD6C27">
        <w:t xml:space="preserve"> </w:t>
      </w:r>
      <w:r w:rsidR="002D2475">
        <w:t xml:space="preserve">changed. Increasing number of web users prefer </w:t>
      </w:r>
      <w:r w:rsidR="00FD6C27">
        <w:t xml:space="preserve">mobile </w:t>
      </w:r>
      <w:r w:rsidR="002D2475">
        <w:t>over desktop</w:t>
      </w:r>
      <w:r w:rsidR="00A62471">
        <w:t xml:space="preserve"> </w:t>
      </w:r>
      <w:r w:rsidR="00A62471">
        <w:fldChar w:fldCharType="begin"/>
      </w:r>
      <w:r w:rsidR="00A62471">
        <w:instrText xml:space="preserve"> ADDIN ZOTERO_ITEM CSL_CITATION {"citationID":"GPTwxPKB","properties":{"formattedCitation":"(Meeker &amp; Wu, 2013, 2018)","plainCitation":"(Meeker &amp; Wu, 2013, 2018)","noteIndex":0},"citationItems":[{"id":877,"uris":["http://zotero.org/users/5467145/items/FLEYHVL2"],"uri":["http://zotero.org/users/5467145/items/FLEYHVL2"],"itemData":{"id":877,"type":"paper-conference","container-title":"Proc D11 Conference. Rancho Palos Verdes","publisher":"Citeseer","source":"Google Scholar","title":"Internet trends","author":[{"family":"Meeker","given":"Mary"},{"family":"Wu","given":"Liang"}],"issued":{"date-parts":[["2013"]]}}},{"id":878,"uris":["http://zotero.org/users/5467145/items/JAZ4TCET"],"uri":["http://zotero.org/users/5467145/items/JAZ4TCET"],"itemData":{"id":878,"type":"book","publisher":"Kleiner Perkins","source":"Google Scholar","title":"Internet trends 2018","author":[{"family":"Meeker","given":"Mary"},{"family":"Wu","given":"Liang"}],"issued":{"date-parts":[["2018"]]}}}],"schema":"https://github.com/citation-style-language/schema/raw/master/csl-citation.json"} </w:instrText>
      </w:r>
      <w:r w:rsidR="00A62471">
        <w:fldChar w:fldCharType="separate"/>
      </w:r>
      <w:r w:rsidR="00A62471">
        <w:rPr>
          <w:noProof/>
        </w:rPr>
        <w:t>(Meeker &amp; Wu, 2013, 2018)</w:t>
      </w:r>
      <w:r w:rsidR="00A62471">
        <w:fldChar w:fldCharType="end"/>
      </w:r>
      <w:r w:rsidR="00D07D15">
        <w:t>,</w:t>
      </w:r>
      <w:r w:rsidR="002D2475">
        <w:t xml:space="preserve"> </w:t>
      </w:r>
      <w:r w:rsidR="0028343C">
        <w:t xml:space="preserve">which has </w:t>
      </w:r>
      <w:r w:rsidR="002D2475">
        <w:t>create</w:t>
      </w:r>
      <w:r w:rsidR="0028343C">
        <w:t xml:space="preserve">d new </w:t>
      </w:r>
      <w:r w:rsidR="0076152C">
        <w:t xml:space="preserve">demand and </w:t>
      </w:r>
      <w:r w:rsidR="00FD6C27">
        <w:t xml:space="preserve">opportunities for </w:t>
      </w:r>
      <w:r w:rsidR="003F4FF0">
        <w:t xml:space="preserve">mobile-friendly </w:t>
      </w:r>
      <w:r w:rsidR="00FD6C27">
        <w:t>web map applications</w:t>
      </w:r>
      <w:r w:rsidR="00A62471">
        <w:t xml:space="preserve"> </w:t>
      </w:r>
      <w:r w:rsidR="00A62471">
        <w:fldChar w:fldCharType="begin"/>
      </w:r>
      <w:r w:rsidR="00A62471">
        <w:instrText xml:space="preserve"> ADDIN ZOTERO_ITEM CSL_CITATION {"citationID":"oNlYvFi4","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A62471">
        <w:fldChar w:fldCharType="separate"/>
      </w:r>
      <w:r w:rsidR="00A62471">
        <w:rPr>
          <w:noProof/>
        </w:rPr>
        <w:t>(Veenendaal et al., 2017)</w:t>
      </w:r>
      <w:r w:rsidR="00A62471">
        <w:fldChar w:fldCharType="end"/>
      </w:r>
      <w:r w:rsidR="00FD6C27">
        <w:t xml:space="preserve">. </w:t>
      </w:r>
      <w:r w:rsidR="00C456A5">
        <w:t>In other words, i</w:t>
      </w:r>
      <w:r w:rsidR="00A6298C">
        <w:t xml:space="preserve">t has been acknowledged that mobile users are the primary user group of many, if not most, new web applications. </w:t>
      </w:r>
      <w:r w:rsidR="00AF4362">
        <w:t>T</w:t>
      </w:r>
      <w:r w:rsidR="0028343C">
        <w:t>hi</w:t>
      </w:r>
      <w:r w:rsidR="00A6298C">
        <w:t>s</w:t>
      </w:r>
      <w:r w:rsidR="0028343C">
        <w:t xml:space="preserve"> shift </w:t>
      </w:r>
      <w:r w:rsidR="00AF4362">
        <w:t>has facilitated the adaptation of mobile-first principle and Responsive Web Design (RWD) in web development</w:t>
      </w:r>
      <w:r w:rsidR="00CC02B5">
        <w:t>;</w:t>
      </w:r>
      <w:r w:rsidR="008A7793">
        <w:t xml:space="preserve"> the content and user interfaces (UIs) of modern web applications have been designed to look good </w:t>
      </w:r>
      <w:r w:rsidR="00347D52">
        <w:t>on</w:t>
      </w:r>
      <w:r w:rsidR="008A7793">
        <w:t xml:space="preserve"> screens of all sizes</w:t>
      </w:r>
      <w:r w:rsidR="00955A6D">
        <w:t xml:space="preserve"> </w:t>
      </w:r>
      <w:r w:rsidR="008A7793">
        <w:t>(RWD)</w:t>
      </w:r>
      <w:r w:rsidR="00955A6D">
        <w:t xml:space="preserve">, starting from the very smallest </w:t>
      </w:r>
      <w:r w:rsidR="00A103EA">
        <w:t>ones</w:t>
      </w:r>
      <w:r w:rsidR="005C02DC">
        <w:t xml:space="preserve"> (mobile-first)</w:t>
      </w:r>
      <w:r w:rsidR="008A7793">
        <w:t xml:space="preserve">. </w:t>
      </w:r>
    </w:p>
    <w:p w14:paraId="1BB62090" w14:textId="77ADB35E" w:rsidR="00BD707A" w:rsidRDefault="00FB3EAD" w:rsidP="005C459E">
      <w:r>
        <w:t>E</w:t>
      </w:r>
      <w:r w:rsidR="00E34963">
        <w:t xml:space="preserve">merging </w:t>
      </w:r>
      <w:r w:rsidR="005A23C8">
        <w:t>service-oriented architecture</w:t>
      </w:r>
      <w:r w:rsidR="005455E7">
        <w:t>s</w:t>
      </w:r>
      <w:r w:rsidR="005A23C8">
        <w:t xml:space="preserve"> (SOA) </w:t>
      </w:r>
      <w:r w:rsidR="005455E7">
        <w:t>have</w:t>
      </w:r>
      <w:r w:rsidR="001E37E5">
        <w:t xml:space="preserve"> </w:t>
      </w:r>
      <w:r w:rsidR="008830E4">
        <w:t xml:space="preserve">allowed distributing the </w:t>
      </w:r>
      <w:r w:rsidR="008E4293">
        <w:t xml:space="preserve">most expensive data processing </w:t>
      </w:r>
      <w:r w:rsidR="00EE4E14">
        <w:t>and</w:t>
      </w:r>
      <w:r w:rsidR="008E4293">
        <w:t xml:space="preserve"> analysis operations </w:t>
      </w:r>
      <w:r w:rsidR="00FB4E61">
        <w:t xml:space="preserve">in </w:t>
      </w:r>
      <w:r w:rsidR="00927734">
        <w:t>dedicated machines.</w:t>
      </w:r>
      <w:r w:rsidR="001E37E5">
        <w:t xml:space="preserve"> </w:t>
      </w:r>
      <w:r w:rsidR="00307427">
        <w:t xml:space="preserve">The </w:t>
      </w:r>
      <w:r w:rsidR="001E37E5">
        <w:t>concept has also been applied in Web GIS</w:t>
      </w:r>
      <w:r w:rsidR="003962A2">
        <w:t xml:space="preserve"> applications</w:t>
      </w:r>
      <w:r w:rsidR="001E37E5">
        <w:t xml:space="preserve">, enabling </w:t>
      </w:r>
      <w:r w:rsidR="005A23C8">
        <w:t xml:space="preserve">uninterrupted </w:t>
      </w:r>
      <w:r w:rsidR="006A3E2D">
        <w:t>user interface</w:t>
      </w:r>
      <w:r w:rsidR="001E37E5">
        <w:t>s</w:t>
      </w:r>
      <w:r w:rsidR="005A23C8">
        <w:t xml:space="preserve"> </w:t>
      </w:r>
      <w:r w:rsidR="001E37E5">
        <w:t>and fast geospatial processing and analysis</w:t>
      </w:r>
      <w:r w:rsidR="005A23C8">
        <w:t>.</w:t>
      </w:r>
      <w:r w:rsidR="001E37E5">
        <w:t xml:space="preserve"> Another benefit from SOA is scalability of </w:t>
      </w:r>
      <w:r w:rsidR="00942D81">
        <w:t xml:space="preserve">web </w:t>
      </w:r>
      <w:r w:rsidR="001E37E5">
        <w:t xml:space="preserve">applications to support </w:t>
      </w:r>
      <w:r w:rsidR="00942D81">
        <w:t>high but changing</w:t>
      </w:r>
      <w:r w:rsidR="001E37E5">
        <w:t xml:space="preserve"> numbers of concurrent users.</w:t>
      </w:r>
      <w:r w:rsidR="005C747D">
        <w:t xml:space="preserve"> These </w:t>
      </w:r>
      <w:r w:rsidR="00744671">
        <w:t>development</w:t>
      </w:r>
      <w:r w:rsidR="005C747D">
        <w:t>s</w:t>
      </w:r>
      <w:r w:rsidR="00744671">
        <w:t xml:space="preserve"> </w:t>
      </w:r>
      <w:r w:rsidR="00E32AAD">
        <w:t xml:space="preserve">can </w:t>
      </w:r>
      <w:r w:rsidR="00E569A7">
        <w:t xml:space="preserve">be seen as an adoption of a larger scale paradigm shift from </w:t>
      </w:r>
      <w:r w:rsidR="00DB4AA9">
        <w:t>independent</w:t>
      </w:r>
      <w:r w:rsidR="00E569A7">
        <w:t xml:space="preserve"> applications to service-oriented architecture</w:t>
      </w:r>
      <w:r w:rsidR="000B54B3">
        <w:t>s</w:t>
      </w:r>
      <w:r w:rsidR="00E569A7">
        <w:t xml:space="preserve"> in </w:t>
      </w:r>
      <w:r w:rsidR="00A90B1D">
        <w:t>Web GIS</w:t>
      </w:r>
      <w:r w:rsidR="00E569A7">
        <w:t xml:space="preserve"> </w:t>
      </w:r>
      <w:r w:rsidR="00E569A7">
        <w:fldChar w:fldCharType="begin"/>
      </w:r>
      <w:r w:rsidR="00E569A7">
        <w:instrText xml:space="preserve"> ADDIN ZOTERO_ITEM CSL_CITATION {"citationID":"DQNHwIRy","properties":{"formattedCitation":"(Agrawal &amp; Gupta, 2017)","plainCitation":"(Agrawal &amp; Gupta, 2017)","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schema":"https://github.com/citation-style-language/schema/raw/master/csl-citation.json"} </w:instrText>
      </w:r>
      <w:r w:rsidR="00E569A7">
        <w:fldChar w:fldCharType="separate"/>
      </w:r>
      <w:r w:rsidR="00E569A7">
        <w:rPr>
          <w:noProof/>
        </w:rPr>
        <w:t xml:space="preserve">(Agrawal &amp; Gupta, </w:t>
      </w:r>
      <w:r w:rsidR="00E569A7">
        <w:rPr>
          <w:noProof/>
        </w:rPr>
        <w:lastRenderedPageBreak/>
        <w:t>2017)</w:t>
      </w:r>
      <w:r w:rsidR="00E569A7">
        <w:fldChar w:fldCharType="end"/>
      </w:r>
      <w:r w:rsidR="00243BB4">
        <w:t xml:space="preserve">. </w:t>
      </w:r>
      <w:r w:rsidR="00F13F99">
        <w:t xml:space="preserve">As per </w:t>
      </w:r>
      <w:r w:rsidR="00F13F99">
        <w:fldChar w:fldCharType="begin"/>
      </w:r>
      <w:r w:rsidR="00DB6673">
        <w:instrText xml:space="preserve"> ADDIN ZOTERO_ITEM CSL_CITATION {"citationID":"dFQBPynl","properties":{"formattedCitation":"(Lu, 2005)","plainCitation":"(Lu, 2005)","dontUpdate":true,"noteIndex":0},"citationItems":[{"id":785,"uris":["http://zotero.org/users/5467145/items/CBVMYET3"],"uri":["http://zotero.org/users/5467145/items/CBVMYET3"],"itemData":{"id":785,"type":"paper-conference","container-title":"2005 IEEE International Conference on Services Computing (SCC'05) Vol-1","page":"191–197","publisher":"IEEE","source":"Google Scholar","title":"An investigation on service-oriented architecture for constructing distributed web gis application","volume":"1","author":[{"family":"Lu","given":"Xiaolin"}],"issued":{"date-parts":[["2005"]]}}}],"schema":"https://github.com/citation-style-language/schema/raw/master/csl-citation.json"} </w:instrText>
      </w:r>
      <w:r w:rsidR="00F13F99">
        <w:fldChar w:fldCharType="separate"/>
      </w:r>
      <w:r w:rsidR="00F13F99">
        <w:rPr>
          <w:noProof/>
        </w:rPr>
        <w:t xml:space="preserve">Lu </w:t>
      </w:r>
      <w:r w:rsidR="001E37E5">
        <w:rPr>
          <w:noProof/>
        </w:rPr>
        <w:t>(</w:t>
      </w:r>
      <w:r w:rsidR="00F13F99">
        <w:rPr>
          <w:noProof/>
        </w:rPr>
        <w:t>2005)</w:t>
      </w:r>
      <w:r w:rsidR="00F13F99">
        <w:fldChar w:fldCharType="end"/>
      </w:r>
      <w:r w:rsidR="00F13F99">
        <w:t>, “</w:t>
      </w:r>
      <w:r w:rsidR="00F13F99" w:rsidRPr="00F83362">
        <w:t>The service-oriented architecture is a very promising architecture for practical implementation of the next generation geographical information systems</w:t>
      </w:r>
      <w:r w:rsidR="00F13F99">
        <w:t xml:space="preserve">”. </w:t>
      </w:r>
      <w:r w:rsidR="00B733A1">
        <w:t xml:space="preserve">The shift towards </w:t>
      </w:r>
      <w:r w:rsidR="00F13F99">
        <w:t>SOA</w:t>
      </w:r>
      <w:r w:rsidR="00DD1032">
        <w:t>-based</w:t>
      </w:r>
      <w:r w:rsidR="00F01FD6">
        <w:t xml:space="preserve"> </w:t>
      </w:r>
      <w:r w:rsidR="00A90B1D">
        <w:t>Web GIS</w:t>
      </w:r>
      <w:r w:rsidR="00A03AA4">
        <w:t xml:space="preserve"> </w:t>
      </w:r>
      <w:r w:rsidR="00DD1032">
        <w:t xml:space="preserve">solutions </w:t>
      </w:r>
      <w:r w:rsidR="00F05999">
        <w:t>has</w:t>
      </w:r>
      <w:r w:rsidR="00B733A1">
        <w:t xml:space="preserve"> </w:t>
      </w:r>
      <w:proofErr w:type="spellStart"/>
      <w:r w:rsidR="00F05999">
        <w:t>occured</w:t>
      </w:r>
      <w:proofErr w:type="spellEnd"/>
      <w:r w:rsidR="00B733A1">
        <w:t xml:space="preserve"> together with </w:t>
      </w:r>
      <w:r w:rsidR="001D5DC6">
        <w:t>the</w:t>
      </w:r>
      <w:r w:rsidR="00F2263D">
        <w:t xml:space="preserve"> emergence of</w:t>
      </w:r>
      <w:r w:rsidR="001D5DC6">
        <w:t xml:space="preserve"> cloud</w:t>
      </w:r>
      <w:r w:rsidR="00FA3001">
        <w:t>-</w:t>
      </w:r>
      <w:r w:rsidR="001D5DC6">
        <w:t>computing platforms</w:t>
      </w:r>
      <w:r w:rsidR="00B733A1">
        <w:t xml:space="preserve"> </w:t>
      </w:r>
      <w:r w:rsidR="00F05999">
        <w:t xml:space="preserve">such as Amazon Web Services (AWS), </w:t>
      </w:r>
      <w:r w:rsidR="00F05999" w:rsidRPr="00F05999">
        <w:t>Microsoft Azure cloud</w:t>
      </w:r>
      <w:r w:rsidR="00F05999">
        <w:t xml:space="preserve"> and </w:t>
      </w:r>
      <w:r w:rsidR="00F05999" w:rsidRPr="00F05999">
        <w:t xml:space="preserve">ESRI ArcGIS Online </w:t>
      </w:r>
      <w:r w:rsidR="00B733A1">
        <w:t>(</w:t>
      </w:r>
      <w:proofErr w:type="spellStart"/>
      <w:r w:rsidR="00B733A1" w:rsidRPr="00B733A1">
        <w:t>Veenendaal</w:t>
      </w:r>
      <w:proofErr w:type="spellEnd"/>
      <w:r w:rsidR="00B733A1" w:rsidRPr="00B733A1">
        <w:t xml:space="preserve"> et al., 2017</w:t>
      </w:r>
      <w:r w:rsidR="00B733A1">
        <w:t>: 13)</w:t>
      </w:r>
      <w:r w:rsidR="00401B95">
        <w:t>.</w:t>
      </w:r>
      <w:r w:rsidR="004C16A9">
        <w:t xml:space="preserve"> These services allow running GIS</w:t>
      </w:r>
      <w:r w:rsidR="00581BFF">
        <w:t xml:space="preserve"> </w:t>
      </w:r>
      <w:r w:rsidR="004C16A9">
        <w:t xml:space="preserve">applications in appropriate infrastructure, either </w:t>
      </w:r>
      <w:r w:rsidR="009475C1">
        <w:t xml:space="preserve">in </w:t>
      </w:r>
      <w:r w:rsidR="004C16A9">
        <w:t xml:space="preserve">hosted servers or </w:t>
      </w:r>
      <w:r w:rsidR="009475C1">
        <w:t xml:space="preserve">using a </w:t>
      </w:r>
      <w:r w:rsidR="004C16A9">
        <w:t>serverless architecture</w:t>
      </w:r>
      <w:r w:rsidR="00DE3BAF">
        <w:t xml:space="preserve">. </w:t>
      </w:r>
      <w:r w:rsidR="00581BFF">
        <w:t xml:space="preserve">Then, </w:t>
      </w:r>
      <w:r w:rsidR="00701C39">
        <w:t>d</w:t>
      </w:r>
      <w:r w:rsidR="00E82E5F">
        <w:t>istributed GIS</w:t>
      </w:r>
      <w:r w:rsidR="00581BFF">
        <w:t xml:space="preserve"> </w:t>
      </w:r>
      <w:r w:rsidR="00E82E5F">
        <w:t>services</w:t>
      </w:r>
      <w:r w:rsidR="000748A5">
        <w:t xml:space="preserve"> and data sources</w:t>
      </w:r>
      <w:r w:rsidR="00E82E5F">
        <w:t xml:space="preserve"> can be </w:t>
      </w:r>
      <w:r w:rsidR="00FD027D">
        <w:t>accessed</w:t>
      </w:r>
      <w:r w:rsidR="00E82E5F">
        <w:t xml:space="preserve"> via application programming interfaces (APIs</w:t>
      </w:r>
      <w:r w:rsidR="000748A5">
        <w:t>)</w:t>
      </w:r>
      <w:r w:rsidR="00876226">
        <w:t xml:space="preserve"> </w:t>
      </w:r>
      <w:r w:rsidR="0099216D">
        <w:t>in similar manner</w:t>
      </w:r>
      <w:r w:rsidR="00876226">
        <w:t xml:space="preserve"> as </w:t>
      </w:r>
      <w:r w:rsidR="00D5047F" w:rsidRPr="00D5047F">
        <w:t xml:space="preserve">conventional </w:t>
      </w:r>
      <w:r w:rsidR="00876226">
        <w:t>web services</w:t>
      </w:r>
      <w:r w:rsidR="000748A5">
        <w:t>.</w:t>
      </w:r>
      <w:r w:rsidR="003B2A13">
        <w:t xml:space="preserve"> </w:t>
      </w:r>
      <w:r w:rsidR="00FC2967">
        <w:t>Complex</w:t>
      </w:r>
      <w:r w:rsidR="00FC7DD3">
        <w:t xml:space="preserve"> GIS systems can be composed </w:t>
      </w:r>
      <w:r w:rsidR="00FC2967">
        <w:t xml:space="preserve">from </w:t>
      </w:r>
      <w:r w:rsidR="00FC7DD3">
        <w:t xml:space="preserve">a desired set of </w:t>
      </w:r>
      <w:r w:rsidR="007B0042">
        <w:t xml:space="preserve">separate </w:t>
      </w:r>
      <w:r w:rsidR="00561157">
        <w:t>services</w:t>
      </w:r>
      <w:r w:rsidR="00004FF8">
        <w:t xml:space="preserve"> and data sources, as illustrated by </w:t>
      </w:r>
      <w:r w:rsidR="00004FF8">
        <w:fldChar w:fldCharType="begin"/>
      </w:r>
      <w:r w:rsidR="00DB6673">
        <w:instrText xml:space="preserve"> ADDIN ZOTERO_ITEM CSL_CITATION {"citationID":"I0GIw5F0","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4FF8">
        <w:fldChar w:fldCharType="separate"/>
      </w:r>
      <w:r w:rsidR="00004FF8">
        <w:rPr>
          <w:noProof/>
        </w:rPr>
        <w:t>Veenendaal et al.</w:t>
      </w:r>
      <w:r w:rsidR="001E37E5">
        <w:rPr>
          <w:noProof/>
        </w:rPr>
        <w:t xml:space="preserve"> (</w:t>
      </w:r>
      <w:r w:rsidR="00004FF8">
        <w:rPr>
          <w:noProof/>
        </w:rPr>
        <w:t>2017)</w:t>
      </w:r>
      <w:r w:rsidR="00004FF8">
        <w:fldChar w:fldCharType="end"/>
      </w:r>
      <w:r w:rsidR="008172C6">
        <w:t xml:space="preserve"> </w:t>
      </w:r>
      <w:r w:rsidR="001E37E5">
        <w:t xml:space="preserve">in </w:t>
      </w:r>
      <w:r w:rsidR="008172C6">
        <w:fldChar w:fldCharType="begin"/>
      </w:r>
      <w:r w:rsidR="008172C6">
        <w:instrText xml:space="preserve"> REF _Ref33361875 \h </w:instrText>
      </w:r>
      <w:r w:rsidR="008172C6">
        <w:fldChar w:fldCharType="separate"/>
      </w:r>
      <w:r w:rsidR="00711D61">
        <w:t xml:space="preserve">Figure </w:t>
      </w:r>
      <w:r w:rsidR="00711D61">
        <w:rPr>
          <w:noProof/>
        </w:rPr>
        <w:t>5</w:t>
      </w:r>
      <w:r w:rsidR="008172C6">
        <w:fldChar w:fldCharType="end"/>
      </w:r>
      <w:r w:rsidR="00561157">
        <w:t>.</w:t>
      </w:r>
      <w:r w:rsidR="008172C6">
        <w:t xml:space="preserve"> </w:t>
      </w:r>
    </w:p>
    <w:p w14:paraId="335EA3E9" w14:textId="77777777" w:rsidR="00030274" w:rsidRDefault="00561157" w:rsidP="00DA2C47">
      <w:pPr>
        <w:keepNext/>
        <w:spacing w:after="0"/>
      </w:pPr>
      <w:r>
        <w:t xml:space="preserve"> </w:t>
      </w:r>
      <w:r w:rsidR="00030274">
        <w:rPr>
          <w:noProof/>
        </w:rPr>
        <w:drawing>
          <wp:inline distT="0" distB="0" distL="0" distR="0" wp14:anchorId="327B48BA" wp14:editId="5F2DFA2E">
            <wp:extent cx="5671225" cy="2341029"/>
            <wp:effectExtent l="0" t="0" r="0" b="0"/>
            <wp:docPr id="37" name="Picture 3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shot 2020-02-23 at 14.48.1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83098" cy="2345930"/>
                    </a:xfrm>
                    <a:prstGeom prst="rect">
                      <a:avLst/>
                    </a:prstGeom>
                  </pic:spPr>
                </pic:pic>
              </a:graphicData>
            </a:graphic>
          </wp:inline>
        </w:drawing>
      </w:r>
    </w:p>
    <w:p w14:paraId="15ED57B4" w14:textId="125E5550" w:rsidR="00030274" w:rsidRDefault="00030274" w:rsidP="00030274">
      <w:pPr>
        <w:pStyle w:val="Caption"/>
        <w:jc w:val="both"/>
      </w:pPr>
      <w:bookmarkStart w:id="18" w:name="_Ref33361875"/>
      <w:bookmarkStart w:id="19" w:name="_Toc38115049"/>
      <w:r>
        <w:t xml:space="preserve">Figure </w:t>
      </w:r>
      <w:r>
        <w:fldChar w:fldCharType="begin"/>
      </w:r>
      <w:r>
        <w:instrText xml:space="preserve"> SEQ Figure \* ARABIC </w:instrText>
      </w:r>
      <w:r>
        <w:fldChar w:fldCharType="separate"/>
      </w:r>
      <w:r w:rsidR="00711D61">
        <w:rPr>
          <w:noProof/>
        </w:rPr>
        <w:t>5</w:t>
      </w:r>
      <w:r>
        <w:fldChar w:fldCharType="end"/>
      </w:r>
      <w:bookmarkEnd w:id="18"/>
      <w:r>
        <w:t xml:space="preserve">. </w:t>
      </w:r>
      <w:r w:rsidRPr="00493654">
        <w:t xml:space="preserve"> </w:t>
      </w:r>
      <w:r w:rsidR="00005C20">
        <w:t xml:space="preserve">A figure by </w:t>
      </w:r>
      <w:r w:rsidR="00005C20">
        <w:fldChar w:fldCharType="begin"/>
      </w:r>
      <w:r w:rsidR="00DB6673">
        <w:instrText xml:space="preserve"> ADDIN ZOTERO_ITEM CSL_CITATION {"citationID":"ZeBgmeP8","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5C20">
        <w:fldChar w:fldCharType="separate"/>
      </w:r>
      <w:r w:rsidR="00005C20">
        <w:rPr>
          <w:noProof/>
        </w:rPr>
        <w:t>Veenendaal et al. (2017)</w:t>
      </w:r>
      <w:r w:rsidR="00005C20">
        <w:fldChar w:fldCharType="end"/>
      </w:r>
      <w:r w:rsidR="00005C20">
        <w:t xml:space="preserve">: </w:t>
      </w:r>
      <w:r>
        <w:t>“</w:t>
      </w:r>
      <w:r w:rsidRPr="00493654">
        <w:t>Interacting web services feeding into apps within application workflows.</w:t>
      </w:r>
      <w:r>
        <w:t>”</w:t>
      </w:r>
      <w:bookmarkEnd w:id="19"/>
    </w:p>
    <w:p w14:paraId="25A319F6" w14:textId="0C26A29A" w:rsidR="009D31B6" w:rsidRDefault="00803869" w:rsidP="005C459E">
      <w:r>
        <w:t xml:space="preserve">The advantages of </w:t>
      </w:r>
      <w:r w:rsidR="001D442C">
        <w:t>SOA</w:t>
      </w:r>
      <w:r w:rsidR="00F01FD6">
        <w:t xml:space="preserve"> </w:t>
      </w:r>
      <w:r w:rsidR="0039586A">
        <w:t xml:space="preserve">for </w:t>
      </w:r>
      <w:r w:rsidR="00A90B1D">
        <w:t>Web GIS</w:t>
      </w:r>
      <w:r>
        <w:t xml:space="preserve"> </w:t>
      </w:r>
      <w:r w:rsidR="0039586A">
        <w:t>system</w:t>
      </w:r>
      <w:r w:rsidR="00951CF3">
        <w:t>s</w:t>
      </w:r>
      <w:r w:rsidR="0039586A">
        <w:t xml:space="preserve"> </w:t>
      </w:r>
      <w:r>
        <w:t xml:space="preserve">also </w:t>
      </w:r>
      <w:proofErr w:type="gramStart"/>
      <w:r>
        <w:t>include</w:t>
      </w:r>
      <w:r w:rsidR="002D014E">
        <w:t>s</w:t>
      </w:r>
      <w:proofErr w:type="gramEnd"/>
      <w:r>
        <w:t xml:space="preserve"> the ability to utilize services provided by public </w:t>
      </w:r>
      <w:r w:rsidR="000336DE">
        <w:t>authoritie</w:t>
      </w:r>
      <w:r w:rsidR="002513CD">
        <w:t>s</w:t>
      </w:r>
      <w:r w:rsidR="007C1327">
        <w:t xml:space="preserve"> and governments</w:t>
      </w:r>
      <w:r w:rsidR="00C535D9">
        <w:t>.</w:t>
      </w:r>
      <w:r w:rsidR="00005C20">
        <w:t xml:space="preserve"> </w:t>
      </w:r>
      <w:r w:rsidR="00C535D9">
        <w:t>V</w:t>
      </w:r>
      <w:r w:rsidR="00005C20">
        <w:t xml:space="preserve">irtually </w:t>
      </w:r>
      <w:r w:rsidR="00C535D9">
        <w:t xml:space="preserve">any service that can be accessed through </w:t>
      </w:r>
      <w:r w:rsidR="0039586A">
        <w:t>APIs</w:t>
      </w:r>
      <w:r w:rsidR="00C535D9">
        <w:t xml:space="preserve"> can be integrated into Web GIS system using SOA</w:t>
      </w:r>
      <w:r>
        <w:t>.</w:t>
      </w:r>
      <w:r w:rsidR="00F6482D">
        <w:t xml:space="preserve"> </w:t>
      </w:r>
      <w:r w:rsidR="00DE2F2D">
        <w:t>Integration of geospatial services has been facilitated with s</w:t>
      </w:r>
      <w:r w:rsidR="0029617B">
        <w:t xml:space="preserve">tandardized geographical data </w:t>
      </w:r>
      <w:r w:rsidR="00115289">
        <w:t xml:space="preserve">formats and </w:t>
      </w:r>
      <w:r w:rsidR="0029617B">
        <w:t>protocols such as web map service (WMS)</w:t>
      </w:r>
      <w:r w:rsidR="006B758C">
        <w:t xml:space="preserve"> and </w:t>
      </w:r>
      <w:r w:rsidR="0029617B">
        <w:t>web feature service (WFS)</w:t>
      </w:r>
      <w:r w:rsidR="006B758C">
        <w:t xml:space="preserve">. </w:t>
      </w:r>
      <w:r w:rsidR="00F569CF">
        <w:t xml:space="preserve">Encouraged by SOA, the </w:t>
      </w:r>
      <w:r w:rsidR="006A3E2D">
        <w:t>user interface</w:t>
      </w:r>
      <w:r w:rsidR="00FE5F90">
        <w:t xml:space="preserve"> </w:t>
      </w:r>
      <w:r w:rsidR="00F569CF">
        <w:t xml:space="preserve">of a Web GIS system </w:t>
      </w:r>
      <w:r w:rsidR="00296EBC">
        <w:t xml:space="preserve">can </w:t>
      </w:r>
      <w:r w:rsidR="00FE5F90">
        <w:t>communicate</w:t>
      </w:r>
      <w:r w:rsidR="00296EBC">
        <w:t xml:space="preserve"> </w:t>
      </w:r>
      <w:r w:rsidR="00FE5F90">
        <w:t xml:space="preserve">with </w:t>
      </w:r>
      <w:r w:rsidR="00D35F30">
        <w:t xml:space="preserve">the supporting </w:t>
      </w:r>
      <w:r w:rsidR="00FE5F90">
        <w:t xml:space="preserve">GIS services asynchronously </w:t>
      </w:r>
      <w:r w:rsidR="00FE5F90">
        <w:fldChar w:fldCharType="begin"/>
      </w:r>
      <w:r w:rsidR="00DB6673">
        <w:instrText xml:space="preserve"> ADDIN ZOTERO_ITEM CSL_CITATION {"citationID":"xNMrT8qq","properties":{"formattedCitation":"(Neis &amp; Zipf, 2017; Su et al., 2010)","plainCitation":"(Neis &amp; Zipf, 2017; Su et al., 2010)","dontUpdate":true,"noteIndex":0},"citationItems":[{"id":881,"uris":["http://zotero.org/users/5467145/items/5YAGPMQR"],"uri":["http://zotero.org/users/5467145/items/5YAGPMQR"],"itemData":{"id":881,"type":"article-journal","container-title":"Dostupné z: http://www. openrouteservice. org","source":"Google Scholar","title":"OpenRouteService","author":[{"family":"Neis","given":"P."},{"family":"Zipf","given":"A."}],"issued":{"date-parts":[["2017"]]}}},{"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FE5F90">
        <w:fldChar w:fldCharType="separate"/>
      </w:r>
      <w:r w:rsidR="00F569CF">
        <w:rPr>
          <w:noProof/>
        </w:rPr>
        <w:t>(e.g. Neis &amp; Zipf, 2017; Su et al., 2010)</w:t>
      </w:r>
      <w:r w:rsidR="00FE5F90">
        <w:fldChar w:fldCharType="end"/>
      </w:r>
      <w:r w:rsidR="00E75AAE">
        <w:t>,</w:t>
      </w:r>
      <w:r w:rsidR="00FE5F90">
        <w:t xml:space="preserve"> leaving </w:t>
      </w:r>
      <w:r w:rsidR="00F569CF">
        <w:t xml:space="preserve">the </w:t>
      </w:r>
      <w:r w:rsidR="006A3E2D">
        <w:t>user interface</w:t>
      </w:r>
      <w:r w:rsidR="00FE5F90">
        <w:t xml:space="preserve"> layer always reactive to </w:t>
      </w:r>
      <w:r w:rsidR="00F569CF">
        <w:t>user’s actions</w:t>
      </w:r>
      <w:r w:rsidR="00FE5F90">
        <w:t>.</w:t>
      </w:r>
      <w:r w:rsidR="00584455">
        <w:t xml:space="preserve"> This is a major difference </w:t>
      </w:r>
      <w:r w:rsidR="00420B22">
        <w:t xml:space="preserve">(and improvement) </w:t>
      </w:r>
      <w:r w:rsidR="00584455">
        <w:t xml:space="preserve">compared to </w:t>
      </w:r>
      <w:r w:rsidR="00740415">
        <w:t xml:space="preserve">e.g. </w:t>
      </w:r>
      <w:r w:rsidR="00584455">
        <w:t xml:space="preserve">traditional desktop GIS software, </w:t>
      </w:r>
      <w:r w:rsidR="00405A44">
        <w:t>which</w:t>
      </w:r>
      <w:r w:rsidR="00584455">
        <w:t xml:space="preserve"> still </w:t>
      </w:r>
      <w:r w:rsidR="00405A44">
        <w:t xml:space="preserve">often </w:t>
      </w:r>
      <w:r w:rsidR="00584455">
        <w:t>struggle</w:t>
      </w:r>
      <w:r w:rsidR="00820DFC">
        <w:t xml:space="preserve"> </w:t>
      </w:r>
      <w:r w:rsidR="00584455">
        <w:t xml:space="preserve">to provide smooth user experience while executing geospatial analysis. </w:t>
      </w:r>
    </w:p>
    <w:p w14:paraId="33BE288E" w14:textId="77777777" w:rsidR="00FE0FF9" w:rsidRDefault="00FC2967" w:rsidP="0068671F">
      <w:r>
        <w:t xml:space="preserve">Some of the advancements in Web GIS technologies are enabled by the increased computational capabilities of users’ devices and servers. Today, web browsers of personal computers and smart phones have access to increased computing power and graphics processing capabilities. Thus, modern </w:t>
      </w:r>
      <w:r>
        <w:lastRenderedPageBreak/>
        <w:t>web browsers enable running ever more vivid and interactive web map applications and also executing simple geospatial analysis right in the user’s device (i.e. “client-side”).</w:t>
      </w:r>
      <w:r w:rsidR="00F8426C">
        <w:t xml:space="preserve"> The limitations for running Web GIS</w:t>
      </w:r>
      <w:r w:rsidR="00643674">
        <w:t xml:space="preserve"> applications</w:t>
      </w:r>
      <w:r w:rsidR="00F8426C">
        <w:t xml:space="preserve"> in the browser are ever less </w:t>
      </w:r>
      <w:r w:rsidR="0099468D">
        <w:t>set</w:t>
      </w:r>
      <w:r w:rsidR="00F8426C">
        <w:t xml:space="preserve"> by the capabilities of the users’ devices but</w:t>
      </w:r>
      <w:r w:rsidR="0047092C">
        <w:t xml:space="preserve"> then</w:t>
      </w:r>
      <w:r w:rsidR="00C10D80">
        <w:t xml:space="preserve"> more</w:t>
      </w:r>
      <w:r w:rsidR="00F8426C">
        <w:t xml:space="preserve"> by the available software that can utilize them. </w:t>
      </w:r>
    </w:p>
    <w:p w14:paraId="6B9A29AC" w14:textId="04FFFF05" w:rsidR="008A22A9" w:rsidRDefault="00030A6F" w:rsidP="0068671F">
      <w:r>
        <w:t>A</w:t>
      </w:r>
      <w:r w:rsidR="00FE0FF9">
        <w:t xml:space="preserve">nother </w:t>
      </w:r>
      <w:r w:rsidR="009D31B6">
        <w:t>aspect</w:t>
      </w:r>
      <w:r w:rsidR="003A5014">
        <w:t xml:space="preserve"> that has</w:t>
      </w:r>
      <w:r w:rsidR="009D31B6">
        <w:t xml:space="preserve"> </w:t>
      </w:r>
      <w:r w:rsidR="00747AC6">
        <w:t>facilitated</w:t>
      </w:r>
      <w:r w:rsidR="003A5014">
        <w:t xml:space="preserve"> </w:t>
      </w:r>
      <w:r w:rsidR="009F7EBA">
        <w:t xml:space="preserve">the </w:t>
      </w:r>
      <w:r w:rsidR="00E97860">
        <w:t xml:space="preserve">advancing </w:t>
      </w:r>
      <w:r w:rsidR="009E1A69">
        <w:t xml:space="preserve">of </w:t>
      </w:r>
      <w:r w:rsidR="00A90B1D">
        <w:t>Web GIS</w:t>
      </w:r>
      <w:r w:rsidR="009D31B6">
        <w:t xml:space="preserve"> is </w:t>
      </w:r>
      <w:r w:rsidR="008C3F88">
        <w:t xml:space="preserve">the </w:t>
      </w:r>
      <w:r w:rsidR="00D267F0">
        <w:t>development</w:t>
      </w:r>
      <w:r w:rsidR="009D31B6">
        <w:t xml:space="preserve"> of open source</w:t>
      </w:r>
      <w:r w:rsidR="00F20DB8">
        <w:t xml:space="preserve"> data formats and </w:t>
      </w:r>
      <w:r w:rsidR="00DD36A1">
        <w:t xml:space="preserve">code </w:t>
      </w:r>
      <w:r w:rsidR="00D267F0">
        <w:t>for geospatial analysis and web-based visualization</w:t>
      </w:r>
      <w:r w:rsidR="00986930">
        <w:t>s</w:t>
      </w:r>
      <w:r w:rsidR="00D209B8">
        <w:t xml:space="preserve"> (e.g. web map libraries, spatial databases and </w:t>
      </w:r>
      <w:r w:rsidR="00EA5D43">
        <w:t xml:space="preserve">libraries for </w:t>
      </w:r>
      <w:r w:rsidR="00D209B8">
        <w:t>geospatial analysis)</w:t>
      </w:r>
      <w:r w:rsidR="009D31B6">
        <w:t xml:space="preserve">. </w:t>
      </w:r>
      <w:r w:rsidR="00DD36A1">
        <w:t>Many of these formats and software</w:t>
      </w:r>
      <w:r w:rsidR="003E17AD">
        <w:t xml:space="preserve"> (e.g.</w:t>
      </w:r>
      <w:r w:rsidR="003E17AD" w:rsidRPr="002B22E3">
        <w:t xml:space="preserve"> </w:t>
      </w:r>
      <w:r w:rsidR="003E17AD" w:rsidRPr="002B22E3">
        <w:fldChar w:fldCharType="begin"/>
      </w:r>
      <w:r w:rsidR="00DB6673">
        <w:instrText xml:space="preserve"> ADDIN ZOTERO_ITEM CSL_CITATION {"citationID":"5r1msczb","properties":{"formattedCitation":"({\\i{}Leaflet}, n.d.; {\\i{}OpenLayers}, n.d.; {\\i{}PostGIS}, n.d.)","plainCitation":"(Leaflet, n.d.; OpenLayers, n.d.; PostGIS, n.d.)","dontUpdate":true,"noteIndex":0},"citationItems":[{"id":838,"uris":["http://zotero.org/users/5467145/items/RSQRH2AK"],"uri":["http://zotero.org/users/5467145/items/RSQRH2AK"],"itemData":{"id":838,"type":"book","title":"Leaflet","URL":"https://leafletjs.com/ (accessed on 23 February 2020)"}},{"id":839,"uris":["http://zotero.org/users/5467145/items/Y62PEE3H"],"uri":["http://zotero.org/users/5467145/items/Y62PEE3H"],"itemData":{"id":839,"type":"book","title":"OpenLayers","URL":"https://openlayers.org/ (accessed on 23 February 2020)"}},{"id":841,"uris":["http://zotero.org/users/5467145/items/LIFJSP6K"],"uri":["http://zotero.org/users/5467145/items/LIFJSP6K"],"itemData":{"id":841,"type":"book","title":"PostGIS","URL":"https://postgis.net/ (accessed on 23 February 2020)"}}],"schema":"https://github.com/citation-style-language/schema/raw/master/csl-citation.json"} </w:instrText>
      </w:r>
      <w:r w:rsidR="003E17AD" w:rsidRPr="002B22E3">
        <w:fldChar w:fldCharType="separate"/>
      </w:r>
      <w:r w:rsidR="003E17AD" w:rsidRPr="002B22E3">
        <w:rPr>
          <w:lang w:val="en-GB"/>
        </w:rPr>
        <w:t>Leaflet; OpenLayers &amp; PostGIS)</w:t>
      </w:r>
      <w:r w:rsidR="003E17AD" w:rsidRPr="002B22E3">
        <w:fldChar w:fldCharType="end"/>
      </w:r>
      <w:r w:rsidR="00DD36A1">
        <w:t xml:space="preserve"> are </w:t>
      </w:r>
      <w:r w:rsidR="00986930">
        <w:t xml:space="preserve">actively </w:t>
      </w:r>
      <w:r w:rsidR="00DD36A1">
        <w:t>developed by open source communit</w:t>
      </w:r>
      <w:r w:rsidR="003A5014">
        <w:t>ies</w:t>
      </w:r>
      <w:r w:rsidR="00DD36A1">
        <w:t xml:space="preserve"> and some </w:t>
      </w:r>
      <w:r w:rsidR="00751DD7">
        <w:t xml:space="preserve">of them </w:t>
      </w:r>
      <w:r w:rsidR="00826703">
        <w:t xml:space="preserve">also </w:t>
      </w:r>
      <w:r w:rsidR="00F32F03">
        <w:t xml:space="preserve">financially </w:t>
      </w:r>
      <w:r w:rsidR="00DD36A1">
        <w:t xml:space="preserve">supported by </w:t>
      </w:r>
      <w:r w:rsidR="00751DD7">
        <w:t xml:space="preserve">authorities of </w:t>
      </w:r>
      <w:r w:rsidR="00DD36A1">
        <w:t>private companies</w:t>
      </w:r>
      <w:r w:rsidR="003E17AD">
        <w:t>.</w:t>
      </w:r>
      <w:r w:rsidR="00862E16">
        <w:t xml:space="preserve"> </w:t>
      </w:r>
    </w:p>
    <w:p w14:paraId="0054D690" w14:textId="6277F503" w:rsidR="00F3042B" w:rsidRDefault="003A53DF" w:rsidP="0068671F">
      <w:r>
        <w:t xml:space="preserve">A critical component of </w:t>
      </w:r>
      <w:r w:rsidR="00AD7F36">
        <w:t xml:space="preserve">a </w:t>
      </w:r>
      <w:r w:rsidR="00A90B1D">
        <w:t>Web GIS</w:t>
      </w:r>
      <w:r>
        <w:t xml:space="preserve"> system</w:t>
      </w:r>
      <w:r w:rsidR="00AD7F36">
        <w:t xml:space="preserve"> </w:t>
      </w:r>
      <w:r>
        <w:t xml:space="preserve">is </w:t>
      </w:r>
      <w:r w:rsidR="00EF2AED">
        <w:t>its</w:t>
      </w:r>
      <w:r>
        <w:t xml:space="preserve"> user interface,</w:t>
      </w:r>
      <w:r w:rsidR="00AD7F36">
        <w:t xml:space="preserve"> which</w:t>
      </w:r>
      <w:r>
        <w:t xml:space="preserve"> </w:t>
      </w:r>
      <w:r w:rsidR="00F81D43">
        <w:t xml:space="preserve">often </w:t>
      </w:r>
      <w:r w:rsidR="00AD7F36">
        <w:t xml:space="preserve">is </w:t>
      </w:r>
      <w:r>
        <w:t>a web map</w:t>
      </w:r>
      <w:r w:rsidR="00EF2AED">
        <w:t xml:space="preserve"> application</w:t>
      </w:r>
      <w:r w:rsidR="00F81D43">
        <w:t xml:space="preserve"> </w:t>
      </w:r>
      <w:r w:rsidR="002B06BE">
        <w:t xml:space="preserve">- </w:t>
      </w:r>
      <w:r w:rsidR="00F81D43">
        <w:t xml:space="preserve">if </w:t>
      </w:r>
      <w:r w:rsidR="00594001">
        <w:t>excluding</w:t>
      </w:r>
      <w:r w:rsidR="0031789D">
        <w:t xml:space="preserve"> pure</w:t>
      </w:r>
      <w:r w:rsidR="00F81D43">
        <w:t xml:space="preserve"> Web GIS </w:t>
      </w:r>
      <w:r w:rsidR="00F81D43" w:rsidRPr="00F81D43">
        <w:rPr>
          <w:i/>
          <w:iCs/>
        </w:rPr>
        <w:t>services</w:t>
      </w:r>
      <w:r w:rsidR="00F81D43">
        <w:t xml:space="preserve"> such as geocoding</w:t>
      </w:r>
      <w:r w:rsidR="002F1D20">
        <w:t xml:space="preserve"> and routing</w:t>
      </w:r>
      <w:r w:rsidR="00F81D43">
        <w:t xml:space="preserve"> APIs</w:t>
      </w:r>
      <w:r>
        <w:t xml:space="preserve">. </w:t>
      </w:r>
      <w:r w:rsidR="00FA081A">
        <w:t>Many w</w:t>
      </w:r>
      <w:r w:rsidR="004F686D">
        <w:t xml:space="preserve">eb map libraries </w:t>
      </w:r>
      <w:r w:rsidR="00FA081A">
        <w:t xml:space="preserve">are available for </w:t>
      </w:r>
      <w:r w:rsidR="004F686D">
        <w:t>building customized interactive web map applications.</w:t>
      </w:r>
      <w:r w:rsidR="00234DF4">
        <w:t xml:space="preserve"> </w:t>
      </w:r>
      <w:r w:rsidR="00F6213B">
        <w:t xml:space="preserve">They are usually implemented with </w:t>
      </w:r>
      <w:r w:rsidR="009B699F">
        <w:t xml:space="preserve">JavaScript </w:t>
      </w:r>
      <w:r w:rsidR="00137D50">
        <w:t xml:space="preserve">(JS) </w:t>
      </w:r>
      <w:r w:rsidR="00F6213B">
        <w:t xml:space="preserve">programming language </w:t>
      </w:r>
      <w:r w:rsidR="00137D50">
        <w:t xml:space="preserve">as that is one of the </w:t>
      </w:r>
      <w:r w:rsidR="004F367B">
        <w:t xml:space="preserve">few programming languages that </w:t>
      </w:r>
      <w:r w:rsidR="00665B5F">
        <w:t xml:space="preserve">is </w:t>
      </w:r>
      <w:r w:rsidR="004F367B">
        <w:t xml:space="preserve">natively </w:t>
      </w:r>
      <w:r w:rsidR="00757845">
        <w:t xml:space="preserve">supported by </w:t>
      </w:r>
      <w:r w:rsidR="00D4473D">
        <w:t>most web browsers.</w:t>
      </w:r>
      <w:r w:rsidR="00643666">
        <w:t xml:space="preserve"> </w:t>
      </w:r>
      <w:r w:rsidR="00E9657B">
        <w:t xml:space="preserve">While most web maps </w:t>
      </w:r>
      <w:r w:rsidR="00B711B1">
        <w:t>used to be</w:t>
      </w:r>
      <w:r w:rsidR="00137D50">
        <w:t xml:space="preserve"> (and probably still are)</w:t>
      </w:r>
      <w:r w:rsidR="00B711B1">
        <w:t xml:space="preserve"> </w:t>
      </w:r>
      <w:r w:rsidR="00E9657B">
        <w:t>based on</w:t>
      </w:r>
      <w:r w:rsidR="009C3052">
        <w:t xml:space="preserve"> </w:t>
      </w:r>
      <w:r w:rsidR="00E9657B">
        <w:t>tiled raster maps</w:t>
      </w:r>
      <w:r w:rsidR="00094CBB">
        <w:t xml:space="preserve"> (often called as basemap)</w:t>
      </w:r>
      <w:r w:rsidR="00E9657B">
        <w:t xml:space="preserve">, </w:t>
      </w:r>
      <w:r w:rsidR="00DE4450">
        <w:t xml:space="preserve">some </w:t>
      </w:r>
      <w:r w:rsidR="00094CBB">
        <w:t xml:space="preserve">novel </w:t>
      </w:r>
      <w:r w:rsidR="00E9657B">
        <w:t xml:space="preserve">web map technologies </w:t>
      </w:r>
      <w:r w:rsidR="00094CBB">
        <w:t>have been introduced</w:t>
      </w:r>
      <w:r w:rsidR="0051608E">
        <w:t xml:space="preserve"> </w:t>
      </w:r>
      <w:r w:rsidR="0051608E">
        <w:fldChar w:fldCharType="begin"/>
      </w:r>
      <w:r w:rsidR="0051608E">
        <w:instrText xml:space="preserve"> ADDIN ZOTERO_ITEM CSL_CITATION {"citationID":"K5ePVPoe","properties":{"formattedCitation":"(Gaffuri, 2012; Lienert et al., 2012)","plainCitation":"(Gaffuri, 2012; Lienert et al., 2012)","noteIndex":0},"citationItems":[{"id":821,"uris":["http://zotero.org/users/5467145/items/6YBJDBUD"],"uri":["http://zotero.org/users/5467145/items/6YBJDBUD"],"itemData":{"id":821,"type":"paper-conference","container-title":"International Conference on Geographic Information Science","page":"87–101","publisher":"Springer","source":"Google Scholar","title":"Toward web mapping with vector data","author":[{"family":"Gaffuri","given":"Julien"}],"issued":{"date-parts":[["2012"]]}}},{"id":824,"uris":["http://zotero.org/users/5467145/items/AAIY7QLX"],"uri":["http://zotero.org/users/5467145/items/AAIY7QLX"],"itemData":{"id":824,"type":"chapter","container-title":"Online maps with APIs and WebServices","page":"23–36","publisher":"Springer","source":"Google Scholar","title":"Current trends in vector-based Internet mapping: A technical review","title-short":"Current trends in vector-based Internet mapping","author":[{"family":"Lienert","given":"Christophe"},{"family":"Jenny","given":"Bernhard"},{"family":"Schnabel","given":"Olaf"},{"family":"Hurni","given":"Lorenz"}],"issued":{"date-parts":[["2012"]]}}}],"schema":"https://github.com/citation-style-language/schema/raw/master/csl-citation.json"} </w:instrText>
      </w:r>
      <w:r w:rsidR="0051608E">
        <w:fldChar w:fldCharType="separate"/>
      </w:r>
      <w:r w:rsidR="0051608E">
        <w:rPr>
          <w:noProof/>
        </w:rPr>
        <w:t>(Gaffuri, 2012; Lienert et al., 2012)</w:t>
      </w:r>
      <w:r w:rsidR="0051608E">
        <w:fldChar w:fldCharType="end"/>
      </w:r>
      <w:r w:rsidR="00E9657B">
        <w:t xml:space="preserve">. </w:t>
      </w:r>
      <w:r w:rsidR="00474095">
        <w:t>T</w:t>
      </w:r>
      <w:r w:rsidR="006F57B9">
        <w:t xml:space="preserve">he latest major revision of HTML (hypertext markup language), </w:t>
      </w:r>
      <w:r w:rsidR="00474095">
        <w:t xml:space="preserve">HTML5, </w:t>
      </w:r>
      <w:r w:rsidR="0075754C">
        <w:t xml:space="preserve">added prominent </w:t>
      </w:r>
      <w:r w:rsidR="006F57B9">
        <w:t xml:space="preserve">capabilities for drawing increasingly rich </w:t>
      </w:r>
      <w:r w:rsidR="0075754C">
        <w:t xml:space="preserve">and interactive vector-based </w:t>
      </w:r>
      <w:r w:rsidR="006F57B9">
        <w:t>visualizations. It has been demonstrated that HTML5-</w:t>
      </w:r>
      <w:r w:rsidR="0075754C">
        <w:t xml:space="preserve">enabled </w:t>
      </w:r>
      <w:r w:rsidR="006F57B9">
        <w:t xml:space="preserve">technologies can be used </w:t>
      </w:r>
      <w:r w:rsidR="00C203FD">
        <w:t>in</w:t>
      </w:r>
      <w:r w:rsidR="006F57B9">
        <w:t xml:space="preserve"> implement</w:t>
      </w:r>
      <w:r w:rsidR="00C203FD">
        <w:t xml:space="preserve">ing </w:t>
      </w:r>
      <w:r w:rsidR="006F57B9">
        <w:t xml:space="preserve">web map applications with vivid vector graphics </w:t>
      </w:r>
      <w:r w:rsidR="006F57B9">
        <w:fldChar w:fldCharType="begin"/>
      </w:r>
      <w:r w:rsidR="00DB6673">
        <w:instrText xml:space="preserve"> ADDIN ZOTERO_ITEM CSL_CITATION {"citationID":"tCIqj4qI","properties":{"formattedCitation":"(Boulos et al., 2010; Farkas, 2019; Qiu &amp; Chen, 2018)","plainCitation":"(Boulos et al., 2010; Farkas, 2019; Qiu &amp; Chen, 2018)","dontUpdate":true,"noteIndex":0},"citationItems":[{"id":827,"uris":["http://zotero.org/users/5467145/items/I8Z8HT4H"],"uri":["http://zotero.org/users/5467145/items/I8Z8HT4H"],"itemData":{"id":827,"type":"book","publisher":"Springer","source":"Google Scholar","title":"Web GIS in practice VIII: HTML5 and the canvas element for interactive online mapping","title-short":"Web GIS in practice VIII","author":[{"family":"Boulos","given":"Maged N. Kamel"},{"family":"Warren","given":"Jeffrey"},{"family":"Gong","given":"Jianya"},{"family":"Yue","given":"Peng"}],"issued":{"date-parts":[["2010"]]}}},{"id":882,"uris":["http://zotero.org/users/5467145/items/5R6SR433"],"uri":["http://zotero.org/users/5467145/items/5R6SR433"],"itemData":{"id":882,"type":"article-journal","container-title":"Cartographica: The International Journal for Geographic Information and Geovisualization","issue":"4","note":"publisher: University of Toronto Press","page":"245–260","source":"Google Scholar","title":"Hardware-Accelerating 2D Web Maps: A Case Study","title-short":"Hardware-Accelerating 2D Web Maps","volume":"54","author":[{"family":"Farkas","given":"Gábor"}],"issued":{"date-parts":[["2019"]]}}},{"id":842,"uris":["http://zotero.org/users/5467145/items/BMCG3NMX"],"uri":["http://zotero.org/users/5467145/items/BMCG3NMX"],"itemData":{"id":842,"type":"paper-conference","container-title":"2018 13th IEEE Conference on Industrial Electronics and Applications (ICIEA)","page":"759–763","publisher":"IEEE","source":"Google Scholar","title":"Web-based 3D map visualization using WebGL","author":[{"family":"Qiu","given":"Gongjin"},{"family":"Chen","given":"Jianxun"}],"issued":{"date-parts":[["2018"]]}}}],"schema":"https://github.com/citation-style-language/schema/raw/master/csl-citation.json"} </w:instrText>
      </w:r>
      <w:r w:rsidR="006F57B9">
        <w:fldChar w:fldCharType="separate"/>
      </w:r>
      <w:r w:rsidR="00A54ACD">
        <w:rPr>
          <w:noProof/>
        </w:rPr>
        <w:t>(e.g. Boulos et al., 2010; Farkas, 2019; Qiu &amp; Chen, 2018)</w:t>
      </w:r>
      <w:r w:rsidR="006F57B9">
        <w:fldChar w:fldCharType="end"/>
      </w:r>
      <w:r w:rsidR="006F57B9">
        <w:t>.</w:t>
      </w:r>
      <w:r w:rsidR="00A54ACD">
        <w:t xml:space="preserve"> Also, </w:t>
      </w:r>
      <w:r w:rsidR="00AE1C44">
        <w:t>HTML5 reduces the need for additional plugins (e.g. Adobe Flash Player) when dealing with interactive graphics</w:t>
      </w:r>
      <w:r w:rsidR="006F57B9">
        <w:t xml:space="preserve">. </w:t>
      </w:r>
      <w:r w:rsidR="006E6AAE">
        <w:t>For example, o</w:t>
      </w:r>
      <w:r w:rsidR="002B06BE">
        <w:t xml:space="preserve">ne of the promising (HTML5-enabled) technologies for vector-based interactive web mapping, </w:t>
      </w:r>
      <w:r w:rsidR="00D85BE4">
        <w:t>among other</w:t>
      </w:r>
      <w:r w:rsidR="002B06BE">
        <w:t xml:space="preserve"> use cases</w:t>
      </w:r>
      <w:r w:rsidR="00D85BE4">
        <w:t xml:space="preserve">, is </w:t>
      </w:r>
      <w:r w:rsidR="00E454C9">
        <w:t>WebGL</w:t>
      </w:r>
      <w:r w:rsidR="006E6AAE">
        <w:t xml:space="preserve">. For example, one of the web map libraries that heavily utilize WebGL is </w:t>
      </w:r>
      <w:r w:rsidR="006E6AAE" w:rsidRPr="006E6AAE">
        <w:fldChar w:fldCharType="begin"/>
      </w:r>
      <w:r w:rsidR="00DB6673">
        <w:instrText xml:space="preserve"> ADDIN ZOTERO_ITEM CSL_CITATION {"citationID":"g1ADQugK","properties":{"formattedCitation":"({\\i{}Mapbox GL JS}, n.d.)","plainCitation":"(Mapbox GL JS, n.d.)","dontUpdate":true,"noteIndex":0},"citationItems":[{"id":884,"uris":["http://zotero.org/users/5467145/items/ILQZ6P79"],"uri":["http://zotero.org/users/5467145/items/ILQZ6P79"],"itemData":{"id":884,"type":"book","title":"Mapbox GL JS","URL":"https://docs.mapbox.com/mapbox-gl-js/ (accessed on 4 April 2020)"}}],"schema":"https://github.com/citation-style-language/schema/raw/master/csl-citation.json"} </w:instrText>
      </w:r>
      <w:r w:rsidR="006E6AAE" w:rsidRPr="006E6AAE">
        <w:fldChar w:fldCharType="separate"/>
      </w:r>
      <w:r w:rsidR="006E6AAE" w:rsidRPr="006E6AAE">
        <w:rPr>
          <w:lang w:val="en-GB"/>
        </w:rPr>
        <w:t>Mapbox GL JS</w:t>
      </w:r>
      <w:r w:rsidR="006E6AAE" w:rsidRPr="006E6AAE">
        <w:fldChar w:fldCharType="end"/>
      </w:r>
      <w:r w:rsidR="00303603">
        <w:t>.</w:t>
      </w:r>
      <w:r w:rsidR="003D1568">
        <w:t xml:space="preserve"> </w:t>
      </w:r>
    </w:p>
    <w:p w14:paraId="1FAE9106" w14:textId="289FDBB3" w:rsidR="00EB4DC8" w:rsidRDefault="00EB4DC8" w:rsidP="0068671F">
      <w:r>
        <w:t xml:space="preserve">Apart from the technical </w:t>
      </w:r>
      <w:r w:rsidR="00E529D3">
        <w:t>advancements</w:t>
      </w:r>
      <w:r>
        <w:t xml:space="preserve"> of </w:t>
      </w:r>
      <w:r w:rsidR="00977299">
        <w:t xml:space="preserve">the </w:t>
      </w:r>
      <w:r w:rsidR="000A4C94">
        <w:t>components of Web GIS</w:t>
      </w:r>
      <w:r>
        <w:t xml:space="preserve">, </w:t>
      </w:r>
      <w:r w:rsidR="002670DF">
        <w:t>the</w:t>
      </w:r>
      <w:r w:rsidR="000A4C94">
        <w:t xml:space="preserve"> broader</w:t>
      </w:r>
      <w:r>
        <w:t xml:space="preserve"> picture </w:t>
      </w:r>
      <w:r w:rsidR="005828A3">
        <w:t xml:space="preserve">of </w:t>
      </w:r>
      <w:r w:rsidR="00960CBA">
        <w:t xml:space="preserve">contemporary </w:t>
      </w:r>
      <w:r w:rsidR="00A90B1D">
        <w:t>Web GIS</w:t>
      </w:r>
      <w:r w:rsidR="005828A3">
        <w:t xml:space="preserve"> </w:t>
      </w:r>
      <w:r w:rsidR="00602136">
        <w:t>has</w:t>
      </w:r>
      <w:r w:rsidR="00487863">
        <w:t xml:space="preserve"> been</w:t>
      </w:r>
      <w:r w:rsidR="00602136">
        <w:t xml:space="preserve"> </w:t>
      </w:r>
      <w:r w:rsidR="002A7526">
        <w:t>studied</w:t>
      </w:r>
      <w:r w:rsidR="008E7441">
        <w:t xml:space="preserve"> with respect to various</w:t>
      </w:r>
      <w:r w:rsidR="005C2D1F">
        <w:t xml:space="preserve"> parallel developments</w:t>
      </w:r>
      <w:r w:rsidR="00047EFA">
        <w:t xml:space="preserve">, </w:t>
      </w:r>
      <w:r w:rsidR="005C2D1F">
        <w:t>trends</w:t>
      </w:r>
      <w:r w:rsidR="00047EFA">
        <w:t xml:space="preserve"> and opportunities</w:t>
      </w:r>
      <w:r w:rsidR="008E7441">
        <w:t>.</w:t>
      </w:r>
      <w:r w:rsidR="00A25A27">
        <w:t xml:space="preserve"> </w:t>
      </w:r>
      <w:r w:rsidR="004C0819">
        <w:fldChar w:fldCharType="begin"/>
      </w:r>
      <w:r w:rsidR="00DB6673">
        <w:instrText xml:space="preserve"> ADDIN ZOTERO_ITEM CSL_CITATION {"citationID":"ubJdYJzt","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4C0819">
        <w:fldChar w:fldCharType="separate"/>
      </w:r>
      <w:r w:rsidR="004C0819">
        <w:rPr>
          <w:noProof/>
        </w:rPr>
        <w:t>Veenendaal et al.</w:t>
      </w:r>
      <w:r w:rsidR="00722BA5">
        <w:rPr>
          <w:noProof/>
        </w:rPr>
        <w:t xml:space="preserve"> (</w:t>
      </w:r>
      <w:r w:rsidR="004C0819">
        <w:rPr>
          <w:noProof/>
        </w:rPr>
        <w:t>2017)</w:t>
      </w:r>
      <w:r w:rsidR="004C0819">
        <w:fldChar w:fldCharType="end"/>
      </w:r>
      <w:r w:rsidR="004C0819">
        <w:t xml:space="preserve"> illustrated </w:t>
      </w:r>
      <w:r w:rsidR="009A28FA">
        <w:t xml:space="preserve">this </w:t>
      </w:r>
      <w:r w:rsidR="004C0819">
        <w:t xml:space="preserve">larger conceptual and technical framework </w:t>
      </w:r>
      <w:r w:rsidR="009A28FA">
        <w:t>(</w:t>
      </w:r>
      <w:r w:rsidR="004C0819">
        <w:t xml:space="preserve">around </w:t>
      </w:r>
      <w:r w:rsidR="00A90B1D">
        <w:t>Web GIS</w:t>
      </w:r>
      <w:r w:rsidR="009A28FA">
        <w:t>)</w:t>
      </w:r>
      <w:r w:rsidR="004C0819">
        <w:t xml:space="preserve"> with a </w:t>
      </w:r>
      <w:r w:rsidR="00DF3DFB">
        <w:t xml:space="preserve">pyramid of </w:t>
      </w:r>
      <w:r w:rsidR="004C0819">
        <w:t xml:space="preserve">labelled </w:t>
      </w:r>
      <w:r w:rsidR="004C0819" w:rsidRPr="004C0819">
        <w:t xml:space="preserve">Data, Information, Knowledge, Intelligence and Wisdom (DIKIW) </w:t>
      </w:r>
      <w:r w:rsidR="0035395F">
        <w:t>(</w:t>
      </w:r>
      <w:r w:rsidR="0035395F">
        <w:fldChar w:fldCharType="begin"/>
      </w:r>
      <w:r w:rsidR="0035395F">
        <w:instrText xml:space="preserve"> REF _Ref33351304 \h </w:instrText>
      </w:r>
      <w:r w:rsidR="0035395F">
        <w:fldChar w:fldCharType="separate"/>
      </w:r>
      <w:r w:rsidR="00711D61">
        <w:t xml:space="preserve">Figure </w:t>
      </w:r>
      <w:r w:rsidR="00711D61">
        <w:rPr>
          <w:noProof/>
        </w:rPr>
        <w:t>6</w:t>
      </w:r>
      <w:r w:rsidR="0035395F">
        <w:fldChar w:fldCharType="end"/>
      </w:r>
      <w:r w:rsidR="0035395F">
        <w:t>)</w:t>
      </w:r>
      <w:r w:rsidR="004C0819">
        <w:t xml:space="preserve">. </w:t>
      </w:r>
      <w:r w:rsidR="00ED1F1C">
        <w:t xml:space="preserve">According to </w:t>
      </w:r>
      <w:r w:rsidR="00DF3DFB">
        <w:t xml:space="preserve">the </w:t>
      </w:r>
      <w:r w:rsidR="00ED1F1C">
        <w:t xml:space="preserve">review by </w:t>
      </w:r>
      <w:r w:rsidR="00ED1F1C">
        <w:fldChar w:fldCharType="begin"/>
      </w:r>
      <w:r w:rsidR="00DB6673">
        <w:instrText xml:space="preserve"> ADDIN ZOTERO_ITEM CSL_CITATION {"citationID":"WrH6oiZ4","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ED1F1C">
        <w:fldChar w:fldCharType="separate"/>
      </w:r>
      <w:r w:rsidR="00ED1F1C">
        <w:rPr>
          <w:noProof/>
        </w:rPr>
        <w:t>Veenendaal et al.</w:t>
      </w:r>
      <w:r w:rsidR="00DF3DFB">
        <w:rPr>
          <w:noProof/>
        </w:rPr>
        <w:t xml:space="preserve"> (</w:t>
      </w:r>
      <w:r w:rsidR="00ED1F1C">
        <w:rPr>
          <w:noProof/>
        </w:rPr>
        <w:t>2017)</w:t>
      </w:r>
      <w:r w:rsidR="00ED1F1C">
        <w:fldChar w:fldCharType="end"/>
      </w:r>
      <w:r w:rsidR="00ED1F1C">
        <w:t xml:space="preserve">, </w:t>
      </w:r>
      <w:r w:rsidR="00460AAE">
        <w:t xml:space="preserve">the </w:t>
      </w:r>
      <w:r w:rsidR="00ED1F1C">
        <w:t xml:space="preserve">advanced technical frameworks </w:t>
      </w:r>
      <w:r w:rsidR="001F25EB">
        <w:t xml:space="preserve">within and </w:t>
      </w:r>
      <w:r w:rsidR="00EC44DD">
        <w:t xml:space="preserve">around </w:t>
      </w:r>
      <w:r w:rsidR="00A90B1D">
        <w:t>Web GIS</w:t>
      </w:r>
      <w:r w:rsidR="00ED1F1C">
        <w:t xml:space="preserve"> can </w:t>
      </w:r>
      <w:r w:rsidR="00EA6118">
        <w:t>facilitate</w:t>
      </w:r>
      <w:r w:rsidR="00ED1F1C">
        <w:t xml:space="preserve"> providing users with</w:t>
      </w:r>
      <w:r w:rsidR="005551FB">
        <w:t xml:space="preserve"> both</w:t>
      </w:r>
      <w:r w:rsidR="00ED1F1C">
        <w:t xml:space="preserve"> more personal and </w:t>
      </w:r>
      <w:r w:rsidR="00AE7AD5">
        <w:t>richer</w:t>
      </w:r>
      <w:r w:rsidR="00ED1F1C">
        <w:t xml:space="preserve"> geospatial </w:t>
      </w:r>
      <w:r w:rsidR="007A5F1E">
        <w:t>information</w:t>
      </w:r>
      <w:r w:rsidR="00ED1F1C">
        <w:t xml:space="preserve">. </w:t>
      </w:r>
    </w:p>
    <w:p w14:paraId="76F0E801" w14:textId="77777777" w:rsidR="00F3042B" w:rsidRDefault="00F3042B" w:rsidP="00DA2C47">
      <w:pPr>
        <w:keepNext/>
        <w:spacing w:after="0"/>
      </w:pPr>
      <w:r>
        <w:rPr>
          <w:noProof/>
        </w:rPr>
        <w:lastRenderedPageBreak/>
        <w:drawing>
          <wp:inline distT="0" distB="0" distL="0" distR="0" wp14:anchorId="11BED234" wp14:editId="1BD18980">
            <wp:extent cx="5408342" cy="3053984"/>
            <wp:effectExtent l="0" t="0" r="1905" b="0"/>
            <wp:docPr id="36" name="Picture 3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shot 2020-02-23 at 11.35.08.png"/>
                    <pic:cNvPicPr/>
                  </pic:nvPicPr>
                  <pic:blipFill>
                    <a:blip r:embed="rId17">
                      <a:extLst>
                        <a:ext uri="{28A0092B-C50C-407E-A947-70E740481C1C}">
                          <a14:useLocalDpi xmlns:a14="http://schemas.microsoft.com/office/drawing/2010/main" val="0"/>
                        </a:ext>
                      </a:extLst>
                    </a:blip>
                    <a:stretch>
                      <a:fillRect/>
                    </a:stretch>
                  </pic:blipFill>
                  <pic:spPr>
                    <a:xfrm>
                      <a:off x="0" y="0"/>
                      <a:ext cx="5414328" cy="3057364"/>
                    </a:xfrm>
                    <a:prstGeom prst="rect">
                      <a:avLst/>
                    </a:prstGeom>
                  </pic:spPr>
                </pic:pic>
              </a:graphicData>
            </a:graphic>
          </wp:inline>
        </w:drawing>
      </w:r>
    </w:p>
    <w:p w14:paraId="13017683" w14:textId="61154D7D" w:rsidR="00F3042B" w:rsidRDefault="00F3042B" w:rsidP="00F3042B">
      <w:pPr>
        <w:pStyle w:val="Caption"/>
        <w:jc w:val="both"/>
      </w:pPr>
      <w:bookmarkStart w:id="20" w:name="_Ref33351304"/>
      <w:bookmarkStart w:id="21" w:name="_Toc38115050"/>
      <w:r>
        <w:t xml:space="preserve">Figure </w:t>
      </w:r>
      <w:r>
        <w:fldChar w:fldCharType="begin"/>
      </w:r>
      <w:r>
        <w:instrText xml:space="preserve"> SEQ Figure \* ARABIC </w:instrText>
      </w:r>
      <w:r>
        <w:fldChar w:fldCharType="separate"/>
      </w:r>
      <w:r w:rsidR="00711D61">
        <w:rPr>
          <w:noProof/>
        </w:rPr>
        <w:t>6</w:t>
      </w:r>
      <w:r>
        <w:fldChar w:fldCharType="end"/>
      </w:r>
      <w:bookmarkEnd w:id="20"/>
      <w:r>
        <w:t xml:space="preserve">. </w:t>
      </w:r>
      <w:r w:rsidR="003B74FE">
        <w:t xml:space="preserve">Illustration by </w:t>
      </w:r>
      <w:r w:rsidR="003B74FE">
        <w:fldChar w:fldCharType="begin"/>
      </w:r>
      <w:r w:rsidR="00DB6673">
        <w:instrText xml:space="preserve"> ADDIN ZOTERO_ITEM CSL_CITATION {"citationID":"G2GhHtVH","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3B74FE">
        <w:fldChar w:fldCharType="separate"/>
      </w:r>
      <w:r w:rsidR="003B74FE">
        <w:rPr>
          <w:noProof/>
        </w:rPr>
        <w:t>Veenendaal et al. (2017)</w:t>
      </w:r>
      <w:r w:rsidR="003B74FE">
        <w:fldChar w:fldCharType="end"/>
      </w:r>
      <w:r w:rsidR="003B74FE">
        <w:t xml:space="preserve">: </w:t>
      </w:r>
      <w:r>
        <w:t>"</w:t>
      </w:r>
      <w:r w:rsidRPr="00947245">
        <w:t>Focus and trends in increasing web mapping functionality</w:t>
      </w:r>
      <w:r>
        <w:t>"</w:t>
      </w:r>
      <w:r w:rsidR="003B74FE">
        <w:t>.</w:t>
      </w:r>
      <w:bookmarkEnd w:id="21"/>
    </w:p>
    <w:p w14:paraId="1CBF7A6A" w14:textId="3E8106DB" w:rsidR="00806663" w:rsidRPr="00CC2F87" w:rsidRDefault="00806663" w:rsidP="0068671F">
      <w:r w:rsidRPr="00CC2F87">
        <w:br w:type="page"/>
      </w:r>
    </w:p>
    <w:p w14:paraId="4CA47931" w14:textId="1D14042F" w:rsidR="00806215" w:rsidRPr="00CC2F87" w:rsidRDefault="004C58A1" w:rsidP="00B31DAC">
      <w:pPr>
        <w:pStyle w:val="Heading1"/>
      </w:pPr>
      <w:bookmarkStart w:id="22" w:name="_Toc38538741"/>
      <w:r>
        <w:lastRenderedPageBreak/>
        <w:t>DATA</w:t>
      </w:r>
      <w:r w:rsidR="004C51E8">
        <w:t xml:space="preserve"> &amp; METHODS</w:t>
      </w:r>
      <w:bookmarkEnd w:id="22"/>
    </w:p>
    <w:p w14:paraId="1FE77852" w14:textId="54E548E6" w:rsidR="00201374" w:rsidRPr="00CC2F87" w:rsidRDefault="00201374" w:rsidP="00201374">
      <w:pPr>
        <w:pStyle w:val="Heading2"/>
      </w:pPr>
      <w:bookmarkStart w:id="23" w:name="_Toc38538742"/>
      <w:r w:rsidRPr="00CC2F87">
        <w:t>Overview of the methods</w:t>
      </w:r>
      <w:bookmarkEnd w:id="23"/>
    </w:p>
    <w:p w14:paraId="3D2D0341" w14:textId="1F2D4E62" w:rsidR="000037A5" w:rsidRPr="00CC2F87" w:rsidRDefault="009421F5" w:rsidP="009421F5">
      <w:r w:rsidRPr="00CC2F87">
        <w:t xml:space="preserve">Overview of the methods and their </w:t>
      </w:r>
      <w:r w:rsidR="00DF734D" w:rsidRPr="00CC2F87">
        <w:t xml:space="preserve">internal dependencies </w:t>
      </w:r>
      <w:r w:rsidRPr="00CC2F87">
        <w:t xml:space="preserve">is illustrated in </w:t>
      </w:r>
      <w:r w:rsidR="00D30372" w:rsidRPr="00CC2F87">
        <w:fldChar w:fldCharType="begin"/>
      </w:r>
      <w:r w:rsidR="00D30372" w:rsidRPr="00CC2F87">
        <w:instrText xml:space="preserve"> REF _Ref8899586 \h </w:instrText>
      </w:r>
      <w:r w:rsidR="00D30372" w:rsidRPr="00CC2F87">
        <w:fldChar w:fldCharType="separate"/>
      </w:r>
      <w:r w:rsidR="00711D61" w:rsidRPr="00CC2F87">
        <w:t xml:space="preserve">Figure </w:t>
      </w:r>
      <w:r w:rsidR="00711D61">
        <w:rPr>
          <w:noProof/>
        </w:rPr>
        <w:t>7</w:t>
      </w:r>
      <w:r w:rsidR="00D30372" w:rsidRPr="00CC2F87">
        <w:fldChar w:fldCharType="end"/>
      </w:r>
      <w:r w:rsidRPr="00CC2F87">
        <w:t>.</w:t>
      </w:r>
      <w:r w:rsidR="000037A5">
        <w:t xml:space="preserve"> As shown in the figure, </w:t>
      </w:r>
      <w:r w:rsidR="00345528">
        <w:t xml:space="preserve">the three </w:t>
      </w:r>
      <w:r w:rsidR="000037A5">
        <w:t xml:space="preserve">outcomes of the thesis depend on the </w:t>
      </w:r>
      <w:r w:rsidR="00A41C09">
        <w:t>routing</w:t>
      </w:r>
      <w:r w:rsidR="000037A5">
        <w:t xml:space="preserve"> application</w:t>
      </w:r>
      <w:r w:rsidR="00EF6C80">
        <w:t xml:space="preserve"> </w:t>
      </w:r>
      <w:r w:rsidR="000037A5">
        <w:t xml:space="preserve">that optimizes </w:t>
      </w:r>
      <w:r w:rsidR="00B83B81">
        <w:t xml:space="preserve">both </w:t>
      </w:r>
      <w:r w:rsidR="000037A5">
        <w:t xml:space="preserve">shortest </w:t>
      </w:r>
      <w:r w:rsidR="00B83B81">
        <w:t>and quiet paths</w:t>
      </w:r>
      <w:r w:rsidR="000037A5">
        <w:t>.</w:t>
      </w:r>
      <w:r w:rsidR="000D5570">
        <w:t xml:space="preserve"> Assessment</w:t>
      </w:r>
      <w:r w:rsidR="00F933F8">
        <w:t>s</w:t>
      </w:r>
      <w:r w:rsidR="000D5570">
        <w:t xml:space="preserve"> of pedestrians’ exposure to traffic noise </w:t>
      </w:r>
      <w:r w:rsidR="00345528">
        <w:t xml:space="preserve">(1) </w:t>
      </w:r>
      <w:r w:rsidR="000D5570">
        <w:t xml:space="preserve">and potential to reduce exposure to traffic noise </w:t>
      </w:r>
      <w:r w:rsidR="00345528">
        <w:t xml:space="preserve">(2) </w:t>
      </w:r>
      <w:r w:rsidR="000D5570">
        <w:t xml:space="preserve">are linked to each other, as the achievable reductions are calculated </w:t>
      </w:r>
      <w:r w:rsidR="00345528">
        <w:t>using the same set of origin-destination walks determined in the first assessment</w:t>
      </w:r>
      <w:r w:rsidR="000D5570">
        <w:t xml:space="preserve">. </w:t>
      </w:r>
      <w:r w:rsidR="00052691">
        <w:t xml:space="preserve">The web-based quiet path route planner (3) is a detached outcome from the first two and has additional dependencies to several Web GIS technologies. </w:t>
      </w:r>
    </w:p>
    <w:p w14:paraId="6EB45EB7" w14:textId="77777777" w:rsidR="00D30372" w:rsidRPr="00CC2F87" w:rsidRDefault="00D30372" w:rsidP="008E3A25">
      <w:pPr>
        <w:keepNext/>
        <w:spacing w:before="360" w:after="0"/>
      </w:pPr>
      <w:r w:rsidRPr="00CC2F87">
        <w:rPr>
          <w:noProof/>
        </w:rPr>
        <w:drawing>
          <wp:inline distT="0" distB="0" distL="0" distR="0" wp14:anchorId="4DFBBDE5" wp14:editId="5560D9A2">
            <wp:extent cx="6070906" cy="3665715"/>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070906" cy="3665715"/>
                    </a:xfrm>
                    <a:prstGeom prst="rect">
                      <a:avLst/>
                    </a:prstGeom>
                    <a:ln>
                      <a:noFill/>
                    </a:ln>
                  </pic:spPr>
                </pic:pic>
              </a:graphicData>
            </a:graphic>
          </wp:inline>
        </w:drawing>
      </w:r>
    </w:p>
    <w:p w14:paraId="5C4C8E29" w14:textId="32BD4858" w:rsidR="000037A5" w:rsidRPr="000037A5" w:rsidRDefault="00D30372" w:rsidP="000037A5">
      <w:pPr>
        <w:pStyle w:val="Caption"/>
      </w:pPr>
      <w:bookmarkStart w:id="24" w:name="_Ref8899586"/>
      <w:bookmarkStart w:id="25" w:name="_Toc38115051"/>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711D61">
        <w:rPr>
          <w:noProof/>
        </w:rPr>
        <w:t>7</w:t>
      </w:r>
      <w:r w:rsidR="004F023F" w:rsidRPr="00CC2F87">
        <w:fldChar w:fldCharType="end"/>
      </w:r>
      <w:bookmarkEnd w:id="24"/>
      <w:r w:rsidRPr="00CC2F87">
        <w:t xml:space="preserve">. </w:t>
      </w:r>
      <w:r w:rsidR="00E35356" w:rsidRPr="00CC2F87">
        <w:t xml:space="preserve">Illustration </w:t>
      </w:r>
      <w:r w:rsidRPr="00CC2F87">
        <w:t xml:space="preserve">of the </w:t>
      </w:r>
      <w:r w:rsidR="00142353" w:rsidRPr="00CC2F87">
        <w:t>internal</w:t>
      </w:r>
      <w:r w:rsidR="0016603E" w:rsidRPr="00CC2F87">
        <w:t xml:space="preserve"> </w:t>
      </w:r>
      <w:r w:rsidR="007125FB" w:rsidRPr="00CC2F87">
        <w:t xml:space="preserve">dependencies </w:t>
      </w:r>
      <w:r w:rsidR="00F46F98" w:rsidRPr="00CC2F87">
        <w:t>of</w:t>
      </w:r>
      <w:r w:rsidR="007125FB" w:rsidRPr="00CC2F87">
        <w:t xml:space="preserve"> the </w:t>
      </w:r>
      <w:r w:rsidR="0098251B">
        <w:t xml:space="preserve">methods and </w:t>
      </w:r>
      <w:r w:rsidR="006820AB">
        <w:t>results</w:t>
      </w:r>
      <w:r w:rsidR="0098251B">
        <w:t xml:space="preserve"> of the </w:t>
      </w:r>
      <w:r w:rsidR="007125FB" w:rsidRPr="00CC2F87">
        <w:t>study</w:t>
      </w:r>
      <w:r w:rsidRPr="00CC2F87">
        <w:t>.</w:t>
      </w:r>
      <w:bookmarkEnd w:id="25"/>
    </w:p>
    <w:p w14:paraId="40D1B59C" w14:textId="580A6B9F" w:rsidR="00D30372" w:rsidRPr="00CC2F87" w:rsidRDefault="00CE6078" w:rsidP="00CE6078">
      <w:pPr>
        <w:pStyle w:val="Heading2"/>
      </w:pPr>
      <w:bookmarkStart w:id="26" w:name="_Toc38538743"/>
      <w:r w:rsidRPr="00CC2F87">
        <w:t>Study area</w:t>
      </w:r>
      <w:bookmarkEnd w:id="26"/>
    </w:p>
    <w:p w14:paraId="1B981830" w14:textId="3E9B1D6A" w:rsidR="008E236C" w:rsidRDefault="0039147D" w:rsidP="0031122F">
      <w:r w:rsidRPr="00CC2F87">
        <w:t xml:space="preserve">The study area of </w:t>
      </w:r>
      <w:r w:rsidR="00532194">
        <w:t xml:space="preserve">the case study of this thesis </w:t>
      </w:r>
      <w:r w:rsidR="006E4AA8">
        <w:t xml:space="preserve">is Helsinki, as defined </w:t>
      </w:r>
      <w:r w:rsidRPr="00CC2F87">
        <w:t xml:space="preserve">by the extent of the </w:t>
      </w:r>
      <w:r w:rsidR="006E4AA8">
        <w:t>modelled t</w:t>
      </w:r>
      <w:r w:rsidRPr="00CC2F87">
        <w:t>raffic noise zones in Helsinki</w:t>
      </w:r>
      <w:r w:rsidR="006E4AA8">
        <w:t xml:space="preserve"> </w:t>
      </w:r>
      <w:r w:rsidR="00846370" w:rsidRPr="00CC2F87">
        <w:t>(</w:t>
      </w:r>
      <w:r w:rsidR="00846370" w:rsidRPr="00CC2F87">
        <w:fldChar w:fldCharType="begin"/>
      </w:r>
      <w:r w:rsidR="00846370" w:rsidRPr="00CC2F87">
        <w:instrText xml:space="preserve"> REF _Ref9677781 \h </w:instrText>
      </w:r>
      <w:r w:rsidR="00846370" w:rsidRPr="00CC2F87">
        <w:fldChar w:fldCharType="separate"/>
      </w:r>
      <w:r w:rsidR="00711D61" w:rsidRPr="00CC2F87">
        <w:t xml:space="preserve">Figure </w:t>
      </w:r>
      <w:r w:rsidR="00711D61">
        <w:rPr>
          <w:noProof/>
        </w:rPr>
        <w:t>8</w:t>
      </w:r>
      <w:r w:rsidR="00846370" w:rsidRPr="00CC2F87">
        <w:fldChar w:fldCharType="end"/>
      </w:r>
      <w:r w:rsidR="00846370" w:rsidRPr="00CC2F87">
        <w:t>)</w:t>
      </w:r>
      <w:r w:rsidRPr="00CC2F87">
        <w:t xml:space="preserve">. </w:t>
      </w:r>
      <w:r w:rsidR="00200930" w:rsidRPr="00CC2F87">
        <w:t xml:space="preserve">Some of the islands in </w:t>
      </w:r>
      <w:r w:rsidR="0076167D">
        <w:t xml:space="preserve">the very </w:t>
      </w:r>
      <w:r w:rsidR="00200930" w:rsidRPr="00CC2F87">
        <w:t xml:space="preserve">southern Helsinki were excluded </w:t>
      </w:r>
      <w:r w:rsidR="006E160B">
        <w:t xml:space="preserve">from the study area as </w:t>
      </w:r>
      <w:r w:rsidR="00200930" w:rsidRPr="00CC2F87">
        <w:t xml:space="preserve">the traffic noise data </w:t>
      </w:r>
      <w:r w:rsidR="00F13A80">
        <w:t>does</w:t>
      </w:r>
      <w:r w:rsidR="00200930" w:rsidRPr="00CC2F87">
        <w:t xml:space="preserve"> not cover the</w:t>
      </w:r>
      <w:r w:rsidR="0076167D">
        <w:t>m</w:t>
      </w:r>
      <w:r w:rsidR="00301C2D">
        <w:t xml:space="preserve"> and they feature only restricted street networks</w:t>
      </w:r>
      <w:r w:rsidR="00200930" w:rsidRPr="00CC2F87">
        <w:t xml:space="preserve">. </w:t>
      </w:r>
    </w:p>
    <w:p w14:paraId="12A616E0" w14:textId="4785EB1E" w:rsidR="00BB7024" w:rsidRDefault="00BB7024" w:rsidP="0031122F">
      <w:r>
        <w:lastRenderedPageBreak/>
        <w:t xml:space="preserve">Helsinki is the capital of Finland and also one of the most important workplace hubs of the country. </w:t>
      </w:r>
      <w:r w:rsidR="003B58A7">
        <w:t>I</w:t>
      </w:r>
      <w:r w:rsidR="00300AFE">
        <w:t xml:space="preserve">ts </w:t>
      </w:r>
      <w:r w:rsidR="003B58A7" w:rsidRPr="003B58A7">
        <w:t>653</w:t>
      </w:r>
      <w:r w:rsidR="003B58A7">
        <w:t> </w:t>
      </w:r>
      <w:r w:rsidR="003B58A7" w:rsidRPr="003B58A7">
        <w:t>835</w:t>
      </w:r>
      <w:r w:rsidR="003B58A7">
        <w:t xml:space="preserve"> inhabitants</w:t>
      </w:r>
      <w:r w:rsidR="004C03DE">
        <w:t xml:space="preserve"> and </w:t>
      </w:r>
      <w:r w:rsidR="004C03DE" w:rsidRPr="004C03DE">
        <w:t>397</w:t>
      </w:r>
      <w:r w:rsidR="004C03DE">
        <w:t> </w:t>
      </w:r>
      <w:r w:rsidR="004C03DE" w:rsidRPr="004C03DE">
        <w:t>346</w:t>
      </w:r>
      <w:r w:rsidR="004C03DE">
        <w:t xml:space="preserve"> workplaces</w:t>
      </w:r>
      <w:r w:rsidR="00710FA1">
        <w:t xml:space="preserve"> </w:t>
      </w:r>
      <w:r w:rsidR="00710FA1">
        <w:fldChar w:fldCharType="begin"/>
      </w:r>
      <w:r w:rsidR="00DB6673">
        <w:instrText xml:space="preserve"> ADDIN ZOTERO_ITEM CSL_CITATION {"citationID":"43TYFLf8","properties":{"formattedCitation":"({\\i{}Statistics Finland}, 2020)","plainCitation":"(Statistics Finland, 2020)","noteIndex":0},"citationItems":[{"id":885,"uris":["http://zotero.org/users/5467145/items/3JJZCNZX"],"uri":["http://zotero.org/users/5467145/items/3JJZCNZX"],"itemData":{"id":885,"type":"webpage","container-title":"Kuntien avainluvut","title":"Statistics Finland","URL":"https://www.stat.fi/tup/alue/kuntienavainluvut.html (accessed on 4 April 2020)","issued":{"date-parts":[["2020"]]}}}],"schema":"https://github.com/citation-style-language/schema/raw/master/csl-citation.json"} </w:instrText>
      </w:r>
      <w:r w:rsidR="00710FA1">
        <w:fldChar w:fldCharType="separate"/>
      </w:r>
      <w:r w:rsidR="00710FA1" w:rsidRPr="00710FA1">
        <w:rPr>
          <w:lang w:val="en-GB"/>
        </w:rPr>
        <w:t>(</w:t>
      </w:r>
      <w:r w:rsidR="00710FA1" w:rsidRPr="004C03DE">
        <w:rPr>
          <w:lang w:val="en-GB"/>
        </w:rPr>
        <w:t>Statistics Finland,</w:t>
      </w:r>
      <w:r w:rsidR="00710FA1" w:rsidRPr="00710FA1">
        <w:rPr>
          <w:lang w:val="en-GB"/>
        </w:rPr>
        <w:t xml:space="preserve"> 2020)</w:t>
      </w:r>
      <w:r w:rsidR="00710FA1">
        <w:fldChar w:fldCharType="end"/>
      </w:r>
      <w:r w:rsidR="003B58A7">
        <w:t xml:space="preserve"> make it a vibrant city with high flows of daily commuters. </w:t>
      </w:r>
      <w:r w:rsidR="00DF56FA">
        <w:t>Majority</w:t>
      </w:r>
      <w:r w:rsidR="007F3D7C">
        <w:t xml:space="preserve"> </w:t>
      </w:r>
      <w:r w:rsidR="00254D83">
        <w:t xml:space="preserve">of the trips in Helsinki are made </w:t>
      </w:r>
      <w:r w:rsidR="00DB2917">
        <w:t>by walking, cycling</w:t>
      </w:r>
      <w:r w:rsidR="00FB7237">
        <w:t xml:space="preserve"> (see 2.4)</w:t>
      </w:r>
      <w:r w:rsidR="00DB2917">
        <w:t xml:space="preserve"> or </w:t>
      </w:r>
      <w:r w:rsidR="00254D83">
        <w:t>with public transport organized by Helsinki Region Transport</w:t>
      </w:r>
      <w:r w:rsidR="007F3D7C">
        <w:t xml:space="preserve"> </w:t>
      </w:r>
      <w:r w:rsidR="007F3D7C">
        <w:fldChar w:fldCharType="begin"/>
      </w:r>
      <w:r w:rsidR="00DB6673">
        <w:instrText xml:space="preserve"> ADDIN ZOTERO_ITEM CSL_CITATION {"citationID":"hIuRKRQK","properties":{"formattedCitation":"({\\i{}City of Helsinki}, 2020)","plainCitation":"(City of Helsinki, 2020)","noteIndex":0},"citationItems":[{"id":886,"uris":["http://zotero.org/users/5467145/items/H39QZW33"],"uri":["http://zotero.org/users/5467145/items/H39QZW33"],"itemData":{"id":886,"type":"webpage","container-title":"Liikennetutkimus ja -tilastot","title":"City of Helsinki","URL":"https://www.hel.fi/helsinki/fi/kartat-ja-liikenne/kadut-ja-liikennesuunnittelu/tutkimus-ja-tilastot (accessed on 4 April 2020)","issued":{"date-parts":[["2020"]]}}}],"schema":"https://github.com/citation-style-language/schema/raw/master/csl-citation.json"} </w:instrText>
      </w:r>
      <w:r w:rsidR="007F3D7C">
        <w:fldChar w:fldCharType="separate"/>
      </w:r>
      <w:r w:rsidR="007F3D7C" w:rsidRPr="007F3D7C">
        <w:rPr>
          <w:lang w:val="en-GB"/>
        </w:rPr>
        <w:t>(City of Helsinki, 2020)</w:t>
      </w:r>
      <w:r w:rsidR="007F3D7C">
        <w:fldChar w:fldCharType="end"/>
      </w:r>
      <w:r w:rsidR="00254D83">
        <w:t>.</w:t>
      </w:r>
      <w:r w:rsidR="00DB2917">
        <w:t xml:space="preserve"> </w:t>
      </w:r>
    </w:p>
    <w:p w14:paraId="63A57AE0" w14:textId="77777777" w:rsidR="00BF28AE" w:rsidRPr="00CC2F87" w:rsidRDefault="00BF28AE" w:rsidP="008E3493">
      <w:pPr>
        <w:keepNext/>
        <w:spacing w:after="120"/>
      </w:pPr>
      <w:r w:rsidRPr="00CC2F87">
        <w:rPr>
          <w:noProof/>
        </w:rPr>
        <w:drawing>
          <wp:inline distT="0" distB="0" distL="0" distR="0" wp14:anchorId="024900B4" wp14:editId="4BDF0AE7">
            <wp:extent cx="6116042" cy="5401944"/>
            <wp:effectExtent l="12700" t="12700" r="18415"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udy_area.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3FC8DD0C" w14:textId="183C7EC1" w:rsidR="00BF28AE" w:rsidRPr="00CC2F87" w:rsidRDefault="00BF28AE" w:rsidP="00BF28AE">
      <w:pPr>
        <w:pStyle w:val="Caption"/>
        <w:jc w:val="both"/>
      </w:pPr>
      <w:bookmarkStart w:id="27" w:name="_Ref9677781"/>
      <w:bookmarkStart w:id="28" w:name="_Toc38115052"/>
      <w:r w:rsidRPr="00CC2F87">
        <w:t xml:space="preserve">Figure </w:t>
      </w:r>
      <w:r w:rsidRPr="00CC2F87">
        <w:fldChar w:fldCharType="begin"/>
      </w:r>
      <w:r w:rsidRPr="00CC2F87">
        <w:instrText xml:space="preserve"> SEQ Figure \* ARABIC </w:instrText>
      </w:r>
      <w:r w:rsidRPr="00CC2F87">
        <w:fldChar w:fldCharType="separate"/>
      </w:r>
      <w:r w:rsidR="00711D61">
        <w:rPr>
          <w:noProof/>
        </w:rPr>
        <w:t>8</w:t>
      </w:r>
      <w:r w:rsidRPr="00CC2F87">
        <w:fldChar w:fldCharType="end"/>
      </w:r>
      <w:bookmarkEnd w:id="27"/>
      <w:r w:rsidRPr="00CC2F87">
        <w:t xml:space="preserve">. </w:t>
      </w:r>
      <w:r w:rsidR="00F91255">
        <w:t>The study area</w:t>
      </w:r>
      <w:r w:rsidR="00733F44">
        <w:t xml:space="preserve"> and its </w:t>
      </w:r>
      <w:r w:rsidR="0093607E">
        <w:t>key</w:t>
      </w:r>
      <w:r w:rsidR="00733F44">
        <w:t xml:space="preserve"> transportation networks</w:t>
      </w:r>
      <w:r w:rsidRPr="00CC2F87">
        <w:t>.</w:t>
      </w:r>
      <w:bookmarkEnd w:id="28"/>
      <w:r w:rsidR="00380174">
        <w:t xml:space="preserve"> </w:t>
      </w:r>
    </w:p>
    <w:p w14:paraId="39B20394" w14:textId="74DB6D89" w:rsidR="00ED0F8F" w:rsidRDefault="00465B2E" w:rsidP="00ED0F8F">
      <w:pPr>
        <w:pStyle w:val="Heading2"/>
      </w:pPr>
      <w:bookmarkStart w:id="29" w:name="_Toc38538744"/>
      <w:r>
        <w:t>Data</w:t>
      </w:r>
      <w:bookmarkEnd w:id="29"/>
    </w:p>
    <w:p w14:paraId="21061F07" w14:textId="238B6985" w:rsidR="00CA0820" w:rsidRPr="00CA0820" w:rsidRDefault="00CA0820" w:rsidP="00CA0820">
      <w:r>
        <w:t>Several datasets were used in the study</w:t>
      </w:r>
      <w:r w:rsidR="00A22680">
        <w:t xml:space="preserve"> (</w:t>
      </w:r>
      <w:r w:rsidR="00A22680">
        <w:fldChar w:fldCharType="begin"/>
      </w:r>
      <w:r w:rsidR="00A22680">
        <w:instrText xml:space="preserve"> REF _Ref37688120 \h </w:instrText>
      </w:r>
      <w:r w:rsidR="00A22680">
        <w:fldChar w:fldCharType="separate"/>
      </w:r>
      <w:r w:rsidR="00711D61" w:rsidRPr="00CC2F87">
        <w:t xml:space="preserve">Table </w:t>
      </w:r>
      <w:r w:rsidR="00711D61">
        <w:rPr>
          <w:noProof/>
        </w:rPr>
        <w:t>1</w:t>
      </w:r>
      <w:r w:rsidR="00A22680">
        <w:fldChar w:fldCharType="end"/>
      </w:r>
      <w:r w:rsidR="00A22680">
        <w:t>)</w:t>
      </w:r>
      <w:r>
        <w:t xml:space="preserve">. </w:t>
      </w:r>
      <w:r w:rsidR="001F2B2B">
        <w:t>T</w:t>
      </w:r>
      <w:r w:rsidR="002C0AE6">
        <w:t>he</w:t>
      </w:r>
      <w:r w:rsidR="00DC5A85">
        <w:t xml:space="preserve"> d</w:t>
      </w:r>
      <w:r w:rsidR="009933A0">
        <w:t xml:space="preserve">eveloped </w:t>
      </w:r>
      <w:r>
        <w:t>routing application required only two input data</w:t>
      </w:r>
      <w:r w:rsidR="000D5BB8">
        <w:t xml:space="preserve">, </w:t>
      </w:r>
      <w:r>
        <w:t>street network data from OpenStreetMap and modelled traffic noise zones</w:t>
      </w:r>
      <w:r w:rsidR="001F2B2B">
        <w:t>,</w:t>
      </w:r>
      <w:r w:rsidR="002C0AE6">
        <w:t xml:space="preserve"> of which both were available as open data</w:t>
      </w:r>
      <w:r w:rsidR="001F2B2B">
        <w:t xml:space="preserve">. On the other hand, </w:t>
      </w:r>
      <w:r w:rsidR="002C0AE6">
        <w:t xml:space="preserve">the assessment of pedestrians’ exposure to traffic noise required a set of additional datasets of which the </w:t>
      </w:r>
      <w:r w:rsidR="00054684">
        <w:t>census</w:t>
      </w:r>
      <w:r w:rsidR="004409E1">
        <w:t xml:space="preserve">-based </w:t>
      </w:r>
      <w:r w:rsidR="002C0AE6">
        <w:t xml:space="preserve">commuting flow data was not openly available. </w:t>
      </w:r>
    </w:p>
    <w:p w14:paraId="78016C46" w14:textId="689D9928" w:rsidR="004E3E0F" w:rsidRPr="00CC2F87" w:rsidRDefault="002E0C59" w:rsidP="00020EA1">
      <w:pPr>
        <w:pStyle w:val="TableCaption"/>
      </w:pPr>
      <w:bookmarkStart w:id="30" w:name="_Ref37688120"/>
      <w:bookmarkStart w:id="31" w:name="_Toc38115084"/>
      <w:r w:rsidRPr="00CC2F87">
        <w:lastRenderedPageBreak/>
        <w:t xml:space="preserve">Table </w:t>
      </w:r>
      <w:r w:rsidR="004F023F" w:rsidRPr="00CC2F87">
        <w:fldChar w:fldCharType="begin"/>
      </w:r>
      <w:r w:rsidR="004F023F" w:rsidRPr="00CC2F87">
        <w:instrText xml:space="preserve"> SEQ Table \* ARABIC </w:instrText>
      </w:r>
      <w:r w:rsidR="004F023F" w:rsidRPr="00CC2F87">
        <w:fldChar w:fldCharType="separate"/>
      </w:r>
      <w:r w:rsidR="00711D61">
        <w:rPr>
          <w:noProof/>
        </w:rPr>
        <w:t>1</w:t>
      </w:r>
      <w:r w:rsidR="004F023F" w:rsidRPr="00CC2F87">
        <w:fldChar w:fldCharType="end"/>
      </w:r>
      <w:bookmarkEnd w:id="30"/>
      <w:r w:rsidR="00132115" w:rsidRPr="00CC2F87">
        <w:t xml:space="preserve">. </w:t>
      </w:r>
      <w:r w:rsidR="00465B2E">
        <w:t>Data</w:t>
      </w:r>
      <w:r w:rsidR="00132115" w:rsidRPr="00CC2F87">
        <w:t xml:space="preserve"> that </w:t>
      </w:r>
      <w:r w:rsidR="00A21BFE" w:rsidRPr="00CC2F87">
        <w:t>were</w:t>
      </w:r>
      <w:r w:rsidR="00132115" w:rsidRPr="00CC2F87">
        <w:t xml:space="preserve"> used in the study.</w:t>
      </w:r>
      <w:bookmarkEnd w:id="31"/>
      <w:r w:rsidR="00132115" w:rsidRPr="00CC2F87">
        <w:t xml:space="preserve"> </w:t>
      </w:r>
    </w:p>
    <w:tbl>
      <w:tblPr>
        <w:tblStyle w:val="TableGrid"/>
        <w:tblW w:w="0" w:type="auto"/>
        <w:tblLook w:val="04A0" w:firstRow="1" w:lastRow="0" w:firstColumn="1" w:lastColumn="0" w:noHBand="0" w:noVBand="1"/>
      </w:tblPr>
      <w:tblGrid>
        <w:gridCol w:w="1739"/>
        <w:gridCol w:w="2099"/>
        <w:gridCol w:w="2596"/>
        <w:gridCol w:w="2363"/>
        <w:gridCol w:w="835"/>
      </w:tblGrid>
      <w:tr w:rsidR="0038386E" w:rsidRPr="00CC2F87" w14:paraId="3290B717" w14:textId="61ACF37E" w:rsidTr="00890B9E">
        <w:trPr>
          <w:trHeight w:val="567"/>
        </w:trPr>
        <w:tc>
          <w:tcPr>
            <w:tcW w:w="1739" w:type="dxa"/>
            <w:tcBorders>
              <w:top w:val="single" w:sz="4" w:space="0" w:color="auto"/>
              <w:left w:val="nil"/>
              <w:bottom w:val="single" w:sz="4" w:space="0" w:color="auto"/>
              <w:right w:val="nil"/>
            </w:tcBorders>
            <w:vAlign w:val="center"/>
          </w:tcPr>
          <w:p w14:paraId="755962E8" w14:textId="77777777" w:rsidR="00E654A1" w:rsidRPr="00E654A1" w:rsidRDefault="00E654A1" w:rsidP="00E654A1">
            <w:pPr>
              <w:spacing w:before="60" w:after="60" w:line="276" w:lineRule="auto"/>
              <w:jc w:val="left"/>
              <w:rPr>
                <w:b/>
                <w:bCs/>
                <w:sz w:val="18"/>
                <w:szCs w:val="18"/>
              </w:rPr>
            </w:pPr>
            <w:r w:rsidRPr="00E654A1">
              <w:rPr>
                <w:b/>
                <w:bCs/>
                <w:sz w:val="18"/>
                <w:szCs w:val="18"/>
              </w:rPr>
              <w:t>Name</w:t>
            </w:r>
          </w:p>
        </w:tc>
        <w:tc>
          <w:tcPr>
            <w:tcW w:w="2099" w:type="dxa"/>
            <w:tcBorders>
              <w:top w:val="single" w:sz="4" w:space="0" w:color="auto"/>
              <w:left w:val="nil"/>
              <w:bottom w:val="single" w:sz="4" w:space="0" w:color="auto"/>
              <w:right w:val="nil"/>
            </w:tcBorders>
            <w:vAlign w:val="center"/>
          </w:tcPr>
          <w:p w14:paraId="01344BE8" w14:textId="77777777" w:rsidR="00E654A1" w:rsidRPr="00E654A1" w:rsidRDefault="00E654A1" w:rsidP="00E654A1">
            <w:pPr>
              <w:spacing w:before="60" w:after="60" w:line="276" w:lineRule="auto"/>
              <w:jc w:val="left"/>
              <w:rPr>
                <w:b/>
                <w:bCs/>
                <w:sz w:val="18"/>
                <w:szCs w:val="18"/>
              </w:rPr>
            </w:pPr>
            <w:r w:rsidRPr="00E654A1">
              <w:rPr>
                <w:b/>
                <w:bCs/>
                <w:sz w:val="18"/>
                <w:szCs w:val="18"/>
              </w:rPr>
              <w:t>Source</w:t>
            </w:r>
          </w:p>
        </w:tc>
        <w:tc>
          <w:tcPr>
            <w:tcW w:w="2596" w:type="dxa"/>
            <w:tcBorders>
              <w:top w:val="single" w:sz="4" w:space="0" w:color="auto"/>
              <w:left w:val="nil"/>
              <w:bottom w:val="single" w:sz="4" w:space="0" w:color="auto"/>
              <w:right w:val="nil"/>
            </w:tcBorders>
            <w:vAlign w:val="center"/>
          </w:tcPr>
          <w:p w14:paraId="4E50ACDE" w14:textId="77777777" w:rsidR="00E654A1" w:rsidRPr="00E654A1" w:rsidRDefault="00E654A1" w:rsidP="00E654A1">
            <w:pPr>
              <w:spacing w:before="60" w:after="60" w:line="276" w:lineRule="auto"/>
              <w:jc w:val="left"/>
              <w:rPr>
                <w:b/>
                <w:bCs/>
                <w:sz w:val="18"/>
                <w:szCs w:val="18"/>
              </w:rPr>
            </w:pPr>
            <w:r w:rsidRPr="00E654A1">
              <w:rPr>
                <w:b/>
                <w:bCs/>
                <w:sz w:val="18"/>
                <w:szCs w:val="18"/>
              </w:rPr>
              <w:t>Description</w:t>
            </w:r>
          </w:p>
        </w:tc>
        <w:tc>
          <w:tcPr>
            <w:tcW w:w="2363" w:type="dxa"/>
            <w:tcBorders>
              <w:top w:val="single" w:sz="4" w:space="0" w:color="auto"/>
              <w:left w:val="nil"/>
              <w:bottom w:val="single" w:sz="4" w:space="0" w:color="auto"/>
              <w:right w:val="nil"/>
            </w:tcBorders>
            <w:vAlign w:val="center"/>
          </w:tcPr>
          <w:p w14:paraId="08049339" w14:textId="77777777" w:rsidR="00E654A1" w:rsidRPr="00E654A1" w:rsidRDefault="00E654A1" w:rsidP="00E654A1">
            <w:pPr>
              <w:spacing w:before="60" w:after="60" w:line="276" w:lineRule="auto"/>
              <w:jc w:val="left"/>
              <w:rPr>
                <w:b/>
                <w:bCs/>
                <w:sz w:val="18"/>
                <w:szCs w:val="18"/>
              </w:rPr>
            </w:pPr>
            <w:r w:rsidRPr="00E654A1">
              <w:rPr>
                <w:b/>
                <w:bCs/>
                <w:sz w:val="18"/>
                <w:szCs w:val="18"/>
              </w:rPr>
              <w:t>Use in the study</w:t>
            </w:r>
          </w:p>
        </w:tc>
        <w:tc>
          <w:tcPr>
            <w:tcW w:w="835" w:type="dxa"/>
            <w:tcBorders>
              <w:top w:val="single" w:sz="4" w:space="0" w:color="auto"/>
              <w:left w:val="nil"/>
              <w:bottom w:val="single" w:sz="4" w:space="0" w:color="auto"/>
              <w:right w:val="nil"/>
            </w:tcBorders>
            <w:vAlign w:val="center"/>
          </w:tcPr>
          <w:p w14:paraId="43060263" w14:textId="6A478C8B" w:rsidR="00E654A1" w:rsidRPr="00E654A1" w:rsidRDefault="00E654A1" w:rsidP="00E654A1">
            <w:pPr>
              <w:spacing w:before="60" w:after="60" w:line="276" w:lineRule="auto"/>
              <w:jc w:val="left"/>
              <w:rPr>
                <w:b/>
                <w:bCs/>
                <w:sz w:val="18"/>
                <w:szCs w:val="18"/>
              </w:rPr>
            </w:pPr>
            <w:r w:rsidRPr="00E654A1">
              <w:rPr>
                <w:b/>
                <w:bCs/>
                <w:sz w:val="18"/>
                <w:szCs w:val="18"/>
              </w:rPr>
              <w:t>Open</w:t>
            </w:r>
            <w:r w:rsidRPr="00E654A1">
              <w:rPr>
                <w:b/>
                <w:bCs/>
                <w:sz w:val="18"/>
                <w:szCs w:val="18"/>
              </w:rPr>
              <w:br/>
              <w:t>data</w:t>
            </w:r>
          </w:p>
        </w:tc>
      </w:tr>
      <w:tr w:rsidR="0038386E" w:rsidRPr="00CC2F87" w14:paraId="3300BC07" w14:textId="58967318" w:rsidTr="00890B9E">
        <w:trPr>
          <w:trHeight w:val="702"/>
        </w:trPr>
        <w:tc>
          <w:tcPr>
            <w:tcW w:w="1739" w:type="dxa"/>
            <w:tcBorders>
              <w:top w:val="single" w:sz="4" w:space="0" w:color="auto"/>
              <w:left w:val="nil"/>
              <w:bottom w:val="nil"/>
              <w:right w:val="nil"/>
            </w:tcBorders>
          </w:tcPr>
          <w:p w14:paraId="74CCCED6" w14:textId="77777777" w:rsidR="00E654A1" w:rsidRPr="00CC2F87" w:rsidRDefault="00E654A1" w:rsidP="0039343E">
            <w:pPr>
              <w:spacing w:before="120" w:after="120" w:line="276" w:lineRule="auto"/>
              <w:jc w:val="left"/>
              <w:rPr>
                <w:sz w:val="18"/>
                <w:szCs w:val="18"/>
              </w:rPr>
            </w:pPr>
            <w:r w:rsidRPr="00CC2F87">
              <w:rPr>
                <w:sz w:val="18"/>
                <w:szCs w:val="18"/>
              </w:rPr>
              <w:t>Traffic noise zones in Helsinki 2017</w:t>
            </w:r>
          </w:p>
        </w:tc>
        <w:tc>
          <w:tcPr>
            <w:tcW w:w="2099" w:type="dxa"/>
            <w:tcBorders>
              <w:top w:val="single" w:sz="4" w:space="0" w:color="auto"/>
              <w:left w:val="nil"/>
              <w:bottom w:val="nil"/>
              <w:right w:val="nil"/>
            </w:tcBorders>
          </w:tcPr>
          <w:p w14:paraId="7027CDA4" w14:textId="77777777" w:rsidR="00E654A1" w:rsidRPr="00CC2F87" w:rsidRDefault="00E654A1" w:rsidP="0039343E">
            <w:pPr>
              <w:spacing w:before="120" w:after="120" w:line="276" w:lineRule="auto"/>
              <w:jc w:val="left"/>
              <w:rPr>
                <w:sz w:val="18"/>
                <w:szCs w:val="18"/>
              </w:rPr>
            </w:pPr>
            <w:r w:rsidRPr="00CC2F87">
              <w:rPr>
                <w:sz w:val="18"/>
                <w:szCs w:val="18"/>
              </w:rPr>
              <w:t xml:space="preserve">Urban Environment Division of city of Helsinki </w:t>
            </w:r>
            <w:r w:rsidRPr="00CC2F87">
              <w:rPr>
                <w:sz w:val="18"/>
                <w:szCs w:val="18"/>
              </w:rPr>
              <w:br/>
              <w:t>(</w:t>
            </w:r>
            <w:proofErr w:type="spellStart"/>
            <w:r w:rsidRPr="00CC2F87">
              <w:rPr>
                <w:sz w:val="18"/>
                <w:szCs w:val="18"/>
              </w:rPr>
              <w:t>Helsingin</w:t>
            </w:r>
            <w:proofErr w:type="spellEnd"/>
            <w:r w:rsidRPr="00CC2F87">
              <w:rPr>
                <w:sz w:val="18"/>
                <w:szCs w:val="18"/>
              </w:rPr>
              <w:t xml:space="preserve"> </w:t>
            </w:r>
            <w:proofErr w:type="spellStart"/>
            <w:r w:rsidRPr="00CC2F87">
              <w:rPr>
                <w:sz w:val="18"/>
                <w:szCs w:val="18"/>
              </w:rPr>
              <w:t>kaupunkiympäristön</w:t>
            </w:r>
            <w:proofErr w:type="spellEnd"/>
            <w:r w:rsidRPr="00CC2F87">
              <w:rPr>
                <w:sz w:val="18"/>
                <w:szCs w:val="18"/>
              </w:rPr>
              <w:t xml:space="preserve"> </w:t>
            </w:r>
            <w:proofErr w:type="spellStart"/>
            <w:r w:rsidRPr="00CC2F87">
              <w:rPr>
                <w:sz w:val="18"/>
                <w:szCs w:val="18"/>
              </w:rPr>
              <w:t>toimiala</w:t>
            </w:r>
            <w:proofErr w:type="spellEnd"/>
            <w:r w:rsidRPr="00CC2F87">
              <w:rPr>
                <w:sz w:val="18"/>
                <w:szCs w:val="18"/>
              </w:rPr>
              <w:t>)</w:t>
            </w:r>
          </w:p>
        </w:tc>
        <w:tc>
          <w:tcPr>
            <w:tcW w:w="2596" w:type="dxa"/>
            <w:tcBorders>
              <w:top w:val="single" w:sz="4" w:space="0" w:color="auto"/>
              <w:left w:val="nil"/>
              <w:bottom w:val="nil"/>
              <w:right w:val="nil"/>
            </w:tcBorders>
          </w:tcPr>
          <w:p w14:paraId="42090DFB" w14:textId="75BDA5DF" w:rsidR="00E654A1" w:rsidRPr="00A639A5" w:rsidRDefault="00E654A1" w:rsidP="0039343E">
            <w:pPr>
              <w:spacing w:before="120" w:after="120" w:line="276" w:lineRule="auto"/>
              <w:jc w:val="left"/>
              <w:rPr>
                <w:sz w:val="18"/>
                <w:szCs w:val="18"/>
              </w:rPr>
            </w:pPr>
            <w:r w:rsidRPr="00CC2F87">
              <w:rPr>
                <w:sz w:val="18"/>
                <w:szCs w:val="18"/>
              </w:rPr>
              <w:t xml:space="preserve">Modelled traffic noise surfaces </w:t>
            </w:r>
            <w:r w:rsidR="00A639A5">
              <w:rPr>
                <w:sz w:val="18"/>
                <w:szCs w:val="18"/>
              </w:rPr>
              <w:t xml:space="preserve">by different noise sources, e.g. A-weighted equivalent continuous sound pressure levels </w:t>
            </w:r>
            <w:r w:rsidR="000A2DBA">
              <w:rPr>
                <w:sz w:val="18"/>
                <w:szCs w:val="18"/>
              </w:rPr>
              <w:t xml:space="preserve">from traffic noise </w:t>
            </w:r>
            <w:r w:rsidR="00A639A5">
              <w:rPr>
                <w:sz w:val="18"/>
                <w:szCs w:val="18"/>
              </w:rPr>
              <w:t>(L</w:t>
            </w:r>
            <w:r w:rsidR="00A639A5">
              <w:rPr>
                <w:sz w:val="18"/>
                <w:szCs w:val="18"/>
                <w:vertAlign w:val="subscript"/>
              </w:rPr>
              <w:t>Aeq</w:t>
            </w:r>
            <w:r w:rsidR="00A639A5">
              <w:rPr>
                <w:sz w:val="18"/>
                <w:szCs w:val="18"/>
              </w:rPr>
              <w:t>).</w:t>
            </w:r>
          </w:p>
        </w:tc>
        <w:tc>
          <w:tcPr>
            <w:tcW w:w="2363" w:type="dxa"/>
            <w:tcBorders>
              <w:top w:val="single" w:sz="4" w:space="0" w:color="auto"/>
              <w:left w:val="nil"/>
              <w:bottom w:val="nil"/>
              <w:right w:val="nil"/>
            </w:tcBorders>
          </w:tcPr>
          <w:p w14:paraId="706A2455" w14:textId="375E064C" w:rsidR="00E654A1" w:rsidRPr="003D5851" w:rsidRDefault="00A639A5" w:rsidP="0039343E">
            <w:pPr>
              <w:spacing w:before="120" w:after="120" w:line="276" w:lineRule="auto"/>
              <w:jc w:val="left"/>
              <w:rPr>
                <w:sz w:val="18"/>
                <w:szCs w:val="18"/>
              </w:rPr>
            </w:pPr>
            <w:r>
              <w:rPr>
                <w:sz w:val="18"/>
                <w:szCs w:val="18"/>
              </w:rPr>
              <w:t xml:space="preserve">Dynamic exposures to noise pollution are assessed </w:t>
            </w:r>
            <w:r w:rsidR="000152E2">
              <w:rPr>
                <w:sz w:val="18"/>
                <w:szCs w:val="18"/>
              </w:rPr>
              <w:t>by</w:t>
            </w:r>
            <w:r w:rsidR="00BF14C6">
              <w:rPr>
                <w:sz w:val="18"/>
                <w:szCs w:val="18"/>
              </w:rPr>
              <w:t xml:space="preserve"> the noise zones of</w:t>
            </w:r>
            <w:r w:rsidR="000152E2">
              <w:rPr>
                <w:sz w:val="18"/>
                <w:szCs w:val="18"/>
              </w:rPr>
              <w:t xml:space="preserve"> </w:t>
            </w:r>
            <w:r>
              <w:rPr>
                <w:sz w:val="18"/>
                <w:szCs w:val="18"/>
              </w:rPr>
              <w:t>this data</w:t>
            </w:r>
            <w:r w:rsidR="000152E2">
              <w:rPr>
                <w:sz w:val="18"/>
                <w:szCs w:val="18"/>
              </w:rPr>
              <w:t xml:space="preserve">. </w:t>
            </w:r>
            <w:r w:rsidR="003D5851">
              <w:rPr>
                <w:sz w:val="18"/>
                <w:szCs w:val="18"/>
              </w:rPr>
              <w:t xml:space="preserve"> </w:t>
            </w:r>
          </w:p>
        </w:tc>
        <w:tc>
          <w:tcPr>
            <w:tcW w:w="835" w:type="dxa"/>
            <w:tcBorders>
              <w:top w:val="single" w:sz="4" w:space="0" w:color="auto"/>
              <w:left w:val="nil"/>
              <w:bottom w:val="nil"/>
              <w:right w:val="nil"/>
            </w:tcBorders>
          </w:tcPr>
          <w:p w14:paraId="1ECA4579" w14:textId="1683A10F" w:rsidR="00E654A1" w:rsidRPr="00CC2F87" w:rsidRDefault="00E654A1" w:rsidP="0039343E">
            <w:pPr>
              <w:spacing w:before="120" w:after="120" w:line="276" w:lineRule="auto"/>
              <w:jc w:val="left"/>
              <w:rPr>
                <w:sz w:val="18"/>
                <w:szCs w:val="18"/>
              </w:rPr>
            </w:pPr>
            <w:r>
              <w:rPr>
                <w:sz w:val="18"/>
                <w:szCs w:val="18"/>
              </w:rPr>
              <w:t>Yes</w:t>
            </w:r>
          </w:p>
        </w:tc>
      </w:tr>
      <w:tr w:rsidR="0038386E" w:rsidRPr="00CC2F87" w14:paraId="7CE3B90A" w14:textId="50D8000F" w:rsidTr="00890B9E">
        <w:trPr>
          <w:trHeight w:val="727"/>
        </w:trPr>
        <w:tc>
          <w:tcPr>
            <w:tcW w:w="1739" w:type="dxa"/>
            <w:tcBorders>
              <w:top w:val="nil"/>
              <w:left w:val="nil"/>
              <w:bottom w:val="nil"/>
              <w:right w:val="nil"/>
            </w:tcBorders>
          </w:tcPr>
          <w:p w14:paraId="23B71DC9" w14:textId="18051AE7" w:rsidR="00E654A1" w:rsidRPr="00CC2F87" w:rsidRDefault="00E654A1" w:rsidP="0039343E">
            <w:pPr>
              <w:spacing w:before="120" w:after="120" w:line="276" w:lineRule="auto"/>
              <w:jc w:val="left"/>
              <w:rPr>
                <w:sz w:val="18"/>
                <w:szCs w:val="18"/>
              </w:rPr>
            </w:pPr>
            <w:r w:rsidRPr="00CC2F87">
              <w:rPr>
                <w:sz w:val="18"/>
                <w:szCs w:val="18"/>
              </w:rPr>
              <w:t>250m statistical grid</w:t>
            </w:r>
          </w:p>
        </w:tc>
        <w:tc>
          <w:tcPr>
            <w:tcW w:w="2099" w:type="dxa"/>
            <w:tcBorders>
              <w:top w:val="nil"/>
              <w:left w:val="nil"/>
              <w:bottom w:val="nil"/>
              <w:right w:val="nil"/>
            </w:tcBorders>
          </w:tcPr>
          <w:p w14:paraId="42FE5FEB" w14:textId="55323048" w:rsidR="00E654A1" w:rsidRPr="00CC2F87" w:rsidRDefault="00E654A1" w:rsidP="0039343E">
            <w:pPr>
              <w:spacing w:before="120" w:after="120" w:line="276" w:lineRule="auto"/>
              <w:jc w:val="left"/>
              <w:rPr>
                <w:sz w:val="18"/>
                <w:szCs w:val="18"/>
              </w:rPr>
            </w:pPr>
            <w:r w:rsidRPr="00CC2F87">
              <w:rPr>
                <w:sz w:val="18"/>
                <w:szCs w:val="18"/>
              </w:rPr>
              <w:t>Statistics Finland</w:t>
            </w:r>
          </w:p>
        </w:tc>
        <w:tc>
          <w:tcPr>
            <w:tcW w:w="2596" w:type="dxa"/>
            <w:tcBorders>
              <w:top w:val="nil"/>
              <w:left w:val="nil"/>
              <w:bottom w:val="nil"/>
              <w:right w:val="nil"/>
            </w:tcBorders>
          </w:tcPr>
          <w:p w14:paraId="33B2812E" w14:textId="22DAD752" w:rsidR="00E654A1" w:rsidRPr="00CC2F87" w:rsidRDefault="00E654A1" w:rsidP="0039343E">
            <w:pPr>
              <w:spacing w:before="120" w:after="120" w:line="276" w:lineRule="auto"/>
              <w:jc w:val="left"/>
              <w:rPr>
                <w:sz w:val="18"/>
                <w:szCs w:val="18"/>
              </w:rPr>
            </w:pPr>
            <w:r w:rsidRPr="00CC2F87">
              <w:rPr>
                <w:sz w:val="18"/>
                <w:szCs w:val="18"/>
              </w:rPr>
              <w:t>250m * 250m polygon grid layer</w:t>
            </w:r>
            <w:r>
              <w:rPr>
                <w:sz w:val="18"/>
                <w:szCs w:val="18"/>
              </w:rPr>
              <w:t xml:space="preserve"> that is </w:t>
            </w:r>
            <w:r w:rsidR="00BF14C6">
              <w:rPr>
                <w:sz w:val="18"/>
                <w:szCs w:val="18"/>
              </w:rPr>
              <w:t>linked</w:t>
            </w:r>
            <w:r>
              <w:rPr>
                <w:sz w:val="18"/>
                <w:szCs w:val="18"/>
              </w:rPr>
              <w:t xml:space="preserve"> to YKR-commuting data</w:t>
            </w:r>
            <w:r w:rsidRPr="00CC2F87">
              <w:rPr>
                <w:sz w:val="18"/>
                <w:szCs w:val="18"/>
              </w:rPr>
              <w:t>.</w:t>
            </w:r>
            <w:r w:rsidR="006641FF">
              <w:rPr>
                <w:sz w:val="18"/>
                <w:szCs w:val="18"/>
              </w:rPr>
              <w:t xml:space="preserve"> </w:t>
            </w:r>
          </w:p>
        </w:tc>
        <w:tc>
          <w:tcPr>
            <w:tcW w:w="2363" w:type="dxa"/>
            <w:tcBorders>
              <w:top w:val="nil"/>
              <w:left w:val="nil"/>
              <w:bottom w:val="nil"/>
              <w:right w:val="nil"/>
            </w:tcBorders>
          </w:tcPr>
          <w:p w14:paraId="62128E23" w14:textId="13636D6F" w:rsidR="00E654A1" w:rsidRPr="00CC2F87" w:rsidRDefault="00E654A1" w:rsidP="0039343E">
            <w:pPr>
              <w:spacing w:before="120" w:after="120" w:line="276" w:lineRule="auto"/>
              <w:jc w:val="left"/>
              <w:rPr>
                <w:sz w:val="18"/>
                <w:szCs w:val="18"/>
              </w:rPr>
            </w:pPr>
            <w:r w:rsidRPr="00CC2F87">
              <w:rPr>
                <w:sz w:val="18"/>
                <w:szCs w:val="18"/>
              </w:rPr>
              <w:t>Grid cell</w:t>
            </w:r>
            <w:r w:rsidR="00D17D5E">
              <w:rPr>
                <w:sz w:val="18"/>
                <w:szCs w:val="18"/>
              </w:rPr>
              <w:t xml:space="preserve">s </w:t>
            </w:r>
            <w:r w:rsidR="009A6E37">
              <w:rPr>
                <w:sz w:val="18"/>
                <w:szCs w:val="18"/>
              </w:rPr>
              <w:t xml:space="preserve">are </w:t>
            </w:r>
            <w:r w:rsidR="00D17D5E">
              <w:rPr>
                <w:sz w:val="18"/>
                <w:szCs w:val="18"/>
              </w:rPr>
              <w:t>used as origins and destinations in the analysis of pedestrians’ dynamic exposure to traffic noise and in visualization of the results.</w:t>
            </w:r>
          </w:p>
        </w:tc>
        <w:tc>
          <w:tcPr>
            <w:tcW w:w="835" w:type="dxa"/>
            <w:tcBorders>
              <w:top w:val="nil"/>
              <w:left w:val="nil"/>
              <w:bottom w:val="nil"/>
              <w:right w:val="nil"/>
            </w:tcBorders>
          </w:tcPr>
          <w:p w14:paraId="098715C5" w14:textId="24F3E3EA" w:rsidR="00E654A1" w:rsidRPr="00CC2F87" w:rsidRDefault="00E654A1" w:rsidP="0039343E">
            <w:pPr>
              <w:spacing w:before="120" w:after="120" w:line="276" w:lineRule="auto"/>
              <w:jc w:val="left"/>
              <w:rPr>
                <w:sz w:val="18"/>
                <w:szCs w:val="18"/>
              </w:rPr>
            </w:pPr>
            <w:r>
              <w:rPr>
                <w:sz w:val="18"/>
                <w:szCs w:val="18"/>
              </w:rPr>
              <w:t>No</w:t>
            </w:r>
          </w:p>
        </w:tc>
      </w:tr>
      <w:tr w:rsidR="0038386E" w:rsidRPr="00CC2F87" w14:paraId="015E0DDA" w14:textId="1E5AE3A3" w:rsidTr="00890B9E">
        <w:trPr>
          <w:trHeight w:val="727"/>
        </w:trPr>
        <w:tc>
          <w:tcPr>
            <w:tcW w:w="1739" w:type="dxa"/>
            <w:tcBorders>
              <w:top w:val="nil"/>
              <w:left w:val="nil"/>
              <w:bottom w:val="nil"/>
              <w:right w:val="nil"/>
            </w:tcBorders>
          </w:tcPr>
          <w:p w14:paraId="473EBD27" w14:textId="6FDF5B43" w:rsidR="00E654A1" w:rsidRPr="00CC2F87" w:rsidRDefault="00E654A1" w:rsidP="0039343E">
            <w:pPr>
              <w:spacing w:before="120" w:after="120" w:line="276" w:lineRule="auto"/>
              <w:jc w:val="left"/>
              <w:rPr>
                <w:sz w:val="18"/>
                <w:szCs w:val="18"/>
              </w:rPr>
            </w:pPr>
            <w:r w:rsidRPr="00CC2F87">
              <w:rPr>
                <w:sz w:val="18"/>
                <w:szCs w:val="18"/>
              </w:rPr>
              <w:t>YKR-commuting data</w:t>
            </w:r>
          </w:p>
        </w:tc>
        <w:tc>
          <w:tcPr>
            <w:tcW w:w="2099" w:type="dxa"/>
            <w:tcBorders>
              <w:top w:val="nil"/>
              <w:left w:val="nil"/>
              <w:bottom w:val="nil"/>
              <w:right w:val="nil"/>
            </w:tcBorders>
          </w:tcPr>
          <w:p w14:paraId="4CEB5935" w14:textId="3A4B72C4" w:rsidR="00E654A1" w:rsidRPr="00CC2F87" w:rsidRDefault="00E654A1" w:rsidP="0039343E">
            <w:pPr>
              <w:spacing w:before="120" w:after="120" w:line="276" w:lineRule="auto"/>
              <w:jc w:val="left"/>
              <w:rPr>
                <w:sz w:val="18"/>
                <w:szCs w:val="18"/>
              </w:rPr>
            </w:pPr>
            <w:r w:rsidRPr="00CC2F87">
              <w:rPr>
                <w:sz w:val="18"/>
                <w:szCs w:val="18"/>
              </w:rPr>
              <w:t>Finnish Environment Institute (SYKE) / Statistics Finland</w:t>
            </w:r>
          </w:p>
        </w:tc>
        <w:tc>
          <w:tcPr>
            <w:tcW w:w="2596" w:type="dxa"/>
            <w:tcBorders>
              <w:top w:val="nil"/>
              <w:left w:val="nil"/>
              <w:bottom w:val="nil"/>
              <w:right w:val="nil"/>
            </w:tcBorders>
          </w:tcPr>
          <w:p w14:paraId="7BCA3080" w14:textId="6D18DC21" w:rsidR="00E654A1" w:rsidRPr="00CC2F87" w:rsidRDefault="0038386E" w:rsidP="0039343E">
            <w:pPr>
              <w:spacing w:before="120" w:after="120" w:line="276" w:lineRule="auto"/>
              <w:jc w:val="left"/>
              <w:rPr>
                <w:sz w:val="18"/>
                <w:szCs w:val="18"/>
              </w:rPr>
            </w:pPr>
            <w:r w:rsidRPr="0079485E">
              <w:rPr>
                <w:sz w:val="18"/>
                <w:szCs w:val="18"/>
              </w:rPr>
              <w:t>T06_tma_e_TOL2008_2016_hel</w:t>
            </w:r>
            <w:r>
              <w:rPr>
                <w:sz w:val="18"/>
                <w:szCs w:val="18"/>
              </w:rPr>
              <w:t xml:space="preserve"> </w:t>
            </w:r>
            <w:r w:rsidR="00C221A1">
              <w:rPr>
                <w:sz w:val="18"/>
                <w:szCs w:val="18"/>
              </w:rPr>
              <w:t>–</w:t>
            </w:r>
            <w:r>
              <w:rPr>
                <w:sz w:val="18"/>
                <w:szCs w:val="18"/>
              </w:rPr>
              <w:t xml:space="preserve"> </w:t>
            </w:r>
            <w:r w:rsidR="00C221A1">
              <w:rPr>
                <w:sz w:val="18"/>
                <w:szCs w:val="18"/>
              </w:rPr>
              <w:t xml:space="preserve">census-based commuting flows between </w:t>
            </w:r>
            <w:r w:rsidR="00E654A1" w:rsidRPr="00CC2F87">
              <w:rPr>
                <w:sz w:val="18"/>
                <w:szCs w:val="18"/>
              </w:rPr>
              <w:t xml:space="preserve">250m statistical grid cells. One row in the </w:t>
            </w:r>
            <w:r w:rsidR="00F877F0">
              <w:rPr>
                <w:sz w:val="18"/>
                <w:szCs w:val="18"/>
              </w:rPr>
              <w:t>data</w:t>
            </w:r>
            <w:r w:rsidR="00E654A1" w:rsidRPr="00CC2F87">
              <w:rPr>
                <w:sz w:val="18"/>
                <w:szCs w:val="18"/>
              </w:rPr>
              <w:t xml:space="preserve"> </w:t>
            </w:r>
            <w:r w:rsidR="00D134CA">
              <w:rPr>
                <w:sz w:val="18"/>
                <w:szCs w:val="18"/>
              </w:rPr>
              <w:t xml:space="preserve">reports </w:t>
            </w:r>
            <w:r w:rsidR="00E654A1" w:rsidRPr="00CC2F87">
              <w:rPr>
                <w:sz w:val="18"/>
                <w:szCs w:val="18"/>
              </w:rPr>
              <w:t xml:space="preserve">the total number of commutes between </w:t>
            </w:r>
            <w:r w:rsidR="0010122F">
              <w:rPr>
                <w:sz w:val="18"/>
                <w:szCs w:val="18"/>
              </w:rPr>
              <w:t xml:space="preserve">a pair of </w:t>
            </w:r>
            <w:r w:rsidR="00E654A1" w:rsidRPr="00CC2F87">
              <w:rPr>
                <w:sz w:val="18"/>
                <w:szCs w:val="18"/>
              </w:rPr>
              <w:t>grid cells.</w:t>
            </w:r>
          </w:p>
        </w:tc>
        <w:tc>
          <w:tcPr>
            <w:tcW w:w="2363" w:type="dxa"/>
            <w:tcBorders>
              <w:top w:val="nil"/>
              <w:left w:val="nil"/>
              <w:bottom w:val="nil"/>
              <w:right w:val="nil"/>
            </w:tcBorders>
          </w:tcPr>
          <w:p w14:paraId="16B38E12" w14:textId="7E0C1FFF" w:rsidR="00E654A1" w:rsidRPr="00CC2F87" w:rsidRDefault="009A6E37" w:rsidP="0039343E">
            <w:pPr>
              <w:spacing w:before="120" w:after="120" w:line="276" w:lineRule="auto"/>
              <w:jc w:val="left"/>
              <w:rPr>
                <w:sz w:val="18"/>
                <w:szCs w:val="18"/>
              </w:rPr>
            </w:pPr>
            <w:r>
              <w:rPr>
                <w:sz w:val="18"/>
                <w:szCs w:val="18"/>
              </w:rPr>
              <w:t xml:space="preserve">Commuting-related walks are modelled by planning public transport itineraries </w:t>
            </w:r>
            <w:r w:rsidR="007C4CD1">
              <w:rPr>
                <w:sz w:val="18"/>
                <w:szCs w:val="18"/>
              </w:rPr>
              <w:t>for</w:t>
            </w:r>
            <w:r>
              <w:rPr>
                <w:sz w:val="18"/>
                <w:szCs w:val="18"/>
              </w:rPr>
              <w:t xml:space="preserve"> the commuting flows. </w:t>
            </w:r>
          </w:p>
        </w:tc>
        <w:tc>
          <w:tcPr>
            <w:tcW w:w="835" w:type="dxa"/>
            <w:tcBorders>
              <w:top w:val="nil"/>
              <w:left w:val="nil"/>
              <w:bottom w:val="nil"/>
              <w:right w:val="nil"/>
            </w:tcBorders>
          </w:tcPr>
          <w:p w14:paraId="1FDB991E" w14:textId="045F726A" w:rsidR="00E654A1" w:rsidRPr="00CC2F87" w:rsidRDefault="00E654A1" w:rsidP="0039343E">
            <w:pPr>
              <w:spacing w:before="120" w:after="120" w:line="276" w:lineRule="auto"/>
              <w:jc w:val="left"/>
              <w:rPr>
                <w:sz w:val="18"/>
                <w:szCs w:val="18"/>
              </w:rPr>
            </w:pPr>
            <w:r>
              <w:rPr>
                <w:sz w:val="18"/>
                <w:szCs w:val="18"/>
              </w:rPr>
              <w:t>No</w:t>
            </w:r>
          </w:p>
        </w:tc>
      </w:tr>
      <w:tr w:rsidR="0038386E" w:rsidRPr="00CC2F87" w14:paraId="0DE206AC" w14:textId="468DD084" w:rsidTr="00890B9E">
        <w:trPr>
          <w:trHeight w:val="727"/>
        </w:trPr>
        <w:tc>
          <w:tcPr>
            <w:tcW w:w="1739" w:type="dxa"/>
            <w:tcBorders>
              <w:top w:val="nil"/>
              <w:left w:val="nil"/>
              <w:bottom w:val="nil"/>
              <w:right w:val="nil"/>
            </w:tcBorders>
          </w:tcPr>
          <w:p w14:paraId="0DA161B8" w14:textId="5CE1C66A" w:rsidR="00E654A1" w:rsidRPr="00CC2F87" w:rsidRDefault="00E654A1" w:rsidP="004D21F1">
            <w:pPr>
              <w:spacing w:before="120" w:after="120" w:line="276" w:lineRule="auto"/>
              <w:jc w:val="left"/>
              <w:rPr>
                <w:sz w:val="18"/>
                <w:szCs w:val="18"/>
              </w:rPr>
            </w:pPr>
            <w:r w:rsidRPr="00CC2F87">
              <w:rPr>
                <w:sz w:val="18"/>
                <w:szCs w:val="18"/>
              </w:rPr>
              <w:t>City districts in the Helsinki Metropolitan Area</w:t>
            </w:r>
          </w:p>
        </w:tc>
        <w:tc>
          <w:tcPr>
            <w:tcW w:w="2099" w:type="dxa"/>
            <w:tcBorders>
              <w:top w:val="nil"/>
              <w:left w:val="nil"/>
              <w:bottom w:val="nil"/>
              <w:right w:val="nil"/>
            </w:tcBorders>
          </w:tcPr>
          <w:p w14:paraId="032E8A84" w14:textId="5C85B459" w:rsidR="00E654A1" w:rsidRPr="00CC2F87" w:rsidRDefault="00E654A1" w:rsidP="004D21F1">
            <w:pPr>
              <w:spacing w:before="120" w:after="120" w:line="276" w:lineRule="auto"/>
              <w:jc w:val="left"/>
              <w:rPr>
                <w:sz w:val="18"/>
                <w:szCs w:val="18"/>
              </w:rPr>
            </w:pPr>
            <w:r w:rsidRPr="00CC2F87">
              <w:rPr>
                <w:sz w:val="18"/>
                <w:szCs w:val="18"/>
              </w:rPr>
              <w:t>Helsinki Region Environmental Services Authority HSY</w:t>
            </w:r>
          </w:p>
        </w:tc>
        <w:tc>
          <w:tcPr>
            <w:tcW w:w="2596" w:type="dxa"/>
            <w:tcBorders>
              <w:top w:val="nil"/>
              <w:left w:val="nil"/>
              <w:bottom w:val="nil"/>
              <w:right w:val="nil"/>
            </w:tcBorders>
          </w:tcPr>
          <w:p w14:paraId="2B84A60C" w14:textId="1064A8C8" w:rsidR="00E654A1" w:rsidRPr="00CC2F87" w:rsidRDefault="00E654A1" w:rsidP="004D21F1">
            <w:pPr>
              <w:spacing w:before="120" w:after="120" w:line="276" w:lineRule="auto"/>
              <w:jc w:val="left"/>
              <w:rPr>
                <w:sz w:val="18"/>
                <w:szCs w:val="18"/>
              </w:rPr>
            </w:pPr>
            <w:r w:rsidRPr="00CC2F87">
              <w:rPr>
                <w:sz w:val="18"/>
                <w:szCs w:val="18"/>
              </w:rPr>
              <w:t>City districts as polygons.</w:t>
            </w:r>
          </w:p>
        </w:tc>
        <w:tc>
          <w:tcPr>
            <w:tcW w:w="2363" w:type="dxa"/>
            <w:tcBorders>
              <w:top w:val="nil"/>
              <w:left w:val="nil"/>
              <w:bottom w:val="nil"/>
              <w:right w:val="nil"/>
            </w:tcBorders>
          </w:tcPr>
          <w:p w14:paraId="1AE2E7C4" w14:textId="66F063FC" w:rsidR="00E654A1" w:rsidRPr="00CC2F87" w:rsidRDefault="00E654A1" w:rsidP="004D21F1">
            <w:pPr>
              <w:spacing w:before="120" w:after="120" w:line="276" w:lineRule="auto"/>
              <w:jc w:val="left"/>
              <w:rPr>
                <w:sz w:val="18"/>
                <w:szCs w:val="18"/>
              </w:rPr>
            </w:pPr>
            <w:r w:rsidRPr="00CC2F87">
              <w:rPr>
                <w:sz w:val="18"/>
                <w:szCs w:val="18"/>
              </w:rPr>
              <w:t xml:space="preserve">Centers of the city districts </w:t>
            </w:r>
            <w:r w:rsidR="002333EA">
              <w:rPr>
                <w:sz w:val="18"/>
                <w:szCs w:val="18"/>
              </w:rPr>
              <w:t xml:space="preserve">are </w:t>
            </w:r>
            <w:r w:rsidRPr="00CC2F87">
              <w:rPr>
                <w:sz w:val="18"/>
                <w:szCs w:val="18"/>
              </w:rPr>
              <w:t xml:space="preserve">used as destinations </w:t>
            </w:r>
            <w:r w:rsidR="002333EA">
              <w:rPr>
                <w:sz w:val="18"/>
                <w:szCs w:val="18"/>
              </w:rPr>
              <w:t xml:space="preserve">for </w:t>
            </w:r>
            <w:r w:rsidRPr="00CC2F87">
              <w:rPr>
                <w:sz w:val="18"/>
                <w:szCs w:val="18"/>
              </w:rPr>
              <w:t xml:space="preserve">distant workplaces in </w:t>
            </w:r>
            <w:r w:rsidR="002333EA">
              <w:rPr>
                <w:sz w:val="18"/>
                <w:szCs w:val="18"/>
              </w:rPr>
              <w:t>the itinerary planning analysis</w:t>
            </w:r>
            <w:r w:rsidRPr="00CC2F87">
              <w:rPr>
                <w:sz w:val="18"/>
                <w:szCs w:val="18"/>
              </w:rPr>
              <w:t xml:space="preserve">. </w:t>
            </w:r>
          </w:p>
        </w:tc>
        <w:tc>
          <w:tcPr>
            <w:tcW w:w="835" w:type="dxa"/>
            <w:tcBorders>
              <w:top w:val="nil"/>
              <w:left w:val="nil"/>
              <w:bottom w:val="nil"/>
              <w:right w:val="nil"/>
            </w:tcBorders>
          </w:tcPr>
          <w:p w14:paraId="49852FC5" w14:textId="5D1956E4" w:rsidR="00E654A1" w:rsidRPr="00CC2F87" w:rsidRDefault="00E654A1" w:rsidP="004D21F1">
            <w:pPr>
              <w:spacing w:before="120" w:after="120" w:line="276" w:lineRule="auto"/>
              <w:jc w:val="left"/>
              <w:rPr>
                <w:sz w:val="18"/>
                <w:szCs w:val="18"/>
              </w:rPr>
            </w:pPr>
            <w:r>
              <w:rPr>
                <w:sz w:val="18"/>
                <w:szCs w:val="18"/>
              </w:rPr>
              <w:t>Yes</w:t>
            </w:r>
          </w:p>
        </w:tc>
      </w:tr>
      <w:tr w:rsidR="0038386E" w:rsidRPr="00CC2F87" w14:paraId="11F4C3B7" w14:textId="15866DEA" w:rsidTr="00890B9E">
        <w:tc>
          <w:tcPr>
            <w:tcW w:w="1739" w:type="dxa"/>
            <w:tcBorders>
              <w:top w:val="nil"/>
              <w:left w:val="nil"/>
              <w:bottom w:val="nil"/>
              <w:right w:val="nil"/>
            </w:tcBorders>
          </w:tcPr>
          <w:p w14:paraId="2787D578" w14:textId="3AA12F96" w:rsidR="00E654A1" w:rsidRPr="00CC2F87" w:rsidRDefault="00E654A1" w:rsidP="004D21F1">
            <w:pPr>
              <w:spacing w:before="120" w:after="120" w:line="276" w:lineRule="auto"/>
              <w:jc w:val="left"/>
              <w:rPr>
                <w:sz w:val="18"/>
                <w:szCs w:val="18"/>
              </w:rPr>
            </w:pPr>
            <w:r w:rsidRPr="00CC2F87">
              <w:rPr>
                <w:sz w:val="18"/>
                <w:szCs w:val="18"/>
              </w:rPr>
              <w:t>OpenStreetMap</w:t>
            </w:r>
          </w:p>
        </w:tc>
        <w:tc>
          <w:tcPr>
            <w:tcW w:w="2099" w:type="dxa"/>
            <w:tcBorders>
              <w:top w:val="nil"/>
              <w:left w:val="nil"/>
              <w:bottom w:val="nil"/>
              <w:right w:val="nil"/>
            </w:tcBorders>
          </w:tcPr>
          <w:p w14:paraId="211524AD" w14:textId="77777777" w:rsidR="00E654A1" w:rsidRPr="00CC2F87" w:rsidRDefault="00E654A1" w:rsidP="004D21F1">
            <w:pPr>
              <w:spacing w:before="120" w:after="120" w:line="276" w:lineRule="auto"/>
              <w:jc w:val="left"/>
              <w:rPr>
                <w:sz w:val="18"/>
                <w:szCs w:val="18"/>
              </w:rPr>
            </w:pPr>
            <w:r w:rsidRPr="00CC2F87">
              <w:rPr>
                <w:sz w:val="18"/>
                <w:szCs w:val="18"/>
              </w:rPr>
              <w:t>© OpenStreetMap contributors</w:t>
            </w:r>
          </w:p>
        </w:tc>
        <w:tc>
          <w:tcPr>
            <w:tcW w:w="2596" w:type="dxa"/>
            <w:tcBorders>
              <w:top w:val="nil"/>
              <w:left w:val="nil"/>
              <w:bottom w:val="nil"/>
              <w:right w:val="nil"/>
            </w:tcBorders>
          </w:tcPr>
          <w:p w14:paraId="432CD0A5" w14:textId="15D8CB5A" w:rsidR="00E654A1" w:rsidRPr="00CC2F87" w:rsidRDefault="00E654A1" w:rsidP="004D21F1">
            <w:pPr>
              <w:spacing w:before="120" w:after="120" w:line="276" w:lineRule="auto"/>
              <w:jc w:val="left"/>
              <w:rPr>
                <w:sz w:val="18"/>
                <w:szCs w:val="18"/>
              </w:rPr>
            </w:pPr>
            <w:r w:rsidRPr="00CC2F87">
              <w:rPr>
                <w:sz w:val="18"/>
                <w:szCs w:val="18"/>
              </w:rPr>
              <w:t xml:space="preserve">All walkable highways and paths as </w:t>
            </w:r>
            <w:r w:rsidR="00B306B0">
              <w:rPr>
                <w:sz w:val="18"/>
                <w:szCs w:val="18"/>
              </w:rPr>
              <w:t xml:space="preserve">features of the </w:t>
            </w:r>
            <w:r w:rsidR="001D6134">
              <w:rPr>
                <w:sz w:val="18"/>
                <w:szCs w:val="18"/>
              </w:rPr>
              <w:t>street network</w:t>
            </w:r>
            <w:r w:rsidRPr="00CC2F87">
              <w:rPr>
                <w:sz w:val="18"/>
                <w:szCs w:val="18"/>
              </w:rPr>
              <w:t>.</w:t>
            </w:r>
          </w:p>
        </w:tc>
        <w:tc>
          <w:tcPr>
            <w:tcW w:w="2363" w:type="dxa"/>
            <w:tcBorders>
              <w:top w:val="nil"/>
              <w:left w:val="nil"/>
              <w:bottom w:val="nil"/>
              <w:right w:val="nil"/>
            </w:tcBorders>
          </w:tcPr>
          <w:p w14:paraId="294D34F1" w14:textId="6CFA51A6" w:rsidR="00E654A1" w:rsidRPr="00CC2F87" w:rsidRDefault="00E654A1" w:rsidP="004D21F1">
            <w:pPr>
              <w:spacing w:before="120" w:after="120" w:line="276" w:lineRule="auto"/>
              <w:jc w:val="left"/>
              <w:rPr>
                <w:sz w:val="18"/>
                <w:szCs w:val="18"/>
              </w:rPr>
            </w:pPr>
            <w:r w:rsidRPr="00CC2F87">
              <w:rPr>
                <w:sz w:val="18"/>
                <w:szCs w:val="18"/>
              </w:rPr>
              <w:t xml:space="preserve">A </w:t>
            </w:r>
            <w:r w:rsidR="00B306B0">
              <w:rPr>
                <w:sz w:val="18"/>
                <w:szCs w:val="18"/>
              </w:rPr>
              <w:t xml:space="preserve">street </w:t>
            </w:r>
            <w:r w:rsidRPr="00CC2F87">
              <w:rPr>
                <w:sz w:val="18"/>
                <w:szCs w:val="18"/>
              </w:rPr>
              <w:t xml:space="preserve">network graph suitable for </w:t>
            </w:r>
            <w:r>
              <w:rPr>
                <w:sz w:val="18"/>
                <w:szCs w:val="18"/>
              </w:rPr>
              <w:t>routing</w:t>
            </w:r>
            <w:r w:rsidRPr="00CC2F87">
              <w:rPr>
                <w:sz w:val="18"/>
                <w:szCs w:val="18"/>
              </w:rPr>
              <w:t xml:space="preserve"> </w:t>
            </w:r>
            <w:r w:rsidR="00B306B0">
              <w:rPr>
                <w:sz w:val="18"/>
                <w:szCs w:val="18"/>
              </w:rPr>
              <w:t>is</w:t>
            </w:r>
            <w:r w:rsidRPr="00CC2F87">
              <w:rPr>
                <w:sz w:val="18"/>
                <w:szCs w:val="18"/>
              </w:rPr>
              <w:t xml:space="preserve"> constructed from the data.</w:t>
            </w:r>
          </w:p>
        </w:tc>
        <w:tc>
          <w:tcPr>
            <w:tcW w:w="835" w:type="dxa"/>
            <w:tcBorders>
              <w:top w:val="nil"/>
              <w:left w:val="nil"/>
              <w:bottom w:val="nil"/>
              <w:right w:val="nil"/>
            </w:tcBorders>
          </w:tcPr>
          <w:p w14:paraId="61335936" w14:textId="7094CCDE" w:rsidR="00E654A1" w:rsidRPr="00CC2F87" w:rsidRDefault="00E654A1" w:rsidP="004D21F1">
            <w:pPr>
              <w:spacing w:before="120" w:after="120" w:line="276" w:lineRule="auto"/>
              <w:jc w:val="left"/>
              <w:rPr>
                <w:sz w:val="18"/>
                <w:szCs w:val="18"/>
              </w:rPr>
            </w:pPr>
            <w:r>
              <w:rPr>
                <w:sz w:val="18"/>
                <w:szCs w:val="18"/>
              </w:rPr>
              <w:t>Yes</w:t>
            </w:r>
          </w:p>
        </w:tc>
      </w:tr>
      <w:tr w:rsidR="0038386E" w:rsidRPr="00CC2F87" w14:paraId="602C5409" w14:textId="09F25718" w:rsidTr="00890B9E">
        <w:trPr>
          <w:trHeight w:val="1430"/>
        </w:trPr>
        <w:tc>
          <w:tcPr>
            <w:tcW w:w="1739" w:type="dxa"/>
            <w:tcBorders>
              <w:top w:val="nil"/>
              <w:left w:val="nil"/>
              <w:bottom w:val="single" w:sz="4" w:space="0" w:color="auto"/>
              <w:right w:val="nil"/>
            </w:tcBorders>
          </w:tcPr>
          <w:p w14:paraId="760505DD" w14:textId="77777777" w:rsidR="00E654A1" w:rsidRPr="00CC2F87" w:rsidRDefault="00E654A1" w:rsidP="004D21F1">
            <w:pPr>
              <w:spacing w:before="120" w:after="120" w:line="276" w:lineRule="auto"/>
              <w:jc w:val="left"/>
              <w:rPr>
                <w:sz w:val="18"/>
                <w:szCs w:val="18"/>
              </w:rPr>
            </w:pPr>
            <w:r w:rsidRPr="00CC2F87">
              <w:rPr>
                <w:sz w:val="18"/>
                <w:szCs w:val="18"/>
              </w:rPr>
              <w:t>Digitransit Routing API</w:t>
            </w:r>
          </w:p>
        </w:tc>
        <w:tc>
          <w:tcPr>
            <w:tcW w:w="2099" w:type="dxa"/>
            <w:tcBorders>
              <w:top w:val="nil"/>
              <w:left w:val="nil"/>
              <w:bottom w:val="single" w:sz="4" w:space="0" w:color="auto"/>
              <w:right w:val="nil"/>
            </w:tcBorders>
          </w:tcPr>
          <w:p w14:paraId="39BEECF1" w14:textId="77777777" w:rsidR="00E654A1" w:rsidRPr="00CC2F87" w:rsidRDefault="00E654A1" w:rsidP="004D21F1">
            <w:pPr>
              <w:spacing w:before="120" w:after="120" w:line="276" w:lineRule="auto"/>
              <w:jc w:val="left"/>
              <w:rPr>
                <w:sz w:val="18"/>
                <w:szCs w:val="18"/>
              </w:rPr>
            </w:pPr>
            <w:r w:rsidRPr="00CC2F87">
              <w:rPr>
                <w:sz w:val="18"/>
                <w:szCs w:val="18"/>
              </w:rPr>
              <w:t>Helsinki Region Transport (HRT)</w:t>
            </w:r>
          </w:p>
        </w:tc>
        <w:tc>
          <w:tcPr>
            <w:tcW w:w="2596" w:type="dxa"/>
            <w:tcBorders>
              <w:top w:val="nil"/>
              <w:left w:val="nil"/>
              <w:bottom w:val="single" w:sz="4" w:space="0" w:color="auto"/>
              <w:right w:val="nil"/>
            </w:tcBorders>
          </w:tcPr>
          <w:p w14:paraId="6C94A48D" w14:textId="067C4E80" w:rsidR="00E654A1" w:rsidRPr="00CC2F87" w:rsidRDefault="00042C42" w:rsidP="004D21F1">
            <w:pPr>
              <w:spacing w:before="120" w:after="120" w:line="276" w:lineRule="auto"/>
              <w:jc w:val="left"/>
              <w:rPr>
                <w:sz w:val="18"/>
                <w:szCs w:val="18"/>
              </w:rPr>
            </w:pPr>
            <w:r>
              <w:rPr>
                <w:sz w:val="18"/>
                <w:szCs w:val="18"/>
              </w:rPr>
              <w:t>A r</w:t>
            </w:r>
            <w:r w:rsidR="00E654A1" w:rsidRPr="00CC2F87">
              <w:rPr>
                <w:sz w:val="18"/>
                <w:szCs w:val="18"/>
              </w:rPr>
              <w:t xml:space="preserve">outing service for planning public transport itineraries </w:t>
            </w:r>
            <w:r>
              <w:rPr>
                <w:sz w:val="18"/>
                <w:szCs w:val="18"/>
              </w:rPr>
              <w:t xml:space="preserve">via </w:t>
            </w:r>
            <w:r w:rsidR="00E654A1" w:rsidRPr="00CC2F87">
              <w:rPr>
                <w:sz w:val="18"/>
                <w:szCs w:val="18"/>
              </w:rPr>
              <w:t xml:space="preserve">an application programming interface (API). </w:t>
            </w:r>
          </w:p>
        </w:tc>
        <w:tc>
          <w:tcPr>
            <w:tcW w:w="2363" w:type="dxa"/>
            <w:tcBorders>
              <w:top w:val="nil"/>
              <w:left w:val="nil"/>
              <w:bottom w:val="single" w:sz="4" w:space="0" w:color="auto"/>
              <w:right w:val="nil"/>
            </w:tcBorders>
          </w:tcPr>
          <w:p w14:paraId="1D79AE9C" w14:textId="1ECB6745" w:rsidR="00E654A1" w:rsidRPr="00CC2F87" w:rsidRDefault="00132E17" w:rsidP="004D21F1">
            <w:pPr>
              <w:spacing w:before="120" w:after="120" w:line="276" w:lineRule="auto"/>
              <w:jc w:val="left"/>
              <w:rPr>
                <w:sz w:val="18"/>
                <w:szCs w:val="18"/>
              </w:rPr>
            </w:pPr>
            <w:r>
              <w:rPr>
                <w:sz w:val="18"/>
                <w:szCs w:val="18"/>
              </w:rPr>
              <w:t xml:space="preserve">Itinerary planning for commuting flows was carried out using the </w:t>
            </w:r>
            <w:r w:rsidR="00E654A1" w:rsidRPr="00CC2F87">
              <w:rPr>
                <w:sz w:val="18"/>
                <w:szCs w:val="18"/>
              </w:rPr>
              <w:t xml:space="preserve">routing API. </w:t>
            </w:r>
          </w:p>
        </w:tc>
        <w:tc>
          <w:tcPr>
            <w:tcW w:w="835" w:type="dxa"/>
            <w:tcBorders>
              <w:top w:val="nil"/>
              <w:left w:val="nil"/>
              <w:bottom w:val="single" w:sz="4" w:space="0" w:color="auto"/>
              <w:right w:val="nil"/>
            </w:tcBorders>
          </w:tcPr>
          <w:p w14:paraId="3103EB77" w14:textId="6FEA9885" w:rsidR="00E654A1" w:rsidRPr="00CC2F87" w:rsidRDefault="00E654A1" w:rsidP="004D21F1">
            <w:pPr>
              <w:spacing w:before="120" w:after="120" w:line="276" w:lineRule="auto"/>
              <w:jc w:val="left"/>
              <w:rPr>
                <w:sz w:val="18"/>
                <w:szCs w:val="18"/>
              </w:rPr>
            </w:pPr>
            <w:r>
              <w:rPr>
                <w:sz w:val="18"/>
                <w:szCs w:val="18"/>
              </w:rPr>
              <w:t>Yes</w:t>
            </w:r>
          </w:p>
        </w:tc>
      </w:tr>
    </w:tbl>
    <w:p w14:paraId="6E4C0499" w14:textId="77777777" w:rsidR="004E3E0F" w:rsidRPr="00CC2F87" w:rsidRDefault="004E3E0F" w:rsidP="004E3E0F"/>
    <w:p w14:paraId="4A8D1E99" w14:textId="642B9878" w:rsidR="00774BB1" w:rsidRPr="00CC2F87" w:rsidRDefault="007A6F11" w:rsidP="00774BB1">
      <w:pPr>
        <w:pStyle w:val="Heading3"/>
      </w:pPr>
      <w:bookmarkStart w:id="32" w:name="_Toc38538745"/>
      <w:r w:rsidRPr="00CC2F87">
        <w:t>Modelled traffic noise data</w:t>
      </w:r>
      <w:bookmarkEnd w:id="32"/>
    </w:p>
    <w:p w14:paraId="3B0B00E4" w14:textId="376CEFB8" w:rsidR="00CC18AB" w:rsidRDefault="00D43AFD" w:rsidP="005D5EE1">
      <w:r>
        <w:t>I assessed d</w:t>
      </w:r>
      <w:r w:rsidR="00A1496E">
        <w:t>ynamic</w:t>
      </w:r>
      <w:r w:rsidR="00A02FE3">
        <w:t xml:space="preserve"> exposure</w:t>
      </w:r>
      <w:r w:rsidR="00A1496E">
        <w:t>s</w:t>
      </w:r>
      <w:r w:rsidR="00A02FE3">
        <w:t xml:space="preserve"> to traffic noise with respect to </w:t>
      </w:r>
      <w:r w:rsidR="004A2EF3">
        <w:t xml:space="preserve">modeled traffic noise zones </w:t>
      </w:r>
      <w:r w:rsidR="008A251E">
        <w:t xml:space="preserve">for </w:t>
      </w:r>
      <w:r w:rsidR="004A2EF3">
        <w:t xml:space="preserve">Helsinki </w:t>
      </w:r>
      <w:r w:rsidR="004F69BE">
        <w:fldChar w:fldCharType="begin"/>
      </w:r>
      <w:r w:rsidR="00F9754F">
        <w:instrText xml:space="preserve"> ADDIN ZOTERO_ITEM CSL_CITATION {"citationID":"EOSmsNuN","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4F69BE">
        <w:fldChar w:fldCharType="separate"/>
      </w:r>
      <w:r w:rsidR="004F69BE" w:rsidRPr="004F69BE">
        <w:rPr>
          <w:lang w:val="en-GB"/>
        </w:rPr>
        <w:t>(</w:t>
      </w:r>
      <w:r w:rsidR="004F69BE" w:rsidRPr="004F69BE">
        <w:rPr>
          <w:i/>
          <w:iCs/>
          <w:lang w:val="en-GB"/>
        </w:rPr>
        <w:t>City of Helsinki: strategic noise mapping</w:t>
      </w:r>
      <w:r w:rsidR="004F69BE" w:rsidRPr="004F69BE">
        <w:rPr>
          <w:lang w:val="en-GB"/>
        </w:rPr>
        <w:t>, 2017)</w:t>
      </w:r>
      <w:r w:rsidR="004F69BE">
        <w:fldChar w:fldCharType="end"/>
      </w:r>
      <w:r w:rsidR="004A2EF3">
        <w:t xml:space="preserve">. </w:t>
      </w:r>
      <w:r w:rsidR="007D698C">
        <w:t>The noise modelling was carried out with a special software for the purpose</w:t>
      </w:r>
      <w:r w:rsidR="007D698C" w:rsidRPr="00DB6673">
        <w:t xml:space="preserve"> </w:t>
      </w:r>
      <w:r w:rsidR="00DB6673" w:rsidRPr="00DB6673">
        <w:fldChar w:fldCharType="begin"/>
      </w:r>
      <w:r w:rsidR="00F25FE5">
        <w:instrText xml:space="preserve"> ADDIN ZOTERO_ITEM CSL_CITATION {"citationID":"ImEVxmMV","properties":{"formattedCitation":"({\\i{}Datakustik CadnaA 2017}, n.d.)","plainCitation":"(Datakustik CadnaA 2017, n.d.)","dontUpdate":true,"noteIndex":0},"citationItems":[{"id":887,"uris":["http://zotero.org/users/5467145/items/N8SF389P"],"uri":["http://zotero.org/users/5467145/items/N8SF389P"],"itemData":{"id":887,"type":"book","title":"Datakustik CadnaA 2017","URL":"https://www.datakustik.com/products/cadnaa/cadnaa/ (accessed on 4 April 2020)"}}],"schema":"https://github.com/citation-style-language/schema/raw/master/csl-citation.json"} </w:instrText>
      </w:r>
      <w:r w:rsidR="00DB6673" w:rsidRPr="00DB6673">
        <w:fldChar w:fldCharType="separate"/>
      </w:r>
      <w:r w:rsidR="00DB6673" w:rsidRPr="00DB6673">
        <w:rPr>
          <w:lang w:val="en-GB"/>
        </w:rPr>
        <w:t>(Datakustik CadnaA 2017)</w:t>
      </w:r>
      <w:r w:rsidR="00DB6673" w:rsidRPr="00DB6673">
        <w:fldChar w:fldCharType="end"/>
      </w:r>
      <w:r w:rsidR="007D698C">
        <w:t xml:space="preserve"> by </w:t>
      </w:r>
      <w:proofErr w:type="spellStart"/>
      <w:r w:rsidR="007D698C" w:rsidRPr="00CC2F87">
        <w:t>Sito</w:t>
      </w:r>
      <w:proofErr w:type="spellEnd"/>
      <w:r w:rsidR="007D698C" w:rsidRPr="00CC2F87">
        <w:t xml:space="preserve"> Oy as a commission from the city of Helsinki </w:t>
      </w:r>
      <w:r w:rsidR="007D698C" w:rsidRPr="00CC2F87">
        <w:fldChar w:fldCharType="begin"/>
      </w:r>
      <w:r w:rsidR="007D698C">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7D698C" w:rsidRPr="00CC2F87">
        <w:fldChar w:fldCharType="separate"/>
      </w:r>
      <w:r w:rsidR="007D698C" w:rsidRPr="00CC2F87">
        <w:t>(</w:t>
      </w:r>
      <w:r w:rsidR="007D698C" w:rsidRPr="00CC2F87">
        <w:rPr>
          <w:i/>
          <w:iCs/>
        </w:rPr>
        <w:t>City of Helsinki: strategic noise mapping</w:t>
      </w:r>
      <w:r w:rsidR="007D698C" w:rsidRPr="00CC2F87">
        <w:t>, 2017)</w:t>
      </w:r>
      <w:r w:rsidR="007D698C" w:rsidRPr="00CC2F87">
        <w:fldChar w:fldCharType="end"/>
      </w:r>
      <w:r w:rsidR="007D698C" w:rsidRPr="00CC2F87">
        <w:t>.</w:t>
      </w:r>
      <w:r w:rsidR="007D698C">
        <w:t xml:space="preserve"> </w:t>
      </w:r>
      <w:r w:rsidR="005D5EE1">
        <w:t xml:space="preserve">As per the documentation of the data, a wide range of factors affecting the ways and levels of noise </w:t>
      </w:r>
      <w:r w:rsidR="005D5EE1" w:rsidRPr="00CC2F87">
        <w:t>were taken into account</w:t>
      </w:r>
      <w:r w:rsidR="005D5EE1">
        <w:t xml:space="preserve"> in the modelling. For example, these included noise source data of modelled traffic flows and speeds on different roads</w:t>
      </w:r>
      <w:r w:rsidR="005D5EE1" w:rsidRPr="00CC2F87">
        <w:t xml:space="preserve">, </w:t>
      </w:r>
      <w:r w:rsidR="005D5EE1" w:rsidRPr="00CC2F87">
        <w:lastRenderedPageBreak/>
        <w:t>the three-dimensional surface model of the city</w:t>
      </w:r>
      <w:r w:rsidR="005D5EE1">
        <w:t xml:space="preserve">, </w:t>
      </w:r>
      <w:r w:rsidR="005D5EE1" w:rsidRPr="00CC2F87">
        <w:t xml:space="preserve">buildings, sound barriers and </w:t>
      </w:r>
      <w:r w:rsidR="005D5EE1">
        <w:t xml:space="preserve">acoustic properties of different surfaces </w:t>
      </w:r>
      <w:r w:rsidR="005D5EE1">
        <w:fldChar w:fldCharType="begin"/>
      </w:r>
      <w:r w:rsidR="005D5EE1">
        <w:instrText xml:space="preserve"> ADDIN ZOTERO_ITEM CSL_CITATION {"citationID":"JBTglrn3","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5D5EE1">
        <w:fldChar w:fldCharType="separate"/>
      </w:r>
      <w:r w:rsidR="005D5EE1" w:rsidRPr="003A044D">
        <w:rPr>
          <w:lang w:val="en-GB"/>
        </w:rPr>
        <w:t>(</w:t>
      </w:r>
      <w:r w:rsidR="005D5EE1" w:rsidRPr="003A044D">
        <w:rPr>
          <w:i/>
          <w:iCs/>
          <w:lang w:val="en-GB"/>
        </w:rPr>
        <w:t>City of Helsinki: strategic noise mapping</w:t>
      </w:r>
      <w:r w:rsidR="005D5EE1" w:rsidRPr="003A044D">
        <w:rPr>
          <w:lang w:val="en-GB"/>
        </w:rPr>
        <w:t>, 2017)</w:t>
      </w:r>
      <w:r w:rsidR="005D5EE1">
        <w:fldChar w:fldCharType="end"/>
      </w:r>
      <w:r w:rsidR="005D5EE1">
        <w:t xml:space="preserve">. </w:t>
      </w:r>
    </w:p>
    <w:p w14:paraId="04AF2DDA" w14:textId="6A1BE4CF" w:rsidR="005D5EE1" w:rsidRPr="00CC2F87" w:rsidRDefault="00CC18AB" w:rsidP="00BD2645">
      <w:r>
        <w:t xml:space="preserve">It should be noted that the decision to use noise data of only noise source in the dynamic exposure assessment is arguably in line with the </w:t>
      </w:r>
      <w:r w:rsidRPr="005D5E61">
        <w:rPr>
          <w:i/>
          <w:iCs/>
        </w:rPr>
        <w:t>Environmental noise guidelines for the European Region</w:t>
      </w:r>
      <w:r>
        <w:t xml:space="preserve"> </w:t>
      </w:r>
      <w:r>
        <w:fldChar w:fldCharType="begin"/>
      </w:r>
      <w:r>
        <w:instrText xml:space="preserve"> ADDIN ZOTERO_ITEM CSL_CITATION {"citationID":"76SOgHHB","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fldChar w:fldCharType="separate"/>
      </w:r>
      <w:r>
        <w:rPr>
          <w:noProof/>
        </w:rPr>
        <w:t>(Kephalopoulos et al., 2012)</w:t>
      </w:r>
      <w:r>
        <w:fldChar w:fldCharType="end"/>
      </w:r>
      <w:r>
        <w:t xml:space="preserve">. The guidelines and the supplementary literature </w:t>
      </w:r>
      <w:r w:rsidR="00A63483">
        <w:t>state</w:t>
      </w:r>
      <w:r>
        <w:t xml:space="preserve"> that the thresholds for harmful noise levels vary between</w:t>
      </w:r>
      <w:r w:rsidR="00CF2C52">
        <w:t xml:space="preserve"> different</w:t>
      </w:r>
      <w:r>
        <w:t xml:space="preserve"> noise sources. Also, the mitigation actions for </w:t>
      </w:r>
      <w:r w:rsidR="0088538D">
        <w:t xml:space="preserve">dealing with </w:t>
      </w:r>
      <w:r>
        <w:t xml:space="preserve">different types of community noises vary, making the results of separate exposure assessments more valuable for planning purposes. In this study, the main focus is on dynamic exposure to vehicular traffic noise, excluding exposure to noise from rail and air traffic and industrial sites. </w:t>
      </w:r>
      <w:r w:rsidR="00BD2645">
        <w:t>Despite</w:t>
      </w:r>
      <w:r w:rsidR="00BB2AC6">
        <w:t xml:space="preserve"> that</w:t>
      </w:r>
      <w:r w:rsidR="00BD2645">
        <w:t xml:space="preserve"> this approach may be appropriate for the dynamic noise exposure assessment, the noise exposure-based routing application could benefit from </w:t>
      </w:r>
      <w:r w:rsidR="008779B6">
        <w:t>integration of</w:t>
      </w:r>
      <w:r w:rsidR="00BD2645">
        <w:t xml:space="preserve"> also other noise sources in the routing analysis. </w:t>
      </w:r>
      <w:r w:rsidR="006840AD">
        <w:t>The p</w:t>
      </w:r>
      <w:r>
        <w:t xml:space="preserve">rospects for </w:t>
      </w:r>
      <w:r w:rsidR="00AF566A">
        <w:t xml:space="preserve">integrating multiple environmental exposures (including different noise sources) in exposure-based routing </w:t>
      </w:r>
      <w:r>
        <w:t xml:space="preserve">are discussed further in chapter </w:t>
      </w:r>
      <w:r w:rsidR="00AA71D0">
        <w:t>5.8</w:t>
      </w:r>
      <w:r>
        <w:t xml:space="preserve">. </w:t>
      </w:r>
    </w:p>
    <w:p w14:paraId="547527E4" w14:textId="0379976D" w:rsidR="007D698C" w:rsidRDefault="00966A2E" w:rsidP="00AD5B84">
      <w:r>
        <w:t xml:space="preserve">Prior to pre-processing the noise surface data, </w:t>
      </w:r>
      <w:r w:rsidR="0055780B">
        <w:t xml:space="preserve">I inspected </w:t>
      </w:r>
      <w:r>
        <w:t>t</w:t>
      </w:r>
      <w:r w:rsidR="00C613C0">
        <w:t xml:space="preserve">wo </w:t>
      </w:r>
      <w:r w:rsidR="00264AC3">
        <w:t>parallel</w:t>
      </w:r>
      <w:r w:rsidR="00C613C0">
        <w:t xml:space="preserve"> noise </w:t>
      </w:r>
      <w:r w:rsidR="00264AC3">
        <w:t>surface</w:t>
      </w:r>
      <w:r w:rsidR="007B32F4">
        <w:t xml:space="preserve"> layers for vehicular traffic, one produced with </w:t>
      </w:r>
      <w:r w:rsidR="00C613C0" w:rsidRPr="00C613C0">
        <w:t>CNOSSOS-EU</w:t>
      </w:r>
      <w:r w:rsidR="007B32F4">
        <w:t xml:space="preserve"> modelling</w:t>
      </w:r>
      <w:r w:rsidR="00E9296C">
        <w:t xml:space="preserve"> </w:t>
      </w:r>
      <w:r w:rsidR="00E9296C">
        <w:fldChar w:fldCharType="begin"/>
      </w:r>
      <w:r w:rsidR="00E9296C">
        <w:instrText xml:space="preserve"> ADDIN ZOTERO_ITEM CSL_CITATION {"citationID":"EI5TqlvQ","properties":{"formattedCitation":"(Jarno Kokkonen et al., 2016; Kephalopoulos et al., 2012)","plainCitation":"(Jarno Kokkonen et al., 2016; Kephalopoulos et al., 2012)","noteIndex":0},"citationItems":[{"id":625,"uris":["http://zotero.org/users/5467145/items/QNPSV23C"],"uri":["http://zotero.org/users/5467145/items/QNPSV23C"],"itemData":{"id":625,"type":"paper-conference","abstract":"ResearchGate is a network dedicated to science and research. Connect, collaborate and discover scientific publications, jobs and conferences. All for free.","container-title":"ResearchGate","event":"Baltic-Nordic Acoustic Meeting 2016, Stockholm, Sweden, June 19–22 (BNAM 2016)","language":"en","title":"CNOSSOS-EU Noise Model Implementation in Finland","URL":"https://www.researchgate.net/publication/307907554_CNOSSOS-EU_Noise_Model_Implementation_in_Finland","volume":"38","author":[{"literal":"Jarno Kokkonen"},{"family":"Kontkanen","given":"Olli"},{"family":"Maijala","given":"Panu"}],"accessed":{"date-parts":[["2019",11,20]]},"issued":{"date-parts":[["2016",6]]}}},{"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E9296C">
        <w:fldChar w:fldCharType="separate"/>
      </w:r>
      <w:r w:rsidR="00E9296C">
        <w:rPr>
          <w:noProof/>
        </w:rPr>
        <w:t>(Jarno Kokkonen et al., 2016; Kephalopoulos et al., 2012)</w:t>
      </w:r>
      <w:r w:rsidR="00E9296C">
        <w:fldChar w:fldCharType="end"/>
      </w:r>
      <w:r w:rsidR="00C613C0">
        <w:t xml:space="preserve"> and </w:t>
      </w:r>
      <w:r w:rsidR="007B32F4">
        <w:t xml:space="preserve">the other with </w:t>
      </w:r>
      <w:r w:rsidR="00C613C0" w:rsidRPr="00C613C0">
        <w:t>joint</w:t>
      </w:r>
      <w:r w:rsidR="00DB4251">
        <w:t>-</w:t>
      </w:r>
      <w:r w:rsidR="00D46E77" w:rsidRPr="00C613C0">
        <w:t>Nordic</w:t>
      </w:r>
      <w:r w:rsidR="00C613C0" w:rsidRPr="00C613C0">
        <w:t xml:space="preserve"> traffic noise estimation model</w:t>
      </w:r>
      <w:r w:rsidR="00CA5F42">
        <w:t xml:space="preserve"> </w:t>
      </w:r>
      <w:r w:rsidR="00CA5F42">
        <w:fldChar w:fldCharType="begin"/>
      </w:r>
      <w:r w:rsidR="00CA5F42">
        <w:instrText xml:space="preserve"> ADDIN ZOTERO_ITEM CSL_CITATION {"citationID":"UeEdetZA","properties":{"formattedCitation":"(Jonasson &amp; Storeheier, 2001; Nielsen, 1997)","plainCitation":"(Jonasson &amp; Storeheier, 2001; Nielsen, 1997)","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id":849,"uris":["http://zotero.org/users/5467145/items/J7V9SXIW"],"uri":["http://zotero.org/users/5467145/items/J7V9SXIW"],"itemData":{"id":849,"type":"book","collection-number":"525","publisher":"Nordic Council of Ministers","source":"Google Scholar","title":"Road traffic noise: Nordic prediction method","title-short":"Road traffic noise","author":[{"family":"Nielsen","given":"Hugo Lyse"}],"issued":{"date-parts":[["1997"]]}}}],"schema":"https://github.com/citation-style-language/schema/raw/master/csl-citation.json"} </w:instrText>
      </w:r>
      <w:r w:rsidR="00CA5F42">
        <w:fldChar w:fldCharType="separate"/>
      </w:r>
      <w:r w:rsidR="00CA5F42">
        <w:rPr>
          <w:noProof/>
        </w:rPr>
        <w:t>(Jonasson &amp; Storeheier, 2001; Nielsen, 1997)</w:t>
      </w:r>
      <w:r w:rsidR="00CA5F42">
        <w:fldChar w:fldCharType="end"/>
      </w:r>
      <w:r w:rsidR="00C613C0">
        <w:t xml:space="preserve">. The latter was chosen for the </w:t>
      </w:r>
      <w:r w:rsidR="009D19C0">
        <w:t>study</w:t>
      </w:r>
      <w:r w:rsidR="00C613C0">
        <w:t xml:space="preserve"> </w:t>
      </w:r>
      <w:r w:rsidR="004F69BE">
        <w:t>since its modeling height</w:t>
      </w:r>
      <w:r w:rsidR="007B32F4">
        <w:t xml:space="preserve"> of </w:t>
      </w:r>
      <w:r w:rsidR="003761F3">
        <w:t xml:space="preserve">2 </w:t>
      </w:r>
      <w:r w:rsidR="004F69BE">
        <w:t>m</w:t>
      </w:r>
      <w:r w:rsidR="007B32F4">
        <w:t xml:space="preserve">eters </w:t>
      </w:r>
      <w:r w:rsidR="004F69BE">
        <w:t xml:space="preserve">was closer to </w:t>
      </w:r>
      <w:r w:rsidR="00A56991">
        <w:t xml:space="preserve">the </w:t>
      </w:r>
      <w:r w:rsidR="009C6738">
        <w:t xml:space="preserve">typical </w:t>
      </w:r>
      <w:r w:rsidR="00403237">
        <w:t xml:space="preserve">walking altitude of </w:t>
      </w:r>
      <w:r w:rsidR="004F69BE">
        <w:t xml:space="preserve">pedestrians </w:t>
      </w:r>
      <w:r w:rsidR="007B32F4">
        <w:t xml:space="preserve">than </w:t>
      </w:r>
      <w:r w:rsidR="00BC2AA4">
        <w:t xml:space="preserve">the </w:t>
      </w:r>
      <w:r w:rsidR="003761F3">
        <w:t>4</w:t>
      </w:r>
      <w:r w:rsidR="00BC2AA4">
        <w:t xml:space="preserve"> </w:t>
      </w:r>
      <w:r w:rsidR="00746BF1">
        <w:t>meters from the ground</w:t>
      </w:r>
      <w:r w:rsidR="004F69BE">
        <w:t xml:space="preserve"> </w:t>
      </w:r>
      <w:r w:rsidR="00BC2AA4">
        <w:t xml:space="preserve">used in </w:t>
      </w:r>
      <w:r w:rsidR="00BC2AA4" w:rsidRPr="00C613C0">
        <w:t>CNOSSOS-EU</w:t>
      </w:r>
      <w:r w:rsidR="00BC2AA4">
        <w:t xml:space="preserve"> model</w:t>
      </w:r>
      <w:r w:rsidR="004F69BE">
        <w:t xml:space="preserve">. However, </w:t>
      </w:r>
      <w:r w:rsidR="0014092E">
        <w:t xml:space="preserve">since </w:t>
      </w:r>
      <w:r w:rsidR="004F69BE" w:rsidRPr="00C613C0">
        <w:t>CNOSSOS-EU</w:t>
      </w:r>
      <w:r w:rsidR="004F69BE">
        <w:t xml:space="preserve"> model </w:t>
      </w:r>
      <w:r w:rsidR="00DF6024">
        <w:t>has bee</w:t>
      </w:r>
      <w:r w:rsidR="00AD78C2">
        <w:t>n</w:t>
      </w:r>
      <w:r w:rsidR="004F69BE">
        <w:t xml:space="preserve"> described to have higher level of detail in both noise source and noise </w:t>
      </w:r>
      <w:r w:rsidR="00E647E9">
        <w:t>diffusion modeling</w:t>
      </w:r>
      <w:r w:rsidR="00093D67">
        <w:t xml:space="preserve"> </w:t>
      </w:r>
      <w:r w:rsidR="00093D67">
        <w:fldChar w:fldCharType="begin"/>
      </w:r>
      <w:r w:rsidR="00093D67">
        <w:instrText xml:space="preserve"> ADDIN ZOTERO_ITEM CSL_CITATION {"citationID":"ne9J9MJp","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093D67">
        <w:fldChar w:fldCharType="separate"/>
      </w:r>
      <w:r w:rsidR="00093D67" w:rsidRPr="00093D67">
        <w:rPr>
          <w:lang w:val="en-GB"/>
        </w:rPr>
        <w:t>(</w:t>
      </w:r>
      <w:r w:rsidR="00093D67" w:rsidRPr="00093D67">
        <w:rPr>
          <w:i/>
          <w:iCs/>
          <w:lang w:val="en-GB"/>
        </w:rPr>
        <w:t>City of Helsinki: strategic noise mapping</w:t>
      </w:r>
      <w:r w:rsidR="00093D67" w:rsidRPr="00093D67">
        <w:rPr>
          <w:lang w:val="en-GB"/>
        </w:rPr>
        <w:t>, 2017)</w:t>
      </w:r>
      <w:r w:rsidR="00093D67">
        <w:fldChar w:fldCharType="end"/>
      </w:r>
      <w:r w:rsidR="00E647E9">
        <w:t>,</w:t>
      </w:r>
      <w:r w:rsidR="0014092E">
        <w:t xml:space="preserve"> </w:t>
      </w:r>
      <w:r w:rsidR="00CA5F42">
        <w:t xml:space="preserve">choosing it </w:t>
      </w:r>
      <w:r w:rsidR="00071B59">
        <w:t>could</w:t>
      </w:r>
      <w:r w:rsidR="00CA5F42">
        <w:t xml:space="preserve"> have </w:t>
      </w:r>
      <w:r w:rsidR="00E647E9">
        <w:t>been justified</w:t>
      </w:r>
      <w:r w:rsidR="0071247E">
        <w:t xml:space="preserve"> as well</w:t>
      </w:r>
      <w:r w:rsidR="00E647E9">
        <w:t>.</w:t>
      </w:r>
      <w:r w:rsidR="003737F3">
        <w:t xml:space="preserve"> </w:t>
      </w:r>
      <w:r w:rsidR="00A351FB">
        <w:t>Nonetheless</w:t>
      </w:r>
      <w:r w:rsidR="00547AC4">
        <w:t xml:space="preserve">, a visual comparison of the two noise layers did not reveal </w:t>
      </w:r>
      <w:r w:rsidR="004B79F0">
        <w:t>major</w:t>
      </w:r>
      <w:r w:rsidR="00547AC4">
        <w:t xml:space="preserve"> differences between the two. </w:t>
      </w:r>
    </w:p>
    <w:p w14:paraId="6C60905F" w14:textId="247C4F5B" w:rsidR="009C70BC" w:rsidRDefault="003B68CB" w:rsidP="00774BB1">
      <w:r>
        <w:t xml:space="preserve">The noise surface data contained a </w:t>
      </w:r>
      <w:r w:rsidR="00AA13AC">
        <w:t>few</w:t>
      </w:r>
      <w:r w:rsidR="008807EB">
        <w:t xml:space="preserve"> alternative noise </w:t>
      </w:r>
      <w:r w:rsidR="00CC76A4">
        <w:t>indices</w:t>
      </w:r>
      <w:r w:rsidR="008807EB">
        <w:t xml:space="preserve">. </w:t>
      </w:r>
      <w:r>
        <w:t>For this study,</w:t>
      </w:r>
      <w:r w:rsidR="00FF3494">
        <w:t xml:space="preserve"> I chose the</w:t>
      </w:r>
      <w:r>
        <w:t xml:space="preserve"> </w:t>
      </w:r>
      <w:r w:rsidR="003E6728">
        <w:t xml:space="preserve">A-weighted equivalent continuous sound </w:t>
      </w:r>
      <w:r w:rsidR="007A6B70">
        <w:t xml:space="preserve">pressure </w:t>
      </w:r>
      <w:r w:rsidR="003E6728">
        <w:t>level (</w:t>
      </w:r>
      <w:r w:rsidR="00C613C0">
        <w:t>L</w:t>
      </w:r>
      <w:r w:rsidR="00C613C0">
        <w:rPr>
          <w:vertAlign w:val="subscript"/>
        </w:rPr>
        <w:t>Ae</w:t>
      </w:r>
      <w:r w:rsidR="003E6728">
        <w:rPr>
          <w:vertAlign w:val="subscript"/>
        </w:rPr>
        <w:t>q</w:t>
      </w:r>
      <w:r w:rsidR="003E6728">
        <w:t xml:space="preserve">) </w:t>
      </w:r>
      <w:r w:rsidR="00C613C0">
        <w:t xml:space="preserve">for daytime (7am –22pm) </w:t>
      </w:r>
      <w:r w:rsidR="00E54E2C">
        <w:t xml:space="preserve">as the primary noise index </w:t>
      </w:r>
      <w:r w:rsidR="008916BA">
        <w:t xml:space="preserve">(layer: </w:t>
      </w:r>
      <w:r w:rsidR="008916BA" w:rsidRPr="005B39EC">
        <w:rPr>
          <w:i/>
          <w:iCs/>
        </w:rPr>
        <w:t>2017_alue_01_tieliikenne_L_Aeq_paiva</w:t>
      </w:r>
      <w:r w:rsidR="008916BA" w:rsidRPr="003B68CB">
        <w:t>)</w:t>
      </w:r>
      <w:r w:rsidR="0083649D">
        <w:t xml:space="preserve">. </w:t>
      </w:r>
      <w:r w:rsidR="00C05A85">
        <w:t xml:space="preserve">A-weighting is used to consider the human ear’s </w:t>
      </w:r>
      <w:r w:rsidR="00894F93">
        <w:t>sensitivity</w:t>
      </w:r>
      <w:r w:rsidR="00C05A85">
        <w:t xml:space="preserve"> to </w:t>
      </w:r>
      <w:r w:rsidR="00894F93">
        <w:t xml:space="preserve">sounds of </w:t>
      </w:r>
      <w:r w:rsidR="00FE1A8E">
        <w:t>different</w:t>
      </w:r>
      <w:r w:rsidR="00C05A85">
        <w:t xml:space="preserve"> </w:t>
      </w:r>
      <w:r w:rsidR="00E25F9C">
        <w:t>frequencies</w:t>
      </w:r>
      <w:r w:rsidR="00894F93">
        <w:t>.</w:t>
      </w:r>
      <w:r w:rsidR="001C17F2">
        <w:t xml:space="preserve"> </w:t>
      </w:r>
      <w:r w:rsidR="00894F93">
        <w:t>Then e</w:t>
      </w:r>
      <w:r w:rsidR="00082CF9" w:rsidRPr="00082CF9">
        <w:t xml:space="preserve">quivalent continuous sound </w:t>
      </w:r>
      <w:r w:rsidR="00894F93">
        <w:t xml:space="preserve">pressure </w:t>
      </w:r>
      <w:r w:rsidR="00082CF9" w:rsidRPr="00082CF9">
        <w:t xml:space="preserve">level is </w:t>
      </w:r>
      <w:r w:rsidR="00577681">
        <w:t>an averaging method</w:t>
      </w:r>
      <w:r w:rsidR="00082CF9" w:rsidRPr="00082CF9">
        <w:t xml:space="preserve"> </w:t>
      </w:r>
      <w:r w:rsidR="00577681">
        <w:t xml:space="preserve">for calculating a single sound pressure level from </w:t>
      </w:r>
      <w:r w:rsidR="000C4942">
        <w:t xml:space="preserve">a </w:t>
      </w:r>
      <w:r w:rsidR="00577681">
        <w:t>time-</w:t>
      </w:r>
      <w:r w:rsidR="00082CF9" w:rsidRPr="00082CF9">
        <w:t xml:space="preserve">varying sound </w:t>
      </w:r>
      <w:r w:rsidR="00577681">
        <w:t xml:space="preserve">pressure level </w:t>
      </w:r>
      <w:r w:rsidR="004F07CD">
        <w:t>during</w:t>
      </w:r>
      <w:r w:rsidR="00577681">
        <w:t xml:space="preserve"> a defined </w:t>
      </w:r>
      <w:r w:rsidR="00082CF9" w:rsidRPr="00082CF9">
        <w:t>time period</w:t>
      </w:r>
      <w:r w:rsidR="00CC3551">
        <w:t xml:space="preserve"> (see chapter</w:t>
      </w:r>
      <w:r w:rsidR="000C4942">
        <w:t>s</w:t>
      </w:r>
      <w:r w:rsidR="00CC3551">
        <w:t xml:space="preserve"> 2.</w:t>
      </w:r>
      <w:r w:rsidR="000C4942">
        <w:t>1–2.3</w:t>
      </w:r>
      <w:r w:rsidR="00CC3551">
        <w:t xml:space="preserve"> for more information)</w:t>
      </w:r>
      <w:r w:rsidR="001C17F2">
        <w:t>.</w:t>
      </w:r>
      <w:r w:rsidR="006E5DED">
        <w:t xml:space="preserve"> </w:t>
      </w:r>
      <w:r w:rsidR="005D5E61">
        <w:t>As per</w:t>
      </w:r>
      <w:r w:rsidR="00DF2772">
        <w:t xml:space="preserve"> </w:t>
      </w:r>
      <w:r w:rsidR="004C71BD">
        <w:fldChar w:fldCharType="begin"/>
      </w:r>
      <w:r w:rsidR="00F25FE5">
        <w:instrText xml:space="preserve"> ADDIN ZOTERO_ITEM CSL_CITATION {"citationID":"JA7878f5","properties":{"formattedCitation":"(Guski et al., 2017; Van Kempen et al., 2018)","plainCitation":"(Guski et al., 2017; Van Kempen et al., 2018)","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4C71BD">
        <w:fldChar w:fldCharType="separate"/>
      </w:r>
      <w:r w:rsidR="004C71BD">
        <w:rPr>
          <w:noProof/>
        </w:rPr>
        <w:t xml:space="preserve">Guski et al. </w:t>
      </w:r>
      <w:r w:rsidR="00894F93">
        <w:rPr>
          <w:noProof/>
        </w:rPr>
        <w:t>(</w:t>
      </w:r>
      <w:r w:rsidR="004C71BD">
        <w:rPr>
          <w:noProof/>
        </w:rPr>
        <w:t>2017</w:t>
      </w:r>
      <w:r w:rsidR="00894F93">
        <w:rPr>
          <w:noProof/>
        </w:rPr>
        <w:t>) and</w:t>
      </w:r>
      <w:r w:rsidR="004C71BD">
        <w:rPr>
          <w:noProof/>
        </w:rPr>
        <w:t xml:space="preserve"> Van Kempen et al.</w:t>
      </w:r>
      <w:r w:rsidR="00894F93">
        <w:rPr>
          <w:noProof/>
        </w:rPr>
        <w:t xml:space="preserve"> (</w:t>
      </w:r>
      <w:r w:rsidR="004C71BD">
        <w:rPr>
          <w:noProof/>
        </w:rPr>
        <w:t>2018)</w:t>
      </w:r>
      <w:r w:rsidR="004C71BD">
        <w:fldChar w:fldCharType="end"/>
      </w:r>
      <w:r w:rsidR="004C71BD">
        <w:t xml:space="preserve">, both of these metrics (A-weighting and equivalent continuous sound </w:t>
      </w:r>
      <w:r w:rsidR="00894F93">
        <w:t xml:space="preserve">pressure </w:t>
      </w:r>
      <w:r w:rsidR="004C71BD">
        <w:t xml:space="preserve">level) have been </w:t>
      </w:r>
      <w:r w:rsidR="00894F93">
        <w:t xml:space="preserve">widely </w:t>
      </w:r>
      <w:r w:rsidR="004C71BD">
        <w:t xml:space="preserve">utilized in </w:t>
      </w:r>
      <w:r w:rsidR="00894F93">
        <w:t xml:space="preserve">the </w:t>
      </w:r>
      <w:r w:rsidR="004C71BD">
        <w:t>studies on traffic noise and</w:t>
      </w:r>
      <w:r w:rsidR="00C23106">
        <w:t xml:space="preserve"> annoyance.</w:t>
      </w:r>
      <w:r w:rsidR="001515A1">
        <w:t xml:space="preserve"> </w:t>
      </w:r>
    </w:p>
    <w:p w14:paraId="55D420CB" w14:textId="40CC4BE8" w:rsidR="00263F06" w:rsidRDefault="002132F7" w:rsidP="00B627E0">
      <w:r w:rsidRPr="00CC2F87">
        <w:lastRenderedPageBreak/>
        <w:t xml:space="preserve">The </w:t>
      </w:r>
      <w:r w:rsidR="009D3071">
        <w:t xml:space="preserve">data included </w:t>
      </w:r>
      <w:r w:rsidRPr="00CC2F87">
        <w:t xml:space="preserve">modelled traffic noise </w:t>
      </w:r>
      <w:r w:rsidR="00305DBF">
        <w:t>surfaces attached with attribute data on the</w:t>
      </w:r>
      <w:r w:rsidRPr="00CC2F87">
        <w:t xml:space="preserve"> minimum and maximum traffic noise level</w:t>
      </w:r>
      <w:r w:rsidR="00305DBF">
        <w:t>s</w:t>
      </w:r>
      <w:r>
        <w:t xml:space="preserve"> (L</w:t>
      </w:r>
      <w:r>
        <w:rPr>
          <w:vertAlign w:val="subscript"/>
        </w:rPr>
        <w:t>Aeq</w:t>
      </w:r>
      <w:r>
        <w:t>)</w:t>
      </w:r>
      <w:r w:rsidR="00305DBF">
        <w:t xml:space="preserve"> as per a pre-defined set of </w:t>
      </w:r>
      <w:r w:rsidR="00A73D75" w:rsidRPr="00CC2F87">
        <w:t>5</w:t>
      </w:r>
      <w:r w:rsidR="00A73D75">
        <w:t>-d</w:t>
      </w:r>
      <w:r w:rsidR="00305DBF">
        <w:t>ecibel</w:t>
      </w:r>
      <w:r w:rsidRPr="00CC2F87">
        <w:t xml:space="preserve"> </w:t>
      </w:r>
      <w:r>
        <w:t>range</w:t>
      </w:r>
      <w:r w:rsidR="00305DBF">
        <w:t>s</w:t>
      </w:r>
      <w:r w:rsidRPr="00CC2F87">
        <w:t>.</w:t>
      </w:r>
      <w:r>
        <w:t xml:space="preserve"> The </w:t>
      </w:r>
      <w:r w:rsidR="00A72A54">
        <w:t xml:space="preserve">modelled </w:t>
      </w:r>
      <w:r w:rsidR="007C65DD">
        <w:t>traffic noise levels range</w:t>
      </w:r>
      <w:r w:rsidR="00856539">
        <w:t>d</w:t>
      </w:r>
      <w:r w:rsidR="007C65DD">
        <w:t xml:space="preserve"> </w:t>
      </w:r>
      <w:r>
        <w:t>from 45 dB</w:t>
      </w:r>
      <w:r w:rsidR="00A72A54">
        <w:t>(A)</w:t>
      </w:r>
      <w:r>
        <w:t xml:space="preserve"> to 80 dB</w:t>
      </w:r>
      <w:r w:rsidR="00A72A54">
        <w:t>(A)</w:t>
      </w:r>
      <w:r>
        <w:t xml:space="preserve">. </w:t>
      </w:r>
      <w:r w:rsidR="007C63F3">
        <w:t>I made t</w:t>
      </w:r>
      <w:r w:rsidR="0025272A">
        <w:t>hree map</w:t>
      </w:r>
      <w:r w:rsidR="00D002F5">
        <w:t xml:space="preserve"> visualizations</w:t>
      </w:r>
      <w:r w:rsidR="00132961">
        <w:t xml:space="preserve"> of </w:t>
      </w:r>
      <w:r w:rsidR="00D002F5">
        <w:t xml:space="preserve">the noise surfaces </w:t>
      </w:r>
      <w:r w:rsidR="0025272A">
        <w:t>to illustrate the high spatial precision of the modelling (</w:t>
      </w:r>
      <w:r w:rsidR="0025272A">
        <w:fldChar w:fldCharType="begin"/>
      </w:r>
      <w:r w:rsidR="0025272A">
        <w:instrText xml:space="preserve"> REF _Ref33475320 \h </w:instrText>
      </w:r>
      <w:r w:rsidR="0025272A">
        <w:fldChar w:fldCharType="separate"/>
      </w:r>
      <w:r w:rsidR="00711D61" w:rsidRPr="00CC2F87">
        <w:t xml:space="preserve">Figure </w:t>
      </w:r>
      <w:r w:rsidR="00711D61">
        <w:rPr>
          <w:noProof/>
        </w:rPr>
        <w:t>9</w:t>
      </w:r>
      <w:r w:rsidR="0025272A">
        <w:fldChar w:fldCharType="end"/>
      </w:r>
      <w:r w:rsidR="0025272A">
        <w:t xml:space="preserve">, </w:t>
      </w:r>
      <w:r w:rsidR="0025272A">
        <w:fldChar w:fldCharType="begin"/>
      </w:r>
      <w:r w:rsidR="0025272A">
        <w:instrText xml:space="preserve"> REF _Ref33475323 \h </w:instrText>
      </w:r>
      <w:r w:rsidR="0025272A">
        <w:fldChar w:fldCharType="separate"/>
      </w:r>
      <w:r w:rsidR="00711D61" w:rsidRPr="00CC2F87">
        <w:t xml:space="preserve">Figure </w:t>
      </w:r>
      <w:r w:rsidR="00711D61">
        <w:rPr>
          <w:noProof/>
        </w:rPr>
        <w:t>10</w:t>
      </w:r>
      <w:r w:rsidR="0025272A">
        <w:fldChar w:fldCharType="end"/>
      </w:r>
      <w:r w:rsidR="0025272A">
        <w:t xml:space="preserve"> &amp; </w:t>
      </w:r>
      <w:r w:rsidR="0025272A">
        <w:fldChar w:fldCharType="begin"/>
      </w:r>
      <w:r w:rsidR="0025272A">
        <w:instrText xml:space="preserve"> REF _Ref33475326 \h </w:instrText>
      </w:r>
      <w:r w:rsidR="0025272A">
        <w:fldChar w:fldCharType="separate"/>
      </w:r>
      <w:r w:rsidR="00711D61" w:rsidRPr="00CC2F87">
        <w:t xml:space="preserve">Figure </w:t>
      </w:r>
      <w:r w:rsidR="00711D61">
        <w:rPr>
          <w:noProof/>
        </w:rPr>
        <w:t>11</w:t>
      </w:r>
      <w:r w:rsidR="0025272A">
        <w:fldChar w:fldCharType="end"/>
      </w:r>
      <w:r w:rsidR="0025272A">
        <w:t xml:space="preserve">). </w:t>
      </w:r>
      <w:r w:rsidR="007C71F7">
        <w:t>For example</w:t>
      </w:r>
      <w:r w:rsidR="007D49DB">
        <w:t xml:space="preserve">, the effect of buildings as </w:t>
      </w:r>
      <w:r w:rsidR="00242CD6">
        <w:t>effective</w:t>
      </w:r>
      <w:r w:rsidR="007D49DB">
        <w:t xml:space="preserve"> noise barriers can be seen when comparing the noise surfaces between </w:t>
      </w:r>
      <w:r w:rsidR="007D49DB">
        <w:fldChar w:fldCharType="begin"/>
      </w:r>
      <w:r w:rsidR="007D49DB">
        <w:instrText xml:space="preserve"> REF _Ref33475323 \h </w:instrText>
      </w:r>
      <w:r w:rsidR="007D49DB">
        <w:fldChar w:fldCharType="separate"/>
      </w:r>
      <w:r w:rsidR="00711D61" w:rsidRPr="00CC2F87">
        <w:t xml:space="preserve">Figure </w:t>
      </w:r>
      <w:r w:rsidR="00711D61">
        <w:rPr>
          <w:noProof/>
        </w:rPr>
        <w:t>10</w:t>
      </w:r>
      <w:r w:rsidR="007D49DB">
        <w:fldChar w:fldCharType="end"/>
      </w:r>
      <w:r w:rsidR="007D49DB">
        <w:t xml:space="preserve"> and </w:t>
      </w:r>
      <w:r w:rsidR="007D49DB">
        <w:fldChar w:fldCharType="begin"/>
      </w:r>
      <w:r w:rsidR="007D49DB">
        <w:instrText xml:space="preserve"> REF _Ref33475326 \h </w:instrText>
      </w:r>
      <w:r w:rsidR="007D49DB">
        <w:fldChar w:fldCharType="separate"/>
      </w:r>
      <w:r w:rsidR="00711D61" w:rsidRPr="00CC2F87">
        <w:t xml:space="preserve">Figure </w:t>
      </w:r>
      <w:r w:rsidR="00711D61">
        <w:rPr>
          <w:noProof/>
        </w:rPr>
        <w:t>11</w:t>
      </w:r>
      <w:r w:rsidR="007D49DB">
        <w:fldChar w:fldCharType="end"/>
      </w:r>
      <w:r w:rsidR="007D49DB">
        <w:t>; in the first</w:t>
      </w:r>
      <w:r w:rsidR="00BA2DC2">
        <w:t xml:space="preserve"> map</w:t>
      </w:r>
      <w:r w:rsidR="007D49DB">
        <w:t xml:space="preserve"> the +60 dB</w:t>
      </w:r>
      <w:r w:rsidR="001D492D">
        <w:t>(A)</w:t>
      </w:r>
      <w:r w:rsidR="007D49DB">
        <w:t xml:space="preserve"> noise surfaces </w:t>
      </w:r>
      <w:r w:rsidR="001D492D">
        <w:t xml:space="preserve">spread </w:t>
      </w:r>
      <w:r w:rsidR="007D49DB">
        <w:t xml:space="preserve">hundreds of meters from the highways whereas in the latter they are more </w:t>
      </w:r>
      <w:r w:rsidR="0046402A">
        <w:t xml:space="preserve">restricted </w:t>
      </w:r>
      <w:r w:rsidR="007D49DB">
        <w:t>between the buildings.</w:t>
      </w:r>
      <w:r w:rsidR="0041209A">
        <w:t xml:space="preserve"> </w:t>
      </w:r>
    </w:p>
    <w:p w14:paraId="1F1C011E" w14:textId="64B16B1A" w:rsidR="00FE0CAD" w:rsidRDefault="00FE0CAD" w:rsidP="00B627E0">
      <w:r>
        <w:t xml:space="preserve">Only small amount of pre-processing was needed prior to utilizing the noise surface data </w:t>
      </w:r>
      <w:r w:rsidR="00F722C8">
        <w:t xml:space="preserve">in the other </w:t>
      </w:r>
      <w:r w:rsidR="00E05366">
        <w:t>phases</w:t>
      </w:r>
      <w:r w:rsidR="00F722C8">
        <w:t xml:space="preserve"> of study</w:t>
      </w:r>
      <w:r>
        <w:t>.</w:t>
      </w:r>
      <w:r w:rsidR="00704D89">
        <w:t xml:space="preserve"> </w:t>
      </w:r>
      <w:r w:rsidR="005B738E">
        <w:t xml:space="preserve">I found a </w:t>
      </w:r>
      <w:r w:rsidR="003F3484">
        <w:t xml:space="preserve">few topological errors </w:t>
      </w:r>
      <w:r w:rsidR="00864392">
        <w:t>in</w:t>
      </w:r>
      <w:r w:rsidR="003F3484">
        <w:t xml:space="preserve"> the data (revealed </w:t>
      </w:r>
      <w:r w:rsidR="00A43192">
        <w:t xml:space="preserve">first </w:t>
      </w:r>
      <w:r w:rsidR="003F3484">
        <w:t>in the assessment of pedestrians’ dynamic exposure to traffic noise</w:t>
      </w:r>
      <w:r w:rsidR="00A43192">
        <w:t xml:space="preserve"> and then in the validation of the spatial join</w:t>
      </w:r>
      <w:r w:rsidR="003F3484">
        <w:t>)</w:t>
      </w:r>
      <w:r w:rsidR="00F722C8">
        <w:t xml:space="preserve">; in some cases, two or more noise surfaces intersected with each other, resulting areas with </w:t>
      </w:r>
      <w:r w:rsidR="00C10918">
        <w:t>multiple (</w:t>
      </w:r>
      <w:r w:rsidR="00834FD5">
        <w:t>parallel</w:t>
      </w:r>
      <w:r w:rsidR="00C10918">
        <w:t>)</w:t>
      </w:r>
      <w:r w:rsidR="00F722C8">
        <w:t xml:space="preserve"> noise index values. </w:t>
      </w:r>
      <w:r w:rsidR="007C360A">
        <w:t xml:space="preserve">These topological anomalies were not fixed, but instead considered </w:t>
      </w:r>
      <w:r w:rsidR="0029779A">
        <w:t xml:space="preserve">when </w:t>
      </w:r>
      <w:r w:rsidR="007E25BF">
        <w:t>spatially joining the noise values</w:t>
      </w:r>
      <w:r w:rsidR="001F266E">
        <w:t xml:space="preserve"> to street network data</w:t>
      </w:r>
      <w:r w:rsidR="007C360A">
        <w:t xml:space="preserve">. </w:t>
      </w:r>
      <w:r w:rsidR="001F266E">
        <w:t>When two or more competing noise values were found in the spatial join, only the maximum value was extracted</w:t>
      </w:r>
      <w:r w:rsidR="0029779A">
        <w:t xml:space="preserve"> (see 3.5.</w:t>
      </w:r>
      <w:r w:rsidR="00356EF2">
        <w:t>1</w:t>
      </w:r>
      <w:r w:rsidR="0029779A">
        <w:t>)</w:t>
      </w:r>
      <w:r w:rsidR="001F266E">
        <w:t xml:space="preserve">. </w:t>
      </w:r>
      <w:r w:rsidR="00600E52">
        <w:t>I validated this</w:t>
      </w:r>
      <w:r w:rsidR="005E397A">
        <w:t xml:space="preserve"> </w:t>
      </w:r>
      <w:r w:rsidR="00316307">
        <w:t>practice</w:t>
      </w:r>
      <w:r w:rsidR="005E397A">
        <w:t xml:space="preserve"> </w:t>
      </w:r>
      <w:r w:rsidR="00153E4F">
        <w:t>through</w:t>
      </w:r>
      <w:r w:rsidR="005E397A">
        <w:t xml:space="preserve"> </w:t>
      </w:r>
      <w:r w:rsidR="009B2FA3">
        <w:t xml:space="preserve">a </w:t>
      </w:r>
      <w:r w:rsidR="005E397A">
        <w:t xml:space="preserve">visual inspection of the noise </w:t>
      </w:r>
      <w:r w:rsidR="009B2FA3">
        <w:t xml:space="preserve">surface data: </w:t>
      </w:r>
      <w:r w:rsidR="00316307">
        <w:t xml:space="preserve">the surfaces representing higher noise levels appeared </w:t>
      </w:r>
      <w:r w:rsidR="00153E4F">
        <w:t xml:space="preserve">considerably </w:t>
      </w:r>
      <w:r w:rsidR="00316307">
        <w:t xml:space="preserve">more logically with respect to </w:t>
      </w:r>
      <w:r w:rsidR="000534EC">
        <w:t xml:space="preserve">the presumed </w:t>
      </w:r>
      <w:r w:rsidR="00316307">
        <w:t xml:space="preserve">noise sources than the </w:t>
      </w:r>
      <w:r w:rsidR="00A42826">
        <w:t>intersecting (</w:t>
      </w:r>
      <w:r w:rsidR="00316307">
        <w:t>underlying</w:t>
      </w:r>
      <w:r w:rsidR="00A42826">
        <w:t>)</w:t>
      </w:r>
      <w:r w:rsidR="00316307">
        <w:t xml:space="preserve"> ones of lower noise levels. </w:t>
      </w:r>
    </w:p>
    <w:p w14:paraId="07568C55" w14:textId="77777777" w:rsidR="000F3D16" w:rsidRPr="00CC2F87" w:rsidRDefault="000F3D16" w:rsidP="00C839AF">
      <w:pPr>
        <w:keepNext/>
        <w:spacing w:after="0"/>
      </w:pPr>
      <w:r w:rsidRPr="00CC2F87">
        <w:rPr>
          <w:noProof/>
        </w:rPr>
        <w:lastRenderedPageBreak/>
        <w:drawing>
          <wp:inline distT="0" distB="0" distL="0" distR="0" wp14:anchorId="389DB26F" wp14:editId="3574C0CF">
            <wp:extent cx="6116043" cy="5401945"/>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se_hel.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pic:spPr>
                </pic:pic>
              </a:graphicData>
            </a:graphic>
          </wp:inline>
        </w:drawing>
      </w:r>
    </w:p>
    <w:p w14:paraId="38ADAD72" w14:textId="7C1DA359" w:rsidR="000F3D16" w:rsidRPr="00CC2F87" w:rsidRDefault="000F3D16" w:rsidP="000F3D16">
      <w:pPr>
        <w:pStyle w:val="Caption"/>
        <w:jc w:val="both"/>
      </w:pPr>
      <w:bookmarkStart w:id="33" w:name="_Ref33475320"/>
      <w:bookmarkStart w:id="34" w:name="_Toc38115053"/>
      <w:r w:rsidRPr="00CC2F87">
        <w:t xml:space="preserve">Figure </w:t>
      </w:r>
      <w:r w:rsidRPr="00CC2F87">
        <w:fldChar w:fldCharType="begin"/>
      </w:r>
      <w:r w:rsidRPr="00CC2F87">
        <w:instrText xml:space="preserve"> SEQ Figure \* ARABIC </w:instrText>
      </w:r>
      <w:r w:rsidRPr="00CC2F87">
        <w:fldChar w:fldCharType="separate"/>
      </w:r>
      <w:r w:rsidR="00711D61">
        <w:rPr>
          <w:noProof/>
        </w:rPr>
        <w:t>9</w:t>
      </w:r>
      <w:r w:rsidRPr="00CC2F87">
        <w:fldChar w:fldCharType="end"/>
      </w:r>
      <w:bookmarkEnd w:id="33"/>
      <w:r w:rsidRPr="00CC2F87">
        <w:t>. Modelled daytime traffic noise</w:t>
      </w:r>
      <w:r w:rsidR="00D26FFE" w:rsidRPr="00CC2F87">
        <w:t xml:space="preserve"> levels</w:t>
      </w:r>
      <w:r w:rsidR="007925B0" w:rsidRPr="00CC2F87">
        <w:t xml:space="preserve"> </w:t>
      </w:r>
      <w:r w:rsidR="00431ECF" w:rsidRPr="00CC2F87">
        <w:t>(dB</w:t>
      </w:r>
      <w:r w:rsidR="00427036">
        <w:t>(A)</w:t>
      </w:r>
      <w:r w:rsidR="00431ECF" w:rsidRPr="00CC2F87">
        <w:t xml:space="preserve">) </w:t>
      </w:r>
      <w:r w:rsidR="007925B0" w:rsidRPr="00CC2F87">
        <w:t>in Helsinki</w:t>
      </w:r>
      <w:r w:rsidRPr="00CC2F87">
        <w:t>.</w:t>
      </w:r>
      <w:bookmarkEnd w:id="34"/>
      <w:r w:rsidR="00390C1A" w:rsidRPr="00CC2F87">
        <w:t xml:space="preserve"> </w:t>
      </w:r>
    </w:p>
    <w:p w14:paraId="39708B0F" w14:textId="77777777" w:rsidR="004659A0" w:rsidRPr="00CC2F87" w:rsidRDefault="007925B0" w:rsidP="00C839AF">
      <w:pPr>
        <w:keepNext/>
        <w:spacing w:after="0"/>
      </w:pPr>
      <w:r w:rsidRPr="00CC2F87">
        <w:rPr>
          <w:noProof/>
        </w:rPr>
        <w:lastRenderedPageBreak/>
        <w:drawing>
          <wp:inline distT="0" distB="0" distL="0" distR="0" wp14:anchorId="3D3ED81A" wp14:editId="46F9682C">
            <wp:extent cx="6116320" cy="6210300"/>
            <wp:effectExtent l="0" t="0" r="508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ise_data_viikki.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16320" cy="6210300"/>
                    </a:xfrm>
                    <a:prstGeom prst="rect">
                      <a:avLst/>
                    </a:prstGeom>
                  </pic:spPr>
                </pic:pic>
              </a:graphicData>
            </a:graphic>
          </wp:inline>
        </w:drawing>
      </w:r>
    </w:p>
    <w:p w14:paraId="628C3275" w14:textId="06BBCF33" w:rsidR="007925B0" w:rsidRPr="00CC2F87" w:rsidRDefault="004659A0" w:rsidP="004659A0">
      <w:pPr>
        <w:pStyle w:val="Caption"/>
        <w:jc w:val="both"/>
      </w:pPr>
      <w:bookmarkStart w:id="35" w:name="_Ref33475323"/>
      <w:bookmarkStart w:id="36" w:name="_Toc38115054"/>
      <w:r w:rsidRPr="00CC2F87">
        <w:t xml:space="preserve">Figure </w:t>
      </w:r>
      <w:r w:rsidRPr="00CC2F87">
        <w:fldChar w:fldCharType="begin"/>
      </w:r>
      <w:r w:rsidRPr="00CC2F87">
        <w:instrText xml:space="preserve"> SEQ Figure \* ARABIC </w:instrText>
      </w:r>
      <w:r w:rsidRPr="00CC2F87">
        <w:fldChar w:fldCharType="separate"/>
      </w:r>
      <w:r w:rsidR="00711D61">
        <w:rPr>
          <w:noProof/>
        </w:rPr>
        <w:t>10</w:t>
      </w:r>
      <w:r w:rsidRPr="00CC2F87">
        <w:fldChar w:fldCharType="end"/>
      </w:r>
      <w:bookmarkEnd w:id="35"/>
      <w:r w:rsidRPr="00CC2F87">
        <w:t>. Modelled daytime traffic noise levels (dB</w:t>
      </w:r>
      <w:r w:rsidR="0036498D">
        <w:t>(A)</w:t>
      </w:r>
      <w:r w:rsidRPr="00CC2F87">
        <w:t xml:space="preserve">) in </w:t>
      </w:r>
      <w:proofErr w:type="spellStart"/>
      <w:r w:rsidRPr="00CC2F87">
        <w:t>Viikki</w:t>
      </w:r>
      <w:proofErr w:type="spellEnd"/>
      <w:r w:rsidRPr="00CC2F87">
        <w:t>.</w:t>
      </w:r>
      <w:bookmarkEnd w:id="36"/>
      <w:r w:rsidR="00604BBE" w:rsidRPr="00CC2F87">
        <w:t xml:space="preserve"> </w:t>
      </w:r>
    </w:p>
    <w:p w14:paraId="6C529602" w14:textId="77777777" w:rsidR="00992FC4" w:rsidRPr="00CC2F87" w:rsidRDefault="007925B0" w:rsidP="00C839AF">
      <w:pPr>
        <w:keepNext/>
        <w:spacing w:after="0"/>
      </w:pPr>
      <w:r w:rsidRPr="00CC2F87">
        <w:rPr>
          <w:noProof/>
        </w:rPr>
        <w:lastRenderedPageBreak/>
        <w:drawing>
          <wp:inline distT="0" distB="0" distL="0" distR="0" wp14:anchorId="0BD8BF6C" wp14:editId="0A2EC53B">
            <wp:extent cx="6116320" cy="5996392"/>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ise_data_kurvi.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116320" cy="5996392"/>
                    </a:xfrm>
                    <a:prstGeom prst="rect">
                      <a:avLst/>
                    </a:prstGeom>
                  </pic:spPr>
                </pic:pic>
              </a:graphicData>
            </a:graphic>
          </wp:inline>
        </w:drawing>
      </w:r>
    </w:p>
    <w:p w14:paraId="5279115E" w14:textId="62D99AE1" w:rsidR="00524730" w:rsidRPr="00CC2F87" w:rsidRDefault="00992FC4" w:rsidP="00B96814">
      <w:pPr>
        <w:pStyle w:val="Caption"/>
        <w:jc w:val="both"/>
      </w:pPr>
      <w:bookmarkStart w:id="37" w:name="_Ref33475326"/>
      <w:bookmarkStart w:id="38" w:name="_Toc38115055"/>
      <w:r w:rsidRPr="00CC2F87">
        <w:t xml:space="preserve">Figure </w:t>
      </w:r>
      <w:r w:rsidRPr="00CC2F87">
        <w:fldChar w:fldCharType="begin"/>
      </w:r>
      <w:r w:rsidRPr="00CC2F87">
        <w:instrText xml:space="preserve"> SEQ Figure \* ARABIC </w:instrText>
      </w:r>
      <w:r w:rsidRPr="00CC2F87">
        <w:fldChar w:fldCharType="separate"/>
      </w:r>
      <w:r w:rsidR="00711D61">
        <w:rPr>
          <w:noProof/>
        </w:rPr>
        <w:t>11</w:t>
      </w:r>
      <w:r w:rsidRPr="00CC2F87">
        <w:fldChar w:fldCharType="end"/>
      </w:r>
      <w:bookmarkEnd w:id="37"/>
      <w:r w:rsidRPr="00CC2F87">
        <w:t>. Modelled daytime traffic noise levels (dB</w:t>
      </w:r>
      <w:r w:rsidR="006518C5">
        <w:t>(A)</w:t>
      </w:r>
      <w:r w:rsidRPr="00CC2F87">
        <w:t xml:space="preserve">) </w:t>
      </w:r>
      <w:r w:rsidR="00A27E18">
        <w:t xml:space="preserve">in Kallio and </w:t>
      </w:r>
      <w:proofErr w:type="spellStart"/>
      <w:r w:rsidR="00A27E18">
        <w:t>Vallila</w:t>
      </w:r>
      <w:proofErr w:type="spellEnd"/>
      <w:r w:rsidR="00A27E18">
        <w:t xml:space="preserve"> (in</w:t>
      </w:r>
      <w:r w:rsidRPr="00CC2F87">
        <w:t xml:space="preserve"> Helsinki</w:t>
      </w:r>
      <w:r w:rsidR="00A27E18">
        <w:t>)</w:t>
      </w:r>
      <w:r w:rsidRPr="00CC2F87">
        <w:t>.</w:t>
      </w:r>
      <w:bookmarkEnd w:id="38"/>
      <w:r w:rsidR="00A34344" w:rsidRPr="00CC2F87">
        <w:t xml:space="preserve"> </w:t>
      </w:r>
    </w:p>
    <w:p w14:paraId="7157ED05" w14:textId="33D8A17D" w:rsidR="007A6F11" w:rsidRPr="00CC2F87" w:rsidRDefault="007A6F11" w:rsidP="007A6F11">
      <w:pPr>
        <w:pStyle w:val="Heading3"/>
      </w:pPr>
      <w:bookmarkStart w:id="39" w:name="_Toc38538746"/>
      <w:r w:rsidRPr="00CC2F87">
        <w:t>OpenStreetMap data</w:t>
      </w:r>
      <w:bookmarkEnd w:id="39"/>
    </w:p>
    <w:p w14:paraId="0F6BF7DB" w14:textId="51913810" w:rsidR="00116119" w:rsidRDefault="00E14503" w:rsidP="00873115">
      <w:r>
        <w:t>I downloaded a</w:t>
      </w:r>
      <w:r w:rsidR="00056A97">
        <w:t xml:space="preserve"> large </w:t>
      </w:r>
      <w:r w:rsidR="003946FD">
        <w:t>dataset</w:t>
      </w:r>
      <w:r w:rsidR="00056A97">
        <w:t xml:space="preserve"> of </w:t>
      </w:r>
      <w:r w:rsidR="00AB4993">
        <w:t xml:space="preserve">street </w:t>
      </w:r>
      <w:r w:rsidR="0038739D">
        <w:t xml:space="preserve">network </w:t>
      </w:r>
      <w:r w:rsidR="000A5E9E">
        <w:t>feature</w:t>
      </w:r>
      <w:r w:rsidR="003946FD">
        <w:t>s</w:t>
      </w:r>
      <w:r w:rsidR="00962C97">
        <w:t xml:space="preserve"> </w:t>
      </w:r>
      <w:r w:rsidR="00056A97">
        <w:t xml:space="preserve">from </w:t>
      </w:r>
      <w:r w:rsidR="00056A97" w:rsidRPr="00CC2F87">
        <w:t>OpenStreetMap (OSM)</w:t>
      </w:r>
      <w:r w:rsidR="00056A97">
        <w:t xml:space="preserve"> for </w:t>
      </w:r>
      <w:r w:rsidR="008B61E7" w:rsidRPr="00CC2F87">
        <w:t xml:space="preserve">walkable </w:t>
      </w:r>
      <w:r w:rsidR="001F07BA">
        <w:t xml:space="preserve">street </w:t>
      </w:r>
      <w:r w:rsidR="008B61E7" w:rsidRPr="00CC2F87">
        <w:t xml:space="preserve">network </w:t>
      </w:r>
      <w:r w:rsidR="001F07BA">
        <w:t xml:space="preserve">graph </w:t>
      </w:r>
      <w:r w:rsidR="008B61E7" w:rsidRPr="00CC2F87">
        <w:t>construction.</w:t>
      </w:r>
      <w:r w:rsidR="00873115" w:rsidRPr="00CC2F87">
        <w:t xml:space="preserve"> The </w:t>
      </w:r>
      <w:r w:rsidR="009629FE">
        <w:t>data</w:t>
      </w:r>
      <w:r w:rsidR="00B14C32">
        <w:t xml:space="preserve"> </w:t>
      </w:r>
      <w:r w:rsidR="009629FE">
        <w:t>was</w:t>
      </w:r>
      <w:r w:rsidR="00FE288E">
        <w:t xml:space="preserve"> </w:t>
      </w:r>
      <w:r w:rsidR="00C85E93">
        <w:t>queried</w:t>
      </w:r>
      <w:r w:rsidR="00873115" w:rsidRPr="00CC2F87">
        <w:t xml:space="preserve"> </w:t>
      </w:r>
      <w:r w:rsidR="000C5B6A">
        <w:t>from</w:t>
      </w:r>
      <w:r w:rsidR="00FE288E">
        <w:t xml:space="preserve"> </w:t>
      </w:r>
      <w:r w:rsidR="00817794">
        <w:fldChar w:fldCharType="begin"/>
      </w:r>
      <w:r w:rsidR="00F25FE5">
        <w:instrText xml:space="preserve"> ADDIN ZOTERO_ITEM CSL_CITATION {"citationID":"P1ShH89b","properties":{"formattedCitation":"({\\i{}Overpass API}, 2020)","plainCitation":"(Overpass API, 2020)","dontUpdate":true,"noteIndex":0},"citationItems":[{"id":888,"uris":["http://zotero.org/users/5467145/items/E9UYVTSU"],"uri":["http://zotero.org/users/5467145/items/E9UYVTSU"],"itemData":{"id":888,"type":"webpage","title":"Overpass API","URL":"https://wiki.openstreetmap.org/wiki/Overpass_API (accessed on 10 April 2019)","issued":{"date-parts":[["2019"]]}}}],"schema":"https://github.com/citation-style-language/schema/raw/master/csl-citation.json"} </w:instrText>
      </w:r>
      <w:r w:rsidR="00817794">
        <w:fldChar w:fldCharType="separate"/>
      </w:r>
      <w:r w:rsidR="00817794" w:rsidRPr="00817794">
        <w:rPr>
          <w:lang w:val="en-GB"/>
        </w:rPr>
        <w:t xml:space="preserve">Overpass API </w:t>
      </w:r>
      <w:r w:rsidR="00817794">
        <w:rPr>
          <w:lang w:val="en-GB"/>
        </w:rPr>
        <w:t>(</w:t>
      </w:r>
      <w:r w:rsidR="00817794" w:rsidRPr="00817794">
        <w:rPr>
          <w:lang w:val="en-GB"/>
        </w:rPr>
        <w:t>20</w:t>
      </w:r>
      <w:r w:rsidR="00817794">
        <w:rPr>
          <w:lang w:val="en-GB"/>
        </w:rPr>
        <w:t>19</w:t>
      </w:r>
      <w:r w:rsidR="00817794" w:rsidRPr="00817794">
        <w:rPr>
          <w:lang w:val="en-GB"/>
        </w:rPr>
        <w:t>)</w:t>
      </w:r>
      <w:r w:rsidR="00817794">
        <w:fldChar w:fldCharType="end"/>
      </w:r>
      <w:r w:rsidR="00873115" w:rsidRPr="00CC2F87">
        <w:t xml:space="preserve"> which allowed using </w:t>
      </w:r>
      <w:r w:rsidR="00266FA7">
        <w:t xml:space="preserve">a custom query </w:t>
      </w:r>
      <w:r w:rsidR="002A37D0">
        <w:t xml:space="preserve">string </w:t>
      </w:r>
      <w:r w:rsidR="00873115" w:rsidRPr="00CC2F87">
        <w:t xml:space="preserve">to </w:t>
      </w:r>
      <w:r w:rsidR="005C2BF4" w:rsidRPr="00CC2F87">
        <w:t>request only</w:t>
      </w:r>
      <w:r w:rsidR="00873115" w:rsidRPr="00CC2F87">
        <w:t xml:space="preserve"> the </w:t>
      </w:r>
      <w:r w:rsidR="0054173D">
        <w:t>appropriate</w:t>
      </w:r>
      <w:r w:rsidR="001A5555">
        <w:t xml:space="preserve"> </w:t>
      </w:r>
      <w:r w:rsidR="00873115" w:rsidRPr="00CC2F87">
        <w:t>features</w:t>
      </w:r>
      <w:r w:rsidR="00DC3C22">
        <w:t xml:space="preserve"> based</w:t>
      </w:r>
      <w:r w:rsidR="00F25A3A">
        <w:t xml:space="preserve"> on their attributes</w:t>
      </w:r>
      <w:r w:rsidR="00873115" w:rsidRPr="00CC2F87">
        <w:t>.</w:t>
      </w:r>
      <w:r w:rsidR="000C5B6A">
        <w:t xml:space="preserve"> </w:t>
      </w:r>
      <w:r w:rsidR="003147A4">
        <w:t xml:space="preserve">The python library </w:t>
      </w:r>
      <w:r w:rsidR="000C5B6A">
        <w:t xml:space="preserve">OSMnx </w:t>
      </w:r>
      <w:r w:rsidR="00E47102">
        <w:fldChar w:fldCharType="begin"/>
      </w:r>
      <w:r w:rsidR="00E47102">
        <w:instrText xml:space="preserve"> ADDIN ZOTERO_ITEM CSL_CITATION {"citationID":"VBRjmN6b","properties":{"formattedCitation":"(Boeing, 2017)","plainCitation":"(Boeing, 2017)","noteIndex":0},"citationItems":[{"id":301,"uris":["http://zotero.org/users/5467145/items/DYUJRUIH"],"uri":["http://zotero.org/users/5467145/items/DYUJRUIH"],"itemData":{"id":301,"type":"article-journal","container-title":"Computers, Environment and Urban Systems","page":"126–139","source":"Google Scholar","title":"OSMnx: New methods for acquiring, constructing, analyzing, and visualizing complex street networks","title-short":"OSMnx","volume":"65","author":[{"family":"Boeing","given":"Geoff"}],"issued":{"date-parts":[["2017"]]}}}],"schema":"https://github.com/citation-style-language/schema/raw/master/csl-citation.json"} </w:instrText>
      </w:r>
      <w:r w:rsidR="00E47102">
        <w:fldChar w:fldCharType="separate"/>
      </w:r>
      <w:r w:rsidR="00E47102">
        <w:rPr>
          <w:noProof/>
        </w:rPr>
        <w:t>(Boeing, 2017)</w:t>
      </w:r>
      <w:r w:rsidR="00E47102">
        <w:fldChar w:fldCharType="end"/>
      </w:r>
      <w:r w:rsidR="0089653A">
        <w:t xml:space="preserve"> </w:t>
      </w:r>
      <w:r w:rsidR="000C5B6A">
        <w:t xml:space="preserve">provided a practical way </w:t>
      </w:r>
      <w:r w:rsidR="00AB2649">
        <w:t xml:space="preserve">for </w:t>
      </w:r>
      <w:r w:rsidR="000C5B6A">
        <w:t>accessing the API</w:t>
      </w:r>
      <w:r w:rsidR="00A126CC">
        <w:t xml:space="preserve"> </w:t>
      </w:r>
      <w:r w:rsidR="00067ED1">
        <w:t>and</w:t>
      </w:r>
      <w:r w:rsidR="00A126CC">
        <w:t xml:space="preserve"> </w:t>
      </w:r>
      <w:r w:rsidR="005B0821">
        <w:t>using</w:t>
      </w:r>
      <w:r w:rsidR="0089653A">
        <w:t xml:space="preserve"> </w:t>
      </w:r>
      <w:r w:rsidR="005B0821">
        <w:t>a</w:t>
      </w:r>
      <w:r w:rsidR="0089653A">
        <w:t xml:space="preserve"> </w:t>
      </w:r>
      <w:r w:rsidR="00A126CC">
        <w:t>customized query string.</w:t>
      </w:r>
      <w:r w:rsidR="000C5B6A">
        <w:t xml:space="preserve"> </w:t>
      </w:r>
      <w:r w:rsidR="00B4498A">
        <w:t xml:space="preserve">The query string was </w:t>
      </w:r>
      <w:r w:rsidR="002A37D0">
        <w:t>based on the</w:t>
      </w:r>
      <w:r w:rsidR="00B4498A">
        <w:t xml:space="preserve"> default query string of OSMnx for walkable </w:t>
      </w:r>
      <w:r w:rsidR="00473EBE">
        <w:t>street feature</w:t>
      </w:r>
      <w:r w:rsidR="00E43FF0">
        <w:t>s</w:t>
      </w:r>
      <w:r w:rsidR="00BA5793">
        <w:t xml:space="preserve"> </w:t>
      </w:r>
      <w:r w:rsidR="00EB4C55">
        <w:t>but</w:t>
      </w:r>
      <w:r w:rsidR="00BA5793">
        <w:t xml:space="preserve"> adjusted to exclude </w:t>
      </w:r>
      <w:r w:rsidR="00D94628">
        <w:t>several</w:t>
      </w:r>
      <w:r w:rsidR="00BA5793">
        <w:t xml:space="preserve"> unwalkable features</w:t>
      </w:r>
      <w:r w:rsidR="00E43FF0">
        <w:t xml:space="preserve"> </w:t>
      </w:r>
      <w:r w:rsidR="00AE5A2A">
        <w:t>(</w:t>
      </w:r>
      <w:r w:rsidR="00AE5A2A">
        <w:fldChar w:fldCharType="begin"/>
      </w:r>
      <w:r w:rsidR="00AE5A2A">
        <w:instrText xml:space="preserve"> REF _Ref33792283 \h </w:instrText>
      </w:r>
      <w:r w:rsidR="00AE5A2A">
        <w:fldChar w:fldCharType="separate"/>
      </w:r>
      <w:r w:rsidR="00711D61" w:rsidRPr="00137F21">
        <w:t xml:space="preserve">Table </w:t>
      </w:r>
      <w:r w:rsidR="00711D61">
        <w:rPr>
          <w:noProof/>
        </w:rPr>
        <w:t>2</w:t>
      </w:r>
      <w:r w:rsidR="00AE5A2A">
        <w:fldChar w:fldCharType="end"/>
      </w:r>
      <w:r w:rsidR="00AE5A2A">
        <w:t>)</w:t>
      </w:r>
      <w:r w:rsidR="00B4498A">
        <w:t>.</w:t>
      </w:r>
      <w:r w:rsidR="00AF128E">
        <w:t xml:space="preserve"> </w:t>
      </w:r>
    </w:p>
    <w:p w14:paraId="7BB65F2C" w14:textId="1CA3E6C9" w:rsidR="00083040" w:rsidRDefault="00784111" w:rsidP="00873115">
      <w:r>
        <w:lastRenderedPageBreak/>
        <w:t>Yet, s</w:t>
      </w:r>
      <w:r w:rsidR="00116119">
        <w:t xml:space="preserve">ome unwalkable street features were needed to be filtered out from the graph only after creating </w:t>
      </w:r>
      <w:r w:rsidR="007C6FF4">
        <w:t>it</w:t>
      </w:r>
      <w:r w:rsidR="00116119">
        <w:t xml:space="preserve"> due to limitations in the querying capabilities of OSMnx. Hence, a subsequent download of unwalkable street network data was require</w:t>
      </w:r>
      <w:r w:rsidR="008E08B3">
        <w:t>d</w:t>
      </w:r>
      <w:r w:rsidR="00116119">
        <w:t xml:space="preserve">. </w:t>
      </w:r>
    </w:p>
    <w:p w14:paraId="2729F386" w14:textId="4B74AB20" w:rsidR="00AE5A2A" w:rsidRDefault="00577308" w:rsidP="00F906ED">
      <w:r>
        <w:t xml:space="preserve">Choosing OSM data as the basis of the walkable street network graph </w:t>
      </w:r>
      <w:r w:rsidR="00BD6692">
        <w:t>can</w:t>
      </w:r>
      <w:r>
        <w:t xml:space="preserve"> be justified </w:t>
      </w:r>
      <w:r w:rsidR="004753CE">
        <w:t>with</w:t>
      </w:r>
      <w:r w:rsidR="00187779">
        <w:t xml:space="preserve"> at least three</w:t>
      </w:r>
      <w:r>
        <w:t xml:space="preserve"> arguments</w:t>
      </w:r>
      <w:r w:rsidR="00F906ED">
        <w:t xml:space="preserve">. </w:t>
      </w:r>
      <w:r w:rsidR="007F7870">
        <w:t xml:space="preserve">As demonstrated </w:t>
      </w:r>
      <w:r w:rsidR="001C4E7C">
        <w:t>by</w:t>
      </w:r>
      <w:r w:rsidR="007F7870">
        <w:t xml:space="preserve"> a number of studies, e.g. </w:t>
      </w:r>
      <w:r w:rsidR="007F7870">
        <w:fldChar w:fldCharType="begin"/>
      </w:r>
      <w:r w:rsidR="00F25FE5">
        <w:instrText xml:space="preserve"> ADDIN ZOTERO_ITEM CSL_CITATION {"citationID":"JzT7wPAa","properties":{"formattedCitation":"(Zielstra &amp; Hochmair, 2011, 2012)","plainCitation":"(Zielstra &amp; Hochmair, 2011, 2012)","dontUpdate":true,"noteIndex":0},"citationItems":[{"id":893,"uris":["http://zotero.org/users/5467145/items/63DICPHN"],"uri":["http://zotero.org/users/5467145/items/63DICPHN"],"itemData":{"id":893,"type":"article-journal","container-title":"Transportation Research Record","issue":"1","note":"publisher: SAGE Publications Sage CA: Los Angeles, CA","page":"145–152","source":"Google Scholar","title":"Comparative study of pedestrian accessibility to transit stations using free and proprietary network data","volume":"2217","author":[{"family":"Zielstra","given":"Dennis"},{"family":"Hochmair","given":"Hartwig H."}],"issued":{"date-parts":[["2011"]]}}},{"id":889,"uris":["http://zotero.org/users/5467145/items/N7GG2HGJ"],"uri":["http://zotero.org/users/5467145/items/N7GG2HGJ"],"itemData":{"id":889,"type":"article-journal","container-title":"Transportation Research Record","issue":"1","note":"publisher: SAGE Publications Sage CA: Los Angeles, CA","page":"41–47","source":"Google Scholar","title":"Using free and proprietary data to compare shortest-path lengths for effective pedestrian routing in street networks","volume":"2299","author":[{"family":"Zielstra","given":"Dennis"},{"family":"Hochmair","given":"Hartwig H."}],"issued":{"date-parts":[["2012"]]}}}],"schema":"https://github.com/citation-style-language/schema/raw/master/csl-citation.json"} </w:instrText>
      </w:r>
      <w:r w:rsidR="007F7870">
        <w:fldChar w:fldCharType="separate"/>
      </w:r>
      <w:r w:rsidR="007F7870">
        <w:rPr>
          <w:noProof/>
        </w:rPr>
        <w:t>Zielstra &amp; Hochmair (2011, 2012)</w:t>
      </w:r>
      <w:r w:rsidR="007F7870">
        <w:fldChar w:fldCharType="end"/>
      </w:r>
      <w:r w:rsidR="007F7870">
        <w:t xml:space="preserve">, </w:t>
      </w:r>
      <w:r w:rsidR="00BB2AB3">
        <w:t xml:space="preserve">OSM often </w:t>
      </w:r>
      <w:r w:rsidR="00187779">
        <w:t xml:space="preserve">contains a comprehensive set of </w:t>
      </w:r>
      <w:r w:rsidR="00BB2AB3">
        <w:t>walkable street features</w:t>
      </w:r>
      <w:r w:rsidR="00FD0537">
        <w:t xml:space="preserve"> </w:t>
      </w:r>
      <w:r w:rsidR="00187779">
        <w:t>of</w:t>
      </w:r>
      <w:r w:rsidR="00FD0537">
        <w:t xml:space="preserve"> </w:t>
      </w:r>
      <w:r w:rsidR="00187779">
        <w:t>major cities</w:t>
      </w:r>
      <w:r w:rsidR="00110D0F">
        <w:t xml:space="preserve">, </w:t>
      </w:r>
      <w:r w:rsidR="00FD0537">
        <w:t xml:space="preserve">since </w:t>
      </w:r>
      <w:r w:rsidR="00187779">
        <w:t xml:space="preserve">the data is </w:t>
      </w:r>
      <w:r w:rsidR="00110D0F">
        <w:t xml:space="preserve">updated by </w:t>
      </w:r>
      <w:r w:rsidR="008436E3">
        <w:t xml:space="preserve">active </w:t>
      </w:r>
      <w:r w:rsidR="00110D0F">
        <w:t>local OSM</w:t>
      </w:r>
      <w:r w:rsidR="00187779">
        <w:t xml:space="preserve"> communities</w:t>
      </w:r>
      <w:r w:rsidR="00F906ED">
        <w:t xml:space="preserve"> (1)</w:t>
      </w:r>
      <w:r w:rsidR="00BB2AB3">
        <w:t xml:space="preserve">. </w:t>
      </w:r>
      <w:r w:rsidR="006235B3">
        <w:t>The street network data used in the official route planner</w:t>
      </w:r>
      <w:r>
        <w:t xml:space="preserve"> application of Helsinki Region Transport (</w:t>
      </w:r>
      <w:r w:rsidR="00DA6917">
        <w:t>HRT/</w:t>
      </w:r>
      <w:r>
        <w:t>HSL)</w:t>
      </w:r>
      <w:r w:rsidR="00E53486">
        <w:t xml:space="preserve"> authority</w:t>
      </w:r>
      <w:r>
        <w:t xml:space="preserve"> </w:t>
      </w:r>
      <w:r w:rsidR="006235B3">
        <w:t>is solely based on OSM data</w:t>
      </w:r>
      <w:r w:rsidR="00402020">
        <w:t>. Therefore,</w:t>
      </w:r>
      <w:r w:rsidR="006235B3">
        <w:t xml:space="preserve"> OSM </w:t>
      </w:r>
      <w:r w:rsidR="00D228BE">
        <w:t xml:space="preserve">data </w:t>
      </w:r>
      <w:r w:rsidR="006235B3">
        <w:t>of the area is</w:t>
      </w:r>
      <w:r>
        <w:t xml:space="preserve"> </w:t>
      </w:r>
      <w:r w:rsidR="00CB5386">
        <w:t xml:space="preserve">kept up to date </w:t>
      </w:r>
      <w:r>
        <w:t>by also professional</w:t>
      </w:r>
      <w:r w:rsidR="00F906ED">
        <w:t xml:space="preserve"> mappers (2)</w:t>
      </w:r>
      <w:r w:rsidR="0033563C">
        <w:t>.</w:t>
      </w:r>
      <w:r w:rsidR="00F906ED">
        <w:t xml:space="preserve"> </w:t>
      </w:r>
      <w:r w:rsidR="000703AD">
        <w:t>Moreover, the u</w:t>
      </w:r>
      <w:r w:rsidR="00536763">
        <w:t>se of</w:t>
      </w:r>
      <w:r w:rsidR="002F0B17">
        <w:t xml:space="preserve"> OSM</w:t>
      </w:r>
      <w:r w:rsidR="00CD27C7">
        <w:t xml:space="preserve"> data</w:t>
      </w:r>
      <w:r w:rsidR="002F0B17">
        <w:t xml:space="preserve"> allows easier adopting of the methodology in other study </w:t>
      </w:r>
      <w:r w:rsidR="00575D5C">
        <w:t xml:space="preserve">settings and </w:t>
      </w:r>
      <w:r w:rsidR="002F0B17">
        <w:t>areas</w:t>
      </w:r>
      <w:r w:rsidR="00F906ED">
        <w:t xml:space="preserve"> (3)</w:t>
      </w:r>
      <w:r w:rsidR="002F0B17">
        <w:t>.</w:t>
      </w:r>
      <w:r w:rsidR="006B0A8B">
        <w:t xml:space="preserve"> </w:t>
      </w:r>
    </w:p>
    <w:p w14:paraId="2C504A55" w14:textId="27E41367" w:rsidR="00AE5A2A" w:rsidRPr="00137F21" w:rsidRDefault="00AE5A2A" w:rsidP="00AE5A2A">
      <w:pPr>
        <w:pStyle w:val="TableCaption"/>
      </w:pPr>
      <w:bookmarkStart w:id="40" w:name="_Ref33792283"/>
      <w:bookmarkStart w:id="41" w:name="_Toc38115085"/>
      <w:r w:rsidRPr="00137F21">
        <w:t xml:space="preserve">Table </w:t>
      </w:r>
      <w:r w:rsidRPr="00137F21">
        <w:fldChar w:fldCharType="begin"/>
      </w:r>
      <w:r w:rsidRPr="00137F21">
        <w:instrText xml:space="preserve"> SEQ Table \* ARABIC </w:instrText>
      </w:r>
      <w:r w:rsidRPr="00137F21">
        <w:fldChar w:fldCharType="separate"/>
      </w:r>
      <w:r w:rsidR="00711D61">
        <w:rPr>
          <w:noProof/>
        </w:rPr>
        <w:t>2</w:t>
      </w:r>
      <w:r w:rsidRPr="00137F21">
        <w:fldChar w:fldCharType="end"/>
      </w:r>
      <w:bookmarkEnd w:id="40"/>
      <w:r w:rsidRPr="00137F21">
        <w:t xml:space="preserve">. Query strings for </w:t>
      </w:r>
      <w:r>
        <w:t xml:space="preserve">street network data downloads </w:t>
      </w:r>
      <w:r w:rsidR="00F64E9B">
        <w:t>to be used with</w:t>
      </w:r>
      <w:r>
        <w:t xml:space="preserve"> Overpass API </w:t>
      </w:r>
      <w:r w:rsidR="00F64E9B">
        <w:t>and</w:t>
      </w:r>
      <w:r>
        <w:t xml:space="preserve"> OSMnx python library.</w:t>
      </w:r>
      <w:bookmarkEnd w:id="41"/>
      <w:r w:rsidR="00082F87">
        <w:t xml:space="preserve"> </w:t>
      </w:r>
    </w:p>
    <w:tbl>
      <w:tblPr>
        <w:tblStyle w:val="TableGrid"/>
        <w:tblW w:w="920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547"/>
        <w:gridCol w:w="6662"/>
      </w:tblGrid>
      <w:tr w:rsidR="00AE5A2A" w:rsidRPr="00CC2F87" w14:paraId="67571624" w14:textId="77777777" w:rsidTr="0000314F">
        <w:trPr>
          <w:trHeight w:val="561"/>
        </w:trPr>
        <w:tc>
          <w:tcPr>
            <w:tcW w:w="2547" w:type="dxa"/>
            <w:tcBorders>
              <w:left w:val="single" w:sz="4" w:space="0" w:color="FFFFFF"/>
              <w:right w:val="single" w:sz="4" w:space="0" w:color="FFFFFF"/>
            </w:tcBorders>
          </w:tcPr>
          <w:p w14:paraId="1F40623E" w14:textId="1D3F35FA" w:rsidR="00AE5A2A" w:rsidRPr="00CC2F87" w:rsidRDefault="00AE5A2A" w:rsidP="0000314F">
            <w:pPr>
              <w:pStyle w:val="TableText"/>
              <w:spacing w:before="240" w:after="160"/>
              <w:jc w:val="left"/>
            </w:pPr>
            <w:r>
              <w:t>Graph</w:t>
            </w:r>
            <w:r w:rsidR="00624855">
              <w:t xml:space="preserve"> description</w:t>
            </w:r>
          </w:p>
        </w:tc>
        <w:tc>
          <w:tcPr>
            <w:tcW w:w="6662" w:type="dxa"/>
            <w:tcBorders>
              <w:left w:val="single" w:sz="4" w:space="0" w:color="FFFFFF"/>
              <w:right w:val="single" w:sz="4" w:space="0" w:color="FFFFFF"/>
            </w:tcBorders>
          </w:tcPr>
          <w:p w14:paraId="0405A351" w14:textId="77777777" w:rsidR="00AE5A2A" w:rsidRDefault="00AE5A2A" w:rsidP="0000314F">
            <w:pPr>
              <w:pStyle w:val="TableText"/>
              <w:spacing w:before="240" w:after="160"/>
              <w:jc w:val="left"/>
            </w:pPr>
            <w:r>
              <w:t>Query string</w:t>
            </w:r>
          </w:p>
        </w:tc>
      </w:tr>
      <w:tr w:rsidR="00AE5A2A" w:rsidRPr="00CC2F87" w14:paraId="11EC6F6B" w14:textId="77777777" w:rsidTr="003C1318">
        <w:trPr>
          <w:trHeight w:val="1261"/>
        </w:trPr>
        <w:tc>
          <w:tcPr>
            <w:tcW w:w="2547" w:type="dxa"/>
            <w:tcBorders>
              <w:top w:val="single" w:sz="4" w:space="0" w:color="FFFFFF"/>
              <w:left w:val="single" w:sz="4" w:space="0" w:color="FFFFFF"/>
              <w:bottom w:val="single" w:sz="4" w:space="0" w:color="FFFFFF" w:themeColor="background1"/>
              <w:right w:val="single" w:sz="4" w:space="0" w:color="FFFFFF"/>
            </w:tcBorders>
          </w:tcPr>
          <w:p w14:paraId="12F95A5E" w14:textId="77777777" w:rsidR="00AE5A2A" w:rsidRPr="00CC2F87" w:rsidRDefault="00AE5A2A" w:rsidP="0000314F">
            <w:pPr>
              <w:pStyle w:val="TableText"/>
              <w:spacing w:before="360" w:after="200" w:line="240" w:lineRule="auto"/>
              <w:jc w:val="left"/>
              <w:rPr>
                <w:sz w:val="20"/>
                <w:szCs w:val="22"/>
              </w:rPr>
            </w:pPr>
            <w:r>
              <w:rPr>
                <w:sz w:val="20"/>
                <w:szCs w:val="22"/>
              </w:rPr>
              <w:t>Walkable street network graph</w:t>
            </w:r>
          </w:p>
        </w:tc>
        <w:tc>
          <w:tcPr>
            <w:tcW w:w="6662" w:type="dxa"/>
            <w:tcBorders>
              <w:top w:val="single" w:sz="4" w:space="0" w:color="FFFFFF"/>
              <w:left w:val="single" w:sz="4" w:space="0" w:color="FFFFFF"/>
              <w:bottom w:val="single" w:sz="4" w:space="0" w:color="FFFFFF" w:themeColor="background1"/>
              <w:right w:val="single" w:sz="4" w:space="0" w:color="FFFFFF"/>
            </w:tcBorders>
          </w:tcPr>
          <w:p w14:paraId="030C8239" w14:textId="77777777" w:rsidR="00AE5A2A" w:rsidRDefault="00AE5A2A" w:rsidP="0000314F">
            <w:pPr>
              <w:pStyle w:val="TableText"/>
              <w:spacing w:before="360" w:after="200" w:line="240" w:lineRule="auto"/>
              <w:jc w:val="left"/>
              <w:rPr>
                <w:sz w:val="20"/>
                <w:szCs w:val="22"/>
              </w:rPr>
            </w:pPr>
            <w:r w:rsidRPr="00137F21">
              <w:rPr>
                <w:sz w:val="20"/>
                <w:szCs w:val="22"/>
              </w:rPr>
              <w:t>["area</w:t>
            </w:r>
            <w:proofErr w:type="gramStart"/>
            <w:r w:rsidRPr="00137F21">
              <w:rPr>
                <w:sz w:val="20"/>
                <w:szCs w:val="22"/>
              </w:rPr>
              <w:t>"!~</w:t>
            </w:r>
            <w:proofErr w:type="gramEnd"/>
            <w:r w:rsidRPr="00137F21">
              <w:rPr>
                <w:sz w:val="20"/>
                <w:szCs w:val="22"/>
              </w:rPr>
              <w:t>"yes"]["highway"!~"trunk_link|motor|proposed|construction|abandoned|platform|raceway"]["foot"!~"no"]["service"!~"private"]["access"!~"private"]</w:t>
            </w:r>
          </w:p>
        </w:tc>
      </w:tr>
      <w:tr w:rsidR="00AE5A2A" w:rsidRPr="00CC2F87" w14:paraId="31FF1D18" w14:textId="77777777" w:rsidTr="003C1318">
        <w:trPr>
          <w:trHeight w:val="1246"/>
        </w:trPr>
        <w:tc>
          <w:tcPr>
            <w:tcW w:w="2547" w:type="dxa"/>
            <w:tcBorders>
              <w:top w:val="single" w:sz="4" w:space="0" w:color="FFFFFF" w:themeColor="background1"/>
              <w:left w:val="single" w:sz="4" w:space="0" w:color="FFFFFF"/>
              <w:bottom w:val="single" w:sz="4" w:space="0" w:color="auto"/>
              <w:right w:val="single" w:sz="4" w:space="0" w:color="FFFFFF"/>
            </w:tcBorders>
          </w:tcPr>
          <w:p w14:paraId="367B23E1" w14:textId="24A7A389" w:rsidR="00AE5A2A" w:rsidRPr="0068366E" w:rsidRDefault="008B26DB" w:rsidP="0000314F">
            <w:pPr>
              <w:pStyle w:val="TableText"/>
              <w:spacing w:after="200" w:line="240" w:lineRule="auto"/>
              <w:jc w:val="left"/>
              <w:rPr>
                <w:sz w:val="20"/>
                <w:szCs w:val="22"/>
              </w:rPr>
            </w:pPr>
            <w:r>
              <w:rPr>
                <w:sz w:val="20"/>
                <w:szCs w:val="22"/>
              </w:rPr>
              <w:t>Additional g</w:t>
            </w:r>
            <w:r w:rsidR="00AE5A2A">
              <w:rPr>
                <w:sz w:val="20"/>
                <w:szCs w:val="22"/>
              </w:rPr>
              <w:t>raph of unwalkable street segments (e.g. service tunnels)</w:t>
            </w:r>
          </w:p>
        </w:tc>
        <w:tc>
          <w:tcPr>
            <w:tcW w:w="6662" w:type="dxa"/>
            <w:tcBorders>
              <w:top w:val="single" w:sz="4" w:space="0" w:color="FFFFFF" w:themeColor="background1"/>
              <w:left w:val="single" w:sz="4" w:space="0" w:color="FFFFFF"/>
              <w:bottom w:val="single" w:sz="4" w:space="0" w:color="auto"/>
              <w:right w:val="single" w:sz="4" w:space="0" w:color="FFFFFF"/>
            </w:tcBorders>
          </w:tcPr>
          <w:p w14:paraId="2D1C4E93" w14:textId="77777777" w:rsidR="00AE5A2A" w:rsidRDefault="00AE5A2A" w:rsidP="0000314F">
            <w:pPr>
              <w:pStyle w:val="TableText"/>
              <w:spacing w:after="200" w:line="240" w:lineRule="auto"/>
              <w:jc w:val="left"/>
              <w:rPr>
                <w:sz w:val="20"/>
                <w:szCs w:val="22"/>
              </w:rPr>
            </w:pPr>
            <w:r w:rsidRPr="00137F21">
              <w:rPr>
                <w:sz w:val="20"/>
                <w:szCs w:val="22"/>
              </w:rPr>
              <w:t>["area"!~"yes"]["highway"!~"trunk_link|motor|proposed|construction|abandoned|platform|raceway"]["foot"!~"no"]["service"!~"private"]["access"!~"private"]["highway"~"service"]["layer"~"-1|-2|-3|-4|-5|-6|-7"]</w:t>
            </w:r>
          </w:p>
        </w:tc>
      </w:tr>
    </w:tbl>
    <w:p w14:paraId="5F81C049" w14:textId="77777777" w:rsidR="00AE5A2A" w:rsidRPr="00CC2F87" w:rsidRDefault="00AE5A2A" w:rsidP="00AE5A2A"/>
    <w:p w14:paraId="2DD3675B" w14:textId="15C8262E" w:rsidR="007A6F11" w:rsidRDefault="0027702A" w:rsidP="00ED0F8F">
      <w:pPr>
        <w:pStyle w:val="Heading3"/>
      </w:pPr>
      <w:bookmarkStart w:id="42" w:name="_Toc38538747"/>
      <w:r w:rsidRPr="00CC2F87">
        <w:t xml:space="preserve">Register based origin-destination (OD) </w:t>
      </w:r>
      <w:r w:rsidR="007375B8" w:rsidRPr="00CC2F87">
        <w:t xml:space="preserve">commuting </w:t>
      </w:r>
      <w:r w:rsidRPr="00CC2F87">
        <w:t>data</w:t>
      </w:r>
      <w:bookmarkEnd w:id="42"/>
    </w:p>
    <w:p w14:paraId="52424509" w14:textId="66B1296B" w:rsidR="00E10691" w:rsidRDefault="003E54D0" w:rsidP="000D3FE9">
      <w:r>
        <w:t>C</w:t>
      </w:r>
      <w:r w:rsidR="007F0870">
        <w:t>ensus</w:t>
      </w:r>
      <w:r w:rsidR="000D3FE9">
        <w:t>-based commuting data</w:t>
      </w:r>
      <w:r w:rsidR="00411F74">
        <w:t xml:space="preserve"> (</w:t>
      </w:r>
      <w:r w:rsidR="00411F74" w:rsidRPr="00411F74">
        <w:t>T06_tma_e_TOL2008_2016_hel</w:t>
      </w:r>
      <w:r w:rsidR="00411F74">
        <w:t>)</w:t>
      </w:r>
      <w:r w:rsidR="000D3FE9">
        <w:t xml:space="preserve"> was acquired for the study </w:t>
      </w:r>
      <w:r w:rsidR="00C9540F">
        <w:t xml:space="preserve">to </w:t>
      </w:r>
      <w:r>
        <w:t>enable</w:t>
      </w:r>
      <w:r w:rsidR="00C9540F">
        <w:t xml:space="preserve"> </w:t>
      </w:r>
      <w:r>
        <w:t>public transport itinerary planning</w:t>
      </w:r>
      <w:r w:rsidR="000D3FE9">
        <w:t xml:space="preserve"> from homes to workplaces</w:t>
      </w:r>
      <w:r>
        <w:t>. The planned itineraries were needed</w:t>
      </w:r>
      <w:r w:rsidR="001A2068">
        <w:t xml:space="preserve"> for</w:t>
      </w:r>
      <w:r w:rsidR="00A464DD">
        <w:t xml:space="preserve"> </w:t>
      </w:r>
      <w:r>
        <w:t>the</w:t>
      </w:r>
      <w:r w:rsidR="000D3FE9">
        <w:t xml:space="preserve"> assessment</w:t>
      </w:r>
      <w:r>
        <w:t xml:space="preserve"> of pedestrians’ exposure to traffic noise</w:t>
      </w:r>
      <w:r w:rsidR="000D3FE9">
        <w:t xml:space="preserve">. </w:t>
      </w:r>
      <w:r w:rsidR="003C17F1">
        <w:t xml:space="preserve">The </w:t>
      </w:r>
      <w:r w:rsidR="00A464DD">
        <w:t xml:space="preserve">commuting </w:t>
      </w:r>
      <w:r w:rsidR="003C17F1">
        <w:t xml:space="preserve">data was produced by Statistics Finland and </w:t>
      </w:r>
      <w:r w:rsidR="00111F84">
        <w:t xml:space="preserve">provided </w:t>
      </w:r>
      <w:r w:rsidR="003C17F1">
        <w:t xml:space="preserve">by the </w:t>
      </w:r>
      <w:r w:rsidR="003C17F1" w:rsidRPr="003C17F1">
        <w:t>Finnish Environment Institute</w:t>
      </w:r>
      <w:r w:rsidR="003C17F1">
        <w:t>.</w:t>
      </w:r>
      <w:r w:rsidR="00933117">
        <w:t xml:space="preserve"> It is commonly referred to as YKR-commuting data (“</w:t>
      </w:r>
      <w:proofErr w:type="spellStart"/>
      <w:r w:rsidR="00933117" w:rsidRPr="00933117">
        <w:t>Yhdyskuntarakenteen</w:t>
      </w:r>
      <w:proofErr w:type="spellEnd"/>
      <w:r w:rsidR="00933117" w:rsidRPr="00933117">
        <w:t xml:space="preserve"> </w:t>
      </w:r>
      <w:proofErr w:type="spellStart"/>
      <w:r w:rsidR="00933117" w:rsidRPr="00933117">
        <w:t>seurannan</w:t>
      </w:r>
      <w:proofErr w:type="spellEnd"/>
      <w:r w:rsidR="00933117" w:rsidRPr="00933117">
        <w:t xml:space="preserve"> </w:t>
      </w:r>
      <w:proofErr w:type="spellStart"/>
      <w:r w:rsidR="00933117" w:rsidRPr="00933117">
        <w:t>aineistot</w:t>
      </w:r>
      <w:proofErr w:type="spellEnd"/>
      <w:r w:rsidR="00933117">
        <w:t>”).</w:t>
      </w:r>
      <w:r w:rsidR="003C17F1">
        <w:t xml:space="preserve"> </w:t>
      </w:r>
      <w:r w:rsidR="006D57A4">
        <w:t xml:space="preserve">In the data, commutes are reported by aggregated origin-destination (OD) flows between 250 m statistical grid cells covering the whole country. Essentially, </w:t>
      </w:r>
      <w:r w:rsidR="00B33199">
        <w:t>a</w:t>
      </w:r>
      <w:r w:rsidR="005B2D64">
        <w:t xml:space="preserve"> commuting </w:t>
      </w:r>
      <w:r w:rsidR="006D57A4">
        <w:t>flow</w:t>
      </w:r>
      <w:r w:rsidR="005B2D64">
        <w:t xml:space="preserve"> for one OD (cell) pair is</w:t>
      </w:r>
      <w:r w:rsidR="006D57A4">
        <w:t xml:space="preserve"> </w:t>
      </w:r>
      <w:r w:rsidR="005B2D64">
        <w:t xml:space="preserve">reported </w:t>
      </w:r>
      <w:r w:rsidR="00B33199">
        <w:t>with</w:t>
      </w:r>
      <w:r w:rsidR="006D57A4">
        <w:t xml:space="preserve"> one row </w:t>
      </w:r>
      <w:r w:rsidR="00B33199">
        <w:t>in the data</w:t>
      </w:r>
      <w:r w:rsidR="006D57A4">
        <w:t xml:space="preserve">. </w:t>
      </w:r>
      <w:r w:rsidR="0043327B">
        <w:t xml:space="preserve">The only pre-processing </w:t>
      </w:r>
      <w:r w:rsidR="005078D5">
        <w:t xml:space="preserve">that </w:t>
      </w:r>
      <w:r w:rsidR="00383D60">
        <w:t xml:space="preserve">I did </w:t>
      </w:r>
      <w:r w:rsidR="0043327B">
        <w:t xml:space="preserve">for the data was </w:t>
      </w:r>
      <w:r w:rsidR="00383D60">
        <w:t xml:space="preserve">extraction of </w:t>
      </w:r>
      <w:r w:rsidR="0043327B">
        <w:t>commuting flows that originated in the study area</w:t>
      </w:r>
      <w:r w:rsidR="00E10691">
        <w:t>.</w:t>
      </w:r>
      <w:r w:rsidR="005A25B1">
        <w:t xml:space="preserve"> </w:t>
      </w:r>
    </w:p>
    <w:p w14:paraId="501684F5" w14:textId="5BD0AA40" w:rsidR="00B41CC9" w:rsidRPr="00CC2F87" w:rsidRDefault="00871A0F" w:rsidP="00ED0F8F">
      <w:pPr>
        <w:pStyle w:val="Heading3"/>
      </w:pPr>
      <w:bookmarkStart w:id="43" w:name="_Toc38538748"/>
      <w:r>
        <w:lastRenderedPageBreak/>
        <w:t>Online r</w:t>
      </w:r>
      <w:r w:rsidR="00DF5206" w:rsidRPr="00CC2F87">
        <w:t>outing service of the local public transport authority</w:t>
      </w:r>
      <w:bookmarkEnd w:id="43"/>
    </w:p>
    <w:p w14:paraId="2767BCBE" w14:textId="269A1C5C" w:rsidR="00CC62B1" w:rsidRDefault="00A82018" w:rsidP="00E613F5">
      <w:r>
        <w:t>I used t</w:t>
      </w:r>
      <w:r w:rsidR="009219A7">
        <w:t>he</w:t>
      </w:r>
      <w:r w:rsidR="00CC62B1">
        <w:t xml:space="preserve"> </w:t>
      </w:r>
      <w:r w:rsidR="00871A0F">
        <w:t>online route planner</w:t>
      </w:r>
      <w:r w:rsidR="00CC62B1">
        <w:t xml:space="preserve"> service of Helsinki Region Transport (HSL)</w:t>
      </w:r>
      <w:r w:rsidR="00E53486">
        <w:t xml:space="preserve"> authority</w:t>
      </w:r>
      <w:r w:rsidR="00CC62B1">
        <w:t xml:space="preserve"> </w:t>
      </w:r>
      <w:r w:rsidR="00A118B0">
        <w:t xml:space="preserve">in </w:t>
      </w:r>
      <w:r w:rsidR="008C042F">
        <w:t>plan</w:t>
      </w:r>
      <w:r w:rsidR="00A118B0">
        <w:t>ning</w:t>
      </w:r>
      <w:r w:rsidR="00CC62B1">
        <w:t xml:space="preserve"> </w:t>
      </w:r>
      <w:r w:rsidR="008C042F">
        <w:t xml:space="preserve">public transport </w:t>
      </w:r>
      <w:r w:rsidR="00CC62B1">
        <w:t>itineraries</w:t>
      </w:r>
      <w:r w:rsidR="00A118B0">
        <w:t xml:space="preserve"> for the commutes</w:t>
      </w:r>
      <w:r w:rsidR="00CC62B1">
        <w:t xml:space="preserve">. </w:t>
      </w:r>
      <w:r w:rsidR="00D4244E">
        <w:t>The service was accessed via its application programming interface</w:t>
      </w:r>
      <w:r w:rsidR="00A617C1">
        <w:t xml:space="preserve"> (API)</w:t>
      </w:r>
      <w:r w:rsidR="00D4244E">
        <w:t xml:space="preserve"> to </w:t>
      </w:r>
      <w:r w:rsidR="002942E6">
        <w:t>allow</w:t>
      </w:r>
      <w:r w:rsidR="00D4244E">
        <w:t xml:space="preserve"> </w:t>
      </w:r>
      <w:r w:rsidR="008908DE">
        <w:t>efficient</w:t>
      </w:r>
      <w:r w:rsidR="00D4244E">
        <w:t xml:space="preserve"> and reproducible </w:t>
      </w:r>
      <w:r w:rsidR="002942E6">
        <w:t>itinerary planning</w:t>
      </w:r>
      <w:r w:rsidR="00D4244E">
        <w:t xml:space="preserve">. </w:t>
      </w:r>
      <w:r w:rsidR="00E613F5">
        <w:t>The planned itineraries were</w:t>
      </w:r>
      <w:r w:rsidR="00E338D8">
        <w:t xml:space="preserve"> needed </w:t>
      </w:r>
      <w:r w:rsidR="008908DE">
        <w:t>in</w:t>
      </w:r>
      <w:r w:rsidR="008B3B31">
        <w:t xml:space="preserve"> two </w:t>
      </w:r>
      <w:r w:rsidR="00E613F5">
        <w:t>phases of the study</w:t>
      </w:r>
      <w:r w:rsidR="008B3B31">
        <w:t>:</w:t>
      </w:r>
      <w:r w:rsidR="00E613F5">
        <w:t xml:space="preserve"> 1) in finding local </w:t>
      </w:r>
      <w:r w:rsidR="0078795B">
        <w:t xml:space="preserve">(commuting-related) </w:t>
      </w:r>
      <w:r w:rsidR="00B85D17">
        <w:t>walk</w:t>
      </w:r>
      <w:r w:rsidR="007D5BC0">
        <w:t>ing routes</w:t>
      </w:r>
      <w:r w:rsidR="00E613F5">
        <w:t xml:space="preserve"> for the assessment of pedestrians’ exposure to traffic noise and 2) </w:t>
      </w:r>
      <w:r w:rsidR="008908DE">
        <w:t>in assessing</w:t>
      </w:r>
      <w:r w:rsidR="008B3B31">
        <w:t xml:space="preserve"> the quality of the </w:t>
      </w:r>
      <w:r w:rsidR="00224343">
        <w:t xml:space="preserve">shortest </w:t>
      </w:r>
      <w:r w:rsidR="008B3B31">
        <w:t xml:space="preserve">paths calculated with the </w:t>
      </w:r>
      <w:r w:rsidR="00A41C09">
        <w:t>quiet path routing</w:t>
      </w:r>
      <w:r w:rsidR="008B3B31">
        <w:t xml:space="preserve"> method </w:t>
      </w:r>
      <w:r w:rsidR="00004926">
        <w:t>in comparison to the</w:t>
      </w:r>
      <w:r w:rsidR="008B3B31">
        <w:t xml:space="preserve"> reference paths </w:t>
      </w:r>
      <w:r w:rsidR="00F66405">
        <w:t>(</w:t>
      </w:r>
      <w:r w:rsidR="008B3B31">
        <w:t>returned from the API</w:t>
      </w:r>
      <w:r w:rsidR="00F66405">
        <w:t>)</w:t>
      </w:r>
      <w:r w:rsidR="008B3B31">
        <w:t xml:space="preserve">. </w:t>
      </w:r>
    </w:p>
    <w:p w14:paraId="07AA9ABF" w14:textId="31F08DDC" w:rsidR="004C33F2" w:rsidRDefault="004C33F2" w:rsidP="004C33F2">
      <w:pPr>
        <w:pStyle w:val="Heading2"/>
      </w:pPr>
      <w:bookmarkStart w:id="44" w:name="_Toc38538749"/>
      <w:r w:rsidRPr="00CC2F87">
        <w:t>Technical framework</w:t>
      </w:r>
      <w:r w:rsidR="00406DEB">
        <w:t xml:space="preserve"> and architecture</w:t>
      </w:r>
      <w:bookmarkEnd w:id="44"/>
    </w:p>
    <w:p w14:paraId="4562EB86" w14:textId="0E910583" w:rsidR="007B3A32" w:rsidRDefault="009A36BC" w:rsidP="009A36BC">
      <w:r>
        <w:t xml:space="preserve">The technical framework of the study </w:t>
      </w:r>
      <w:r w:rsidR="00045C7D">
        <w:t>is composed</w:t>
      </w:r>
      <w:r>
        <w:t xml:space="preserve"> of several internal and external dependencies</w:t>
      </w:r>
      <w:r w:rsidR="007B3A32">
        <w:t xml:space="preserve"> (</w:t>
      </w:r>
      <w:r w:rsidR="007B3A32">
        <w:fldChar w:fldCharType="begin"/>
      </w:r>
      <w:r w:rsidR="007B3A32">
        <w:instrText xml:space="preserve"> REF _Ref33707421 \h </w:instrText>
      </w:r>
      <w:r w:rsidR="007B3A32">
        <w:fldChar w:fldCharType="separate"/>
      </w:r>
      <w:r w:rsidR="00711D61" w:rsidRPr="00CC2F87">
        <w:t xml:space="preserve">Figure </w:t>
      </w:r>
      <w:r w:rsidR="00711D61">
        <w:rPr>
          <w:noProof/>
        </w:rPr>
        <w:t>12</w:t>
      </w:r>
      <w:r w:rsidR="007B3A32">
        <w:fldChar w:fldCharType="end"/>
      </w:r>
      <w:r w:rsidR="007B3A32">
        <w:t>)</w:t>
      </w:r>
      <w:r>
        <w:t xml:space="preserve">. </w:t>
      </w:r>
      <w:r w:rsidR="00BA2BEE">
        <w:t>I implemented m</w:t>
      </w:r>
      <w:r w:rsidR="00D54209">
        <w:t>ajority</w:t>
      </w:r>
      <w:r w:rsidR="00B62C72">
        <w:t xml:space="preserve"> of </w:t>
      </w:r>
      <w:r w:rsidR="00045C7D">
        <w:t xml:space="preserve">the </w:t>
      </w:r>
      <w:r w:rsidR="00B62C72">
        <w:t xml:space="preserve">data analysis and </w:t>
      </w:r>
      <w:r w:rsidR="000E0877">
        <w:t xml:space="preserve">the </w:t>
      </w:r>
      <w:r w:rsidR="00A41C09">
        <w:t>quiet path routing</w:t>
      </w:r>
      <w:r w:rsidR="00B62C72">
        <w:t xml:space="preserve"> method in Python programming language. </w:t>
      </w:r>
      <w:r w:rsidR="001E6C93">
        <w:t>Thus, the main external dependencies</w:t>
      </w:r>
      <w:r w:rsidR="004D4F48">
        <w:t xml:space="preserve"> of the study</w:t>
      </w:r>
      <w:r w:rsidR="001E6C93">
        <w:t xml:space="preserve"> </w:t>
      </w:r>
      <w:r w:rsidR="003C0137">
        <w:t>cover several</w:t>
      </w:r>
      <w:r w:rsidR="007B3A32">
        <w:t xml:space="preserve"> </w:t>
      </w:r>
      <w:r w:rsidR="00EF12D4">
        <w:t xml:space="preserve">Python libraries </w:t>
      </w:r>
      <w:r w:rsidR="00A045C4">
        <w:t xml:space="preserve">that </w:t>
      </w:r>
      <w:r w:rsidR="00F8692F">
        <w:t>I</w:t>
      </w:r>
      <w:r w:rsidR="00A045C4">
        <w:t xml:space="preserve"> used in</w:t>
      </w:r>
      <w:r w:rsidR="00EF12D4">
        <w:t xml:space="preserve"> </w:t>
      </w:r>
      <w:r w:rsidR="00004DC3">
        <w:t>processing</w:t>
      </w:r>
      <w:r w:rsidR="007B3A32">
        <w:t xml:space="preserve"> and analyzing </w:t>
      </w:r>
      <w:r w:rsidR="00EF6C71">
        <w:t xml:space="preserve">statistical, </w:t>
      </w:r>
      <w:r w:rsidR="001E6C93">
        <w:t xml:space="preserve">geospatial and </w:t>
      </w:r>
      <w:r w:rsidR="004768AA">
        <w:t xml:space="preserve">graph </w:t>
      </w:r>
      <w:r w:rsidR="007B3A32">
        <w:t xml:space="preserve">data </w:t>
      </w:r>
      <w:r w:rsidR="00EF12D4">
        <w:t>(e.g.</w:t>
      </w:r>
      <w:r w:rsidR="001E6C93">
        <w:t xml:space="preserve"> </w:t>
      </w:r>
      <w:r w:rsidR="008A2E21">
        <w:t>Pandas, GeoPandas, NetworkX and OSMnx</w:t>
      </w:r>
      <w:r w:rsidR="00EF12D4">
        <w:t>)</w:t>
      </w:r>
      <w:r w:rsidR="008A2E21">
        <w:t>.</w:t>
      </w:r>
      <w:r w:rsidR="007B3A32">
        <w:t xml:space="preserve"> </w:t>
      </w:r>
      <w:r w:rsidR="00A045C4">
        <w:t>T</w:t>
      </w:r>
      <w:r w:rsidR="007B3A32">
        <w:t xml:space="preserve">he used libraries and packages have </w:t>
      </w:r>
      <w:r w:rsidR="00A045C4">
        <w:t>also their own</w:t>
      </w:r>
      <w:r w:rsidR="007B3A32">
        <w:t xml:space="preserve"> external dependencies which are now shown in the figure. </w:t>
      </w:r>
    </w:p>
    <w:p w14:paraId="0D60E98E" w14:textId="2E820124" w:rsidR="009A36BC" w:rsidRDefault="005210D5" w:rsidP="009A36BC">
      <w:r>
        <w:t>I favored m</w:t>
      </w:r>
      <w:r w:rsidR="00144D15">
        <w:t xml:space="preserve">odular design </w:t>
      </w:r>
      <w:r>
        <w:t>pattern</w:t>
      </w:r>
      <w:r w:rsidR="00CF6B44">
        <w:t xml:space="preserve"> </w:t>
      </w:r>
      <w:r w:rsidR="00144D15">
        <w:t xml:space="preserve">in </w:t>
      </w:r>
      <w:r w:rsidR="001B13E0">
        <w:t>developing</w:t>
      </w:r>
      <w:r w:rsidR="00144D15">
        <w:t xml:space="preserve"> the methods</w:t>
      </w:r>
      <w:r w:rsidR="001B13E0">
        <w:t xml:space="preserve"> </w:t>
      </w:r>
      <w:r w:rsidR="00591543">
        <w:t xml:space="preserve">as a </w:t>
      </w:r>
      <w:r w:rsidR="001B13E0">
        <w:t>Python</w:t>
      </w:r>
      <w:r w:rsidR="00591543">
        <w:t xml:space="preserve"> project</w:t>
      </w:r>
      <w:r w:rsidR="00C70ECC">
        <w:t>. This meant establishing</w:t>
      </w:r>
      <w:r w:rsidR="00144D15">
        <w:t xml:space="preserve"> common utilities </w:t>
      </w:r>
      <w:r w:rsidR="00C70ECC">
        <w:t xml:space="preserve">to be used in </w:t>
      </w:r>
      <w:r w:rsidR="00144D15">
        <w:t xml:space="preserve">different </w:t>
      </w:r>
      <w:r w:rsidR="00C70ECC">
        <w:t>phases</w:t>
      </w:r>
      <w:r w:rsidR="00144D15">
        <w:t xml:space="preserve"> of the analysis </w:t>
      </w:r>
      <w:r w:rsidR="00BC2F42">
        <w:t xml:space="preserve">as well as </w:t>
      </w:r>
      <w:r w:rsidR="007B3A32">
        <w:t xml:space="preserve">by the </w:t>
      </w:r>
      <w:r w:rsidR="00A41C09">
        <w:t>quiet path routing</w:t>
      </w:r>
      <w:r w:rsidR="00144D15">
        <w:t xml:space="preserve"> application. </w:t>
      </w:r>
      <w:r w:rsidR="00CF6B44">
        <w:t>I distributed f</w:t>
      </w:r>
      <w:r w:rsidR="00406DEB">
        <w:t xml:space="preserve">unctions </w:t>
      </w:r>
      <w:r w:rsidR="00CF6B44">
        <w:t xml:space="preserve">to </w:t>
      </w:r>
      <w:r w:rsidR="00EB4936">
        <w:t>separate</w:t>
      </w:r>
      <w:r w:rsidR="00406DEB">
        <w:t xml:space="preserve"> </w:t>
      </w:r>
      <w:r w:rsidR="009F6060">
        <w:t>Python</w:t>
      </w:r>
      <w:r w:rsidR="00C27E14">
        <w:t xml:space="preserve"> </w:t>
      </w:r>
      <w:r w:rsidR="00406DEB">
        <w:t>modules</w:t>
      </w:r>
      <w:r w:rsidR="00BB2F20">
        <w:t xml:space="preserve"> with distinct responsibilities</w:t>
      </w:r>
      <w:r w:rsidR="00AE27CA">
        <w:t xml:space="preserve"> </w:t>
      </w:r>
      <w:r w:rsidR="00406DEB">
        <w:t>to make finding</w:t>
      </w:r>
      <w:r w:rsidR="00081B38">
        <w:t xml:space="preserve"> </w:t>
      </w:r>
      <w:r w:rsidR="00406DEB">
        <w:t xml:space="preserve">and </w:t>
      </w:r>
      <w:r w:rsidR="007B3A32">
        <w:t xml:space="preserve">using </w:t>
      </w:r>
      <w:r w:rsidR="00406DEB">
        <w:t xml:space="preserve">them practical. </w:t>
      </w:r>
      <w:r w:rsidR="00B27066">
        <w:t>The</w:t>
      </w:r>
      <w:r w:rsidR="00D12088">
        <w:t xml:space="preserve"> </w:t>
      </w:r>
      <w:r w:rsidR="00C61D0B">
        <w:t xml:space="preserve">detailed technical description of the </w:t>
      </w:r>
      <w:r w:rsidR="00BD021D">
        <w:t xml:space="preserve">external dependencies (i.e. libraries) of the </w:t>
      </w:r>
      <w:r w:rsidR="00075F23">
        <w:t xml:space="preserve">Python </w:t>
      </w:r>
      <w:r w:rsidR="00C61D0B">
        <w:t>environment</w:t>
      </w:r>
      <w:r w:rsidR="00B27066">
        <w:t xml:space="preserve"> is attached as </w:t>
      </w:r>
      <w:r w:rsidR="00C61D0B" w:rsidRPr="00D71E84">
        <w:fldChar w:fldCharType="begin"/>
      </w:r>
      <w:r w:rsidR="00C61D0B" w:rsidRPr="00D71E84">
        <w:instrText xml:space="preserve"> REF _Ref33706590 \h  \* MERGEFORMAT </w:instrText>
      </w:r>
      <w:r w:rsidR="00C61D0B" w:rsidRPr="00D71E84">
        <w:fldChar w:fldCharType="separate"/>
      </w:r>
      <w:r w:rsidR="00711D61" w:rsidRPr="00711D61">
        <w:t xml:space="preserve">Appendix </w:t>
      </w:r>
      <w:r w:rsidR="00711D61" w:rsidRPr="00711D61">
        <w:rPr>
          <w:noProof/>
        </w:rPr>
        <w:t>1</w:t>
      </w:r>
      <w:r w:rsidR="00C61D0B" w:rsidRPr="00D71E84">
        <w:fldChar w:fldCharType="end"/>
      </w:r>
      <w:r w:rsidR="006061C2">
        <w:t>.</w:t>
      </w:r>
      <w:r w:rsidR="00550E54">
        <w:t xml:space="preserve"> </w:t>
      </w:r>
      <w:r w:rsidR="00E02705">
        <w:t>Sharing of the methods as openly available source code</w:t>
      </w:r>
      <w:r w:rsidR="003D5344">
        <w:t>s</w:t>
      </w:r>
      <w:r w:rsidR="00E02705">
        <w:t xml:space="preserve"> is described in chapter 4.5.</w:t>
      </w:r>
    </w:p>
    <w:p w14:paraId="48FB4E60" w14:textId="77777777" w:rsidR="00153745" w:rsidRPr="00CC2F87" w:rsidRDefault="00153745" w:rsidP="00D04D26">
      <w:pPr>
        <w:keepNext/>
        <w:spacing w:after="120"/>
      </w:pPr>
      <w:r w:rsidRPr="00CC2F87">
        <w:rPr>
          <w:noProof/>
        </w:rPr>
        <w:lastRenderedPageBreak/>
        <w:drawing>
          <wp:inline distT="0" distB="0" distL="0" distR="0" wp14:anchorId="535591D4" wp14:editId="0D464D9E">
            <wp:extent cx="5581601" cy="7555826"/>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81601" cy="7555826"/>
                    </a:xfrm>
                    <a:prstGeom prst="rect">
                      <a:avLst/>
                    </a:prstGeom>
                  </pic:spPr>
                </pic:pic>
              </a:graphicData>
            </a:graphic>
          </wp:inline>
        </w:drawing>
      </w:r>
    </w:p>
    <w:p w14:paraId="4D9BCD36" w14:textId="37591346" w:rsidR="00153745" w:rsidRDefault="00153745" w:rsidP="00020EA1">
      <w:pPr>
        <w:pStyle w:val="Caption"/>
      </w:pPr>
      <w:bookmarkStart w:id="45" w:name="_Ref33707421"/>
      <w:bookmarkStart w:id="46" w:name="_Toc38115056"/>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711D61">
        <w:rPr>
          <w:noProof/>
        </w:rPr>
        <w:t>12</w:t>
      </w:r>
      <w:r w:rsidR="004F023F" w:rsidRPr="00CC2F87">
        <w:fldChar w:fldCharType="end"/>
      </w:r>
      <w:bookmarkEnd w:id="45"/>
      <w:r w:rsidRPr="00CC2F87">
        <w:t>. Technical framework of the study: internal</w:t>
      </w:r>
      <w:r w:rsidR="005D286E" w:rsidRPr="00CC2F87">
        <w:t xml:space="preserve"> (blue)</w:t>
      </w:r>
      <w:r w:rsidRPr="00CC2F87">
        <w:t xml:space="preserve"> and external </w:t>
      </w:r>
      <w:r w:rsidR="005D286E" w:rsidRPr="00CC2F87">
        <w:t xml:space="preserve">(grey) </w:t>
      </w:r>
      <w:r w:rsidRPr="00CC2F87">
        <w:t>technical dependencies</w:t>
      </w:r>
      <w:r w:rsidR="00A35643" w:rsidRPr="00CC2F87">
        <w:t xml:space="preserve"> (* </w:t>
      </w:r>
      <w:r w:rsidR="0096768B" w:rsidRPr="00CC2F87">
        <w:t xml:space="preserve">= </w:t>
      </w:r>
      <w:r w:rsidR="00A35643" w:rsidRPr="00CC2F87">
        <w:t>Python library)</w:t>
      </w:r>
      <w:r w:rsidRPr="00CC2F87">
        <w:t>.</w:t>
      </w:r>
      <w:r w:rsidR="002D300D" w:rsidRPr="00CC2F87">
        <w:t xml:space="preserve"> </w:t>
      </w:r>
      <w:r w:rsidR="00787455">
        <w:t xml:space="preserve">The </w:t>
      </w:r>
      <w:r w:rsidR="003C58E0">
        <w:t>several</w:t>
      </w:r>
      <w:r w:rsidR="003A1C57" w:rsidRPr="00CC2F87">
        <w:t xml:space="preserve"> e</w:t>
      </w:r>
      <w:r w:rsidR="002D300D" w:rsidRPr="00CC2F87">
        <w:t xml:space="preserve">xternal dependencies of the used Python libraries </w:t>
      </w:r>
      <w:r w:rsidR="000974D7">
        <w:t>are</w:t>
      </w:r>
      <w:r w:rsidR="002D300D" w:rsidRPr="00CC2F87">
        <w:t xml:space="preserve"> not included in the graph.</w:t>
      </w:r>
      <w:bookmarkEnd w:id="46"/>
      <w:r w:rsidR="002D300D" w:rsidRPr="00CC2F87">
        <w:t xml:space="preserve"> </w:t>
      </w:r>
    </w:p>
    <w:p w14:paraId="7051E6B2" w14:textId="72107417" w:rsidR="00A93751" w:rsidRDefault="00962C8B" w:rsidP="006931F6">
      <w:pPr>
        <w:pStyle w:val="Heading2"/>
      </w:pPr>
      <w:bookmarkStart w:id="47" w:name="_Toc38538750"/>
      <w:r>
        <w:t xml:space="preserve">Quiet path </w:t>
      </w:r>
      <w:r w:rsidR="00A41C09">
        <w:t>routing</w:t>
      </w:r>
      <w:r w:rsidR="00493AAD" w:rsidRPr="00CC2F87">
        <w:t xml:space="preserve"> </w:t>
      </w:r>
      <w:r w:rsidR="00E60CD2" w:rsidRPr="00CC2F87">
        <w:t>method</w:t>
      </w:r>
      <w:bookmarkEnd w:id="47"/>
    </w:p>
    <w:p w14:paraId="1E41042F" w14:textId="77777777" w:rsidR="00C435F0" w:rsidRPr="00CC2F87" w:rsidRDefault="00C435F0" w:rsidP="00C435F0">
      <w:pPr>
        <w:pStyle w:val="Heading3"/>
      </w:pPr>
      <w:bookmarkStart w:id="48" w:name="_Toc38538751"/>
      <w:r w:rsidRPr="00CC2F87">
        <w:lastRenderedPageBreak/>
        <w:t>Network acquisition and manipulation</w:t>
      </w:r>
      <w:bookmarkEnd w:id="48"/>
    </w:p>
    <w:p w14:paraId="3F4A3C71" w14:textId="5D5E3802" w:rsidR="00C435F0" w:rsidRPr="00CC2F87" w:rsidRDefault="00C435F0" w:rsidP="00C435F0">
      <w:r w:rsidRPr="00CC2F87">
        <w:t xml:space="preserve">The following three steps were </w:t>
      </w:r>
      <w:r>
        <w:t>included in</w:t>
      </w:r>
      <w:r w:rsidRPr="00CC2F87">
        <w:t xml:space="preserve"> acquir</w:t>
      </w:r>
      <w:r>
        <w:t>ing</w:t>
      </w:r>
      <w:r w:rsidRPr="00CC2F87">
        <w:t xml:space="preserve"> and </w:t>
      </w:r>
      <w:r>
        <w:t>processing street</w:t>
      </w:r>
      <w:r w:rsidRPr="00CC2F87">
        <w:t xml:space="preserve"> network</w:t>
      </w:r>
      <w:r>
        <w:t xml:space="preserve"> data</w:t>
      </w:r>
      <w:r w:rsidRPr="00CC2F87">
        <w:t xml:space="preserve"> to a graph suitable for</w:t>
      </w:r>
      <w:r>
        <w:t xml:space="preserve"> noise exposure </w:t>
      </w:r>
      <w:r w:rsidR="00AB7D1F">
        <w:t>-</w:t>
      </w:r>
      <w:r>
        <w:t>based routing</w:t>
      </w:r>
      <w:r w:rsidR="002C4EE3">
        <w:t xml:space="preserve"> analysis</w:t>
      </w:r>
      <w:r w:rsidRPr="00CC2F87">
        <w:t>:</w:t>
      </w:r>
    </w:p>
    <w:p w14:paraId="1DFD8BD3" w14:textId="5AE6A172" w:rsidR="00C435F0" w:rsidRPr="00CC2F87" w:rsidRDefault="00C435F0" w:rsidP="00C435F0">
      <w:pPr>
        <w:pStyle w:val="ListParagraph"/>
        <w:numPr>
          <w:ilvl w:val="0"/>
          <w:numId w:val="4"/>
        </w:numPr>
      </w:pPr>
      <w:r w:rsidRPr="00CC2F87">
        <w:t>Walkable</w:t>
      </w:r>
      <w:r>
        <w:t xml:space="preserve"> street network data acquisition</w:t>
      </w:r>
      <w:r w:rsidRPr="00CC2F87">
        <w:t xml:space="preserve"> </w:t>
      </w:r>
      <w:r>
        <w:t>and graph construction</w:t>
      </w:r>
      <w:r w:rsidRPr="00CC2F87">
        <w:t xml:space="preserve"> (</w:t>
      </w:r>
      <w:r w:rsidRPr="00CC2F87">
        <w:fldChar w:fldCharType="begin"/>
      </w:r>
      <w:r w:rsidRPr="00CC2F87">
        <w:instrText xml:space="preserve"> REF _Ref9348163 \h </w:instrText>
      </w:r>
      <w:r w:rsidRPr="00CC2F87">
        <w:fldChar w:fldCharType="separate"/>
      </w:r>
      <w:r w:rsidR="00711D61" w:rsidRPr="00CC2F87">
        <w:t xml:space="preserve">Figure </w:t>
      </w:r>
      <w:r w:rsidR="00711D61">
        <w:rPr>
          <w:noProof/>
        </w:rPr>
        <w:t>13</w:t>
      </w:r>
      <w:r w:rsidRPr="00CC2F87">
        <w:fldChar w:fldCharType="end"/>
      </w:r>
      <w:r w:rsidRPr="00CC2F87">
        <w:t>).</w:t>
      </w:r>
    </w:p>
    <w:p w14:paraId="22E9F027" w14:textId="3E8DBF93" w:rsidR="00C435F0" w:rsidRPr="00CC2F87" w:rsidRDefault="00C435F0" w:rsidP="00C435F0">
      <w:pPr>
        <w:pStyle w:val="ListParagraph"/>
        <w:numPr>
          <w:ilvl w:val="0"/>
          <w:numId w:val="4"/>
        </w:numPr>
      </w:pPr>
      <w:r>
        <w:t xml:space="preserve">Determining </w:t>
      </w:r>
      <w:r w:rsidRPr="00CC2F87">
        <w:t xml:space="preserve">contaminated distances </w:t>
      </w:r>
      <w:r>
        <w:t>with</w:t>
      </w:r>
      <w:r w:rsidRPr="00CC2F87">
        <w:t xml:space="preserve"> different noise levels</w:t>
      </w:r>
      <w:r>
        <w:t xml:space="preserve">: spatially joining noise surface data to edges </w:t>
      </w:r>
      <w:r w:rsidRPr="00CC2F87">
        <w:t>(</w:t>
      </w:r>
      <w:r w:rsidRPr="00CC2F87">
        <w:fldChar w:fldCharType="begin"/>
      </w:r>
      <w:r w:rsidRPr="00CC2F87">
        <w:instrText xml:space="preserve"> REF _Ref9348261 \h </w:instrText>
      </w:r>
      <w:r w:rsidRPr="00CC2F87">
        <w:fldChar w:fldCharType="separate"/>
      </w:r>
      <w:r w:rsidR="00711D61" w:rsidRPr="00CC2F87">
        <w:t xml:space="preserve">Figure </w:t>
      </w:r>
      <w:r w:rsidR="00711D61">
        <w:rPr>
          <w:noProof/>
        </w:rPr>
        <w:t>14</w:t>
      </w:r>
      <w:r w:rsidRPr="00CC2F87">
        <w:fldChar w:fldCharType="end"/>
      </w:r>
      <w:r w:rsidRPr="00CC2F87">
        <w:t>).</w:t>
      </w:r>
    </w:p>
    <w:p w14:paraId="03AEBB20" w14:textId="4882CA41" w:rsidR="00C435F0" w:rsidRPr="00CC2F87" w:rsidRDefault="00C435F0" w:rsidP="00C435F0">
      <w:pPr>
        <w:pStyle w:val="ListParagraph"/>
        <w:numPr>
          <w:ilvl w:val="0"/>
          <w:numId w:val="4"/>
        </w:numPr>
      </w:pPr>
      <w:r w:rsidRPr="00CC2F87">
        <w:t>Calculating</w:t>
      </w:r>
      <w:r w:rsidR="00DF44D5">
        <w:t xml:space="preserve"> </w:t>
      </w:r>
      <w:r w:rsidRPr="00CC2F87">
        <w:t xml:space="preserve">noise </w:t>
      </w:r>
      <w:r w:rsidR="00AB7D1F">
        <w:t xml:space="preserve">exposure -based </w:t>
      </w:r>
      <w:r w:rsidRPr="00CC2F87">
        <w:t xml:space="preserve">costs </w:t>
      </w:r>
      <w:r w:rsidR="00DF44D5">
        <w:t>to the graph</w:t>
      </w:r>
      <w:r w:rsidR="001E5C3F">
        <w:t xml:space="preserve"> with </w:t>
      </w:r>
      <w:r w:rsidR="001527C4">
        <w:t>an</w:t>
      </w:r>
      <w:r>
        <w:t xml:space="preserve"> environmental impedance function</w:t>
      </w:r>
      <w:r w:rsidR="00AB7D1F">
        <w:t xml:space="preserve"> </w:t>
      </w:r>
      <w:r w:rsidR="001E5C3F">
        <w:t xml:space="preserve">for noise </w:t>
      </w:r>
      <w:r w:rsidRPr="00CC2F87">
        <w:t>(</w:t>
      </w:r>
      <w:r w:rsidR="001E5C3F">
        <w:t xml:space="preserve">see 3.5.2 &amp; </w:t>
      </w:r>
      <w:r w:rsidR="00C34A7D">
        <w:t>3</w:t>
      </w:r>
      <w:r w:rsidR="001E5C3F">
        <w:t>.5.3</w:t>
      </w:r>
      <w:r w:rsidR="00550365">
        <w:t xml:space="preserve"> and</w:t>
      </w:r>
      <w:r w:rsidR="001E5C3F">
        <w:t xml:space="preserve"> </w:t>
      </w:r>
      <w:r w:rsidRPr="00CC2F87">
        <w:fldChar w:fldCharType="begin"/>
      </w:r>
      <w:r w:rsidRPr="00CC2F87">
        <w:instrText xml:space="preserve"> REF _Ref9348368 \h </w:instrText>
      </w:r>
      <w:r w:rsidRPr="00CC2F87">
        <w:fldChar w:fldCharType="separate"/>
      </w:r>
      <w:r w:rsidR="00711D61" w:rsidRPr="00CC2F87">
        <w:t xml:space="preserve">Figure </w:t>
      </w:r>
      <w:r w:rsidR="00711D61">
        <w:rPr>
          <w:noProof/>
        </w:rPr>
        <w:t>16</w:t>
      </w:r>
      <w:r w:rsidRPr="00CC2F87">
        <w:fldChar w:fldCharType="end"/>
      </w:r>
      <w:r w:rsidRPr="00CC2F87">
        <w:t>).</w:t>
      </w:r>
      <w:r w:rsidR="00A02DD1">
        <w:t xml:space="preserve"> </w:t>
      </w:r>
    </w:p>
    <w:p w14:paraId="614D5B84" w14:textId="4FC3E5EC" w:rsidR="00C435F0" w:rsidRDefault="005A3469" w:rsidP="00C435F0">
      <w:r>
        <w:t>I used the</w:t>
      </w:r>
      <w:r w:rsidR="00C435F0">
        <w:t xml:space="preserve"> Python library </w:t>
      </w:r>
      <w:r w:rsidR="00C435F0" w:rsidRPr="009B16EF">
        <w:t>OSMnx</w:t>
      </w:r>
      <w:r w:rsidR="00C435F0">
        <w:t xml:space="preserve"> to download walkable street network data from OSM and to build a graph from it in NetworkX format (as described in chapter 3.3.2). OSMnx was also used to convert the directed graph to an undirected one, as street segments can be traversed to both directions by walking. Undirected graphs also require less computing power and memory for processing. After initial graph construction, straight line geometries were added to edges that were missing them, based on locations of the origin and destination nodes of the edges. </w:t>
      </w:r>
    </w:p>
    <w:p w14:paraId="6FBCCD30" w14:textId="53537AC0" w:rsidR="00C435F0" w:rsidRDefault="00C435F0" w:rsidP="00C435F0">
      <w:r>
        <w:t xml:space="preserve">A temporary graph of unwalkable edges (e.g. service tunnels) was constructed in similar manner as the main graph but by using an </w:t>
      </w:r>
      <w:r w:rsidR="006A3248">
        <w:t>altered</w:t>
      </w:r>
      <w:r>
        <w:t xml:space="preserve"> query string (</w:t>
      </w:r>
      <w:r>
        <w:fldChar w:fldCharType="begin"/>
      </w:r>
      <w:r>
        <w:instrText xml:space="preserve"> REF _Ref33792283 \h </w:instrText>
      </w:r>
      <w:r>
        <w:fldChar w:fldCharType="separate"/>
      </w:r>
      <w:r w:rsidR="00711D61" w:rsidRPr="00137F21">
        <w:t xml:space="preserve">Table </w:t>
      </w:r>
      <w:r w:rsidR="00711D61">
        <w:rPr>
          <w:noProof/>
        </w:rPr>
        <w:t>2</w:t>
      </w:r>
      <w:r>
        <w:fldChar w:fldCharType="end"/>
      </w:r>
      <w:r>
        <w:t xml:space="preserve">). The unwalkable edges were matched with the edges of the main graph by both </w:t>
      </w:r>
      <w:r w:rsidRPr="00D038C9">
        <w:rPr>
          <w:i/>
          <w:iCs/>
        </w:rPr>
        <w:t>osm_id</w:t>
      </w:r>
      <w:r>
        <w:t xml:space="preserve"> and geometrical overlay analysis. Both matching methods were needed since </w:t>
      </w:r>
      <w:r w:rsidRPr="00D038C9">
        <w:rPr>
          <w:i/>
          <w:iCs/>
        </w:rPr>
        <w:t>osm_id</w:t>
      </w:r>
      <w:r>
        <w:t xml:space="preserve"> is not guaranteed to be unique in all cases. The edges that were matched and identified as unwalkable were then removed from the graph. Finally, </w:t>
      </w:r>
      <w:r w:rsidR="00F3188F">
        <w:t>I</w:t>
      </w:r>
      <w:r>
        <w:t xml:space="preserve"> made sure that no inaccessible edges or nodes were left in the graph as subgraphs (due to lost connections between nodes). </w:t>
      </w:r>
    </w:p>
    <w:p w14:paraId="39189C67" w14:textId="77777777" w:rsidR="00C435F0" w:rsidRDefault="00C435F0" w:rsidP="00C435F0"/>
    <w:p w14:paraId="0034FFE7" w14:textId="77777777" w:rsidR="00C435F0" w:rsidRPr="00CC2F87" w:rsidRDefault="00C435F0" w:rsidP="008E3A25">
      <w:pPr>
        <w:keepNext/>
        <w:spacing w:before="240" w:after="0"/>
      </w:pPr>
      <w:r w:rsidRPr="00CC2F87">
        <w:rPr>
          <w:noProof/>
        </w:rPr>
        <w:lastRenderedPageBreak/>
        <w:drawing>
          <wp:inline distT="0" distB="0" distL="0" distR="0" wp14:anchorId="29E42A84" wp14:editId="4EB94DB0">
            <wp:extent cx="4102725" cy="318967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102725" cy="3189674"/>
                    </a:xfrm>
                    <a:prstGeom prst="rect">
                      <a:avLst/>
                    </a:prstGeom>
                    <a:ln>
                      <a:noFill/>
                    </a:ln>
                  </pic:spPr>
                </pic:pic>
              </a:graphicData>
            </a:graphic>
          </wp:inline>
        </w:drawing>
      </w:r>
    </w:p>
    <w:p w14:paraId="0C49E44A" w14:textId="466FAE48" w:rsidR="00C435F0" w:rsidRPr="00CC2F87" w:rsidRDefault="00C435F0" w:rsidP="00C435F0">
      <w:pPr>
        <w:pStyle w:val="Caption"/>
      </w:pPr>
      <w:bookmarkStart w:id="49" w:name="_Ref9348163"/>
      <w:bookmarkStart w:id="50" w:name="_Toc38115057"/>
      <w:r w:rsidRPr="00CC2F87">
        <w:t xml:space="preserve">Figure </w:t>
      </w:r>
      <w:r w:rsidRPr="00CC2F87">
        <w:fldChar w:fldCharType="begin"/>
      </w:r>
      <w:r w:rsidRPr="00CC2F87">
        <w:instrText xml:space="preserve"> SEQ Figure \* ARABIC </w:instrText>
      </w:r>
      <w:r w:rsidRPr="00CC2F87">
        <w:fldChar w:fldCharType="separate"/>
      </w:r>
      <w:r w:rsidR="00711D61">
        <w:rPr>
          <w:noProof/>
        </w:rPr>
        <w:t>13</w:t>
      </w:r>
      <w:r w:rsidRPr="00CC2F87">
        <w:fldChar w:fldCharType="end"/>
      </w:r>
      <w:bookmarkEnd w:id="49"/>
      <w:r w:rsidRPr="00CC2F87">
        <w:t xml:space="preserve">. Workflow of </w:t>
      </w:r>
      <w:r>
        <w:t xml:space="preserve">street </w:t>
      </w:r>
      <w:r w:rsidRPr="00CC2F87">
        <w:t>network</w:t>
      </w:r>
      <w:r>
        <w:t xml:space="preserve"> </w:t>
      </w:r>
      <w:r w:rsidRPr="00CC2F87">
        <w:t>graph acquisition and construction.</w:t>
      </w:r>
      <w:bookmarkEnd w:id="50"/>
      <w:r w:rsidRPr="00CC2F87">
        <w:t xml:space="preserve"> </w:t>
      </w:r>
      <w:r w:rsidR="008E3A25">
        <w:br/>
      </w:r>
    </w:p>
    <w:p w14:paraId="09C7942C" w14:textId="77777777" w:rsidR="00C435F0" w:rsidRPr="00CC2F87" w:rsidRDefault="00C435F0" w:rsidP="008E3A25">
      <w:pPr>
        <w:keepNext/>
        <w:spacing w:before="360" w:after="0"/>
      </w:pPr>
      <w:r w:rsidRPr="00CC2F87">
        <w:rPr>
          <w:noProof/>
        </w:rPr>
        <w:drawing>
          <wp:inline distT="0" distB="0" distL="0" distR="0" wp14:anchorId="77D119EB" wp14:editId="4031B015">
            <wp:extent cx="4029606" cy="3757767"/>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029606" cy="3757767"/>
                    </a:xfrm>
                    <a:prstGeom prst="rect">
                      <a:avLst/>
                    </a:prstGeom>
                    <a:ln>
                      <a:noFill/>
                    </a:ln>
                  </pic:spPr>
                </pic:pic>
              </a:graphicData>
            </a:graphic>
          </wp:inline>
        </w:drawing>
      </w:r>
    </w:p>
    <w:p w14:paraId="488C210F" w14:textId="6F4D6D12" w:rsidR="00C435F0" w:rsidRPr="00F21397" w:rsidRDefault="00C435F0" w:rsidP="00F21397">
      <w:pPr>
        <w:pStyle w:val="Caption"/>
      </w:pPr>
      <w:bookmarkStart w:id="51" w:name="_Ref9348261"/>
      <w:bookmarkStart w:id="52" w:name="_Toc38115058"/>
      <w:r w:rsidRPr="00F21397">
        <w:t xml:space="preserve">Figure </w:t>
      </w:r>
      <w:r w:rsidRPr="00F21397">
        <w:fldChar w:fldCharType="begin"/>
      </w:r>
      <w:r w:rsidRPr="00F21397">
        <w:instrText xml:space="preserve"> SEQ Figure \* ARABIC </w:instrText>
      </w:r>
      <w:r w:rsidRPr="00F21397">
        <w:fldChar w:fldCharType="separate"/>
      </w:r>
      <w:r w:rsidR="00711D61" w:rsidRPr="00F21397">
        <w:t>14</w:t>
      </w:r>
      <w:r w:rsidRPr="00F21397">
        <w:fldChar w:fldCharType="end"/>
      </w:r>
      <w:bookmarkEnd w:id="51"/>
      <w:r w:rsidRPr="00F21397">
        <w:t>. Workflow of extracting exposures to traffic noise (contaminated distances) to the edges of the graph.</w:t>
      </w:r>
      <w:bookmarkEnd w:id="52"/>
      <w:r w:rsidRPr="00F21397">
        <w:t xml:space="preserve"> </w:t>
      </w:r>
    </w:p>
    <w:p w14:paraId="42DD192A" w14:textId="1A266BDD" w:rsidR="00C435F0" w:rsidRDefault="00C435F0" w:rsidP="00C435F0">
      <w:r>
        <w:t>A lossless spatial join of noise data (L</w:t>
      </w:r>
      <w:r>
        <w:rPr>
          <w:vertAlign w:val="subscript"/>
        </w:rPr>
        <w:t>A</w:t>
      </w:r>
      <w:r w:rsidRPr="009D1653">
        <w:rPr>
          <w:vertAlign w:val="subscript"/>
        </w:rPr>
        <w:t>eq</w:t>
      </w:r>
      <w:r>
        <w:t>) to the edges of the graph was carried in three phases (</w:t>
      </w:r>
      <w:r>
        <w:fldChar w:fldCharType="begin"/>
      </w:r>
      <w:r>
        <w:instrText xml:space="preserve"> REF _Ref9348261 \h </w:instrText>
      </w:r>
      <w:r>
        <w:fldChar w:fldCharType="separate"/>
      </w:r>
      <w:r w:rsidR="00711D61" w:rsidRPr="00CC2F87">
        <w:t xml:space="preserve">Figure </w:t>
      </w:r>
      <w:r w:rsidR="00711D61">
        <w:rPr>
          <w:noProof/>
        </w:rPr>
        <w:t>14</w:t>
      </w:r>
      <w:r>
        <w:fldChar w:fldCharType="end"/>
      </w:r>
      <w:r>
        <w:t xml:space="preserve">). First, the edge geometries were split at the boundaries of the traffic noise surfaces by intersection </w:t>
      </w:r>
      <w:r>
        <w:lastRenderedPageBreak/>
        <w:t xml:space="preserve">analysis. Second, underlying traffic noise data was extracted to the split edge geometries by their center point using vector-based point sampling in GeoPandas. Third, the split edges were aggregated by their original edge IDs and contaminated distances with different noise levels were added up for each edge. The result of the spatial join was validated by checking that the sum of the contaminated distances to different noise levels never exceeded the total length of the edge. This validation revealed the few topological inconsistencies in the noise surface data (see 3.3.1) and was fixed by only considering the maximum noise value when multiple values were sampled </w:t>
      </w:r>
      <w:r w:rsidR="00EF064C">
        <w:t>by</w:t>
      </w:r>
      <w:r w:rsidR="00923E92">
        <w:t xml:space="preserve"> </w:t>
      </w:r>
      <w:r>
        <w:t xml:space="preserve">a </w:t>
      </w:r>
      <w:r w:rsidR="00923E92">
        <w:t>single</w:t>
      </w:r>
      <w:r>
        <w:t xml:space="preserve"> sampling point. </w:t>
      </w:r>
    </w:p>
    <w:p w14:paraId="7C42804D" w14:textId="187D3ADF" w:rsidR="00C435F0" w:rsidRPr="00C435F0" w:rsidRDefault="00C435F0" w:rsidP="00C435F0">
      <w:r>
        <w:t>Due to the high number of edges (</w:t>
      </w:r>
      <w:r w:rsidRPr="00961ABD">
        <w:t>180647</w:t>
      </w:r>
      <w:r>
        <w:t xml:space="preserve">), a challenge of the spatial join was its high demand for computing power and high memory consumption. Hence, </w:t>
      </w:r>
      <w:r w:rsidR="00F96D5A">
        <w:t>I run the</w:t>
      </w:r>
      <w:r>
        <w:t xml:space="preserve"> first iteration of the analysis in </w:t>
      </w:r>
      <w:r w:rsidR="004C1B5D">
        <w:t xml:space="preserve">a </w:t>
      </w:r>
      <w:r>
        <w:t>CSC’s (</w:t>
      </w:r>
      <w:r w:rsidRPr="001D0A7B">
        <w:t>IT Center for Science</w:t>
      </w:r>
      <w:r>
        <w:t xml:space="preserve"> Ltd.) supercluster</w:t>
      </w:r>
      <w:r w:rsidR="00374EFE">
        <w:t xml:space="preserve"> Taito</w:t>
      </w:r>
      <w:r>
        <w:t xml:space="preserve">, where 20 processing cores and plenty of memory were reserved for the run. However, the Python implementation of the spatial join could be further optimized which allowed running it also on a normal desktop computer. The more efficient analysis included 1) </w:t>
      </w:r>
      <w:r w:rsidR="00734451">
        <w:t xml:space="preserve">utilizing </w:t>
      </w:r>
      <w:r>
        <w:t xml:space="preserve">spatial indexing and GeoDataFrames, 2) organizing the edges as lists of edges (i.e. edge-chunks) and 3) processing the edge-chunks in parallel. </w:t>
      </w:r>
      <w:r w:rsidR="002B1183">
        <w:t xml:space="preserve">I used the </w:t>
      </w:r>
      <w:r>
        <w:t xml:space="preserve">standard multiprocessing library of Python </w:t>
      </w:r>
      <w:r w:rsidR="002B1183">
        <w:t xml:space="preserve">for </w:t>
      </w:r>
      <w:r>
        <w:t>the parallel processing</w:t>
      </w:r>
      <w:r w:rsidR="00ED1631">
        <w:t xml:space="preserve"> both on desktop</w:t>
      </w:r>
      <w:r w:rsidR="005C0DFF">
        <w:t>-</w:t>
      </w:r>
      <w:r w:rsidR="00ED1631">
        <w:t xml:space="preserve"> and CSC’s computer</w:t>
      </w:r>
      <w:r>
        <w:t>.</w:t>
      </w:r>
      <w:r w:rsidR="00511A33">
        <w:t xml:space="preserve"> </w:t>
      </w:r>
    </w:p>
    <w:p w14:paraId="23794001" w14:textId="50807D2E" w:rsidR="00896DC2" w:rsidRPr="00CC2F87" w:rsidRDefault="00B86E9C" w:rsidP="00896DC2">
      <w:pPr>
        <w:pStyle w:val="Heading3"/>
      </w:pPr>
      <w:bookmarkStart w:id="53" w:name="_Ref33771037"/>
      <w:bookmarkStart w:id="54" w:name="_Toc38538752"/>
      <w:r w:rsidRPr="00CC2F87">
        <w:t>Environmental impedance function</w:t>
      </w:r>
      <w:bookmarkEnd w:id="53"/>
      <w:bookmarkEnd w:id="54"/>
    </w:p>
    <w:p w14:paraId="7769A740" w14:textId="6D9B42B6" w:rsidR="00CB7FB3" w:rsidRPr="00CC2F87" w:rsidRDefault="008557D9" w:rsidP="00CB7FB3">
      <w:r>
        <w:t>An</w:t>
      </w:r>
      <w:r w:rsidR="00D1194E">
        <w:t xml:space="preserve"> environmental impedance function </w:t>
      </w:r>
      <w:r w:rsidR="001F6515">
        <w:t xml:space="preserve">(EIF) </w:t>
      </w:r>
      <w:r w:rsidR="00212A49">
        <w:t>for</w:t>
      </w:r>
      <w:r w:rsidR="00D1194E">
        <w:t xml:space="preserve"> noise </w:t>
      </w:r>
      <w:r>
        <w:t xml:space="preserve">was designed </w:t>
      </w:r>
      <w:r w:rsidR="0042363E">
        <w:t>to enable</w:t>
      </w:r>
      <w:r w:rsidR="00D1194E">
        <w:t xml:space="preserve"> exposure -based routing analysis. </w:t>
      </w:r>
      <w:r w:rsidR="00646447">
        <w:t>I defined t</w:t>
      </w:r>
      <w:r w:rsidR="00896DC2" w:rsidRPr="00CC2F87">
        <w:t xml:space="preserve">he </w:t>
      </w:r>
      <w:r w:rsidR="000D32DD" w:rsidRPr="00CC2F87">
        <w:t>equation</w:t>
      </w:r>
      <w:r w:rsidR="00126F12">
        <w:t xml:space="preserve"> </w:t>
      </w:r>
      <w:r w:rsidR="00896DC2" w:rsidRPr="00CC2F87">
        <w:t xml:space="preserve">for calculating </w:t>
      </w:r>
      <w:r w:rsidR="00745717">
        <w:t xml:space="preserve">composite </w:t>
      </w:r>
      <w:r w:rsidR="00896DC2" w:rsidRPr="00CC2F87">
        <w:t>edge cost</w:t>
      </w:r>
      <w:r w:rsidR="000D32DD" w:rsidRPr="00CC2F87">
        <w:t>s</w:t>
      </w:r>
      <w:r w:rsidR="00126F12">
        <w:t xml:space="preserve"> </w:t>
      </w:r>
      <w:r w:rsidR="00745717">
        <w:t xml:space="preserve">from length and dynamic noise exposure </w:t>
      </w:r>
      <w:r w:rsidR="00896DC2" w:rsidRPr="00CC2F87">
        <w:t>as:</w:t>
      </w:r>
    </w:p>
    <w:tbl>
      <w:tblPr>
        <w:tblStyle w:val="TableGrid"/>
        <w:tblW w:w="0" w:type="auto"/>
        <w:tblLook w:val="04A0" w:firstRow="1" w:lastRow="0" w:firstColumn="1" w:lastColumn="0" w:noHBand="0" w:noVBand="1"/>
      </w:tblPr>
      <w:tblGrid>
        <w:gridCol w:w="9067"/>
        <w:gridCol w:w="555"/>
      </w:tblGrid>
      <w:tr w:rsidR="00CB7FB3" w:rsidRPr="00CC2F87" w14:paraId="4E42C003" w14:textId="77777777" w:rsidTr="00CB7FB3">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3AE9600E" w:rsidR="00CB7FB3" w:rsidRPr="006C394E" w:rsidRDefault="00392567" w:rsidP="00F97ACD">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en</m:t>
                    </m:r>
                  </m:sub>
                </m:sSub>
                <m:r>
                  <w:rPr>
                    <w:rFonts w:ascii="Cambria Math" w:hAnsi="Cambria Math"/>
                  </w:rPr>
                  <m:t xml:space="preserve">  </m:t>
                </m:r>
              </m:oMath>
            </m:oMathPara>
          </w:p>
        </w:tc>
        <w:tc>
          <w:tcPr>
            <w:tcW w:w="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6292C082" w:rsidR="00CB7FB3" w:rsidRPr="00CC2F87" w:rsidRDefault="00CB7FB3" w:rsidP="00F97ACD">
            <w:pPr>
              <w:spacing w:before="120" w:after="400"/>
            </w:pPr>
            <w:r w:rsidRPr="00CC2F87">
              <w:t>(</w:t>
            </w:r>
            <w:r w:rsidRPr="00CC2F87">
              <w:fldChar w:fldCharType="begin"/>
            </w:r>
            <w:r w:rsidRPr="00CC2F87">
              <w:instrText xml:space="preserve"> SEQ Equation \* ARABIC </w:instrText>
            </w:r>
            <w:r w:rsidRPr="00CC2F87">
              <w:fldChar w:fldCharType="separate"/>
            </w:r>
            <w:r w:rsidR="00711D61">
              <w:rPr>
                <w:noProof/>
              </w:rPr>
              <w:t>1</w:t>
            </w:r>
            <w:r w:rsidRPr="00CC2F87">
              <w:fldChar w:fldCharType="end"/>
            </w:r>
            <w:r w:rsidRPr="00CC2F87">
              <w:t>)</w:t>
            </w:r>
          </w:p>
        </w:tc>
      </w:tr>
    </w:tbl>
    <w:p w14:paraId="3076F6F7" w14:textId="5224C61B" w:rsidR="00F97ACD" w:rsidRPr="00CC2F87" w:rsidRDefault="009017DF" w:rsidP="00F97ACD">
      <w:pPr>
        <w:rPr>
          <w:rFonts w:eastAsiaTheme="minorEastAsia"/>
          <w:iCs/>
        </w:rPr>
      </w:pPr>
      <w:r w:rsidRPr="00CC2F87">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rPr>
              <m:t>e</m:t>
            </m:r>
          </m:sub>
        </m:sSub>
      </m:oMath>
      <w:r w:rsidR="000675A3" w:rsidRPr="00CC2F87">
        <w:t xml:space="preserve"> </w:t>
      </w:r>
      <w:r w:rsidRPr="00CC2F87">
        <w:t>is the</w:t>
      </w:r>
      <w:r w:rsidR="000675A3" w:rsidRPr="00CC2F87">
        <w:rPr>
          <w:i/>
          <w:iCs/>
        </w:rPr>
        <w:t xml:space="preserve"> </w:t>
      </w:r>
      <w:r w:rsidR="000675A3" w:rsidRPr="00CC2F87">
        <w:t>total</w:t>
      </w:r>
      <w:r w:rsidR="009D1C19">
        <w:t xml:space="preserve"> composite </w:t>
      </w:r>
      <w:r w:rsidRPr="00CC2F87">
        <w:t>cost of the</w:t>
      </w:r>
      <w:r w:rsidR="000675A3" w:rsidRPr="00CC2F87">
        <w:t xml:space="preserve"> edge</w:t>
      </w:r>
      <w:r w:rsidR="00896DC2" w:rsidRPr="00CC2F87">
        <w:t>;</w:t>
      </w:r>
      <w:r w:rsidRPr="00CC2F87">
        <w:t xml:space="preserve"> </w:t>
      </w:r>
      <m:oMath>
        <m:sSub>
          <m:sSubPr>
            <m:ctrlPr>
              <w:rPr>
                <w:rFonts w:ascii="Cambria Math" w:hAnsi="Cambria Math"/>
                <w:i/>
                <w:iCs/>
              </w:rPr>
            </m:ctrlPr>
          </m:sSubPr>
          <m:e>
            <m:r>
              <w:rPr>
                <w:rFonts w:ascii="Cambria Math" w:hAnsi="Cambria Math"/>
              </w:rPr>
              <m:t>d</m:t>
            </m:r>
          </m:e>
          <m:sub>
            <m:r>
              <w:rPr>
                <w:rFonts w:ascii="Cambria Math" w:hAnsi="Cambria Math"/>
              </w:rPr>
              <m:t>e</m:t>
            </m:r>
          </m:sub>
        </m:sSub>
      </m:oMath>
      <w:r w:rsidR="000675A3" w:rsidRPr="00CC2F87">
        <w:t xml:space="preserve"> </w:t>
      </w:r>
      <w:r w:rsidRPr="00CC2F87">
        <w:t>is the</w:t>
      </w:r>
      <w:r w:rsidR="000675A3" w:rsidRPr="00CC2F87">
        <w:t xml:space="preserve"> length of the edge</w:t>
      </w:r>
      <w:r w:rsidR="00D1194E">
        <w:t xml:space="preserve"> (i.e. base cost) </w:t>
      </w:r>
      <w:r w:rsidR="00ED3166" w:rsidRPr="00CC2F87">
        <w:t xml:space="preserve">and </w:t>
      </w:r>
      <m:oMath>
        <m:sSub>
          <m:sSubPr>
            <m:ctrlPr>
              <w:rPr>
                <w:rFonts w:ascii="Cambria Math" w:hAnsi="Cambria Math"/>
                <w:i/>
                <w:iCs/>
              </w:rPr>
            </m:ctrlPr>
          </m:sSubPr>
          <m:e>
            <m:r>
              <w:rPr>
                <w:rFonts w:ascii="Cambria Math" w:hAnsi="Cambria Math"/>
              </w:rPr>
              <m:t>C</m:t>
            </m:r>
          </m:e>
          <m:sub>
            <m:r>
              <w:rPr>
                <w:rFonts w:ascii="Cambria Math" w:hAnsi="Cambria Math"/>
              </w:rPr>
              <m:t>en</m:t>
            </m:r>
          </m:sub>
        </m:sSub>
      </m:oMath>
      <w:r w:rsidR="000675A3" w:rsidRPr="00CC2F87">
        <w:t xml:space="preserve"> </w:t>
      </w:r>
      <w:r w:rsidR="00ED3166" w:rsidRPr="00CC2F87">
        <w:t xml:space="preserve">is </w:t>
      </w:r>
      <w:r w:rsidR="00E20529">
        <w:t>an</w:t>
      </w:r>
      <w:r w:rsidR="000675A3" w:rsidRPr="00CC2F87">
        <w:t xml:space="preserve"> additional noise </w:t>
      </w:r>
      <w:r w:rsidR="00D1194E">
        <w:t xml:space="preserve">exposure -based </w:t>
      </w:r>
      <w:r w:rsidR="000675A3" w:rsidRPr="00CC2F87">
        <w:t>cost</w:t>
      </w:r>
      <w:r w:rsidR="00B62A86">
        <w:t xml:space="preserve"> (by </w:t>
      </w:r>
      <w:r w:rsidR="0001257B">
        <w:t xml:space="preserve">an </w:t>
      </w:r>
      <w:r w:rsidR="00B62A86">
        <w:t>EIF)</w:t>
      </w:r>
      <w:r w:rsidR="00D1194E">
        <w:t xml:space="preserve">. </w:t>
      </w:r>
      <w:r w:rsidR="00A13F6C">
        <w:t>In later parts of the thesis</w:t>
      </w:r>
      <w:r w:rsidR="00D1194E">
        <w:t xml:space="preserve">, the noise exposure -based cost </w:t>
      </w:r>
      <w:r w:rsidR="00905972">
        <w:t xml:space="preserve">is </w:t>
      </w:r>
      <w:r w:rsidR="00D1194E">
        <w:t xml:space="preserve">referred </w:t>
      </w:r>
      <w:r w:rsidR="00905972">
        <w:t xml:space="preserve">to </w:t>
      </w:r>
      <w:r w:rsidR="00D1194E">
        <w:t>as noise cost.</w:t>
      </w:r>
      <w:r w:rsidR="00ED3166" w:rsidRPr="00CC2F87">
        <w:t xml:space="preserve"> </w:t>
      </w:r>
      <w:r w:rsidR="00905972">
        <w:t xml:space="preserve">The concept of </w:t>
      </w:r>
      <w:r w:rsidR="00D6709B">
        <w:t>contamination of</w:t>
      </w:r>
      <w:r w:rsidR="00905972">
        <w:t xml:space="preserve"> distances</w:t>
      </w:r>
      <w:r w:rsidR="00D6709B">
        <w:t xml:space="preserve"> (</w:t>
      </w:r>
      <w:r w:rsidR="00D6709B">
        <w:fldChar w:fldCharType="begin"/>
      </w:r>
      <w:r w:rsidR="00F25FE5">
        <w:instrText xml:space="preserve"> ADDIN ZOTERO_ITEM CSL_CITATION {"citationID":"L9OUF80p","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D6709B">
        <w:fldChar w:fldCharType="separate"/>
      </w:r>
      <w:r w:rsidR="00D6709B">
        <w:rPr>
          <w:noProof/>
        </w:rPr>
        <w:t>Ribeiro &amp; Mendes, 2013)</w:t>
      </w:r>
      <w:r w:rsidR="00D6709B">
        <w:fldChar w:fldCharType="end"/>
      </w:r>
      <w:r w:rsidR="00D6709B">
        <w:t xml:space="preserve"> </w:t>
      </w:r>
      <w:r w:rsidR="00905972">
        <w:t>was applied in calculating the noise cost</w:t>
      </w:r>
      <w:r w:rsidR="00000667">
        <w:t>s</w:t>
      </w:r>
      <w:r w:rsidR="00CE57A2">
        <w:t xml:space="preserve">. </w:t>
      </w:r>
      <w:r w:rsidR="006B2670">
        <w:t xml:space="preserve">However, instead of using </w:t>
      </w:r>
      <w:r w:rsidR="000C4D69">
        <w:t xml:space="preserve">a </w:t>
      </w:r>
      <w:r w:rsidR="006B2670">
        <w:t>few fixed thresholds</w:t>
      </w:r>
      <w:r w:rsidR="000C4D69">
        <w:t xml:space="preserve"> (dB)</w:t>
      </w:r>
      <w:r w:rsidR="006B2670">
        <w:t xml:space="preserve"> in assigning the cost</w:t>
      </w:r>
      <w:r w:rsidR="006C3A73">
        <w:t xml:space="preserve">s </w:t>
      </w:r>
      <w:r w:rsidR="006C3A73">
        <w:fldChar w:fldCharType="begin"/>
      </w:r>
      <w:r w:rsidR="00F25FE5">
        <w:instrText xml:space="preserve"> ADDIN ZOTERO_ITEM CSL_CITATION {"citationID":"t2XHPjJh","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6C3A73">
        <w:fldChar w:fldCharType="separate"/>
      </w:r>
      <w:r w:rsidR="006C3A73">
        <w:rPr>
          <w:noProof/>
        </w:rPr>
        <w:t>(</w:t>
      </w:r>
      <w:r w:rsidR="000C4D69">
        <w:rPr>
          <w:noProof/>
        </w:rPr>
        <w:t xml:space="preserve">as in </w:t>
      </w:r>
      <w:r w:rsidR="006C3A73">
        <w:rPr>
          <w:noProof/>
        </w:rPr>
        <w:t>Ribeiro &amp; Mendes, 2013)</w:t>
      </w:r>
      <w:r w:rsidR="006C3A73">
        <w:fldChar w:fldCharType="end"/>
      </w:r>
      <w:r w:rsidR="006C3A73">
        <w:t>,</w:t>
      </w:r>
      <w:r w:rsidR="006B2670">
        <w:t xml:space="preserve"> </w:t>
      </w:r>
      <w:r w:rsidR="00E4611B">
        <w:t>I developed the</w:t>
      </w:r>
      <w:r w:rsidR="006B2670">
        <w:t xml:space="preserve"> following </w:t>
      </w:r>
      <w:r w:rsidR="00AE67D6">
        <w:t>EIF</w:t>
      </w:r>
      <w:r w:rsidR="006B2670">
        <w:t xml:space="preserve"> </w:t>
      </w:r>
      <w:r w:rsidR="00E643DF">
        <w:t>to calculate them on a continuous scale</w:t>
      </w:r>
      <w:r w:rsidR="00896DC2" w:rsidRPr="00CC2F87">
        <w:rPr>
          <w:rFonts w:eastAsiaTheme="minorEastAsia"/>
          <w:iCs/>
        </w:rPr>
        <w:t>:</w:t>
      </w:r>
    </w:p>
    <w:tbl>
      <w:tblPr>
        <w:tblStyle w:val="TableGrid"/>
        <w:tblW w:w="9683" w:type="dxa"/>
        <w:tblLook w:val="04A0" w:firstRow="1" w:lastRow="0" w:firstColumn="1" w:lastColumn="0" w:noHBand="0" w:noVBand="1"/>
      </w:tblPr>
      <w:tblGrid>
        <w:gridCol w:w="9067"/>
        <w:gridCol w:w="616"/>
      </w:tblGrid>
      <w:tr w:rsidR="00F97ACD" w:rsidRPr="00CC2F87" w14:paraId="28ED6D03" w14:textId="77777777" w:rsidTr="00F97ACD">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1BB24D46" w:rsidR="00F97ACD" w:rsidRPr="006C394E" w:rsidRDefault="00392567" w:rsidP="00547521">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n</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dB</m:t>
                        </m:r>
                      </m:e>
                      <m:sub>
                        <m:argPr>
                          <m:argSz m:val="-2"/>
                        </m:argPr>
                        <m:r>
                          <w:rPr>
                            <w:rFonts w:ascii="Cambria Math" w:hAnsi="Cambria Math"/>
                          </w:rPr>
                          <m:t>min</m:t>
                        </m:r>
                      </m:sub>
                    </m:sSub>
                  </m:sub>
                  <m:sup>
                    <m:sSub>
                      <m:sSubPr>
                        <m:ctrlPr>
                          <w:rPr>
                            <w:rFonts w:ascii="Cambria Math" w:hAnsi="Cambria Math"/>
                          </w:rPr>
                        </m:ctrlPr>
                      </m:sSubPr>
                      <m:e>
                        <m:r>
                          <w:rPr>
                            <w:rFonts w:ascii="Cambria Math" w:hAnsi="Cambria Math"/>
                          </w:rPr>
                          <m:t>dB</m:t>
                        </m:r>
                      </m:e>
                      <m:sub>
                        <m:r>
                          <w:rPr>
                            <w:rFonts w:ascii="Cambria Math" w:hAnsi="Cambria Math"/>
                          </w:rPr>
                          <m:t>max</m:t>
                        </m:r>
                      </m:sub>
                    </m:sSub>
                  </m:sup>
                  <m:e>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e>
                </m:nary>
                <m:r>
                  <m:rPr>
                    <m:sty m:val="p"/>
                  </m:rPr>
                  <w:rPr>
                    <w:rFonts w:ascii="Cambria Math" w:hAnsi="Cambria Math"/>
                  </w:rPr>
                  <m:t xml:space="preserve"> × </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m:t>
                </m:r>
                <m:r>
                  <w:rPr>
                    <w:rFonts w:ascii="Cambria Math" w:hAnsi="Cambria Math"/>
                  </w:rPr>
                  <m:t>s</m:t>
                </m:r>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2DBA2DD2" w:rsidR="00F97ACD" w:rsidRPr="00CC2F87" w:rsidRDefault="00F97ACD" w:rsidP="00B61A9D">
            <w:pPr>
              <w:spacing w:before="460" w:after="400"/>
            </w:pPr>
            <w:bookmarkStart w:id="55" w:name="_Ref9591374"/>
            <w:r w:rsidRPr="00CC2F87">
              <w:t>(</w:t>
            </w:r>
            <w:r w:rsidRPr="00CC2F87">
              <w:fldChar w:fldCharType="begin"/>
            </w:r>
            <w:r w:rsidRPr="00CC2F87">
              <w:instrText xml:space="preserve"> SEQ Equation \* ARABIC </w:instrText>
            </w:r>
            <w:r w:rsidRPr="00CC2F87">
              <w:fldChar w:fldCharType="separate"/>
            </w:r>
            <w:r w:rsidR="00711D61">
              <w:rPr>
                <w:noProof/>
              </w:rPr>
              <w:t>2</w:t>
            </w:r>
            <w:r w:rsidRPr="00CC2F87">
              <w:fldChar w:fldCharType="end"/>
            </w:r>
            <w:r w:rsidRPr="00CC2F87">
              <w:t>)</w:t>
            </w:r>
            <w:bookmarkEnd w:id="55"/>
          </w:p>
        </w:tc>
      </w:tr>
    </w:tbl>
    <w:p w14:paraId="09541333" w14:textId="1D82982E" w:rsidR="00E76948" w:rsidRDefault="00C36DF3" w:rsidP="00C36DF3">
      <w:pPr>
        <w:rPr>
          <w:rFonts w:eastAsiaTheme="minorEastAsia"/>
          <w:iCs/>
        </w:rPr>
      </w:pPr>
      <w:r w:rsidRPr="00CC2F87">
        <w:lastRenderedPageBreak/>
        <w:t>w</w:t>
      </w:r>
      <w:r w:rsidR="00896DC2" w:rsidRPr="00CC2F87">
        <w:t>here</w:t>
      </w:r>
      <w:r w:rsidRPr="00CC2F87">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CC2F87">
        <w:t xml:space="preserve"> refers to a 5 dB </w:t>
      </w:r>
      <w:r w:rsidR="00935249">
        <w:t>range</w:t>
      </w:r>
      <w:r w:rsidRPr="00CC2F87">
        <w:t xml:space="preserve"> </w:t>
      </w:r>
      <w:r w:rsidR="001215BF" w:rsidRPr="00CC2F87">
        <w:t>from</w:t>
      </w:r>
      <w:r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CC2F87">
        <w:t xml:space="preserve"> </w:t>
      </w:r>
      <w:r w:rsidR="001215BF" w:rsidRPr="00CC2F87">
        <w:t xml:space="preserve">to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r>
          <w:rPr>
            <w:rFonts w:ascii="Cambria Math" w:hAnsi="Cambria Math"/>
          </w:rPr>
          <m:t xml:space="preserve">+5 dB </m:t>
        </m:r>
      </m:oMath>
      <w:r w:rsidRPr="00CC2F87">
        <w:t>(e.g. dB</w:t>
      </w:r>
      <w:r w:rsidR="00E82483">
        <w:rPr>
          <w:vertAlign w:val="subscript"/>
        </w:rPr>
        <w:t>55</w:t>
      </w:r>
      <w:r w:rsidRPr="00CC2F87">
        <w:t xml:space="preserve"> refers to </w:t>
      </w:r>
      <w:r w:rsidR="00E82483">
        <w:t xml:space="preserve">the </w:t>
      </w:r>
      <w:r w:rsidRPr="00CC2F87">
        <w:t>dB-</w:t>
      </w:r>
      <w:r w:rsidR="00E82483">
        <w:t>range</w:t>
      </w:r>
      <w:r w:rsidR="0023495B">
        <w:t xml:space="preserve"> of</w:t>
      </w:r>
      <w:r w:rsidRPr="00CC2F87">
        <w:t xml:space="preserve"> 55</w:t>
      </w:r>
      <w:r w:rsidR="00B7638A">
        <w:t xml:space="preserve"> dB to </w:t>
      </w:r>
      <w:r w:rsidRPr="00CC2F87">
        <w:t>60 dB),</w:t>
      </w:r>
      <w:r w:rsidR="00896DC2" w:rsidRPr="00CC2F87">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t xml:space="preserve"> is the </w:t>
      </w:r>
      <w:r w:rsidR="00E82483">
        <w:t xml:space="preserve">total </w:t>
      </w:r>
      <w:r w:rsidR="00896DC2" w:rsidRPr="00CC2F87">
        <w:t>contaminated distance</w:t>
      </w:r>
      <w:r w:rsidR="0045589F" w:rsidRPr="00CC2F87">
        <w:t xml:space="preserve"> (m)</w:t>
      </w:r>
      <w:r w:rsidR="00896DC2" w:rsidRPr="00CC2F87">
        <w:t xml:space="preserve"> </w:t>
      </w:r>
      <w:r w:rsidR="00E82483">
        <w:t xml:space="preserve">with </w:t>
      </w:r>
      <w:r w:rsidRPr="00CC2F87">
        <w:t xml:space="preserve">the </w:t>
      </w:r>
      <w:r w:rsidR="00CF5B53" w:rsidRPr="00CC2F87">
        <w:t>dB</w:t>
      </w:r>
      <w:r w:rsidR="00E82483">
        <w:t xml:space="preserve">-range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CC2F87">
        <w:t xml:space="preserve"> (e.g. 14 m of </w:t>
      </w:r>
      <w:r w:rsidR="00B7638A" w:rsidRPr="00CC2F87">
        <w:t>dB</w:t>
      </w:r>
      <w:r w:rsidR="00B7638A">
        <w:rPr>
          <w:vertAlign w:val="subscript"/>
        </w:rPr>
        <w:t>55</w:t>
      </w:r>
      <w:r w:rsidR="00896DC2" w:rsidRPr="00CC2F87">
        <w:t xml:space="preserve">) </w:t>
      </w:r>
      <w:r w:rsidR="00255970">
        <w:t>on</w:t>
      </w:r>
      <w:r w:rsidR="00896DC2" w:rsidRPr="00CC2F87">
        <w:t xml:space="preserve"> the edge geometry</w:t>
      </w:r>
      <w:r w:rsidR="00B7638A">
        <w:t>,</w:t>
      </w:r>
      <w:r w:rsidR="00896DC2" w:rsidRPr="00CC2F87">
        <w:t xml:space="preserve">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rPr>
          <w:rFonts w:eastAsiaTheme="minorEastAsia"/>
          <w:iCs/>
        </w:rPr>
        <w:t xml:space="preserve"> is a dB-specific noise cost coefficient and </w:t>
      </w:r>
      <w:r w:rsidR="00452EB2">
        <w:rPr>
          <w:rFonts w:ascii="Cambria Math" w:eastAsiaTheme="minorEastAsia" w:hAnsi="Cambria Math" w:cs="Cambria Math"/>
          <w:iCs/>
        </w:rPr>
        <w:t>s</w:t>
      </w:r>
      <w:r w:rsidR="00896DC2" w:rsidRPr="00CC2F87">
        <w:rPr>
          <w:rFonts w:eastAsiaTheme="minorEastAsia"/>
          <w:iCs/>
        </w:rPr>
        <w:t xml:space="preserve"> is a</w:t>
      </w:r>
      <w:r w:rsidR="00B91B05">
        <w:rPr>
          <w:rFonts w:eastAsiaTheme="minorEastAsia"/>
          <w:iCs/>
        </w:rPr>
        <w:t>n arbitrary</w:t>
      </w:r>
      <w:r w:rsidR="00896DC2" w:rsidRPr="00CC2F87">
        <w:rPr>
          <w:rFonts w:eastAsiaTheme="minorEastAsia"/>
          <w:iCs/>
        </w:rPr>
        <w:t xml:space="preserve"> noise </w:t>
      </w:r>
      <w:r w:rsidR="00B91B05">
        <w:rPr>
          <w:rFonts w:eastAsiaTheme="minorEastAsia"/>
          <w:iCs/>
        </w:rPr>
        <w:t>sensitivity</w:t>
      </w:r>
      <w:r w:rsidR="00896DC2" w:rsidRPr="00CC2F87">
        <w:rPr>
          <w:rFonts w:eastAsiaTheme="minorEastAsia"/>
          <w:iCs/>
        </w:rPr>
        <w:t xml:space="preserve"> coefficient (</w:t>
      </w:r>
      <w:r w:rsidR="00EB58B3" w:rsidRPr="00CC2F87">
        <w:rPr>
          <w:rFonts w:eastAsiaTheme="minorEastAsia"/>
          <w:iCs/>
        </w:rPr>
        <w:t>e.g.</w:t>
      </w:r>
      <w:r w:rsidR="00EB58B3">
        <w:rPr>
          <w:rFonts w:eastAsiaTheme="minorEastAsia"/>
          <w:iCs/>
        </w:rPr>
        <w:t xml:space="preserve"> </w:t>
      </w:r>
      <w:r w:rsidR="00B7638A">
        <w:rPr>
          <w:rFonts w:eastAsiaTheme="minorEastAsia"/>
          <w:iCs/>
        </w:rPr>
        <w:t xml:space="preserve">on range of </w:t>
      </w:r>
      <w:r w:rsidR="00896DC2" w:rsidRPr="00CC2F87">
        <w:rPr>
          <w:rFonts w:eastAsiaTheme="minorEastAsia"/>
          <w:iCs/>
        </w:rPr>
        <w:t>0.1</w:t>
      </w:r>
      <w:r w:rsidR="00B7638A">
        <w:rPr>
          <w:rFonts w:eastAsiaTheme="minorEastAsia"/>
          <w:iCs/>
        </w:rPr>
        <w:t xml:space="preserve"> to </w:t>
      </w:r>
      <w:r w:rsidR="00CC4E40" w:rsidRPr="00CC2F87">
        <w:rPr>
          <w:rFonts w:eastAsiaTheme="minorEastAsia"/>
          <w:iCs/>
        </w:rPr>
        <w:t>4</w:t>
      </w:r>
      <w:r w:rsidR="00896DC2" w:rsidRPr="00CC2F87">
        <w:rPr>
          <w:rFonts w:eastAsiaTheme="minorEastAsia"/>
          <w:iCs/>
        </w:rPr>
        <w:t>0).</w:t>
      </w:r>
      <w:r w:rsidR="00C75CBF" w:rsidRPr="00CC2F87">
        <w:rPr>
          <w:rFonts w:eastAsiaTheme="minorEastAsia"/>
          <w:iCs/>
        </w:rPr>
        <w:t xml:space="preserve"> </w:t>
      </w:r>
    </w:p>
    <w:p w14:paraId="2188DA81" w14:textId="755152AB" w:rsidR="000675A3" w:rsidRDefault="00FF35DD" w:rsidP="00C36DF3">
      <w:pPr>
        <w:rPr>
          <w:rFonts w:eastAsiaTheme="minorEastAsia"/>
          <w:iCs/>
        </w:rPr>
      </w:pPr>
      <w:r>
        <w:rPr>
          <w:rFonts w:eastAsiaTheme="minorEastAsia"/>
          <w:iCs/>
        </w:rPr>
        <w:t>Arguably, t</w:t>
      </w:r>
      <w:r w:rsidR="006A692F">
        <w:rPr>
          <w:rFonts w:eastAsiaTheme="minorEastAsia"/>
          <w:iCs/>
        </w:rPr>
        <w:t>he critical</w:t>
      </w:r>
      <w:r>
        <w:rPr>
          <w:rFonts w:eastAsiaTheme="minorEastAsia"/>
          <w:iCs/>
        </w:rPr>
        <w:t xml:space="preserve">, yet conceptually </w:t>
      </w:r>
      <w:r w:rsidR="00A44D10">
        <w:rPr>
          <w:rFonts w:eastAsiaTheme="minorEastAsia"/>
          <w:iCs/>
        </w:rPr>
        <w:t xml:space="preserve">most </w:t>
      </w:r>
      <w:r>
        <w:rPr>
          <w:rFonts w:eastAsiaTheme="minorEastAsia"/>
          <w:iCs/>
        </w:rPr>
        <w:t>challenging,</w:t>
      </w:r>
      <w:r w:rsidR="006A692F">
        <w:rPr>
          <w:rFonts w:eastAsiaTheme="minorEastAsia"/>
          <w:iCs/>
        </w:rPr>
        <w:t xml:space="preserve"> component of the </w:t>
      </w:r>
      <w:r w:rsidR="002706E0">
        <w:rPr>
          <w:rFonts w:eastAsiaTheme="minorEastAsia"/>
          <w:iCs/>
        </w:rPr>
        <w:t xml:space="preserve">EIF </w:t>
      </w:r>
      <w:r w:rsidR="006A692F">
        <w:rPr>
          <w:rFonts w:eastAsiaTheme="minorEastAsia"/>
          <w:iCs/>
        </w:rPr>
        <w:t>is the dB-specific noise cost coefficient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6A692F">
        <w:rPr>
          <w:rFonts w:eastAsiaTheme="minorEastAsia"/>
          <w:iCs/>
        </w:rPr>
        <w:t xml:space="preserve">). </w:t>
      </w:r>
      <w:r w:rsidR="001E10C5">
        <w:rPr>
          <w:rFonts w:eastAsiaTheme="minorEastAsia"/>
          <w:iCs/>
        </w:rPr>
        <w:t>Ideally</w:t>
      </w:r>
      <w:r w:rsidR="00194A0E">
        <w:rPr>
          <w:rFonts w:eastAsiaTheme="minorEastAsia"/>
          <w:iCs/>
        </w:rPr>
        <w:t xml:space="preserve">, the noise cost </w:t>
      </w:r>
      <w:r w:rsidR="00834E76">
        <w:rPr>
          <w:rFonts w:eastAsiaTheme="minorEastAsia"/>
          <w:iCs/>
        </w:rPr>
        <w:t xml:space="preserve">coefficient </w:t>
      </w:r>
      <w:r w:rsidR="00194A0E">
        <w:rPr>
          <w:rFonts w:eastAsiaTheme="minorEastAsia"/>
          <w:iCs/>
        </w:rPr>
        <w:t xml:space="preserve">should </w:t>
      </w:r>
      <w:r w:rsidR="001E10C5">
        <w:rPr>
          <w:rFonts w:eastAsiaTheme="minorEastAsia"/>
          <w:iCs/>
        </w:rPr>
        <w:t xml:space="preserve">reflect </w:t>
      </w:r>
      <w:r w:rsidR="00194A0E">
        <w:rPr>
          <w:rFonts w:eastAsiaTheme="minorEastAsia"/>
          <w:iCs/>
        </w:rPr>
        <w:t xml:space="preserve">the perceived loudness </w:t>
      </w:r>
      <w:r w:rsidR="008958CC">
        <w:rPr>
          <w:rFonts w:eastAsiaTheme="minorEastAsia"/>
          <w:iCs/>
        </w:rPr>
        <w:t xml:space="preserve">and annoyance </w:t>
      </w:r>
      <w:r w:rsidR="00194A0E">
        <w:rPr>
          <w:rFonts w:eastAsiaTheme="minorEastAsia"/>
          <w:iCs/>
        </w:rPr>
        <w:t>of a given</w:t>
      </w:r>
      <w:r w:rsidR="008958CC">
        <w:rPr>
          <w:rFonts w:eastAsiaTheme="minorEastAsia"/>
          <w:iCs/>
        </w:rPr>
        <w:t xml:space="preserve"> </w:t>
      </w:r>
      <w:r w:rsidR="008958CC">
        <w:t>L</w:t>
      </w:r>
      <w:r w:rsidR="008958CC">
        <w:rPr>
          <w:vertAlign w:val="subscript"/>
        </w:rPr>
        <w:t>Aeq</w:t>
      </w:r>
      <w:r w:rsidR="00194A0E">
        <w:rPr>
          <w:rFonts w:eastAsiaTheme="minorEastAsia"/>
          <w:iCs/>
        </w:rPr>
        <w:t xml:space="preserve">. </w:t>
      </w:r>
      <w:r w:rsidR="006E5F21">
        <w:rPr>
          <w:rFonts w:eastAsiaTheme="minorEastAsia"/>
          <w:iCs/>
        </w:rPr>
        <w:t>According to</w:t>
      </w:r>
      <w:r w:rsidR="00052254">
        <w:rPr>
          <w:rFonts w:eastAsiaTheme="minorEastAsia"/>
          <w:iCs/>
        </w:rPr>
        <w:t xml:space="preserve"> </w:t>
      </w:r>
      <w:r w:rsidR="001469EA">
        <w:rPr>
          <w:rFonts w:eastAsiaTheme="minorEastAsia"/>
          <w:iCs/>
        </w:rPr>
        <w:fldChar w:fldCharType="begin"/>
      </w:r>
      <w:r w:rsidR="00F25FE5">
        <w:rPr>
          <w:rFonts w:eastAsiaTheme="minorEastAsia"/>
          <w:iCs/>
        </w:rPr>
        <w:instrText xml:space="preserve"> ADDIN ZOTERO_ITEM CSL_CITATION {"citationID":"PzKQByF6","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1469EA">
        <w:rPr>
          <w:rFonts w:eastAsiaTheme="minorEastAsia"/>
          <w:iCs/>
        </w:rPr>
        <w:fldChar w:fldCharType="separate"/>
      </w:r>
      <w:r w:rsidR="001469EA">
        <w:rPr>
          <w:rFonts w:eastAsiaTheme="minorEastAsia"/>
          <w:iCs/>
          <w:noProof/>
        </w:rPr>
        <w:t>Guski et al.</w:t>
      </w:r>
      <w:r w:rsidR="00052254">
        <w:rPr>
          <w:rFonts w:eastAsiaTheme="minorEastAsia"/>
          <w:iCs/>
          <w:noProof/>
        </w:rPr>
        <w:t xml:space="preserve"> (</w:t>
      </w:r>
      <w:r w:rsidR="001469EA">
        <w:rPr>
          <w:rFonts w:eastAsiaTheme="minorEastAsia"/>
          <w:iCs/>
          <w:noProof/>
        </w:rPr>
        <w:t>2017)</w:t>
      </w:r>
      <w:r w:rsidR="001469EA">
        <w:rPr>
          <w:rFonts w:eastAsiaTheme="minorEastAsia"/>
          <w:iCs/>
        </w:rPr>
        <w:fldChar w:fldCharType="end"/>
      </w:r>
      <w:r w:rsidR="001469EA">
        <w:rPr>
          <w:rFonts w:eastAsiaTheme="minorEastAsia"/>
          <w:iCs/>
        </w:rPr>
        <w:t xml:space="preserve">, </w:t>
      </w:r>
      <w:r w:rsidR="00BE7767">
        <w:rPr>
          <w:rFonts w:eastAsiaTheme="minorEastAsia"/>
          <w:iCs/>
        </w:rPr>
        <w:t xml:space="preserve">assessing exposure to </w:t>
      </w:r>
      <w:r w:rsidR="001469EA">
        <w:t>A-weighted equivalent continuous sound level (e.g. L</w:t>
      </w:r>
      <w:r w:rsidR="001469EA">
        <w:rPr>
          <w:vertAlign w:val="subscript"/>
        </w:rPr>
        <w:t>Aeq</w:t>
      </w:r>
      <w:r w:rsidR="001469EA">
        <w:rPr>
          <w:rFonts w:eastAsiaTheme="minorEastAsia"/>
          <w:iCs/>
        </w:rPr>
        <w:t xml:space="preserve">) has been </w:t>
      </w:r>
      <w:r w:rsidR="00BE7767">
        <w:rPr>
          <w:rFonts w:eastAsiaTheme="minorEastAsia"/>
          <w:iCs/>
        </w:rPr>
        <w:t xml:space="preserve">the standard </w:t>
      </w:r>
      <w:r w:rsidR="00E86617">
        <w:rPr>
          <w:rFonts w:eastAsiaTheme="minorEastAsia"/>
          <w:iCs/>
        </w:rPr>
        <w:t>metric</w:t>
      </w:r>
      <w:r w:rsidR="00BE7767">
        <w:rPr>
          <w:rFonts w:eastAsiaTheme="minorEastAsia"/>
          <w:iCs/>
        </w:rPr>
        <w:t xml:space="preserve"> </w:t>
      </w:r>
      <w:r w:rsidR="001469EA">
        <w:rPr>
          <w:rFonts w:eastAsiaTheme="minorEastAsia"/>
          <w:iCs/>
        </w:rPr>
        <w:t xml:space="preserve">in the studies on </w:t>
      </w:r>
      <w:r w:rsidR="00F6589C">
        <w:rPr>
          <w:rFonts w:eastAsiaTheme="minorEastAsia"/>
          <w:iCs/>
        </w:rPr>
        <w:t xml:space="preserve">static </w:t>
      </w:r>
      <w:r w:rsidR="001469EA">
        <w:rPr>
          <w:rFonts w:eastAsiaTheme="minorEastAsia"/>
          <w:iCs/>
        </w:rPr>
        <w:t>noise</w:t>
      </w:r>
      <w:r w:rsidR="00AA418B">
        <w:rPr>
          <w:rFonts w:eastAsiaTheme="minorEastAsia"/>
          <w:iCs/>
        </w:rPr>
        <w:t xml:space="preserve"> exposure</w:t>
      </w:r>
      <w:r w:rsidR="001469EA">
        <w:rPr>
          <w:rFonts w:eastAsiaTheme="minorEastAsia"/>
          <w:iCs/>
        </w:rPr>
        <w:t xml:space="preserve"> and annoyance. </w:t>
      </w:r>
      <w:r w:rsidR="00052254">
        <w:rPr>
          <w:rFonts w:eastAsiaTheme="minorEastAsia"/>
          <w:iCs/>
        </w:rPr>
        <w:t>However, b</w:t>
      </w:r>
      <w:r w:rsidR="00885D45">
        <w:rPr>
          <w:rFonts w:eastAsiaTheme="minorEastAsia"/>
          <w:iCs/>
        </w:rPr>
        <w:t xml:space="preserve">ased on </w:t>
      </w:r>
      <w:r w:rsidR="00052254">
        <w:rPr>
          <w:rFonts w:eastAsiaTheme="minorEastAsia"/>
          <w:iCs/>
        </w:rPr>
        <w:t>their</w:t>
      </w:r>
      <w:r w:rsidR="00885D45">
        <w:rPr>
          <w:rFonts w:eastAsiaTheme="minorEastAsia"/>
          <w:iCs/>
        </w:rPr>
        <w:t xml:space="preserve"> review</w:t>
      </w:r>
      <w:r w:rsidR="00DC27CB">
        <w:rPr>
          <w:rFonts w:eastAsiaTheme="minorEastAsia"/>
          <w:iCs/>
        </w:rPr>
        <w:t xml:space="preserve">, no widely </w:t>
      </w:r>
      <w:r w:rsidR="003C09F4">
        <w:rPr>
          <w:rFonts w:eastAsiaTheme="minorEastAsia"/>
          <w:iCs/>
        </w:rPr>
        <w:t xml:space="preserve">accepted </w:t>
      </w:r>
      <w:r w:rsidR="00093519">
        <w:rPr>
          <w:rFonts w:eastAsiaTheme="minorEastAsia"/>
          <w:iCs/>
        </w:rPr>
        <w:t>linear or non-linear</w:t>
      </w:r>
      <w:r w:rsidR="00567796">
        <w:rPr>
          <w:rFonts w:eastAsiaTheme="minorEastAsia"/>
          <w:iCs/>
        </w:rPr>
        <w:t xml:space="preserve"> </w:t>
      </w:r>
      <w:r w:rsidR="00DC27CB">
        <w:rPr>
          <w:rFonts w:eastAsiaTheme="minorEastAsia"/>
          <w:iCs/>
        </w:rPr>
        <w:t>relationship</w:t>
      </w:r>
      <w:r w:rsidR="008607C1">
        <w:rPr>
          <w:rFonts w:eastAsiaTheme="minorEastAsia"/>
          <w:iCs/>
        </w:rPr>
        <w:t xml:space="preserve"> seem to exist</w:t>
      </w:r>
      <w:r w:rsidR="00DC27CB">
        <w:rPr>
          <w:rFonts w:eastAsiaTheme="minorEastAsia"/>
          <w:iCs/>
        </w:rPr>
        <w:t xml:space="preserve"> between A-weighted </w:t>
      </w:r>
      <w:r w:rsidR="00F9754F">
        <w:rPr>
          <w:rFonts w:eastAsiaTheme="minorEastAsia"/>
          <w:iCs/>
        </w:rPr>
        <w:t xml:space="preserve">sound pressure level (SPL) </w:t>
      </w:r>
      <w:r w:rsidR="00DC27CB">
        <w:rPr>
          <w:rFonts w:eastAsiaTheme="minorEastAsia"/>
          <w:iCs/>
        </w:rPr>
        <w:t>and perceived loudness</w:t>
      </w:r>
      <w:r w:rsidR="008607C1">
        <w:rPr>
          <w:rFonts w:eastAsiaTheme="minorEastAsia"/>
          <w:iCs/>
        </w:rPr>
        <w:t xml:space="preserve"> (or particularly annoyance)</w:t>
      </w:r>
      <w:r w:rsidR="003C09F4">
        <w:rPr>
          <w:rFonts w:eastAsiaTheme="minorEastAsia"/>
          <w:iCs/>
        </w:rPr>
        <w:t xml:space="preserve">, </w:t>
      </w:r>
      <w:r w:rsidR="00E86617">
        <w:rPr>
          <w:rFonts w:eastAsiaTheme="minorEastAsia"/>
          <w:iCs/>
        </w:rPr>
        <w:t xml:space="preserve">regardless of </w:t>
      </w:r>
      <w:r w:rsidR="008607C1">
        <w:rPr>
          <w:rFonts w:eastAsiaTheme="minorEastAsia"/>
          <w:iCs/>
        </w:rPr>
        <w:t xml:space="preserve">the several </w:t>
      </w:r>
      <w:r w:rsidR="003C09F4">
        <w:rPr>
          <w:rFonts w:eastAsiaTheme="minorEastAsia"/>
          <w:iCs/>
        </w:rPr>
        <w:t>sound attempts</w:t>
      </w:r>
      <w:r w:rsidR="00E86617">
        <w:rPr>
          <w:rFonts w:eastAsiaTheme="minorEastAsia"/>
          <w:iCs/>
        </w:rPr>
        <w:t xml:space="preserve"> </w:t>
      </w:r>
      <w:r w:rsidR="003C09F4">
        <w:rPr>
          <w:rFonts w:eastAsiaTheme="minorEastAsia"/>
          <w:iCs/>
        </w:rPr>
        <w:t xml:space="preserve">to find one </w:t>
      </w:r>
      <w:r w:rsidR="003C09F4">
        <w:rPr>
          <w:rFonts w:eastAsiaTheme="minorEastAsia"/>
          <w:iCs/>
        </w:rPr>
        <w:fldChar w:fldCharType="begin"/>
      </w:r>
      <w:r w:rsidR="00F25FE5">
        <w:rPr>
          <w:rFonts w:eastAsiaTheme="minorEastAsia"/>
          <w:iCs/>
        </w:rPr>
        <w:instrText xml:space="preserve"> ADDIN ZOTERO_ITEM CSL_CITATION {"citationID":"KB2TX4QF","properties":{"formattedCitation":"(Miedema &amp; Oudshoorn, 2001)","plainCitation":"(Miedema &amp; Oudshoorn, 2001)","dontUpdate":true,"noteIndex":0},"citationItems":[{"id":855,"uris":["http://zotero.org/users/5467145/items/2HQN4HN2"],"uri":["http://zotero.org/users/5467145/items/2HQN4HN2"],"itemData":{"id":855,"type":"article-journal","container-title":"Environmental health perspectives","issue":"4","page":"409–416","source":"Google Scholar","title":"Annoyance from transportation noise: relationships with exposure metrics DNL and DENL and their confidence intervals.","title-short":"Annoyance from transportation noise","volume":"109","author":[{"family":"Miedema","given":"H. M."},{"family":"Oudshoorn","given":"C. G."}],"issued":{"date-parts":[["2001"]]}}}],"schema":"https://github.com/citation-style-language/schema/raw/master/csl-citation.json"} </w:instrText>
      </w:r>
      <w:r w:rsidR="003C09F4">
        <w:rPr>
          <w:rFonts w:eastAsiaTheme="minorEastAsia"/>
          <w:iCs/>
        </w:rPr>
        <w:fldChar w:fldCharType="separate"/>
      </w:r>
      <w:r w:rsidR="003C09F4">
        <w:rPr>
          <w:rFonts w:eastAsiaTheme="minorEastAsia"/>
          <w:iCs/>
          <w:noProof/>
        </w:rPr>
        <w:t>(</w:t>
      </w:r>
      <w:r w:rsidR="008607C1">
        <w:rPr>
          <w:rFonts w:eastAsiaTheme="minorEastAsia"/>
          <w:iCs/>
          <w:noProof/>
        </w:rPr>
        <w:t xml:space="preserve">e.g. </w:t>
      </w:r>
      <w:r w:rsidR="003C09F4">
        <w:rPr>
          <w:rFonts w:eastAsiaTheme="minorEastAsia"/>
          <w:iCs/>
          <w:noProof/>
        </w:rPr>
        <w:t>Miedema &amp; Oudshoorn, 2001)</w:t>
      </w:r>
      <w:r w:rsidR="003C09F4">
        <w:rPr>
          <w:rFonts w:eastAsiaTheme="minorEastAsia"/>
          <w:iCs/>
        </w:rPr>
        <w:fldChar w:fldCharType="end"/>
      </w:r>
      <w:r w:rsidR="003C09F4">
        <w:rPr>
          <w:rFonts w:eastAsiaTheme="minorEastAsia"/>
          <w:iCs/>
        </w:rPr>
        <w:t xml:space="preserve">. Furthermore, </w:t>
      </w:r>
      <w:r w:rsidR="00060FAA">
        <w:rPr>
          <w:rFonts w:eastAsiaTheme="minorEastAsia"/>
          <w:iCs/>
        </w:rPr>
        <w:t>as the reviewed</w:t>
      </w:r>
      <w:r w:rsidR="003C09F4">
        <w:rPr>
          <w:rFonts w:eastAsiaTheme="minorEastAsia"/>
          <w:iCs/>
        </w:rPr>
        <w:t xml:space="preserve"> papers </w:t>
      </w:r>
      <w:r w:rsidR="004B17CB">
        <w:rPr>
          <w:rFonts w:eastAsiaTheme="minorEastAsia"/>
          <w:iCs/>
        </w:rPr>
        <w:t>focus</w:t>
      </w:r>
      <w:r w:rsidR="003C09F4">
        <w:rPr>
          <w:rFonts w:eastAsiaTheme="minorEastAsia"/>
          <w:iCs/>
        </w:rPr>
        <w:t xml:space="preserve"> </w:t>
      </w:r>
      <w:r w:rsidR="004B17CB">
        <w:rPr>
          <w:rFonts w:eastAsiaTheme="minorEastAsia"/>
          <w:iCs/>
        </w:rPr>
        <w:t xml:space="preserve">on </w:t>
      </w:r>
      <w:r w:rsidR="003C09F4">
        <w:rPr>
          <w:rFonts w:eastAsiaTheme="minorEastAsia"/>
          <w:iCs/>
        </w:rPr>
        <w:t xml:space="preserve">static exposure (e.g. </w:t>
      </w:r>
      <w:r w:rsidR="003C09F4">
        <w:t>L</w:t>
      </w:r>
      <w:r w:rsidR="003C09F4">
        <w:rPr>
          <w:vertAlign w:val="subscript"/>
        </w:rPr>
        <w:t xml:space="preserve">Aeq </w:t>
      </w:r>
      <w:r w:rsidR="003C09F4">
        <w:rPr>
          <w:rFonts w:eastAsiaTheme="minorEastAsia"/>
          <w:iCs/>
        </w:rPr>
        <w:t xml:space="preserve">at home location), </w:t>
      </w:r>
      <w:r w:rsidR="00060FAA">
        <w:rPr>
          <w:rFonts w:eastAsiaTheme="minorEastAsia"/>
          <w:iCs/>
        </w:rPr>
        <w:t>the applicability of their findings in assessing annoyance of dynamic traffic noise exposure is somewhat limited</w:t>
      </w:r>
      <w:r w:rsidR="003C09F4">
        <w:rPr>
          <w:rFonts w:eastAsiaTheme="minorEastAsia"/>
          <w:iCs/>
        </w:rPr>
        <w:t xml:space="preserve">. </w:t>
      </w:r>
      <w:r w:rsidR="0021781A">
        <w:rPr>
          <w:rFonts w:eastAsiaTheme="minorEastAsia"/>
          <w:iCs/>
        </w:rPr>
        <w:t xml:space="preserve">Given </w:t>
      </w:r>
      <w:r w:rsidR="00060FAA">
        <w:rPr>
          <w:rFonts w:eastAsiaTheme="minorEastAsia"/>
          <w:iCs/>
        </w:rPr>
        <w:t xml:space="preserve">this </w:t>
      </w:r>
      <w:r w:rsidR="0021781A">
        <w:rPr>
          <w:rFonts w:eastAsiaTheme="minorEastAsia"/>
          <w:iCs/>
        </w:rPr>
        <w:t xml:space="preserve">uncertainty on </w:t>
      </w:r>
      <w:r w:rsidR="00DB6FDD">
        <w:rPr>
          <w:rFonts w:eastAsiaTheme="minorEastAsia"/>
          <w:iCs/>
        </w:rPr>
        <w:t xml:space="preserve">modelling </w:t>
      </w:r>
      <w:r w:rsidR="0021781A">
        <w:rPr>
          <w:rFonts w:eastAsiaTheme="minorEastAsia"/>
          <w:iCs/>
        </w:rPr>
        <w:t xml:space="preserve">loudness or annoyance </w:t>
      </w:r>
      <w:r w:rsidR="0034046E">
        <w:rPr>
          <w:rFonts w:eastAsiaTheme="minorEastAsia"/>
          <w:iCs/>
        </w:rPr>
        <w:t>by</w:t>
      </w:r>
      <w:r w:rsidR="00252767">
        <w:rPr>
          <w:rFonts w:eastAsiaTheme="minorEastAsia"/>
          <w:iCs/>
        </w:rPr>
        <w:t xml:space="preserve"> </w:t>
      </w:r>
      <w:r w:rsidR="002F2855">
        <w:t>L</w:t>
      </w:r>
      <w:r w:rsidR="002F2855">
        <w:rPr>
          <w:vertAlign w:val="subscript"/>
        </w:rPr>
        <w:t>Aeq</w:t>
      </w:r>
      <w:r w:rsidR="0021781A">
        <w:rPr>
          <w:rFonts w:eastAsiaTheme="minorEastAsia"/>
          <w:iCs/>
        </w:rPr>
        <w:t xml:space="preserve">, </w:t>
      </w:r>
      <w:r w:rsidR="00AE59EE">
        <w:rPr>
          <w:rFonts w:eastAsiaTheme="minorEastAsia"/>
          <w:iCs/>
        </w:rPr>
        <w:t xml:space="preserve">I tested </w:t>
      </w:r>
      <w:r w:rsidR="00AE59EE">
        <w:rPr>
          <w:rFonts w:eastAsiaTheme="minorEastAsia"/>
          <w:iCs/>
        </w:rPr>
        <w:t xml:space="preserve">two alternative functions </w:t>
      </w:r>
      <w:r w:rsidR="0021781A">
        <w:rPr>
          <w:rFonts w:eastAsiaTheme="minorEastAsia"/>
          <w:iCs/>
        </w:rPr>
        <w:t xml:space="preserve">for calculating </w:t>
      </w:r>
      <w:r w:rsidR="009B376D">
        <w:t xml:space="preserve">the </w:t>
      </w:r>
      <w:r w:rsidR="00634FFD">
        <w:rPr>
          <w:rFonts w:eastAsiaTheme="minorEastAsia"/>
          <w:iCs/>
        </w:rPr>
        <w:t xml:space="preserve">noise </w:t>
      </w:r>
      <w:r w:rsidR="0021781A">
        <w:rPr>
          <w:rFonts w:eastAsiaTheme="minorEastAsia"/>
          <w:iCs/>
        </w:rPr>
        <w:t>cost</w:t>
      </w:r>
      <w:r w:rsidR="00137E78">
        <w:rPr>
          <w:rFonts w:eastAsiaTheme="minorEastAsia"/>
          <w:iCs/>
        </w:rPr>
        <w:t xml:space="preserve"> coefficients</w:t>
      </w:r>
      <w:r w:rsidR="0021781A">
        <w:rPr>
          <w:rFonts w:eastAsiaTheme="minorEastAsia"/>
          <w:iCs/>
        </w:rPr>
        <w:t>.</w:t>
      </w:r>
      <w:r w:rsidR="00933CB0">
        <w:rPr>
          <w:rFonts w:eastAsiaTheme="minorEastAsia"/>
          <w:iCs/>
        </w:rPr>
        <w:t xml:space="preserve"> </w:t>
      </w:r>
      <w:r w:rsidR="00194A0E">
        <w:rPr>
          <w:rFonts w:eastAsiaTheme="minorEastAsia"/>
          <w:iCs/>
        </w:rPr>
        <w:t>First</w:t>
      </w:r>
      <w:r w:rsidR="00714C54">
        <w:rPr>
          <w:rFonts w:eastAsiaTheme="minorEastAsia"/>
          <w:iCs/>
        </w:rPr>
        <w:t xml:space="preserve"> </w:t>
      </w:r>
      <w:r w:rsidR="00194A0E">
        <w:rPr>
          <w:rFonts w:eastAsiaTheme="minorEastAsia"/>
          <w:iCs/>
        </w:rPr>
        <w:t>of t</w:t>
      </w:r>
      <w:r w:rsidR="00BC035C">
        <w:rPr>
          <w:rFonts w:eastAsiaTheme="minorEastAsia"/>
          <w:iCs/>
        </w:rPr>
        <w:t xml:space="preserve">he </w:t>
      </w:r>
      <w:r w:rsidR="00194A0E">
        <w:rPr>
          <w:rFonts w:eastAsiaTheme="minorEastAsia"/>
          <w:iCs/>
        </w:rPr>
        <w:t xml:space="preserve">functions </w:t>
      </w:r>
      <w:r w:rsidR="00714C54">
        <w:t xml:space="preserve">(3) </w:t>
      </w:r>
      <w:r w:rsidR="00194A0E">
        <w:rPr>
          <w:rFonts w:eastAsiaTheme="minorEastAsia"/>
          <w:iCs/>
        </w:rPr>
        <w:t xml:space="preserve">assumes a linear relationship </w:t>
      </w:r>
      <w:r w:rsidR="00DF0BDF">
        <w:rPr>
          <w:rFonts w:eastAsiaTheme="minorEastAsia"/>
          <w:iCs/>
        </w:rPr>
        <w:t xml:space="preserve">between loudness and </w:t>
      </w:r>
      <w:r w:rsidR="008958CC">
        <w:t>L</w:t>
      </w:r>
      <w:r w:rsidR="008958CC">
        <w:rPr>
          <w:vertAlign w:val="subscript"/>
        </w:rPr>
        <w:t>Ae</w:t>
      </w:r>
      <w:r w:rsidR="002D5ADA">
        <w:rPr>
          <w:vertAlign w:val="subscript"/>
        </w:rPr>
        <w:t>q</w:t>
      </w:r>
      <w:r w:rsidR="00320B68">
        <w:rPr>
          <w:vertAlign w:val="subscript"/>
        </w:rPr>
        <w:t xml:space="preserve"> </w:t>
      </w:r>
      <w:r w:rsidR="00320B68">
        <w:t>and</w:t>
      </w:r>
      <w:r w:rsidR="002B0D2B">
        <w:t xml:space="preserve"> </w:t>
      </w:r>
      <w:r w:rsidR="004B1716">
        <w:t xml:space="preserve">sets the </w:t>
      </w:r>
      <w:r w:rsidR="000137AA">
        <w:t xml:space="preserve">noise costs </w:t>
      </w:r>
      <w:r w:rsidR="00D8357C">
        <w:t>on</w:t>
      </w:r>
      <w:r w:rsidR="00F33435">
        <w:t xml:space="preserve"> </w:t>
      </w:r>
      <w:r w:rsidR="000774C6">
        <w:t>a</w:t>
      </w:r>
      <w:r w:rsidR="000137AA">
        <w:t xml:space="preserve"> </w:t>
      </w:r>
      <w:r w:rsidR="00577FD4">
        <w:t xml:space="preserve">(linear) </w:t>
      </w:r>
      <w:r w:rsidR="000137AA">
        <w:t xml:space="preserve">range </w:t>
      </w:r>
      <w:r w:rsidR="00B94A60">
        <w:t>from</w:t>
      </w:r>
      <w:r w:rsidR="00F33435">
        <w:t xml:space="preserve"> </w:t>
      </w:r>
      <w:r w:rsidR="000137AA">
        <w:t>0</w:t>
      </w:r>
      <w:r w:rsidR="00EF55A2">
        <w:t>.0</w:t>
      </w:r>
      <w:r w:rsidR="00F33435">
        <w:t xml:space="preserve"> to </w:t>
      </w:r>
      <w:r w:rsidR="000137AA">
        <w:t xml:space="preserve">1.0 </w:t>
      </w:r>
      <w:r w:rsidR="00447C7C">
        <w:t>with respective L</w:t>
      </w:r>
      <w:r w:rsidR="00447C7C">
        <w:rPr>
          <w:vertAlign w:val="subscript"/>
        </w:rPr>
        <w:t>Ae</w:t>
      </w:r>
      <w:r w:rsidR="002D5ADA">
        <w:rPr>
          <w:vertAlign w:val="subscript"/>
        </w:rPr>
        <w:t>q</w:t>
      </w:r>
      <w:r w:rsidR="00447C7C">
        <w:rPr>
          <w:vertAlign w:val="subscript"/>
        </w:rPr>
        <w:t xml:space="preserve"> </w:t>
      </w:r>
      <w:r w:rsidR="00447C7C">
        <w:t xml:space="preserve">(dB) range of </w:t>
      </w:r>
      <w:r w:rsidR="000137AA">
        <w:t>40</w:t>
      </w:r>
      <w:r w:rsidR="00447C7C">
        <w:t xml:space="preserve"> dB</w:t>
      </w:r>
      <w:r w:rsidR="000137AA">
        <w:t xml:space="preserve"> to 75 dB</w:t>
      </w:r>
      <w:r w:rsidR="00320B68">
        <w:t>:</w:t>
      </w:r>
      <w:r w:rsidR="000137AA">
        <w:t xml:space="preserve"> </w:t>
      </w:r>
    </w:p>
    <w:tbl>
      <w:tblPr>
        <w:tblStyle w:val="TableGrid"/>
        <w:tblW w:w="9683" w:type="dxa"/>
        <w:tblLook w:val="04A0" w:firstRow="1" w:lastRow="0" w:firstColumn="1" w:lastColumn="0" w:noHBand="0" w:noVBand="1"/>
      </w:tblPr>
      <w:tblGrid>
        <w:gridCol w:w="9067"/>
        <w:gridCol w:w="616"/>
      </w:tblGrid>
      <w:tr w:rsidR="006C394E" w:rsidRPr="00CC2F87" w14:paraId="6E3DFAAB" w14:textId="77777777" w:rsidTr="006C394E">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9A9F27" w14:textId="166580B1" w:rsidR="006C394E" w:rsidRPr="006C394E" w:rsidRDefault="00392567" w:rsidP="002B0D2B">
            <w:pPr>
              <w:spacing w:before="360" w:after="36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xml:space="preserve">= </m:t>
                </m:r>
                <m:f>
                  <m:fPr>
                    <m:ctrlPr>
                      <w:rPr>
                        <w:rFonts w:ascii="Cambria Math" w:hAnsi="Cambria Math"/>
                        <w:i/>
                      </w:rPr>
                    </m:ctrlPr>
                  </m:fPr>
                  <m:num>
                    <m:sSub>
                      <m:sSubPr>
                        <m:ctrlPr>
                          <w:rPr>
                            <w:rFonts w:ascii="Cambria Math" w:hAnsi="Cambria Math"/>
                          </w:rPr>
                        </m:ctrlPr>
                      </m:sSubPr>
                      <m:e>
                        <m:r>
                          <w:rPr>
                            <w:rFonts w:ascii="Cambria Math" w:hAnsi="Cambria Math"/>
                          </w:rPr>
                          <m:t>dB</m:t>
                        </m:r>
                      </m:e>
                      <m:sub>
                        <m:r>
                          <w:rPr>
                            <w:rFonts w:ascii="Cambria Math" w:hAnsi="Cambria Math"/>
                          </w:rPr>
                          <m:t>i</m:t>
                        </m:r>
                      </m:sub>
                    </m:sSub>
                    <m:r>
                      <w:rPr>
                        <w:rFonts w:ascii="Cambria Math" w:hAnsi="Cambria Math"/>
                      </w:rPr>
                      <m:t xml:space="preserve"> - 40 dB</m:t>
                    </m:r>
                  </m:num>
                  <m:den>
                    <m:r>
                      <w:rPr>
                        <w:rFonts w:ascii="Cambria Math" w:hAnsi="Cambria Math"/>
                      </w:rPr>
                      <m:t>75 dB - 40 dB</m:t>
                    </m:r>
                  </m:den>
                </m:f>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D88A49" w14:textId="333A4E45" w:rsidR="006C394E" w:rsidRPr="00CC2F87" w:rsidRDefault="006C394E" w:rsidP="006C394E">
            <w:pPr>
              <w:spacing w:before="480" w:after="240"/>
            </w:pPr>
            <w:bookmarkStart w:id="56" w:name="_Ref25851235"/>
            <w:bookmarkStart w:id="57" w:name="_Ref25851033"/>
            <w:r w:rsidRPr="00CC2F87">
              <w:t>(</w:t>
            </w:r>
            <w:bookmarkStart w:id="58" w:name="_Ref25851183"/>
            <w:bookmarkEnd w:id="56"/>
            <w:r w:rsidR="00B311E7" w:rsidRPr="00CC2F87">
              <w:fldChar w:fldCharType="begin"/>
            </w:r>
            <w:r w:rsidR="00B311E7" w:rsidRPr="00CC2F87">
              <w:instrText xml:space="preserve"> SEQ Equation \* ARABIC </w:instrText>
            </w:r>
            <w:r w:rsidR="00B311E7" w:rsidRPr="00CC2F87">
              <w:fldChar w:fldCharType="separate"/>
            </w:r>
            <w:r w:rsidR="00711D61">
              <w:rPr>
                <w:noProof/>
              </w:rPr>
              <w:t>3</w:t>
            </w:r>
            <w:r w:rsidR="00B311E7" w:rsidRPr="00CC2F87">
              <w:fldChar w:fldCharType="end"/>
            </w:r>
            <w:r w:rsidRPr="00CC2F87">
              <w:t>)</w:t>
            </w:r>
            <w:bookmarkEnd w:id="57"/>
            <w:bookmarkEnd w:id="58"/>
          </w:p>
        </w:tc>
      </w:tr>
    </w:tbl>
    <w:p w14:paraId="2891FAD1" w14:textId="1349992B" w:rsidR="006C394E" w:rsidRPr="00CC2F87" w:rsidRDefault="002B0D2B" w:rsidP="00C36DF3">
      <w:pPr>
        <w:rPr>
          <w:rFonts w:eastAsiaTheme="minorEastAsia"/>
          <w:iCs/>
        </w:rPr>
      </w:pPr>
      <w:r>
        <w:rPr>
          <w:rFonts w:eastAsiaTheme="minorEastAsia"/>
          <w:iCs/>
        </w:rPr>
        <w:t xml:space="preserve">The second function </w:t>
      </w:r>
      <w:r w:rsidR="009C3CB4">
        <w:rPr>
          <w:rFonts w:eastAsiaTheme="minorEastAsia"/>
          <w:iCs/>
        </w:rPr>
        <w:t>(4)</w:t>
      </w:r>
      <w:r w:rsidR="0066699E">
        <w:rPr>
          <w:rFonts w:eastAsiaTheme="minorEastAsia"/>
          <w:iCs/>
        </w:rPr>
        <w:t xml:space="preserve"> </w:t>
      </w:r>
      <w:r w:rsidR="00F92DEB">
        <w:rPr>
          <w:rFonts w:eastAsiaTheme="minorEastAsia"/>
          <w:iCs/>
        </w:rPr>
        <w:t>introduces</w:t>
      </w:r>
      <w:r w:rsidR="00A93F9E">
        <w:rPr>
          <w:rFonts w:eastAsiaTheme="minorEastAsia"/>
          <w:iCs/>
        </w:rPr>
        <w:t xml:space="preserve"> </w:t>
      </w:r>
      <w:r w:rsidR="00372EA7">
        <w:rPr>
          <w:rFonts w:eastAsiaTheme="minorEastAsia"/>
          <w:iCs/>
        </w:rPr>
        <w:t>a</w:t>
      </w:r>
      <w:r w:rsidR="001B3B2C">
        <w:rPr>
          <w:rFonts w:eastAsiaTheme="minorEastAsia"/>
          <w:iCs/>
        </w:rPr>
        <w:t xml:space="preserve"> power law</w:t>
      </w:r>
      <w:r w:rsidR="00A93F9E">
        <w:rPr>
          <w:rFonts w:eastAsiaTheme="minorEastAsia"/>
          <w:iCs/>
        </w:rPr>
        <w:t xml:space="preserve"> </w:t>
      </w:r>
      <w:r w:rsidR="001B3B2C">
        <w:rPr>
          <w:rFonts w:eastAsiaTheme="minorEastAsia"/>
          <w:iCs/>
        </w:rPr>
        <w:t xml:space="preserve">between loudness and sound </w:t>
      </w:r>
      <w:r w:rsidR="00904C3E">
        <w:rPr>
          <w:rFonts w:eastAsiaTheme="minorEastAsia"/>
          <w:iCs/>
        </w:rPr>
        <w:t>pressure level</w:t>
      </w:r>
      <w:r w:rsidR="001B3B2C">
        <w:rPr>
          <w:rFonts w:eastAsiaTheme="minorEastAsia"/>
          <w:iCs/>
        </w:rPr>
        <w:t xml:space="preserve"> </w:t>
      </w:r>
      <w:r w:rsidR="00D75C7F">
        <w:rPr>
          <w:rFonts w:eastAsiaTheme="minorEastAsia"/>
          <w:iCs/>
        </w:rPr>
        <w:t>based on what</w:t>
      </w:r>
      <w:r w:rsidR="00802CCB">
        <w:rPr>
          <w:rFonts w:eastAsiaTheme="minorEastAsia"/>
          <w:iCs/>
        </w:rPr>
        <w:t xml:space="preserve"> </w:t>
      </w:r>
      <w:r w:rsidR="00802CCB">
        <w:rPr>
          <w:rFonts w:eastAsiaTheme="minorEastAsia"/>
          <w:iCs/>
        </w:rPr>
        <w:fldChar w:fldCharType="begin"/>
      </w:r>
      <w:r w:rsidR="00A81D74">
        <w:rPr>
          <w:rFonts w:eastAsiaTheme="minorEastAsia"/>
          <w:iCs/>
        </w:rPr>
        <w:instrText xml:space="preserve"> ADDIN ZOTERO_ITEM CSL_CITATION {"citationID":"m2BUHqZK","properties":{"formattedCitation":"(Parmanen, 2007)","plainCitation":"(Parmanen, 2007)","dontUpdate":true,"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802CCB">
        <w:rPr>
          <w:rFonts w:eastAsiaTheme="minorEastAsia"/>
          <w:iCs/>
        </w:rPr>
        <w:fldChar w:fldCharType="separate"/>
      </w:r>
      <w:r w:rsidR="00802CCB">
        <w:rPr>
          <w:rFonts w:eastAsiaTheme="minorEastAsia"/>
          <w:iCs/>
          <w:noProof/>
        </w:rPr>
        <w:t>Parmanen (2007</w:t>
      </w:r>
      <w:r w:rsidR="00A93F9E">
        <w:rPr>
          <w:rFonts w:eastAsiaTheme="minorEastAsia"/>
          <w:iCs/>
          <w:noProof/>
        </w:rPr>
        <w:t>: 60</w:t>
      </w:r>
      <w:r w:rsidR="00802CCB">
        <w:rPr>
          <w:rFonts w:eastAsiaTheme="minorEastAsia"/>
          <w:iCs/>
          <w:noProof/>
        </w:rPr>
        <w:t>)</w:t>
      </w:r>
      <w:r w:rsidR="00802CCB">
        <w:rPr>
          <w:rFonts w:eastAsiaTheme="minorEastAsia"/>
          <w:iCs/>
        </w:rPr>
        <w:fldChar w:fldCharType="end"/>
      </w:r>
      <w:r w:rsidR="00802CCB">
        <w:rPr>
          <w:rFonts w:eastAsiaTheme="minorEastAsia"/>
          <w:iCs/>
        </w:rPr>
        <w:t xml:space="preserve"> </w:t>
      </w:r>
      <w:r w:rsidR="00A93F9E">
        <w:rPr>
          <w:rFonts w:eastAsiaTheme="minorEastAsia"/>
          <w:iCs/>
        </w:rPr>
        <w:t xml:space="preserve">reformatted </w:t>
      </w:r>
      <w:r w:rsidR="001B3B2C">
        <w:rPr>
          <w:rFonts w:eastAsiaTheme="minorEastAsia"/>
          <w:iCs/>
        </w:rPr>
        <w:t xml:space="preserve">from </w:t>
      </w:r>
      <w:r w:rsidR="00A93F9E">
        <w:rPr>
          <w:rFonts w:eastAsiaTheme="minorEastAsia"/>
          <w:iCs/>
        </w:rPr>
        <w:t xml:space="preserve">widely </w:t>
      </w:r>
      <w:r w:rsidR="006D78FA">
        <w:rPr>
          <w:rFonts w:eastAsiaTheme="minorEastAsia"/>
          <w:iCs/>
        </w:rPr>
        <w:t xml:space="preserve">used </w:t>
      </w:r>
      <w:r w:rsidR="00A93F9E">
        <w:rPr>
          <w:rFonts w:eastAsiaTheme="minorEastAsia"/>
          <w:iCs/>
        </w:rPr>
        <w:t xml:space="preserve">Stevens’ power law </w:t>
      </w:r>
      <w:r w:rsidR="00A93F9E">
        <w:rPr>
          <w:rFonts w:eastAsiaTheme="minorEastAsia"/>
          <w:iCs/>
        </w:rPr>
        <w:fldChar w:fldCharType="begin"/>
      </w:r>
      <w:r w:rsidR="00A93F9E">
        <w:rPr>
          <w:rFonts w:eastAsiaTheme="minorEastAsia"/>
          <w:iCs/>
        </w:rPr>
        <w:instrText xml:space="preserve"> ADDIN ZOTERO_ITEM CSL_CITATION {"citationID":"20nhoY2f","properties":{"formattedCitation":"(Stevens, 1960)","plainCitation":"(Stevens, 1960)","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A93F9E">
        <w:rPr>
          <w:rFonts w:eastAsiaTheme="minorEastAsia"/>
          <w:iCs/>
        </w:rPr>
        <w:fldChar w:fldCharType="separate"/>
      </w:r>
      <w:r w:rsidR="00A93F9E">
        <w:rPr>
          <w:rFonts w:eastAsiaTheme="minorEastAsia"/>
          <w:iCs/>
          <w:noProof/>
        </w:rPr>
        <w:t>(Stevens, 1960)</w:t>
      </w:r>
      <w:r w:rsidR="00A93F9E">
        <w:rPr>
          <w:rFonts w:eastAsiaTheme="minorEastAsia"/>
          <w:iCs/>
        </w:rPr>
        <w:fldChar w:fldCharType="end"/>
      </w:r>
      <w:r w:rsidR="00A93F9E">
        <w:rPr>
          <w:rFonts w:eastAsiaTheme="minorEastAsia"/>
          <w:iCs/>
        </w:rPr>
        <w:t>:</w:t>
      </w:r>
    </w:p>
    <w:tbl>
      <w:tblPr>
        <w:tblStyle w:val="TableGrid"/>
        <w:tblW w:w="9683" w:type="dxa"/>
        <w:tblLook w:val="04A0" w:firstRow="1" w:lastRow="0" w:firstColumn="1" w:lastColumn="0" w:noHBand="0" w:noVBand="1"/>
      </w:tblPr>
      <w:tblGrid>
        <w:gridCol w:w="9067"/>
        <w:gridCol w:w="616"/>
      </w:tblGrid>
      <w:tr w:rsidR="006C394E" w:rsidRPr="00CC2F87" w14:paraId="1D9B05C1" w14:textId="77777777" w:rsidTr="001E20A5">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bookmarkStart w:id="59" w:name="_Ref9527730"/>
          <w:p w14:paraId="28FCAB85" w14:textId="2BCA750F" w:rsidR="006C394E" w:rsidRPr="006C394E" w:rsidRDefault="00392567" w:rsidP="00793654">
            <w:pPr>
              <w:spacing w:before="120" w:after="48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4CCE82" w14:textId="33D58EB4" w:rsidR="006C394E" w:rsidRPr="00CC2F87" w:rsidRDefault="006C394E" w:rsidP="00793654">
            <w:pPr>
              <w:spacing w:before="240" w:after="480"/>
            </w:pPr>
            <w:bookmarkStart w:id="60" w:name="_Ref25851268"/>
            <w:bookmarkStart w:id="61" w:name="_Ref25851126"/>
            <w:r w:rsidRPr="00CC2F87">
              <w:t>(</w:t>
            </w:r>
            <w:r w:rsidRPr="00CC2F87">
              <w:fldChar w:fldCharType="begin"/>
            </w:r>
            <w:r w:rsidRPr="00CC2F87">
              <w:instrText xml:space="preserve"> SEQ Equation \* ARABIC </w:instrText>
            </w:r>
            <w:r w:rsidRPr="00CC2F87">
              <w:fldChar w:fldCharType="separate"/>
            </w:r>
            <w:r w:rsidR="00711D61">
              <w:rPr>
                <w:noProof/>
              </w:rPr>
              <w:t>4</w:t>
            </w:r>
            <w:r w:rsidRPr="00CC2F87">
              <w:fldChar w:fldCharType="end"/>
            </w:r>
            <w:bookmarkEnd w:id="60"/>
            <w:r w:rsidRPr="00CC2F87">
              <w:t>)</w:t>
            </w:r>
            <w:bookmarkEnd w:id="61"/>
          </w:p>
        </w:tc>
      </w:tr>
    </w:tbl>
    <w:p w14:paraId="63051253" w14:textId="1D35D7E3" w:rsidR="00C12CB9" w:rsidRPr="000A74EA" w:rsidRDefault="00FC4723" w:rsidP="00574F81">
      <w:pPr>
        <w:rPr>
          <w:rFonts w:eastAsiaTheme="minorEastAsia"/>
        </w:rPr>
      </w:pPr>
      <w:r>
        <w:t xml:space="preserve">wher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t xml:space="preserve"> is the lower limit of a 5</w:t>
      </w:r>
      <w:r w:rsidR="0066568C">
        <w:t>-</w:t>
      </w:r>
      <w:r>
        <w:t xml:space="preserve">dB </w:t>
      </w:r>
      <w:r w:rsidR="00BE624C">
        <w:t>interval</w:t>
      </w:r>
      <w:r w:rsidR="009E0A1E">
        <w:t xml:space="preserve"> and</w:t>
      </w:r>
      <w:r w:rsidR="000A27A6">
        <w:t xml:space="preserve"> </w:t>
      </w:r>
      <w:r w:rsidR="00BE624C">
        <w:t xml:space="preserve">the minimum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BE624C">
        <w:rPr>
          <w:rFonts w:eastAsiaTheme="minorEastAsia"/>
        </w:rPr>
        <w:t xml:space="preserve"> is 4</w:t>
      </w:r>
      <w:r w:rsidR="007A40F3">
        <w:rPr>
          <w:rFonts w:eastAsiaTheme="minorEastAsia"/>
        </w:rPr>
        <w:t>0</w:t>
      </w:r>
      <w:r w:rsidR="00904C3E">
        <w:rPr>
          <w:rFonts w:eastAsiaTheme="minorEastAsia"/>
        </w:rPr>
        <w:t xml:space="preserve"> </w:t>
      </w:r>
      <w:proofErr w:type="gramStart"/>
      <w:r w:rsidR="00904C3E">
        <w:rPr>
          <w:rFonts w:eastAsiaTheme="minorEastAsia"/>
        </w:rPr>
        <w:t>dB</w:t>
      </w:r>
      <w:r>
        <w:t>.</w:t>
      </w:r>
      <w:proofErr w:type="gramEnd"/>
      <w:r w:rsidR="000A27A6">
        <w:t xml:space="preserve"> </w:t>
      </w:r>
      <w:r w:rsidR="002167DB">
        <w:t xml:space="preserve">Despite having its basis in noise research, the </w:t>
      </w:r>
      <w:r w:rsidR="002167DB">
        <w:rPr>
          <w:iCs/>
        </w:rPr>
        <w:t>a</w:t>
      </w:r>
      <w:r w:rsidR="00904C3E">
        <w:rPr>
          <w:rFonts w:eastAsiaTheme="minorEastAsia"/>
        </w:rPr>
        <w:t xml:space="preserve">pplicability of the Stevens’ power law is probably limited in this context since it was not originally designed to work with </w:t>
      </w:r>
      <w:r w:rsidR="00F21A23">
        <w:rPr>
          <w:rFonts w:eastAsiaTheme="minorEastAsia"/>
        </w:rPr>
        <w:t xml:space="preserve">averaged </w:t>
      </w:r>
      <w:r w:rsidR="00904C3E">
        <w:rPr>
          <w:rFonts w:eastAsiaTheme="minorEastAsia"/>
        </w:rPr>
        <w:t xml:space="preserve">A-weighted sound pressure levels (but with simple intensity metrics). </w:t>
      </w:r>
      <w:r w:rsidR="00904C3E">
        <w:t>The r</w:t>
      </w:r>
      <w:r w:rsidR="0082027C">
        <w:t xml:space="preserve">espective noise cost coefficients </w:t>
      </w:r>
      <w:r w:rsidR="00904C3E">
        <w:t xml:space="preserve">by both functions </w:t>
      </w:r>
      <w:r w:rsidR="0082027C">
        <w:t xml:space="preserve">for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82027C">
        <w:t xml:space="preserve"> values from 45 dB to 75 dB are presented in</w:t>
      </w:r>
      <w:r w:rsidR="00107C41">
        <w:t xml:space="preserve"> </w:t>
      </w:r>
      <w:r w:rsidR="00107C41">
        <w:fldChar w:fldCharType="begin"/>
      </w:r>
      <w:r w:rsidR="00107C41">
        <w:instrText xml:space="preserve"> REF _Ref34464348 \h </w:instrText>
      </w:r>
      <w:r w:rsidR="00107C41">
        <w:fldChar w:fldCharType="separate"/>
      </w:r>
      <w:r w:rsidR="00711D61" w:rsidRPr="00CC2F87">
        <w:t xml:space="preserve">Table </w:t>
      </w:r>
      <w:r w:rsidR="00711D61">
        <w:rPr>
          <w:noProof/>
        </w:rPr>
        <w:t>3</w:t>
      </w:r>
      <w:r w:rsidR="00107C41">
        <w:fldChar w:fldCharType="end"/>
      </w:r>
      <w:r w:rsidR="0082027C">
        <w:t xml:space="preserve"> </w:t>
      </w:r>
      <w:r w:rsidR="0082027C">
        <w:rPr>
          <w:iCs/>
        </w:rPr>
        <w:t xml:space="preserve">and in </w:t>
      </w:r>
      <w:r w:rsidR="0082027C">
        <w:rPr>
          <w:iCs/>
        </w:rPr>
        <w:fldChar w:fldCharType="begin"/>
      </w:r>
      <w:r w:rsidR="0082027C">
        <w:rPr>
          <w:iCs/>
        </w:rPr>
        <w:instrText xml:space="preserve"> REF _Ref25930825 \h  \* MERGEFORMAT </w:instrText>
      </w:r>
      <w:r w:rsidR="0082027C">
        <w:rPr>
          <w:iCs/>
        </w:rPr>
      </w:r>
      <w:r w:rsidR="0082027C">
        <w:rPr>
          <w:iCs/>
        </w:rPr>
        <w:fldChar w:fldCharType="separate"/>
      </w:r>
      <w:r w:rsidR="00711D61">
        <w:t xml:space="preserve">Figure </w:t>
      </w:r>
      <w:r w:rsidR="00711D61">
        <w:rPr>
          <w:noProof/>
        </w:rPr>
        <w:t>15</w:t>
      </w:r>
      <w:r w:rsidR="0082027C">
        <w:rPr>
          <w:iCs/>
        </w:rPr>
        <w:fldChar w:fldCharType="end"/>
      </w:r>
      <w:r w:rsidR="0082027C">
        <w:rPr>
          <w:iCs/>
        </w:rPr>
        <w:t xml:space="preserve">. </w:t>
      </w:r>
    </w:p>
    <w:p w14:paraId="14091A7D" w14:textId="6D1EFAD5" w:rsidR="008D6D01" w:rsidRDefault="005A4591" w:rsidP="00574F81">
      <w:r>
        <w:rPr>
          <w:rFonts w:eastAsiaTheme="minorEastAsia"/>
        </w:rPr>
        <w:lastRenderedPageBreak/>
        <w:t xml:space="preserve">I selected </w:t>
      </w:r>
      <w:r w:rsidR="00921B84">
        <w:rPr>
          <w:rFonts w:eastAsiaTheme="minorEastAsia"/>
        </w:rPr>
        <w:t>E</w:t>
      </w:r>
      <w:r w:rsidR="00AA4807">
        <w:rPr>
          <w:rFonts w:eastAsiaTheme="minorEastAsia"/>
        </w:rPr>
        <w:t xml:space="preserve">quation </w:t>
      </w:r>
      <w:r w:rsidR="00D24ED1">
        <w:t xml:space="preserve">4 </w:t>
      </w:r>
      <w:r w:rsidR="003C3A6A">
        <w:t>for</w:t>
      </w:r>
      <w:r w:rsidR="00272659">
        <w:t xml:space="preserve"> </w:t>
      </w:r>
      <w:r w:rsidR="00526620">
        <w:t>calculating the noise cost coefficients</w:t>
      </w:r>
      <w:r w:rsidR="0082027C">
        <w:t>.</w:t>
      </w:r>
      <w:r w:rsidR="00666F3F">
        <w:t xml:space="preserve"> </w:t>
      </w:r>
      <w:r w:rsidR="00E010E4">
        <w:rPr>
          <w:iCs/>
        </w:rPr>
        <w:t xml:space="preserve">The power law doubles the cost (loudness) roughly at every </w:t>
      </w:r>
      <w:r w:rsidR="00E010E4">
        <w:rPr>
          <w:rFonts w:eastAsiaTheme="minorEastAsia"/>
        </w:rPr>
        <w:t xml:space="preserve">10-dB increase, hence giving significantly higher costs to the highest noise levels. This </w:t>
      </w:r>
      <w:r w:rsidR="001C6BA3">
        <w:rPr>
          <w:rFonts w:eastAsiaTheme="minorEastAsia"/>
        </w:rPr>
        <w:t xml:space="preserve">could be seen as a </w:t>
      </w:r>
      <w:r w:rsidR="00E010E4">
        <w:rPr>
          <w:rFonts w:eastAsiaTheme="minorEastAsia"/>
        </w:rPr>
        <w:t>desired feature of the function, as the highest noise levels (&gt; 6</w:t>
      </w:r>
      <w:r w:rsidR="00BE4E2D">
        <w:rPr>
          <w:rFonts w:eastAsiaTheme="minorEastAsia"/>
        </w:rPr>
        <w:t>5</w:t>
      </w:r>
      <w:r w:rsidR="00E010E4">
        <w:rPr>
          <w:rFonts w:eastAsiaTheme="minorEastAsia"/>
        </w:rPr>
        <w:t xml:space="preserve"> dB) are </w:t>
      </w:r>
      <w:r w:rsidR="00CE4D40">
        <w:rPr>
          <w:rFonts w:eastAsiaTheme="minorEastAsia"/>
        </w:rPr>
        <w:t>considered as</w:t>
      </w:r>
      <w:r w:rsidR="00E010E4">
        <w:rPr>
          <w:rFonts w:eastAsiaTheme="minorEastAsia"/>
        </w:rPr>
        <w:t xml:space="preserve"> most harmful to people.</w:t>
      </w:r>
      <w:r w:rsidR="00F91998">
        <w:rPr>
          <w:rFonts w:eastAsiaTheme="minorEastAsia"/>
        </w:rPr>
        <w:t xml:space="preserve"> The power function may also be</w:t>
      </w:r>
      <w:r w:rsidR="003B2A60">
        <w:rPr>
          <w:rFonts w:eastAsiaTheme="minorEastAsia"/>
        </w:rPr>
        <w:t xml:space="preserve"> partially</w:t>
      </w:r>
      <w:r w:rsidR="00F91998">
        <w:rPr>
          <w:rFonts w:eastAsiaTheme="minorEastAsia"/>
        </w:rPr>
        <w:t xml:space="preserve"> supported by interpretation of the </w:t>
      </w:r>
      <w:r w:rsidR="00515283">
        <w:rPr>
          <w:rFonts w:eastAsiaTheme="minorEastAsia"/>
        </w:rPr>
        <w:t xml:space="preserve">nonlinear </w:t>
      </w:r>
      <w:r w:rsidR="00F91998">
        <w:rPr>
          <w:rFonts w:eastAsiaTheme="minorEastAsia"/>
        </w:rPr>
        <w:t>HA%</w:t>
      </w:r>
      <w:r w:rsidR="003F403D">
        <w:rPr>
          <w:rFonts w:eastAsiaTheme="minorEastAsia"/>
        </w:rPr>
        <w:t>/</w:t>
      </w:r>
      <w:r w:rsidR="00F91998">
        <w:rPr>
          <w:rFonts w:eastAsiaTheme="minorEastAsia"/>
        </w:rPr>
        <w:t>L</w:t>
      </w:r>
      <w:r w:rsidR="00F91998">
        <w:rPr>
          <w:rFonts w:eastAsiaTheme="minorEastAsia"/>
          <w:vertAlign w:val="subscript"/>
        </w:rPr>
        <w:t>den</w:t>
      </w:r>
      <w:r w:rsidR="00D910D0" w:rsidRPr="00D910D0">
        <w:t xml:space="preserve"> </w:t>
      </w:r>
      <w:r w:rsidR="00A90442">
        <w:t xml:space="preserve">curves </w:t>
      </w:r>
      <w:r w:rsidR="00D24ED1">
        <w:t xml:space="preserve">displayed </w:t>
      </w:r>
      <w:r w:rsidR="00A90442">
        <w:t>in</w:t>
      </w:r>
      <w:r w:rsidR="003B2A60">
        <w:t xml:space="preserve"> </w:t>
      </w:r>
      <w:r w:rsidR="003B2A60">
        <w:fldChar w:fldCharType="begin"/>
      </w:r>
      <w:r w:rsidR="003B2A60">
        <w:instrText xml:space="preserve"> REF _Ref33718460 \h </w:instrText>
      </w:r>
      <w:r w:rsidR="003B2A60">
        <w:fldChar w:fldCharType="separate"/>
      </w:r>
      <w:r w:rsidR="00711D61">
        <w:t xml:space="preserve">Figure </w:t>
      </w:r>
      <w:r w:rsidR="00711D61">
        <w:rPr>
          <w:noProof/>
        </w:rPr>
        <w:t>2</w:t>
      </w:r>
      <w:r w:rsidR="003B2A60">
        <w:fldChar w:fldCharType="end"/>
      </w:r>
      <w:r w:rsidR="003B2A60">
        <w:t xml:space="preserve"> </w:t>
      </w:r>
      <w:r w:rsidR="0092069D">
        <w:t xml:space="preserve">by </w:t>
      </w:r>
      <w:r w:rsidR="003B2A60">
        <w:fldChar w:fldCharType="begin"/>
      </w:r>
      <w:r w:rsidR="00F25FE5">
        <w:instrText xml:space="preserve"> ADDIN ZOTERO_ITEM CSL_CITATION {"citationID":"9N8Xh78Y","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3B2A60">
        <w:fldChar w:fldCharType="separate"/>
      </w:r>
      <w:r w:rsidR="003B2A60">
        <w:rPr>
          <w:noProof/>
        </w:rPr>
        <w:t>Guski et al.</w:t>
      </w:r>
      <w:r w:rsidR="0092069D">
        <w:rPr>
          <w:noProof/>
        </w:rPr>
        <w:t xml:space="preserve"> (</w:t>
      </w:r>
      <w:r w:rsidR="003B2A60">
        <w:rPr>
          <w:noProof/>
        </w:rPr>
        <w:t>2017)</w:t>
      </w:r>
      <w:r w:rsidR="003B2A60">
        <w:fldChar w:fldCharType="end"/>
      </w:r>
      <w:r w:rsidR="003B2A60">
        <w:t xml:space="preserve">: </w:t>
      </w:r>
      <w:r w:rsidR="00A90442">
        <w:t xml:space="preserve">a majority </w:t>
      </w:r>
      <w:r w:rsidR="003B2A60">
        <w:t>of the annoyance/SPL</w:t>
      </w:r>
      <w:r w:rsidR="00911E67">
        <w:t xml:space="preserve"> curves took the form “J” instead of  a straight line</w:t>
      </w:r>
      <w:r w:rsidR="0038303E">
        <w:t>, suggesting that an increase</w:t>
      </w:r>
      <w:r w:rsidR="00264D0F">
        <w:t xml:space="preserve"> in SPL </w:t>
      </w:r>
      <w:r w:rsidR="0038303E">
        <w:t>at high</w:t>
      </w:r>
      <w:r w:rsidR="00646737">
        <w:t>er</w:t>
      </w:r>
      <w:r w:rsidR="0038303E">
        <w:t xml:space="preserve"> noise level may have a</w:t>
      </w:r>
      <w:r w:rsidR="000B2A28">
        <w:t>n</w:t>
      </w:r>
      <w:r w:rsidR="0038303E">
        <w:t xml:space="preserve"> </w:t>
      </w:r>
      <w:r w:rsidR="000B2A28">
        <w:t>amplified</w:t>
      </w:r>
      <w:r w:rsidR="0038303E">
        <w:t xml:space="preserve"> effect on </w:t>
      </w:r>
      <w:r w:rsidR="00621098">
        <w:t xml:space="preserve">the </w:t>
      </w:r>
      <w:r w:rsidR="0038303E">
        <w:t>perceived annoyance</w:t>
      </w:r>
      <w:r w:rsidR="0092069D">
        <w:t xml:space="preserve"> </w:t>
      </w:r>
      <w:r w:rsidR="00F76C30">
        <w:t xml:space="preserve">compared to </w:t>
      </w:r>
      <w:r w:rsidR="00646737">
        <w:t xml:space="preserve">an equivalent </w:t>
      </w:r>
      <w:r w:rsidR="00F76C30">
        <w:t>increase</w:t>
      </w:r>
      <w:r w:rsidR="00E54BDD">
        <w:t xml:space="preserve"> in SPL</w:t>
      </w:r>
      <w:r w:rsidR="00F76C30">
        <w:t xml:space="preserve"> at</w:t>
      </w:r>
      <w:r w:rsidR="00E50687">
        <w:t xml:space="preserve"> </w:t>
      </w:r>
      <w:r w:rsidR="00F76C30">
        <w:t>lower noise level</w:t>
      </w:r>
      <w:r w:rsidR="00586813">
        <w:t>s</w:t>
      </w:r>
      <w:r w:rsidR="0038303E">
        <w:t xml:space="preserve">. </w:t>
      </w:r>
    </w:p>
    <w:p w14:paraId="4F04499B" w14:textId="5C0CA117" w:rsidR="000A27A6" w:rsidRPr="006110B6" w:rsidRDefault="00D910D0" w:rsidP="00574F81">
      <w:pPr>
        <w:rPr>
          <w:rFonts w:eastAsiaTheme="minorEastAsia"/>
        </w:rPr>
      </w:pPr>
      <w:r>
        <w:t xml:space="preserve">However, when </w:t>
      </w:r>
      <w:r w:rsidR="00800E9B">
        <w:t xml:space="preserve">I tested </w:t>
      </w:r>
      <w:r>
        <w:t xml:space="preserve">both functions </w:t>
      </w:r>
      <w:r w:rsidR="008D6D01">
        <w:t xml:space="preserve">for noise cost coefficient </w:t>
      </w:r>
      <w:r>
        <w:t xml:space="preserve">in developing the </w:t>
      </w:r>
      <w:r w:rsidR="00A41C09">
        <w:t>quiet path routing</w:t>
      </w:r>
      <w:r>
        <w:t xml:space="preserve"> application, almost identical</w:t>
      </w:r>
      <w:r w:rsidR="00CA7EB8">
        <w:t xml:space="preserve"> </w:t>
      </w:r>
      <w:r>
        <w:t xml:space="preserve">quiet paths </w:t>
      </w:r>
      <w:r w:rsidR="00586813">
        <w:t xml:space="preserve">options </w:t>
      </w:r>
      <w:r>
        <w:t xml:space="preserve">were </w:t>
      </w:r>
      <w:r w:rsidR="003F1487">
        <w:t>found</w:t>
      </w:r>
      <w:r>
        <w:t xml:space="preserve"> in most cases.</w:t>
      </w:r>
      <w:r w:rsidR="00E110A2">
        <w:t xml:space="preserve"> It may be that the sensitivity index and</w:t>
      </w:r>
      <w:r w:rsidR="003F1487">
        <w:t xml:space="preserve"> the</w:t>
      </w:r>
      <w:r w:rsidR="00E110A2">
        <w:t xml:space="preserve"> overall availability of </w:t>
      </w:r>
      <w:r w:rsidR="003929ED">
        <w:t>alternative paths</w:t>
      </w:r>
      <w:r w:rsidR="00902CA5">
        <w:t xml:space="preserve"> (between</w:t>
      </w:r>
      <w:r w:rsidR="003929ED">
        <w:t xml:space="preserve"> origin and destination</w:t>
      </w:r>
      <w:r w:rsidR="00902CA5">
        <w:t>)</w:t>
      </w:r>
      <w:r w:rsidR="00E110A2">
        <w:t xml:space="preserve"> override the effect of the small differences</w:t>
      </w:r>
      <w:r w:rsidR="003929ED">
        <w:t xml:space="preserve"> </w:t>
      </w:r>
      <w:r w:rsidR="00F3571B">
        <w:t xml:space="preserve">in noise costs </w:t>
      </w:r>
      <w:r w:rsidR="003929ED">
        <w:t>between</w:t>
      </w:r>
      <w:r w:rsidR="00E110A2">
        <w:t xml:space="preserve"> the</w:t>
      </w:r>
      <w:r w:rsidR="00F3571B">
        <w:t xml:space="preserve"> two</w:t>
      </w:r>
      <w:r w:rsidR="00E110A2">
        <w:t xml:space="preserve"> noise cost functions. </w:t>
      </w:r>
      <w:r w:rsidR="00524B37">
        <w:rPr>
          <w:rFonts w:eastAsiaTheme="minorEastAsia"/>
        </w:rPr>
        <w:t>U</w:t>
      </w:r>
      <w:r w:rsidR="005F2872">
        <w:rPr>
          <w:rFonts w:eastAsiaTheme="minorEastAsia"/>
        </w:rPr>
        <w:t>ncertainties in noise</w:t>
      </w:r>
      <w:r w:rsidR="00375250">
        <w:rPr>
          <w:rFonts w:eastAsiaTheme="minorEastAsia"/>
        </w:rPr>
        <w:t>-</w:t>
      </w:r>
      <w:r w:rsidR="005F2872">
        <w:rPr>
          <w:rFonts w:eastAsiaTheme="minorEastAsia"/>
        </w:rPr>
        <w:t>annoyance</w:t>
      </w:r>
      <w:r w:rsidR="00375250">
        <w:rPr>
          <w:rFonts w:eastAsiaTheme="minorEastAsia"/>
        </w:rPr>
        <w:t>-</w:t>
      </w:r>
      <w:r w:rsidR="005F2872">
        <w:rPr>
          <w:rFonts w:eastAsiaTheme="minorEastAsia"/>
        </w:rPr>
        <w:t xml:space="preserve">loudness </w:t>
      </w:r>
      <w:r w:rsidR="003E3B54">
        <w:rPr>
          <w:rFonts w:eastAsiaTheme="minorEastAsia"/>
        </w:rPr>
        <w:t>-</w:t>
      </w:r>
      <w:r w:rsidR="005F2872">
        <w:rPr>
          <w:rFonts w:eastAsiaTheme="minorEastAsia"/>
        </w:rPr>
        <w:t xml:space="preserve">relationships are considered further in </w:t>
      </w:r>
      <w:r w:rsidR="00021816">
        <w:rPr>
          <w:rFonts w:eastAsiaTheme="minorEastAsia"/>
        </w:rPr>
        <w:t>chapter 5.</w:t>
      </w:r>
      <w:r w:rsidR="0024330F">
        <w:rPr>
          <w:rFonts w:eastAsiaTheme="minorEastAsia"/>
        </w:rPr>
        <w:t>8</w:t>
      </w:r>
      <w:r w:rsidR="005F2872">
        <w:rPr>
          <w:rFonts w:eastAsiaTheme="minorEastAsia"/>
        </w:rPr>
        <w:t>.</w:t>
      </w:r>
      <w:r w:rsidR="000901B5">
        <w:rPr>
          <w:rFonts w:eastAsiaTheme="minorEastAsia"/>
        </w:rPr>
        <w:t xml:space="preserve"> </w:t>
      </w:r>
    </w:p>
    <w:p w14:paraId="56C4E007" w14:textId="6BEC235B" w:rsidR="00393D82" w:rsidRPr="00CC2F87" w:rsidRDefault="00393D82" w:rsidP="00020EA1">
      <w:pPr>
        <w:pStyle w:val="TableCaption"/>
        <w:rPr>
          <w:rFonts w:eastAsiaTheme="minorEastAsia"/>
        </w:rPr>
      </w:pPr>
      <w:bookmarkStart w:id="62" w:name="_Ref34464348"/>
      <w:bookmarkStart w:id="63" w:name="_Toc38115086"/>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711D61">
        <w:rPr>
          <w:noProof/>
        </w:rPr>
        <w:t>3</w:t>
      </w:r>
      <w:r w:rsidR="004F023F" w:rsidRPr="00CC2F87">
        <w:fldChar w:fldCharType="end"/>
      </w:r>
      <w:bookmarkEnd w:id="59"/>
      <w:bookmarkEnd w:id="62"/>
      <w:r w:rsidRPr="00CC2F87">
        <w:t>.</w:t>
      </w:r>
      <w:r w:rsidR="006D25A1">
        <w:t xml:space="preserve"> </w:t>
      </w:r>
      <w:r w:rsidR="009E3BA0">
        <w:t xml:space="preserve">Noise cost coefficients </w:t>
      </w:r>
      <w:r w:rsidR="00946200">
        <w:t xml:space="preserve">for dB range </w:t>
      </w:r>
      <w:r w:rsidR="00105A02">
        <w:t xml:space="preserve">from </w:t>
      </w:r>
      <w:r w:rsidR="00946200">
        <w:t>4</w:t>
      </w:r>
      <w:r w:rsidR="005D73F2">
        <w:t>5</w:t>
      </w:r>
      <w:r w:rsidR="00105A02">
        <w:t xml:space="preserve"> dB to </w:t>
      </w:r>
      <w:r w:rsidR="00946200">
        <w:t>75 dB</w:t>
      </w:r>
      <w:r w:rsidR="00946200" w:rsidRPr="00946200">
        <w:t xml:space="preserve"> </w:t>
      </w:r>
      <w:r w:rsidR="00946200">
        <w:t xml:space="preserve">calculated with both equations presented in </w:t>
      </w:r>
      <w:r w:rsidR="00E6525A">
        <w:t>this chapter</w:t>
      </w:r>
      <w:r w:rsidR="00392634">
        <w:t xml:space="preserve"> (</w:t>
      </w:r>
      <w:r w:rsidR="00107C41">
        <w:t xml:space="preserve">3 </w:t>
      </w:r>
      <w:r w:rsidR="00392634">
        <w:t>&amp;</w:t>
      </w:r>
      <w:r w:rsidR="00107C41">
        <w:t xml:space="preserve"> 4)</w:t>
      </w:r>
      <w:r w:rsidRPr="00CC2F87">
        <w:t>.</w:t>
      </w:r>
      <w:bookmarkEnd w:id="63"/>
      <w:r w:rsidR="0020601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30"/>
        <w:gridCol w:w="2410"/>
        <w:gridCol w:w="2552"/>
      </w:tblGrid>
      <w:tr w:rsidR="00A061B7" w:rsidRPr="00CC2F87" w14:paraId="1E9EF254" w14:textId="3800061C" w:rsidTr="00684BD5">
        <w:trPr>
          <w:trHeight w:val="471"/>
        </w:trPr>
        <w:tc>
          <w:tcPr>
            <w:tcW w:w="2830" w:type="dxa"/>
            <w:tcBorders>
              <w:left w:val="single" w:sz="4" w:space="0" w:color="FFFFFF"/>
              <w:bottom w:val="nil"/>
              <w:right w:val="single" w:sz="4" w:space="0" w:color="FFFFFF"/>
            </w:tcBorders>
          </w:tcPr>
          <w:p w14:paraId="0FDC4164" w14:textId="77777777" w:rsidR="00A061B7" w:rsidRPr="00CC2F87" w:rsidRDefault="00A061B7" w:rsidP="001968E1">
            <w:pPr>
              <w:pStyle w:val="TableText"/>
              <w:spacing w:before="240" w:after="160"/>
            </w:pPr>
          </w:p>
        </w:tc>
        <w:tc>
          <w:tcPr>
            <w:tcW w:w="4962" w:type="dxa"/>
            <w:gridSpan w:val="2"/>
            <w:tcBorders>
              <w:left w:val="single" w:sz="4" w:space="0" w:color="FFFFFF"/>
              <w:bottom w:val="nil"/>
              <w:right w:val="single" w:sz="4" w:space="0" w:color="FFFFFF"/>
            </w:tcBorders>
          </w:tcPr>
          <w:p w14:paraId="1CBACF73" w14:textId="7DBCA756" w:rsidR="00A061B7" w:rsidRPr="00CC2F87" w:rsidRDefault="00A061B7" w:rsidP="001968E1">
            <w:pPr>
              <w:pStyle w:val="TableText"/>
              <w:spacing w:before="240" w:after="160"/>
            </w:pPr>
            <w:r w:rsidRPr="00CC2F87">
              <w:t>Noise cost coefficient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oMath>
          </w:p>
        </w:tc>
      </w:tr>
      <w:tr w:rsidR="00A061B7" w:rsidRPr="00CC2F87" w14:paraId="7C649D61" w14:textId="6CC74A4A" w:rsidTr="00684BD5">
        <w:trPr>
          <w:trHeight w:val="561"/>
        </w:trPr>
        <w:tc>
          <w:tcPr>
            <w:tcW w:w="2830" w:type="dxa"/>
            <w:tcBorders>
              <w:top w:val="nil"/>
              <w:left w:val="single" w:sz="4" w:space="0" w:color="FFFFFF"/>
              <w:right w:val="single" w:sz="4" w:space="0" w:color="FFFFFF"/>
            </w:tcBorders>
          </w:tcPr>
          <w:p w14:paraId="64CA1549" w14:textId="11D8D620" w:rsidR="00A061B7" w:rsidRPr="00CC2F87" w:rsidRDefault="00A061B7" w:rsidP="00E90387">
            <w:pPr>
              <w:pStyle w:val="TableText"/>
              <w:spacing w:before="360" w:after="200"/>
            </w:pPr>
            <w:r w:rsidRPr="00CC2F87">
              <w:t>Traffic noise level (dB)</w:t>
            </w:r>
          </w:p>
        </w:tc>
        <w:tc>
          <w:tcPr>
            <w:tcW w:w="2410" w:type="dxa"/>
            <w:tcBorders>
              <w:top w:val="nil"/>
              <w:left w:val="single" w:sz="4" w:space="0" w:color="FFFFFF"/>
              <w:right w:val="single" w:sz="4" w:space="0" w:color="FFFFFF"/>
            </w:tcBorders>
          </w:tcPr>
          <w:p w14:paraId="379F7BFE" w14:textId="35DC0C78" w:rsidR="00A061B7" w:rsidRPr="00E90387" w:rsidRDefault="00392567" w:rsidP="001968E1">
            <w:pPr>
              <w:pStyle w:val="TableText"/>
              <w:spacing w:before="240" w:after="160"/>
              <w:rPr>
                <w:iCs/>
                <w:sz w:val="20"/>
                <w:szCs w:val="20"/>
              </w:rPr>
            </w:pPr>
            <m:oMath>
              <m:f>
                <m:fPr>
                  <m:ctrlPr>
                    <w:rPr>
                      <w:rFonts w:ascii="Cambria Math" w:hAnsi="Cambria Math"/>
                      <w:i/>
                      <w:sz w:val="20"/>
                      <w:szCs w:val="20"/>
                    </w:rPr>
                  </m:ctrlPr>
                </m:fPr>
                <m:num>
                  <m:sSub>
                    <m:sSubPr>
                      <m:ctrlPr>
                        <w:rPr>
                          <w:rFonts w:ascii="Cambria Math" w:hAnsi="Cambria Math"/>
                          <w:sz w:val="20"/>
                          <w:szCs w:val="20"/>
                        </w:rPr>
                      </m:ctrlPr>
                    </m:sSubPr>
                    <m:e>
                      <m:r>
                        <w:rPr>
                          <w:rFonts w:ascii="Cambria Math" w:hAnsi="Cambria Math"/>
                          <w:sz w:val="20"/>
                          <w:szCs w:val="20"/>
                        </w:rPr>
                        <m:t>dB</m:t>
                      </m:r>
                    </m:e>
                    <m:sub>
                      <m:r>
                        <w:rPr>
                          <w:rFonts w:ascii="Cambria Math" w:hAnsi="Cambria Math"/>
                          <w:sz w:val="20"/>
                          <w:szCs w:val="20"/>
                        </w:rPr>
                        <m:t>i</m:t>
                      </m:r>
                    </m:sub>
                  </m:sSub>
                  <m:r>
                    <w:rPr>
                      <w:rFonts w:ascii="Cambria Math" w:hAnsi="Cambria Math"/>
                      <w:sz w:val="20"/>
                      <w:szCs w:val="20"/>
                    </w:rPr>
                    <m:t xml:space="preserve"> - 40 dB</m:t>
                  </m:r>
                </m:num>
                <m:den>
                  <m:r>
                    <w:rPr>
                      <w:rFonts w:ascii="Cambria Math" w:hAnsi="Cambria Math"/>
                      <w:sz w:val="20"/>
                      <w:szCs w:val="20"/>
                    </w:rPr>
                    <m:t>75 dB - 40 dB</m:t>
                  </m:r>
                </m:den>
              </m:f>
            </m:oMath>
            <w:r w:rsidR="006C394E">
              <w:rPr>
                <w:rFonts w:eastAsiaTheme="minorEastAsia"/>
                <w:i/>
                <w:sz w:val="20"/>
                <w:szCs w:val="20"/>
              </w:rPr>
              <w:t xml:space="preserve"> </w:t>
            </w:r>
            <w:r w:rsidR="00E90387">
              <w:rPr>
                <w:rFonts w:eastAsiaTheme="minorEastAsia"/>
                <w:iCs/>
                <w:sz w:val="20"/>
                <w:szCs w:val="20"/>
              </w:rPr>
              <w:t xml:space="preserve">   </w:t>
            </w:r>
            <w:r w:rsidR="00E90387" w:rsidRPr="00E90387">
              <w:rPr>
                <w:rFonts w:eastAsiaTheme="minorEastAsia"/>
                <w:iCs/>
                <w:szCs w:val="21"/>
              </w:rPr>
              <w:t>(</w:t>
            </w:r>
            <w:r w:rsidR="006D25A1">
              <w:rPr>
                <w:rFonts w:eastAsiaTheme="minorEastAsia"/>
                <w:iCs/>
                <w:szCs w:val="21"/>
              </w:rPr>
              <w:t xml:space="preserve">Eq. </w:t>
            </w:r>
            <w:r w:rsidR="009C5357">
              <w:rPr>
                <w:rFonts w:eastAsiaTheme="minorEastAsia"/>
                <w:iCs/>
                <w:szCs w:val="21"/>
              </w:rPr>
              <w:t>3)</w:t>
            </w:r>
          </w:p>
        </w:tc>
        <w:tc>
          <w:tcPr>
            <w:tcW w:w="2552" w:type="dxa"/>
            <w:tcBorders>
              <w:top w:val="nil"/>
              <w:left w:val="single" w:sz="4" w:space="0" w:color="FFFFFF"/>
              <w:right w:val="single" w:sz="4" w:space="0" w:color="FFFFFF"/>
            </w:tcBorders>
          </w:tcPr>
          <w:p w14:paraId="515764A1" w14:textId="0ECE535C" w:rsidR="00A061B7" w:rsidRPr="00B76DB3" w:rsidRDefault="00392567" w:rsidP="00793654">
            <w:pPr>
              <w:pStyle w:val="TableText"/>
              <w:spacing w:before="240" w:after="160"/>
              <w:rPr>
                <w:rFonts w:eastAsia="Calibri"/>
                <w:sz w:val="20"/>
                <w:szCs w:val="20"/>
              </w:rPr>
            </w:pPr>
            <m:oMath>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r>
                <w:rPr>
                  <w:rFonts w:ascii="Cambria Math" w:eastAsia="Calibri" w:hAnsi="Cambria Math"/>
                </w:rPr>
                <m:t>/ 100</m:t>
              </m:r>
            </m:oMath>
            <w:r w:rsidR="00E90387">
              <w:rPr>
                <w:rFonts w:eastAsia="Calibri"/>
                <w:sz w:val="20"/>
                <w:szCs w:val="20"/>
              </w:rPr>
              <w:t xml:space="preserve"> </w:t>
            </w:r>
            <w:r w:rsidR="006D25A1">
              <w:rPr>
                <w:rFonts w:eastAsia="Calibri"/>
                <w:sz w:val="20"/>
                <w:szCs w:val="20"/>
              </w:rPr>
              <w:t xml:space="preserve"> </w:t>
            </w:r>
            <w:r w:rsidR="00E90387">
              <w:rPr>
                <w:rFonts w:eastAsia="Calibri"/>
                <w:sz w:val="20"/>
                <w:szCs w:val="20"/>
              </w:rPr>
              <w:t xml:space="preserve">  </w:t>
            </w:r>
            <w:r w:rsidR="00E90387" w:rsidRPr="00E90387">
              <w:rPr>
                <w:rFonts w:eastAsia="Calibri"/>
                <w:szCs w:val="21"/>
              </w:rPr>
              <w:t>(</w:t>
            </w:r>
            <w:r w:rsidR="006D25A1">
              <w:rPr>
                <w:rFonts w:eastAsia="Calibri"/>
                <w:szCs w:val="21"/>
              </w:rPr>
              <w:t>Eq</w:t>
            </w:r>
            <w:r w:rsidR="002C4839">
              <w:rPr>
                <w:rFonts w:eastAsia="Calibri"/>
                <w:szCs w:val="21"/>
              </w:rPr>
              <w:t>. 4</w:t>
            </w:r>
            <w:r w:rsidR="00AA4807">
              <w:t>)</w:t>
            </w:r>
          </w:p>
        </w:tc>
      </w:tr>
      <w:tr w:rsidR="00A061B7" w:rsidRPr="00CC2F87" w14:paraId="26AA9C99" w14:textId="36222101" w:rsidTr="00684BD5">
        <w:trPr>
          <w:trHeight w:val="55"/>
        </w:trPr>
        <w:tc>
          <w:tcPr>
            <w:tcW w:w="2830" w:type="dxa"/>
            <w:tcBorders>
              <w:top w:val="single" w:sz="4" w:space="0" w:color="FFFFFF"/>
              <w:left w:val="single" w:sz="4" w:space="0" w:color="FFFFFF"/>
              <w:bottom w:val="single" w:sz="4" w:space="0" w:color="FFFFFF" w:themeColor="background1"/>
              <w:right w:val="single" w:sz="4" w:space="0" w:color="FFFFFF"/>
            </w:tcBorders>
          </w:tcPr>
          <w:p w14:paraId="3AF697D6" w14:textId="3125AAC8" w:rsidR="00A061B7" w:rsidRPr="00CC2F87" w:rsidRDefault="00A061B7" w:rsidP="00F42F7D">
            <w:pPr>
              <w:pStyle w:val="TableText"/>
              <w:spacing w:before="120" w:line="240" w:lineRule="auto"/>
            </w:pPr>
            <w:r w:rsidRPr="00CC2F87">
              <w:t>45–5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212BC17D" w14:textId="6750720A" w:rsidR="00A061B7" w:rsidRPr="00CC2F87" w:rsidRDefault="00A061B7" w:rsidP="00F42F7D">
            <w:pPr>
              <w:pStyle w:val="TableText"/>
              <w:spacing w:before="120" w:line="240" w:lineRule="auto"/>
            </w:pPr>
            <w:r w:rsidRPr="00CC2F87">
              <w:t>0.</w:t>
            </w:r>
            <w:r>
              <w:t>14</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3C7F62B" w14:textId="11976870" w:rsidR="00A061B7" w:rsidRPr="00CC2F87" w:rsidRDefault="00A061B7" w:rsidP="00F42F7D">
            <w:pPr>
              <w:pStyle w:val="TableText"/>
              <w:spacing w:before="120" w:line="240" w:lineRule="auto"/>
            </w:pPr>
            <w:r>
              <w:t>0.</w:t>
            </w:r>
            <w:r w:rsidR="00116077">
              <w:t>22</w:t>
            </w:r>
          </w:p>
        </w:tc>
      </w:tr>
      <w:tr w:rsidR="00A061B7" w:rsidRPr="00CC2F87" w14:paraId="245E2C41" w14:textId="2D66F78A" w:rsidTr="00684BD5">
        <w:trPr>
          <w:trHeight w:val="268"/>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7A46584B" w14:textId="0A78952B" w:rsidR="00A061B7" w:rsidRPr="00CC2F87" w:rsidRDefault="00A061B7" w:rsidP="00F42F7D">
            <w:pPr>
              <w:pStyle w:val="TableText"/>
              <w:spacing w:before="120" w:line="240" w:lineRule="auto"/>
            </w:pPr>
            <w:r w:rsidRPr="00CC2F87">
              <w:t>50–5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7B636B8" w14:textId="365CA306" w:rsidR="00A061B7" w:rsidRPr="00CC2F87" w:rsidRDefault="00A061B7" w:rsidP="00F42F7D">
            <w:pPr>
              <w:pStyle w:val="TableText"/>
              <w:spacing w:before="120" w:line="240" w:lineRule="auto"/>
            </w:pPr>
            <w:r w:rsidRPr="00CC2F87">
              <w:t>0.</w:t>
            </w:r>
            <w:r>
              <w:t>29</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62C3CFE3" w14:textId="3309CBE3" w:rsidR="00A061B7" w:rsidRPr="00CC2F87" w:rsidRDefault="00F23EFA" w:rsidP="00F42F7D">
            <w:pPr>
              <w:pStyle w:val="TableText"/>
              <w:spacing w:before="120" w:line="240" w:lineRule="auto"/>
            </w:pPr>
            <w:r>
              <w:t>0.</w:t>
            </w:r>
            <w:r w:rsidR="00116077">
              <w:t>32</w:t>
            </w:r>
          </w:p>
        </w:tc>
      </w:tr>
      <w:tr w:rsidR="00A061B7" w:rsidRPr="00CC2F87" w14:paraId="3A6BEDC0" w14:textId="6327416E"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4BD47362" w14:textId="5ECC659C" w:rsidR="00A061B7" w:rsidRPr="00CC2F87" w:rsidRDefault="00A061B7" w:rsidP="00F42F7D">
            <w:pPr>
              <w:pStyle w:val="TableText"/>
              <w:spacing w:before="120" w:line="240" w:lineRule="auto"/>
            </w:pPr>
            <w:r w:rsidRPr="00CC2F87">
              <w:t>55–6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305B522A" w14:textId="1A65D989" w:rsidR="00A061B7" w:rsidRPr="00CC2F87" w:rsidRDefault="00A061B7" w:rsidP="00F42F7D">
            <w:pPr>
              <w:pStyle w:val="TableText"/>
              <w:spacing w:before="120" w:line="240" w:lineRule="auto"/>
            </w:pPr>
            <w:r w:rsidRPr="00CC2F87">
              <w:t>0.</w:t>
            </w:r>
            <w:r>
              <w:t>43</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D58C6DB" w14:textId="3251B45B" w:rsidR="00A061B7" w:rsidRPr="00CC2F87" w:rsidRDefault="00A061B7" w:rsidP="00F42F7D">
            <w:pPr>
              <w:pStyle w:val="TableText"/>
              <w:spacing w:before="120" w:line="240" w:lineRule="auto"/>
            </w:pPr>
            <w:r>
              <w:t>0.</w:t>
            </w:r>
            <w:r w:rsidR="00116077">
              <w:t>45</w:t>
            </w:r>
          </w:p>
        </w:tc>
      </w:tr>
      <w:tr w:rsidR="00A061B7" w:rsidRPr="00CC2F87" w14:paraId="4F51CB70" w14:textId="25823A27"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598CA615" w14:textId="13D0BC5E" w:rsidR="00A061B7" w:rsidRPr="00CC2F87" w:rsidRDefault="00A061B7" w:rsidP="00F42F7D">
            <w:pPr>
              <w:pStyle w:val="TableText"/>
              <w:spacing w:before="120" w:line="240" w:lineRule="auto"/>
            </w:pPr>
            <w:r w:rsidRPr="00CC2F87">
              <w:t>60–6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03CC4A7A" w14:textId="7AFFC7F8" w:rsidR="00A061B7" w:rsidRPr="00CC2F87" w:rsidRDefault="00A061B7" w:rsidP="00F42F7D">
            <w:pPr>
              <w:pStyle w:val="TableText"/>
              <w:spacing w:before="120" w:line="240" w:lineRule="auto"/>
            </w:pPr>
            <w:r w:rsidRPr="00CC2F87">
              <w:t>0.</w:t>
            </w:r>
            <w:r>
              <w:t>57</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7FB3EE5" w14:textId="393600B8" w:rsidR="00A061B7" w:rsidRPr="00CC2F87" w:rsidRDefault="00F23EFA" w:rsidP="00F42F7D">
            <w:pPr>
              <w:pStyle w:val="TableText"/>
              <w:spacing w:before="120" w:line="240" w:lineRule="auto"/>
            </w:pPr>
            <w:r>
              <w:t>0.</w:t>
            </w:r>
            <w:r w:rsidR="00116077">
              <w:t>63</w:t>
            </w:r>
          </w:p>
        </w:tc>
      </w:tr>
      <w:tr w:rsidR="00A061B7" w:rsidRPr="00CC2F87" w14:paraId="0F292EE9" w14:textId="11DFFA3C"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FF66C78" w14:textId="67C6C39C" w:rsidR="00A061B7" w:rsidRPr="00CC2F87" w:rsidRDefault="00A061B7" w:rsidP="00F42F7D">
            <w:pPr>
              <w:pStyle w:val="TableText"/>
              <w:spacing w:before="120" w:line="240" w:lineRule="auto"/>
            </w:pPr>
            <w:r w:rsidRPr="00CC2F87">
              <w:t>65–7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BABF6D4" w14:textId="5462E59F" w:rsidR="00A061B7" w:rsidRPr="00CC2F87" w:rsidRDefault="00A061B7" w:rsidP="00F42F7D">
            <w:pPr>
              <w:pStyle w:val="TableText"/>
              <w:spacing w:before="120" w:line="240" w:lineRule="auto"/>
            </w:pPr>
            <w:r w:rsidRPr="00CC2F87">
              <w:t>0.</w:t>
            </w:r>
            <w:r>
              <w:t>71</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37EB978" w14:textId="1C3661A3" w:rsidR="00A061B7" w:rsidRPr="00CC2F87" w:rsidRDefault="00A061B7" w:rsidP="00F42F7D">
            <w:pPr>
              <w:pStyle w:val="TableText"/>
              <w:spacing w:before="120" w:line="240" w:lineRule="auto"/>
            </w:pPr>
            <w:r>
              <w:t>0.</w:t>
            </w:r>
            <w:r w:rsidR="00116077">
              <w:t>89</w:t>
            </w:r>
          </w:p>
        </w:tc>
      </w:tr>
      <w:tr w:rsidR="00A061B7" w:rsidRPr="00CC2F87" w14:paraId="787EE129" w14:textId="15192131" w:rsidTr="00684BD5">
        <w:trPr>
          <w:trHeight w:val="399"/>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3731646" w14:textId="4178F0ED" w:rsidR="00A061B7" w:rsidRPr="00CC2F87" w:rsidRDefault="00A061B7" w:rsidP="00F42F7D">
            <w:pPr>
              <w:pStyle w:val="TableText"/>
              <w:spacing w:before="120" w:line="240" w:lineRule="auto"/>
            </w:pPr>
            <w:r w:rsidRPr="00CC2F87">
              <w:t>70–7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12A229D" w14:textId="45986524" w:rsidR="00A061B7" w:rsidRPr="00CC2F87" w:rsidRDefault="00A061B7" w:rsidP="00F42F7D">
            <w:pPr>
              <w:pStyle w:val="TableText"/>
              <w:spacing w:before="120" w:line="240" w:lineRule="auto"/>
            </w:pPr>
            <w:r w:rsidRPr="00CC2F87">
              <w:t>0.</w:t>
            </w:r>
            <w:r>
              <w:t>86</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509AECB0" w14:textId="2D338F89" w:rsidR="00A061B7" w:rsidRPr="00CC2F87" w:rsidRDefault="00116077" w:rsidP="00F42F7D">
            <w:pPr>
              <w:pStyle w:val="TableText"/>
              <w:spacing w:before="120" w:line="240" w:lineRule="auto"/>
            </w:pPr>
            <w:r>
              <w:t>1</w:t>
            </w:r>
            <w:r w:rsidR="00A061B7">
              <w:t>.</w:t>
            </w:r>
            <w:r>
              <w:t>26</w:t>
            </w:r>
          </w:p>
        </w:tc>
      </w:tr>
      <w:tr w:rsidR="00A061B7" w:rsidRPr="00CC2F87" w14:paraId="489853B7" w14:textId="278F63AD" w:rsidTr="00684BD5">
        <w:trPr>
          <w:trHeight w:val="587"/>
        </w:trPr>
        <w:tc>
          <w:tcPr>
            <w:tcW w:w="2830" w:type="dxa"/>
            <w:tcBorders>
              <w:top w:val="single" w:sz="4" w:space="0" w:color="FFFFFF" w:themeColor="background1"/>
              <w:left w:val="single" w:sz="4" w:space="0" w:color="FFFFFF"/>
              <w:right w:val="single" w:sz="4" w:space="0" w:color="FFFFFF"/>
            </w:tcBorders>
          </w:tcPr>
          <w:p w14:paraId="5E65252E" w14:textId="0FCEFF3C" w:rsidR="00A061B7" w:rsidRPr="00CC2F87" w:rsidRDefault="00A061B7" w:rsidP="00F42F7D">
            <w:pPr>
              <w:pStyle w:val="TableText"/>
              <w:spacing w:before="120" w:after="240" w:line="240" w:lineRule="auto"/>
            </w:pPr>
            <w:r w:rsidRPr="00CC2F87">
              <w:t>75–80</w:t>
            </w:r>
          </w:p>
        </w:tc>
        <w:tc>
          <w:tcPr>
            <w:tcW w:w="2410" w:type="dxa"/>
            <w:tcBorders>
              <w:top w:val="single" w:sz="4" w:space="0" w:color="FFFFFF" w:themeColor="background1"/>
              <w:left w:val="single" w:sz="4" w:space="0" w:color="FFFFFF"/>
              <w:right w:val="single" w:sz="4" w:space="0" w:color="FFFFFF"/>
            </w:tcBorders>
          </w:tcPr>
          <w:p w14:paraId="69504C9F" w14:textId="22E762A7" w:rsidR="00A061B7" w:rsidRPr="00CC2F87" w:rsidRDefault="00A061B7" w:rsidP="00F42F7D">
            <w:pPr>
              <w:pStyle w:val="TableText"/>
              <w:spacing w:before="120" w:line="240" w:lineRule="auto"/>
            </w:pPr>
            <w:r>
              <w:t>1</w:t>
            </w:r>
            <w:r w:rsidRPr="00CC2F87">
              <w:t>.</w:t>
            </w:r>
            <w:r>
              <w:t>0</w:t>
            </w:r>
            <w:r w:rsidR="002C3DF2">
              <w:t>0</w:t>
            </w:r>
          </w:p>
        </w:tc>
        <w:tc>
          <w:tcPr>
            <w:tcW w:w="2552" w:type="dxa"/>
            <w:tcBorders>
              <w:top w:val="single" w:sz="4" w:space="0" w:color="FFFFFF" w:themeColor="background1"/>
              <w:left w:val="single" w:sz="4" w:space="0" w:color="FFFFFF"/>
              <w:right w:val="single" w:sz="4" w:space="0" w:color="FFFFFF"/>
            </w:tcBorders>
          </w:tcPr>
          <w:p w14:paraId="0791D28C" w14:textId="500B4D19" w:rsidR="00A061B7" w:rsidRPr="00CC2F87" w:rsidRDefault="00A061B7" w:rsidP="00F42F7D">
            <w:pPr>
              <w:pStyle w:val="TableText"/>
              <w:spacing w:before="120" w:line="240" w:lineRule="auto"/>
            </w:pPr>
            <w:r>
              <w:t>1.</w:t>
            </w:r>
            <w:r w:rsidR="00116077">
              <w:t>78</w:t>
            </w:r>
          </w:p>
        </w:tc>
      </w:tr>
    </w:tbl>
    <w:p w14:paraId="656EF943" w14:textId="6AA215A5" w:rsidR="00393D82" w:rsidRDefault="00393D82" w:rsidP="000675A3"/>
    <w:p w14:paraId="08A91CC7" w14:textId="77777777" w:rsidR="00DD49EE" w:rsidRDefault="00DD49EE" w:rsidP="001231D8">
      <w:pPr>
        <w:keepNext/>
        <w:spacing w:after="0"/>
      </w:pPr>
      <w:r>
        <w:rPr>
          <w:noProof/>
        </w:rPr>
        <w:lastRenderedPageBreak/>
        <w:drawing>
          <wp:inline distT="0" distB="0" distL="0" distR="0" wp14:anchorId="4357CB90" wp14:editId="0EBC2739">
            <wp:extent cx="3327446" cy="291151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noise_impedace_func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327446" cy="2911516"/>
                    </a:xfrm>
                    <a:prstGeom prst="rect">
                      <a:avLst/>
                    </a:prstGeom>
                  </pic:spPr>
                </pic:pic>
              </a:graphicData>
            </a:graphic>
          </wp:inline>
        </w:drawing>
      </w:r>
    </w:p>
    <w:p w14:paraId="51D835CC" w14:textId="0A9B0976" w:rsidR="00FC4723" w:rsidRDefault="00DD49EE" w:rsidP="00D60F6B">
      <w:pPr>
        <w:pStyle w:val="Caption"/>
        <w:jc w:val="both"/>
      </w:pPr>
      <w:bookmarkStart w:id="64" w:name="_Ref25930825"/>
      <w:bookmarkStart w:id="65" w:name="_Toc38115059"/>
      <w:r>
        <w:t xml:space="preserve">Figure </w:t>
      </w:r>
      <w:r>
        <w:fldChar w:fldCharType="begin"/>
      </w:r>
      <w:r>
        <w:instrText xml:space="preserve"> SEQ Figure \* ARABIC </w:instrText>
      </w:r>
      <w:r>
        <w:fldChar w:fldCharType="separate"/>
      </w:r>
      <w:r w:rsidR="00711D61">
        <w:rPr>
          <w:noProof/>
        </w:rPr>
        <w:t>15</w:t>
      </w:r>
      <w:r>
        <w:fldChar w:fldCharType="end"/>
      </w:r>
      <w:bookmarkEnd w:id="64"/>
      <w:r>
        <w:t>. Noise cost coefficient</w:t>
      </w:r>
      <w:r w:rsidR="008566F0">
        <w:t>s</w:t>
      </w:r>
      <w:r>
        <w:t xml:space="preserve"> for dB range 45–75 dB calculated with both equations presented in this chapter</w:t>
      </w:r>
      <w:r w:rsidR="0089767B">
        <w:t xml:space="preserve"> (</w:t>
      </w:r>
      <w:r w:rsidR="0089767B">
        <w:fldChar w:fldCharType="begin"/>
      </w:r>
      <w:r w:rsidR="0089767B">
        <w:instrText xml:space="preserve"> REF _Ref34464348 \h </w:instrText>
      </w:r>
      <w:r w:rsidR="0089767B">
        <w:fldChar w:fldCharType="separate"/>
      </w:r>
      <w:r w:rsidR="00711D61" w:rsidRPr="00CC2F87">
        <w:t xml:space="preserve">Table </w:t>
      </w:r>
      <w:r w:rsidR="00711D61">
        <w:rPr>
          <w:noProof/>
        </w:rPr>
        <w:t>3</w:t>
      </w:r>
      <w:r w:rsidR="0089767B">
        <w:fldChar w:fldCharType="end"/>
      </w:r>
      <w:r w:rsidR="0089767B">
        <w:t>)</w:t>
      </w:r>
      <w:r>
        <w:t>.</w:t>
      </w:r>
      <w:bookmarkEnd w:id="65"/>
    </w:p>
    <w:p w14:paraId="66BB1F6C" w14:textId="5D110EE9" w:rsidR="00002CCA" w:rsidRDefault="00A41C09" w:rsidP="00002CCA">
      <w:pPr>
        <w:pStyle w:val="Heading3"/>
      </w:pPr>
      <w:bookmarkStart w:id="66" w:name="_Toc38538753"/>
      <w:r>
        <w:t>Quiet path routing</w:t>
      </w:r>
      <w:r w:rsidR="0062533E">
        <w:t xml:space="preserve"> application</w:t>
      </w:r>
      <w:bookmarkEnd w:id="66"/>
    </w:p>
    <w:p w14:paraId="33A6FA8E" w14:textId="77777777" w:rsidR="00774C5A" w:rsidRDefault="00346D55" w:rsidP="00DB77ED">
      <w:r>
        <w:t xml:space="preserve">In this chapter, </w:t>
      </w:r>
      <w:r w:rsidR="006D2927">
        <w:t xml:space="preserve">operation and </w:t>
      </w:r>
      <w:r>
        <w:t xml:space="preserve">main functions of the </w:t>
      </w:r>
      <w:r w:rsidR="00A41C09">
        <w:t>quiet path routing</w:t>
      </w:r>
      <w:r>
        <w:t xml:space="preserve"> application are described.</w:t>
      </w:r>
      <w:r w:rsidR="00C9076A">
        <w:t xml:space="preserve"> </w:t>
      </w:r>
      <w:r w:rsidR="00EB5A31">
        <w:t>The developed application features three key capabilities: it optimizes shortest paths</w:t>
      </w:r>
      <w:r w:rsidR="00483626">
        <w:t xml:space="preserve"> (1)</w:t>
      </w:r>
      <w:r w:rsidR="00EB5A31">
        <w:t xml:space="preserve">, it optimizes quiet paths </w:t>
      </w:r>
      <w:r w:rsidR="00483626">
        <w:t xml:space="preserve">(2) </w:t>
      </w:r>
      <w:r w:rsidR="00EB5A31">
        <w:t>and</w:t>
      </w:r>
      <w:r w:rsidR="004A635A">
        <w:t xml:space="preserve"> </w:t>
      </w:r>
      <w:r w:rsidR="00EB5A31">
        <w:t xml:space="preserve">it assesses dynamic exposure to noise on the paths (3). </w:t>
      </w:r>
      <w:r w:rsidR="00F76B01">
        <w:t xml:space="preserve">The </w:t>
      </w:r>
      <w:r w:rsidR="00862339">
        <w:t xml:space="preserve">operation of the application is </w:t>
      </w:r>
      <w:r w:rsidR="000A250E">
        <w:t xml:space="preserve">delineated by </w:t>
      </w:r>
      <w:r w:rsidR="00862339">
        <w:t xml:space="preserve">explaining the sequence of actions that </w:t>
      </w:r>
      <w:r w:rsidR="0028405F">
        <w:t xml:space="preserve">are </w:t>
      </w:r>
      <w:r w:rsidR="00862339">
        <w:t>execute</w:t>
      </w:r>
      <w:r w:rsidR="0028405F">
        <w:t>d</w:t>
      </w:r>
      <w:r w:rsidR="00862339">
        <w:t xml:space="preserve"> </w:t>
      </w:r>
      <w:r w:rsidR="00600EC4">
        <w:t>during</w:t>
      </w:r>
      <w:r w:rsidR="00774C5A">
        <w:t>:</w:t>
      </w:r>
    </w:p>
    <w:p w14:paraId="03106358" w14:textId="77777777" w:rsidR="00774C5A" w:rsidRDefault="00774C5A" w:rsidP="00774C5A">
      <w:pPr>
        <w:pStyle w:val="ListParagraph"/>
        <w:numPr>
          <w:ilvl w:val="0"/>
          <w:numId w:val="34"/>
        </w:numPr>
      </w:pPr>
      <w:r>
        <w:t>S</w:t>
      </w:r>
      <w:r w:rsidR="00EB5A31">
        <w:t>tarting the application</w:t>
      </w:r>
      <w:r w:rsidR="00E002E4">
        <w:t xml:space="preserve"> (1–</w:t>
      </w:r>
      <w:r w:rsidR="00EE2D49">
        <w:t>2</w:t>
      </w:r>
      <w:r w:rsidR="00E002E4">
        <w:t>)</w:t>
      </w:r>
    </w:p>
    <w:p w14:paraId="4A2978F7" w14:textId="77777777" w:rsidR="00774C5A" w:rsidRDefault="00774C5A" w:rsidP="00774C5A">
      <w:pPr>
        <w:pStyle w:val="ListParagraph"/>
        <w:numPr>
          <w:ilvl w:val="0"/>
          <w:numId w:val="34"/>
        </w:numPr>
      </w:pPr>
      <w:r>
        <w:t>C</w:t>
      </w:r>
      <w:r w:rsidR="008B2BE3">
        <w:t xml:space="preserve">reating origin and destination nodes in the graph for one OD pair (3–7) </w:t>
      </w:r>
    </w:p>
    <w:p w14:paraId="2EB10BA1" w14:textId="505D1020" w:rsidR="00C9076A" w:rsidRDefault="00774C5A" w:rsidP="00774C5A">
      <w:pPr>
        <w:pStyle w:val="ListParagraph"/>
        <w:numPr>
          <w:ilvl w:val="0"/>
          <w:numId w:val="34"/>
        </w:numPr>
      </w:pPr>
      <w:r>
        <w:t>S</w:t>
      </w:r>
      <w:r w:rsidR="00A441FE">
        <w:t xml:space="preserve">olving </w:t>
      </w:r>
      <w:r w:rsidR="00862339">
        <w:t xml:space="preserve">a </w:t>
      </w:r>
      <w:r w:rsidR="00E22406">
        <w:t>single</w:t>
      </w:r>
      <w:r w:rsidR="000878AB">
        <w:t xml:space="preserve"> </w:t>
      </w:r>
      <w:r w:rsidR="00862339">
        <w:t>short</w:t>
      </w:r>
      <w:r w:rsidR="00CE564C">
        <w:t>est</w:t>
      </w:r>
      <w:r w:rsidR="003D0DEC">
        <w:t>-</w:t>
      </w:r>
      <w:r w:rsidR="00862339">
        <w:t xml:space="preserve"> and </w:t>
      </w:r>
      <w:r w:rsidR="00A41C09">
        <w:t>quiet path routing</w:t>
      </w:r>
      <w:r w:rsidR="00862339">
        <w:t xml:space="preserve"> problem</w:t>
      </w:r>
      <w:r w:rsidR="00E002E4">
        <w:t xml:space="preserve"> (</w:t>
      </w:r>
      <w:r w:rsidR="00EB237E">
        <w:t>8</w:t>
      </w:r>
      <w:r w:rsidR="00E002E4">
        <w:t>–</w:t>
      </w:r>
      <w:r w:rsidR="00EB237E">
        <w:t>1</w:t>
      </w:r>
      <w:r w:rsidR="00690677">
        <w:t>2</w:t>
      </w:r>
      <w:r w:rsidR="00E002E4">
        <w:t>)</w:t>
      </w:r>
    </w:p>
    <w:p w14:paraId="39CC5EBF" w14:textId="19FDED45" w:rsidR="00774C5A" w:rsidRDefault="00902F50" w:rsidP="00774C5A">
      <w:pPr>
        <w:pStyle w:val="ListParagraph"/>
        <w:numPr>
          <w:ilvl w:val="0"/>
          <w:numId w:val="34"/>
        </w:numPr>
      </w:pPr>
      <w:r>
        <w:t>Filtering out duplicate paths</w:t>
      </w:r>
      <w:r w:rsidR="00774C5A">
        <w:t xml:space="preserve"> </w:t>
      </w:r>
      <w:r>
        <w:t xml:space="preserve">by length and geometry </w:t>
      </w:r>
      <w:r w:rsidR="00774C5A">
        <w:t>(13–</w:t>
      </w:r>
      <w:r w:rsidR="007034B7">
        <w:t>14</w:t>
      </w:r>
      <w:r w:rsidR="00E272D5">
        <w:t>)</w:t>
      </w:r>
    </w:p>
    <w:p w14:paraId="49A0BEFE" w14:textId="47394815" w:rsidR="007E1140" w:rsidRDefault="005D2431" w:rsidP="007E1140">
      <w:r>
        <w:t>T</w:t>
      </w:r>
      <w:r w:rsidR="006905E2">
        <w:t xml:space="preserve">he application </w:t>
      </w:r>
      <w:r w:rsidR="002B5CFE">
        <w:t>first load</w:t>
      </w:r>
      <w:r w:rsidR="007367DF">
        <w:t xml:space="preserve">s </w:t>
      </w:r>
      <w:r w:rsidR="0025202E">
        <w:t>a</w:t>
      </w:r>
      <w:r w:rsidR="002B5CFE">
        <w:t xml:space="preserve"> processed </w:t>
      </w:r>
      <w:r w:rsidR="006905E2">
        <w:t>graph</w:t>
      </w:r>
      <w:r w:rsidR="00CE3096">
        <w:t xml:space="preserve"> from</w:t>
      </w:r>
      <w:r w:rsidR="006905E2">
        <w:t xml:space="preserve"> </w:t>
      </w:r>
      <w:r w:rsidR="00720043">
        <w:t xml:space="preserve">a GraphML </w:t>
      </w:r>
      <w:r w:rsidR="002B5CFE">
        <w:t xml:space="preserve">file to </w:t>
      </w:r>
      <w:r w:rsidR="00E842A2">
        <w:t xml:space="preserve">a </w:t>
      </w:r>
      <w:r w:rsidR="006905E2">
        <w:t xml:space="preserve">NetworkX graph </w:t>
      </w:r>
      <w:r w:rsidR="002B5CFE">
        <w:t xml:space="preserve">object </w:t>
      </w:r>
      <w:r w:rsidR="00E002E4">
        <w:t xml:space="preserve">(1) </w:t>
      </w:r>
      <w:r w:rsidR="006905E2">
        <w:t xml:space="preserve">and </w:t>
      </w:r>
      <w:r w:rsidR="009E2221">
        <w:t xml:space="preserve">then </w:t>
      </w:r>
      <w:r w:rsidR="00C60683">
        <w:t>calculate</w:t>
      </w:r>
      <w:r w:rsidR="00C21AE8">
        <w:t>s</w:t>
      </w:r>
      <w:r w:rsidR="00C60683">
        <w:t xml:space="preserve"> noise exposure -based costs to edges</w:t>
      </w:r>
      <w:r w:rsidR="00E002E4">
        <w:t xml:space="preserve"> </w:t>
      </w:r>
      <w:r w:rsidR="00FE0688">
        <w:t>attributes</w:t>
      </w:r>
      <w:r w:rsidR="00516493">
        <w:t xml:space="preserve"> (2)</w:t>
      </w:r>
      <w:r w:rsidR="00F718A5">
        <w:t xml:space="preserve">. </w:t>
      </w:r>
      <w:r w:rsidR="00466F91">
        <w:t>The e</w:t>
      </w:r>
      <w:r w:rsidR="00DD314D">
        <w:t xml:space="preserve">nvironmental impedance function </w:t>
      </w:r>
      <w:r w:rsidR="00466F91">
        <w:t xml:space="preserve">for noise </w:t>
      </w:r>
      <w:r w:rsidR="00F8523D">
        <w:t>(</w:t>
      </w:r>
      <w:r w:rsidR="00161B9C">
        <w:t xml:space="preserve">see </w:t>
      </w:r>
      <w:r w:rsidR="003C13A8">
        <w:t>3.5.</w:t>
      </w:r>
      <w:r w:rsidR="000E21E9">
        <w:t>2</w:t>
      </w:r>
      <w:r w:rsidR="003C13A8">
        <w:t xml:space="preserve">) </w:t>
      </w:r>
      <w:r w:rsidR="007A2FB0">
        <w:t xml:space="preserve">is </w:t>
      </w:r>
      <w:r w:rsidR="00FC6785">
        <w:t xml:space="preserve">applied in calculating </w:t>
      </w:r>
      <w:r w:rsidR="003F7A2D">
        <w:t xml:space="preserve">the </w:t>
      </w:r>
      <w:r w:rsidR="003C13A8">
        <w:t xml:space="preserve">noise costs </w:t>
      </w:r>
      <w:r w:rsidR="003C4802">
        <w:t xml:space="preserve">from </w:t>
      </w:r>
      <w:r w:rsidR="003C13A8">
        <w:t>contaminated distances with different noise levels</w:t>
      </w:r>
      <w:r w:rsidR="00BF7F20">
        <w:t xml:space="preserve"> (</w:t>
      </w:r>
      <w:r w:rsidR="00BF7F20">
        <w:fldChar w:fldCharType="begin"/>
      </w:r>
      <w:r w:rsidR="00BF7F20">
        <w:instrText xml:space="preserve"> REF _Ref9348368 \h </w:instrText>
      </w:r>
      <w:r w:rsidR="00BF7F20">
        <w:fldChar w:fldCharType="separate"/>
      </w:r>
      <w:r w:rsidR="00711D61" w:rsidRPr="00CC2F87">
        <w:t xml:space="preserve">Figure </w:t>
      </w:r>
      <w:r w:rsidR="00711D61">
        <w:rPr>
          <w:noProof/>
        </w:rPr>
        <w:t>16</w:t>
      </w:r>
      <w:r w:rsidR="00BF7F20">
        <w:fldChar w:fldCharType="end"/>
      </w:r>
      <w:r w:rsidR="00BF7F20">
        <w:t>)</w:t>
      </w:r>
      <w:r w:rsidR="003C13A8">
        <w:t>.</w:t>
      </w:r>
      <w:r w:rsidR="006C5BAD">
        <w:t xml:space="preserve"> </w:t>
      </w:r>
      <w:r w:rsidR="00EC1556">
        <w:t xml:space="preserve">Parallel noise costs are calculated </w:t>
      </w:r>
      <w:r w:rsidR="00D56EAD">
        <w:t>by</w:t>
      </w:r>
      <w:r w:rsidR="00EC1556">
        <w:t xml:space="preserve"> different noise sensitivity </w:t>
      </w:r>
      <w:r w:rsidR="00CC76A4">
        <w:t>coefficients</w:t>
      </w:r>
      <w:r w:rsidR="00EC1556">
        <w:t xml:space="preserve">. </w:t>
      </w:r>
      <w:r w:rsidR="007E1140">
        <w:t>The final set of noise sensitivity coefficients</w:t>
      </w:r>
      <w:r w:rsidR="007E1140" w:rsidRPr="00CC2F87">
        <w:t xml:space="preserve"> </w:t>
      </w:r>
      <w:r w:rsidR="007E1140">
        <w:t>that were selected for the quiet path routing application was defined as [</w:t>
      </w:r>
      <w:r w:rsidR="007E1140" w:rsidRPr="00142C2A">
        <w:t>0.1, 0.15, 0.25, 0.35, 0.5, 1, 1.5, 2, 4, 6, 10, 20</w:t>
      </w:r>
      <w:r w:rsidR="007E1140">
        <w:t xml:space="preserve">, </w:t>
      </w:r>
      <w:r w:rsidR="007E1140" w:rsidRPr="00CC2F87">
        <w:t>40</w:t>
      </w:r>
      <w:r w:rsidR="007E1140">
        <w:t xml:space="preserve">]. </w:t>
      </w:r>
      <w:r w:rsidR="00283E4B">
        <w:t>I</w:t>
      </w:r>
      <w:r w:rsidR="007E1140">
        <w:t xml:space="preserve"> found </w:t>
      </w:r>
      <w:r w:rsidR="00283E4B">
        <w:t xml:space="preserve">this set </w:t>
      </w:r>
      <w:r w:rsidR="007E1140" w:rsidRPr="00CC2F87">
        <w:t xml:space="preserve">to </w:t>
      </w:r>
      <w:r w:rsidR="007E1140">
        <w:t xml:space="preserve">provide an </w:t>
      </w:r>
      <w:r w:rsidR="007E1140" w:rsidRPr="00CC2F87">
        <w:t xml:space="preserve">appropriate balance between performance and path variability. </w:t>
      </w:r>
      <w:r w:rsidR="007E1140">
        <w:t>I</w:t>
      </w:r>
      <w:r w:rsidR="007E1140" w:rsidRPr="00CC2F87">
        <w:t xml:space="preserve">n most cases, multiple identical or nearly identical </w:t>
      </w:r>
      <w:r w:rsidR="007E1140">
        <w:t>quiet paths were found, indicating</w:t>
      </w:r>
      <w:r w:rsidR="007E1140" w:rsidRPr="00CC2F87">
        <w:t xml:space="preserve"> that </w:t>
      </w:r>
      <w:r w:rsidR="007E1140">
        <w:t xml:space="preserve">adding more sensitivity coefficients </w:t>
      </w:r>
      <w:r w:rsidR="007E1140" w:rsidRPr="00CC2F87">
        <w:t>would</w:t>
      </w:r>
      <w:r w:rsidR="007E1140">
        <w:t xml:space="preserve"> not have resulted in finding more unique alternative (quiet) paths</w:t>
      </w:r>
      <w:r w:rsidR="007E1140" w:rsidRPr="00CC2F87">
        <w:t>.</w:t>
      </w:r>
      <w:r w:rsidR="007E1140">
        <w:t xml:space="preserve"> </w:t>
      </w:r>
    </w:p>
    <w:p w14:paraId="1ACFCD0E" w14:textId="36CBF296" w:rsidR="00EC1556" w:rsidRDefault="00EC1556" w:rsidP="00F718A5"/>
    <w:p w14:paraId="4F2D3E10" w14:textId="53496C18" w:rsidR="0016213E" w:rsidRDefault="00850124" w:rsidP="00F718A5">
      <w:r>
        <w:t xml:space="preserve">Calculation of the noise costs </w:t>
      </w:r>
      <w:r w:rsidR="003242DC">
        <w:t xml:space="preserve">is </w:t>
      </w:r>
      <w:r w:rsidR="00F10AFB">
        <w:t xml:space="preserve">not </w:t>
      </w:r>
      <w:r w:rsidR="00B70DFA">
        <w:t xml:space="preserve">computationally </w:t>
      </w:r>
      <w:r w:rsidR="00AE4BCA">
        <w:t xml:space="preserve">very </w:t>
      </w:r>
      <w:r w:rsidR="00F10AFB">
        <w:t xml:space="preserve">demanding and could hence be </w:t>
      </w:r>
      <w:r w:rsidR="00821481">
        <w:t xml:space="preserve">set to </w:t>
      </w:r>
      <w:r w:rsidR="00F10AFB">
        <w:t xml:space="preserve">run </w:t>
      </w:r>
      <w:r w:rsidR="005D55B9">
        <w:t xml:space="preserve">at runtime </w:t>
      </w:r>
      <w:r w:rsidR="003F7A2D">
        <w:t xml:space="preserve">(initialization) </w:t>
      </w:r>
      <w:r w:rsidR="00821481">
        <w:t xml:space="preserve">of the application </w:t>
      </w:r>
      <w:r w:rsidR="00F10AFB">
        <w:t xml:space="preserve">as opposed </w:t>
      </w:r>
      <w:r w:rsidR="00FE0144">
        <w:t xml:space="preserve">to </w:t>
      </w:r>
      <w:r w:rsidR="00647739">
        <w:t xml:space="preserve">loading </w:t>
      </w:r>
      <w:r w:rsidR="00F10AFB">
        <w:t>th</w:t>
      </w:r>
      <w:r w:rsidR="009C3159">
        <w:t xml:space="preserve">e </w:t>
      </w:r>
      <w:r w:rsidR="00FF70E9">
        <w:t>cost</w:t>
      </w:r>
      <w:r w:rsidR="002D60EA">
        <w:t>s</w:t>
      </w:r>
      <w:r w:rsidR="005D55B9">
        <w:t xml:space="preserve"> </w:t>
      </w:r>
      <w:r w:rsidR="003244B9">
        <w:t xml:space="preserve">from </w:t>
      </w:r>
      <w:r w:rsidR="00357D09">
        <w:t>the</w:t>
      </w:r>
      <w:r w:rsidR="000442A5">
        <w:t xml:space="preserve"> static graph </w:t>
      </w:r>
      <w:r w:rsidR="003244B9">
        <w:t>file</w:t>
      </w:r>
      <w:r w:rsidR="00F10AFB">
        <w:t xml:space="preserve">. </w:t>
      </w:r>
      <w:r w:rsidR="005D508B">
        <w:t xml:space="preserve">This </w:t>
      </w:r>
      <w:r w:rsidR="00F143F7">
        <w:t xml:space="preserve">setup </w:t>
      </w:r>
      <w:r w:rsidR="005D508B">
        <w:t xml:space="preserve">facilitated </w:t>
      </w:r>
      <w:r w:rsidR="00744479">
        <w:t xml:space="preserve">testing </w:t>
      </w:r>
      <w:r w:rsidR="000F3176">
        <w:t xml:space="preserve">of </w:t>
      </w:r>
      <w:r w:rsidR="00744479">
        <w:t xml:space="preserve">different </w:t>
      </w:r>
      <w:r w:rsidR="00476889">
        <w:t>variants</w:t>
      </w:r>
      <w:r w:rsidR="00744479">
        <w:t xml:space="preserve"> of the environmental impedance function and noise sensitivity </w:t>
      </w:r>
      <w:r w:rsidR="0016213E">
        <w:t>coefficients</w:t>
      </w:r>
      <w:r w:rsidR="00744479">
        <w:t>.</w:t>
      </w:r>
      <w:r w:rsidR="003227AA">
        <w:t xml:space="preserve"> </w:t>
      </w:r>
    </w:p>
    <w:p w14:paraId="44A00CC1" w14:textId="77777777" w:rsidR="002A652E" w:rsidRPr="00CC2F87" w:rsidRDefault="002A652E" w:rsidP="008E3A25">
      <w:pPr>
        <w:keepNext/>
        <w:spacing w:before="360" w:after="0"/>
      </w:pPr>
      <w:r w:rsidRPr="00CC2F87">
        <w:rPr>
          <w:noProof/>
        </w:rPr>
        <w:drawing>
          <wp:inline distT="0" distB="0" distL="0" distR="0" wp14:anchorId="294CD465" wp14:editId="6D8602BD">
            <wp:extent cx="4396509" cy="471647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404777" cy="4725340"/>
                    </a:xfrm>
                    <a:prstGeom prst="rect">
                      <a:avLst/>
                    </a:prstGeom>
                    <a:ln>
                      <a:noFill/>
                    </a:ln>
                  </pic:spPr>
                </pic:pic>
              </a:graphicData>
            </a:graphic>
          </wp:inline>
        </w:drawing>
      </w:r>
    </w:p>
    <w:p w14:paraId="0FA4E98A" w14:textId="17D9C0C2" w:rsidR="002A652E" w:rsidRDefault="002A652E" w:rsidP="002A652E">
      <w:pPr>
        <w:pStyle w:val="Caption"/>
      </w:pPr>
      <w:bookmarkStart w:id="67" w:name="_Ref9348368"/>
      <w:bookmarkStart w:id="68" w:name="_Toc38115060"/>
      <w:r w:rsidRPr="00CC2F87">
        <w:t xml:space="preserve">Figure </w:t>
      </w:r>
      <w:r w:rsidRPr="00CC2F87">
        <w:fldChar w:fldCharType="begin"/>
      </w:r>
      <w:r w:rsidRPr="00CC2F87">
        <w:instrText xml:space="preserve"> SEQ Figure \* ARABIC </w:instrText>
      </w:r>
      <w:r w:rsidRPr="00CC2F87">
        <w:fldChar w:fldCharType="separate"/>
      </w:r>
      <w:r w:rsidR="00711D61">
        <w:rPr>
          <w:noProof/>
        </w:rPr>
        <w:t>16</w:t>
      </w:r>
      <w:r w:rsidRPr="00CC2F87">
        <w:fldChar w:fldCharType="end"/>
      </w:r>
      <w:bookmarkEnd w:id="67"/>
      <w:r w:rsidRPr="00CC2F87">
        <w:t xml:space="preserve">. Workflow of calculating and adding noise </w:t>
      </w:r>
      <w:r>
        <w:t>sensitivity</w:t>
      </w:r>
      <w:r w:rsidRPr="00CC2F87">
        <w:t xml:space="preserve"> specific edge costs as new edge attributes.</w:t>
      </w:r>
      <w:bookmarkEnd w:id="68"/>
      <w:r>
        <w:t xml:space="preserve"> </w:t>
      </w:r>
    </w:p>
    <w:p w14:paraId="058C1135" w14:textId="1DA3117B" w:rsidR="00A20818" w:rsidRDefault="0007253C" w:rsidP="0007253C">
      <w:r>
        <w:t xml:space="preserve">To enable finding origin and destination nodes for </w:t>
      </w:r>
      <w:r w:rsidR="008A62BB">
        <w:t xml:space="preserve">a </w:t>
      </w:r>
      <w:r>
        <w:t xml:space="preserve">given </w:t>
      </w:r>
      <w:r w:rsidR="00723644">
        <w:t>OD pair</w:t>
      </w:r>
      <w:r w:rsidR="000A0291">
        <w:t xml:space="preserve"> fast</w:t>
      </w:r>
      <w:r>
        <w:t xml:space="preserve">, </w:t>
      </w:r>
      <w:r w:rsidR="00C60683">
        <w:t xml:space="preserve">geometries of </w:t>
      </w:r>
      <w:r w:rsidR="000A0291">
        <w:t xml:space="preserve">nodes and edges of the graph </w:t>
      </w:r>
      <w:r w:rsidR="005A76E3">
        <w:t xml:space="preserve">are </w:t>
      </w:r>
      <w:r>
        <w:t xml:space="preserve">collected to </w:t>
      </w:r>
      <w:r w:rsidR="00C60683">
        <w:t xml:space="preserve">GeoPandas GeoDataFrames. </w:t>
      </w:r>
      <w:r w:rsidR="000A0291">
        <w:t>T</w:t>
      </w:r>
      <w:r w:rsidR="00D11D7F">
        <w:t xml:space="preserve">he spatial indexes of the GeoDataFrames </w:t>
      </w:r>
      <w:r w:rsidR="000A0291">
        <w:t>are used</w:t>
      </w:r>
      <w:r w:rsidR="00AC1258">
        <w:t xml:space="preserve"> </w:t>
      </w:r>
      <w:r w:rsidR="00D11D7F">
        <w:t xml:space="preserve">to quickly narrow down the candidates </w:t>
      </w:r>
      <w:r w:rsidR="002773F0">
        <w:t xml:space="preserve">for </w:t>
      </w:r>
      <w:r w:rsidR="00DA7736">
        <w:t>nearest</w:t>
      </w:r>
      <w:r w:rsidR="00D11D7F">
        <w:t xml:space="preserve"> edge </w:t>
      </w:r>
      <w:r w:rsidR="002773F0">
        <w:t xml:space="preserve">and </w:t>
      </w:r>
      <w:r w:rsidR="00D11D7F">
        <w:t xml:space="preserve">node </w:t>
      </w:r>
      <w:r w:rsidR="00FC09A4">
        <w:t xml:space="preserve">at </w:t>
      </w:r>
      <w:r w:rsidR="002773F0">
        <w:t>a given location</w:t>
      </w:r>
      <w:r w:rsidR="00D11D7F">
        <w:t xml:space="preserve">. </w:t>
      </w:r>
      <w:r w:rsidR="00DB5AD4">
        <w:t xml:space="preserve">Subsequently, the very nearest features are determined </w:t>
      </w:r>
      <w:r w:rsidR="002903C3">
        <w:t xml:space="preserve">by </w:t>
      </w:r>
      <w:r w:rsidR="00EE0DD8">
        <w:t xml:space="preserve">using </w:t>
      </w:r>
      <w:r w:rsidR="00C53741">
        <w:t xml:space="preserve">the </w:t>
      </w:r>
      <w:r w:rsidR="00DB5AD4">
        <w:t>geometrical distance functions from the Shapely package</w:t>
      </w:r>
      <w:r w:rsidR="007B0C4B">
        <w:t xml:space="preserve"> (3)</w:t>
      </w:r>
      <w:r w:rsidR="00DB5AD4">
        <w:t>.</w:t>
      </w:r>
      <w:r w:rsidR="00A57E8C">
        <w:t xml:space="preserve"> </w:t>
      </w:r>
    </w:p>
    <w:p w14:paraId="1A540EBC" w14:textId="52ACC6BD" w:rsidR="00C60683" w:rsidRDefault="00DA7736" w:rsidP="00F718A5">
      <w:r>
        <w:t xml:space="preserve">In most cases, the </w:t>
      </w:r>
      <w:r w:rsidR="00EF7663">
        <w:t xml:space="preserve">distance to the </w:t>
      </w:r>
      <w:r w:rsidR="00CA6F80">
        <w:t xml:space="preserve">nearest </w:t>
      </w:r>
      <w:r>
        <w:t xml:space="preserve">edge </w:t>
      </w:r>
      <w:r w:rsidR="00926086">
        <w:t xml:space="preserve">is </w:t>
      </w:r>
      <w:r w:rsidR="00EF7663">
        <w:t xml:space="preserve">smaller </w:t>
      </w:r>
      <w:r>
        <w:t xml:space="preserve">than </w:t>
      </w:r>
      <w:r w:rsidR="00EF7663">
        <w:t xml:space="preserve">to </w:t>
      </w:r>
      <w:r>
        <w:t xml:space="preserve">the </w:t>
      </w:r>
      <w:r w:rsidR="003D05DB">
        <w:t xml:space="preserve">nearest </w:t>
      </w:r>
      <w:r>
        <w:t xml:space="preserve">node. </w:t>
      </w:r>
      <w:r w:rsidR="00E263E2">
        <w:t>Then</w:t>
      </w:r>
      <w:r w:rsidR="00CA6F80">
        <w:t>, a new node need</w:t>
      </w:r>
      <w:r w:rsidR="001D21E6">
        <w:t>s</w:t>
      </w:r>
      <w:r w:rsidR="00CA6F80">
        <w:t xml:space="preserve"> to be created </w:t>
      </w:r>
      <w:r w:rsidR="00633C4E">
        <w:t xml:space="preserve">to the graph </w:t>
      </w:r>
      <w:r w:rsidR="00CA6F80">
        <w:t>at the nearest point on the nearest edge</w:t>
      </w:r>
      <w:r w:rsidR="00A20818">
        <w:t xml:space="preserve"> (4)</w:t>
      </w:r>
      <w:r w:rsidR="00CA6F80">
        <w:t>.</w:t>
      </w:r>
      <w:r w:rsidR="009942C0">
        <w:t xml:space="preserve"> </w:t>
      </w:r>
      <w:r w:rsidR="00D51764">
        <w:t>Subsequently</w:t>
      </w:r>
      <w:r w:rsidR="009942C0">
        <w:t xml:space="preserve">, two linking </w:t>
      </w:r>
      <w:r w:rsidR="009942C0">
        <w:lastRenderedPageBreak/>
        <w:t>edges need</w:t>
      </w:r>
      <w:r w:rsidR="001D21E6">
        <w:t xml:space="preserve"> </w:t>
      </w:r>
      <w:r w:rsidR="009942C0">
        <w:t xml:space="preserve">to be </w:t>
      </w:r>
      <w:r w:rsidR="006217F8">
        <w:t xml:space="preserve">created </w:t>
      </w:r>
      <w:r w:rsidR="009942C0">
        <w:t xml:space="preserve">to </w:t>
      </w:r>
      <w:r w:rsidR="007C128F">
        <w:t xml:space="preserve">the graph to </w:t>
      </w:r>
      <w:r w:rsidR="009942C0">
        <w:t xml:space="preserve">connect the newly created node to the </w:t>
      </w:r>
      <w:r w:rsidR="00D51764">
        <w:t>origin and destination nodes of the nearest edge</w:t>
      </w:r>
      <w:r w:rsidR="00206469">
        <w:t xml:space="preserve"> (5)</w:t>
      </w:r>
      <w:r w:rsidR="001344BC">
        <w:t>.</w:t>
      </w:r>
      <w:r w:rsidR="005F7C90">
        <w:t xml:space="preserve"> </w:t>
      </w:r>
      <w:r w:rsidR="006C253E">
        <w:t xml:space="preserve">Again, </w:t>
      </w:r>
      <w:r w:rsidR="00F83056">
        <w:t xml:space="preserve">geometrical </w:t>
      </w:r>
      <w:r w:rsidR="006C253E">
        <w:t xml:space="preserve">functions from the Shapely package </w:t>
      </w:r>
      <w:r w:rsidR="007E4516">
        <w:t>are</w:t>
      </w:r>
      <w:r w:rsidR="006C253E">
        <w:t xml:space="preserve"> used in </w:t>
      </w:r>
      <w:r w:rsidR="00F83056">
        <w:t xml:space="preserve">splitting the edge at the nearest point. </w:t>
      </w:r>
      <w:r w:rsidR="005F7C90">
        <w:t xml:space="preserve">Contaminated distances with different noise levels </w:t>
      </w:r>
      <w:r w:rsidR="003727F1">
        <w:t xml:space="preserve">are </w:t>
      </w:r>
      <w:r w:rsidR="007C40F4">
        <w:t xml:space="preserve">then </w:t>
      </w:r>
      <w:r w:rsidR="00316966">
        <w:t>estimated</w:t>
      </w:r>
      <w:r w:rsidR="003C1DE3">
        <w:t xml:space="preserve"> </w:t>
      </w:r>
      <w:r w:rsidR="005F7C90">
        <w:t xml:space="preserve">for the linking edges as fractions of the contaminated distances of the nearest edge, </w:t>
      </w:r>
      <w:r w:rsidR="002B2C49">
        <w:t>by</w:t>
      </w:r>
      <w:r w:rsidR="005F7C90">
        <w:t xml:space="preserve"> the ratio of the length of the linking edge to the length of the nearest edge</w:t>
      </w:r>
      <w:r w:rsidR="00321D82">
        <w:t xml:space="preserve"> (6)</w:t>
      </w:r>
      <w:r w:rsidR="005F7C90">
        <w:t>.</w:t>
      </w:r>
      <w:r w:rsidR="001202A8">
        <w:t xml:space="preserve"> </w:t>
      </w:r>
      <w:r w:rsidR="00554FBA">
        <w:t xml:space="preserve">Then, </w:t>
      </w:r>
      <w:r w:rsidR="00FF32AD">
        <w:t xml:space="preserve">noise costs </w:t>
      </w:r>
      <w:r w:rsidR="00085F7F">
        <w:t xml:space="preserve">(by different noise sensitivity coefficients) </w:t>
      </w:r>
      <w:r w:rsidR="00FF32AD">
        <w:t xml:space="preserve">are calculated and updated to the edge attributes of the linking edges, allowing them to be used in the LCP analysis </w:t>
      </w:r>
      <w:r w:rsidR="004B4036">
        <w:t xml:space="preserve">in the same way </w:t>
      </w:r>
      <w:r w:rsidR="00FF32AD">
        <w:t>as all other edges</w:t>
      </w:r>
      <w:r w:rsidR="00D66529">
        <w:t xml:space="preserve"> (7)</w:t>
      </w:r>
      <w:r w:rsidR="00FF32AD">
        <w:t xml:space="preserve">. </w:t>
      </w:r>
    </w:p>
    <w:p w14:paraId="67846996" w14:textId="08ADB265" w:rsidR="00F76B01" w:rsidRDefault="00EB3D16" w:rsidP="00EB3D16">
      <w:r>
        <w:t xml:space="preserve">The complete sequence of </w:t>
      </w:r>
      <w:r w:rsidR="001E286D">
        <w:t>higher-level</w:t>
      </w:r>
      <w:r w:rsidR="006879D5">
        <w:t xml:space="preserve"> </w:t>
      </w:r>
      <w:r>
        <w:t xml:space="preserve">actions </w:t>
      </w:r>
      <w:r w:rsidR="00D82E01">
        <w:t>included</w:t>
      </w:r>
      <w:r w:rsidR="00B11156">
        <w:t xml:space="preserve"> in</w:t>
      </w:r>
      <w:r>
        <w:t xml:space="preserve"> solving one </w:t>
      </w:r>
      <w:r w:rsidR="00A41C09">
        <w:t>quiet path routing</w:t>
      </w:r>
      <w:r>
        <w:t xml:space="preserve"> problem is illustrated in </w:t>
      </w:r>
      <w:r>
        <w:fldChar w:fldCharType="begin"/>
      </w:r>
      <w:r>
        <w:instrText xml:space="preserve"> REF _Ref9516858 \h </w:instrText>
      </w:r>
      <w:r>
        <w:fldChar w:fldCharType="separate"/>
      </w:r>
      <w:r w:rsidR="00711D61" w:rsidRPr="00CC2F87">
        <w:t xml:space="preserve">Figure </w:t>
      </w:r>
      <w:r w:rsidR="00711D61">
        <w:rPr>
          <w:noProof/>
        </w:rPr>
        <w:t>17</w:t>
      </w:r>
      <w:r>
        <w:fldChar w:fldCharType="end"/>
      </w:r>
      <w:r>
        <w:t>.</w:t>
      </w:r>
      <w:r w:rsidR="00897F08">
        <w:t xml:space="preserve"> </w:t>
      </w:r>
      <w:r w:rsidR="000710A8">
        <w:t xml:space="preserve">As illustrated, </w:t>
      </w:r>
      <w:r w:rsidR="007B2741">
        <w:t xml:space="preserve">after creating new nodes for origin and destination, </w:t>
      </w:r>
      <w:r w:rsidR="009449C3">
        <w:t xml:space="preserve">LCP analysis is </w:t>
      </w:r>
      <w:r w:rsidR="00EC1556">
        <w:t>carried out</w:t>
      </w:r>
      <w:r w:rsidR="009449C3">
        <w:t xml:space="preserve"> </w:t>
      </w:r>
      <w:r w:rsidR="00EC1556">
        <w:t>to find the</w:t>
      </w:r>
      <w:r w:rsidR="009449C3">
        <w:t xml:space="preserve"> shortest and a set of quiet paths</w:t>
      </w:r>
      <w:r w:rsidR="006C453C">
        <w:t xml:space="preserve"> for the given OD.</w:t>
      </w:r>
      <w:r w:rsidR="00385BFA">
        <w:t xml:space="preserve"> </w:t>
      </w:r>
      <w:r w:rsidR="00F60F0A">
        <w:t>First, t</w:t>
      </w:r>
      <w:r w:rsidR="00385BFA">
        <w:t>he shortest path is calculated by using length as the cost variable</w:t>
      </w:r>
      <w:r w:rsidR="00C60583">
        <w:t xml:space="preserve"> (8)</w:t>
      </w:r>
      <w:r w:rsidR="00385BFA">
        <w:t>.</w:t>
      </w:r>
      <w:r w:rsidR="009449C3">
        <w:t xml:space="preserve"> </w:t>
      </w:r>
      <w:r w:rsidR="00F60F0A">
        <w:t xml:space="preserve">Then, </w:t>
      </w:r>
      <w:r w:rsidR="00BF274B">
        <w:t xml:space="preserve">a set of </w:t>
      </w:r>
      <w:r w:rsidR="00EC1556">
        <w:t xml:space="preserve">quiet paths are calculated by </w:t>
      </w:r>
      <w:r w:rsidR="00FC167E">
        <w:t xml:space="preserve">the </w:t>
      </w:r>
      <w:r w:rsidR="000B72B3">
        <w:t xml:space="preserve">noise costs that were calculated to the graph </w:t>
      </w:r>
      <w:r w:rsidR="003B3630">
        <w:t xml:space="preserve">when </w:t>
      </w:r>
      <w:r w:rsidR="000B72B3">
        <w:t>the application was started</w:t>
      </w:r>
      <w:r w:rsidR="00C60583">
        <w:t xml:space="preserve"> (9)</w:t>
      </w:r>
      <w:r w:rsidR="00385BFA">
        <w:t>,</w:t>
      </w:r>
      <w:r w:rsidR="00267076">
        <w:t xml:space="preserve"> resulting a </w:t>
      </w:r>
      <w:r w:rsidR="00D10457">
        <w:t xml:space="preserve">collection </w:t>
      </w:r>
      <w:r w:rsidR="00267076">
        <w:t xml:space="preserve">of paths represented by sequences of node </w:t>
      </w:r>
      <w:r w:rsidR="00D10457">
        <w:t>ID</w:t>
      </w:r>
      <w:r w:rsidR="00267076">
        <w:t>s.</w:t>
      </w:r>
      <w:r w:rsidR="00F37AAF">
        <w:t xml:space="preserve"> </w:t>
      </w:r>
      <w:r w:rsidR="009922C3">
        <w:t xml:space="preserve">At this stage, the number of paths is equal to the number of noise sensitivity </w:t>
      </w:r>
      <w:r w:rsidR="00CC76A4">
        <w:t>coefficients</w:t>
      </w:r>
      <w:r w:rsidR="009922C3">
        <w:t xml:space="preserve">. </w:t>
      </w:r>
      <w:r w:rsidR="00F37AAF">
        <w:t xml:space="preserve">Then, the respective edges </w:t>
      </w:r>
      <w:r w:rsidR="00BE3125">
        <w:t xml:space="preserve">of the paths </w:t>
      </w:r>
      <w:r w:rsidR="00F37AAF">
        <w:t>are fetched from the graph object</w:t>
      </w:r>
      <w:r w:rsidR="000174E0">
        <w:t xml:space="preserve"> by the </w:t>
      </w:r>
      <w:r w:rsidR="002F66C0">
        <w:t xml:space="preserve">sequences of </w:t>
      </w:r>
      <w:r w:rsidR="000174E0">
        <w:t xml:space="preserve">node </w:t>
      </w:r>
      <w:r w:rsidR="002F66C0">
        <w:t>ID</w:t>
      </w:r>
      <w:r w:rsidR="00841918">
        <w:t>s</w:t>
      </w:r>
      <w:r w:rsidR="00957D7E">
        <w:t xml:space="preserve"> (10)</w:t>
      </w:r>
      <w:r w:rsidR="00F37AAF">
        <w:t>.</w:t>
      </w:r>
      <w:r w:rsidR="00C6577F">
        <w:t xml:space="preserve"> </w:t>
      </w:r>
      <w:r w:rsidR="008C498F" w:rsidRPr="00CC2F87">
        <w:t>Subsequently</w:t>
      </w:r>
      <w:r w:rsidR="00C6577F">
        <w:t>, attributes of the edges are aggregated</w:t>
      </w:r>
      <w:r w:rsidR="0052173D">
        <w:t xml:space="preserve"> for each path</w:t>
      </w:r>
      <w:r w:rsidR="00C6577F">
        <w:t>.</w:t>
      </w:r>
      <w:r w:rsidR="0052173D">
        <w:t xml:space="preserve"> The line geometry of </w:t>
      </w:r>
      <w:r w:rsidR="00665702">
        <w:t>each</w:t>
      </w:r>
      <w:r w:rsidR="0052173D">
        <w:t xml:space="preserve"> path is constructed from the </w:t>
      </w:r>
      <w:r w:rsidR="0036206F">
        <w:t>separate</w:t>
      </w:r>
      <w:r w:rsidR="0052173D">
        <w:t xml:space="preserve"> line geometries of its edges</w:t>
      </w:r>
      <w:r w:rsidR="008878B1">
        <w:t xml:space="preserve"> (11)</w:t>
      </w:r>
      <w:r w:rsidR="0052173D">
        <w:t xml:space="preserve">. </w:t>
      </w:r>
      <w:r w:rsidR="007025D3">
        <w:t xml:space="preserve">Also, </w:t>
      </w:r>
      <w:r w:rsidR="00447E80">
        <w:t>total length</w:t>
      </w:r>
      <w:r w:rsidR="00FF36B6">
        <w:t>s</w:t>
      </w:r>
      <w:r w:rsidR="00447E80">
        <w:t xml:space="preserve"> and </w:t>
      </w:r>
      <w:r w:rsidR="00391925">
        <w:t xml:space="preserve">contaminated distances with different noise levels and statistics on </w:t>
      </w:r>
      <w:r w:rsidR="007025D3">
        <w:t>dynamic noise exposure</w:t>
      </w:r>
      <w:r w:rsidR="00575887">
        <w:t xml:space="preserve"> </w:t>
      </w:r>
      <w:r w:rsidR="00336B23">
        <w:t xml:space="preserve">(see chapter 3.5.4) </w:t>
      </w:r>
      <w:r w:rsidR="007025D3">
        <w:t xml:space="preserve">are calculated from </w:t>
      </w:r>
      <w:r w:rsidR="00311D13">
        <w:t xml:space="preserve">the </w:t>
      </w:r>
      <w:r w:rsidR="007025D3">
        <w:t>aggregated edge attributes</w:t>
      </w:r>
      <w:r w:rsidR="00264066">
        <w:t xml:space="preserve"> (12)</w:t>
      </w:r>
      <w:r w:rsidR="007F7AA2">
        <w:t>.</w:t>
      </w:r>
      <w:r w:rsidR="00336B23">
        <w:t xml:space="preserve"> </w:t>
      </w:r>
    </w:p>
    <w:p w14:paraId="50892940" w14:textId="080A4E9D" w:rsidR="00F37AAF" w:rsidRDefault="00391925" w:rsidP="00EB3D16">
      <w:r>
        <w:t xml:space="preserve">Finally, </w:t>
      </w:r>
      <w:r w:rsidR="00F76B01">
        <w:t>paths having unique geometry are filtered</w:t>
      </w:r>
      <w:r w:rsidR="00770303">
        <w:t xml:space="preserve"> out</w:t>
      </w:r>
      <w:r w:rsidR="00F76B01">
        <w:t xml:space="preserve"> from the full set of (quiet) paths. </w:t>
      </w:r>
      <w:r w:rsidR="00A72675">
        <w:t>The filtering is done in two phases</w:t>
      </w:r>
      <w:r w:rsidR="00B71099">
        <w:t>.</w:t>
      </w:r>
      <w:r w:rsidR="00A72675">
        <w:t xml:space="preserve"> </w:t>
      </w:r>
      <w:r w:rsidR="00B71099">
        <w:t>F</w:t>
      </w:r>
      <w:r w:rsidR="00A72675">
        <w:t>irst</w:t>
      </w:r>
      <w:r w:rsidR="00770303">
        <w:t>,</w:t>
      </w:r>
      <w:r w:rsidR="00A72675">
        <w:t xml:space="preserve"> the paths having exactly same length are filtered out</w:t>
      </w:r>
      <w:r w:rsidR="00C262D7">
        <w:t xml:space="preserve"> (13)</w:t>
      </w:r>
      <w:r w:rsidR="00A72675">
        <w:t xml:space="preserve">. Then, </w:t>
      </w:r>
      <w:r w:rsidR="0039449D">
        <w:t xml:space="preserve">a simple overlay analysis is </w:t>
      </w:r>
      <w:r w:rsidR="00C63FA3">
        <w:t>performed</w:t>
      </w:r>
      <w:r w:rsidR="0039449D">
        <w:t xml:space="preserve"> to </w:t>
      </w:r>
      <w:r w:rsidR="00E93284">
        <w:t xml:space="preserve">filter out paths </w:t>
      </w:r>
      <w:r w:rsidR="00DB47FF">
        <w:t xml:space="preserve">with </w:t>
      </w:r>
      <w:r w:rsidR="00E93284">
        <w:t>nearly identical geometries</w:t>
      </w:r>
      <w:r w:rsidR="00C63FA3">
        <w:t xml:space="preserve"> (14)</w:t>
      </w:r>
      <w:r w:rsidR="0027230B">
        <w:t>.</w:t>
      </w:r>
      <w:r w:rsidR="00D50863">
        <w:t xml:space="preserve"> </w:t>
      </w:r>
      <w:r w:rsidR="0027230B">
        <w:t xml:space="preserve">For </w:t>
      </w:r>
      <w:r w:rsidR="007034B7">
        <w:t>one path at a time</w:t>
      </w:r>
      <w:r w:rsidR="0027230B">
        <w:t xml:space="preserve">, all </w:t>
      </w:r>
      <w:r w:rsidR="0057077A">
        <w:t xml:space="preserve">paths </w:t>
      </w:r>
      <w:r w:rsidR="0027230B">
        <w:t xml:space="preserve">that </w:t>
      </w:r>
      <w:r w:rsidR="000227E7">
        <w:t>fall</w:t>
      </w:r>
      <w:r w:rsidR="0027230B">
        <w:t xml:space="preserve"> completely within a </w:t>
      </w:r>
      <w:r w:rsidR="00D50863">
        <w:t xml:space="preserve">30 m radius </w:t>
      </w:r>
      <w:r w:rsidR="0027230B">
        <w:t xml:space="preserve">(buffer) around </w:t>
      </w:r>
      <w:r w:rsidR="001B5C54">
        <w:t xml:space="preserve">the path </w:t>
      </w:r>
      <w:r w:rsidR="0027230B">
        <w:t xml:space="preserve">are </w:t>
      </w:r>
      <w:r w:rsidR="004B2EE8">
        <w:t>collected</w:t>
      </w:r>
      <w:r w:rsidR="0027230B">
        <w:t>.</w:t>
      </w:r>
      <w:r w:rsidR="00D50863">
        <w:t xml:space="preserve"> </w:t>
      </w:r>
      <w:r w:rsidR="00735C10">
        <w:t xml:space="preserve">The </w:t>
      </w:r>
      <w:r w:rsidR="004B2EE8">
        <w:t xml:space="preserve">collected </w:t>
      </w:r>
      <w:r w:rsidR="00735C10">
        <w:t>paths must also have</w:t>
      </w:r>
      <w:r w:rsidR="006F41DF">
        <w:t xml:space="preserve"> a</w:t>
      </w:r>
      <w:r w:rsidR="00735C10">
        <w:t xml:space="preserve"> length difference of </w:t>
      </w:r>
      <w:r w:rsidR="007B03FD">
        <w:t xml:space="preserve">less than </w:t>
      </w:r>
      <w:r w:rsidR="00FE4612">
        <w:t>30</w:t>
      </w:r>
      <w:r w:rsidR="00735C10">
        <w:t xml:space="preserve"> m. Then</w:t>
      </w:r>
      <w:r w:rsidR="000227E7">
        <w:t xml:space="preserve">, the best path of the </w:t>
      </w:r>
      <w:r w:rsidR="002147B8">
        <w:t xml:space="preserve">collection </w:t>
      </w:r>
      <w:r w:rsidR="000227E7">
        <w:t xml:space="preserve">is determined by the </w:t>
      </w:r>
      <w:r w:rsidR="009D2003">
        <w:t>normalized noise exposure index</w:t>
      </w:r>
      <w:r w:rsidR="00FF0F47">
        <w:t xml:space="preserve"> (see </w:t>
      </w:r>
      <w:r w:rsidR="0049234D">
        <w:t>3.5.4</w:t>
      </w:r>
      <w:r w:rsidR="009D2003">
        <w:t xml:space="preserve">). Only the best path of </w:t>
      </w:r>
      <w:r w:rsidR="00A44576">
        <w:t xml:space="preserve">the </w:t>
      </w:r>
      <w:r w:rsidR="001E2A2C">
        <w:t>collection</w:t>
      </w:r>
      <w:r w:rsidR="009D2003">
        <w:t xml:space="preserve"> is </w:t>
      </w:r>
      <w:r w:rsidR="00A37EB5">
        <w:t xml:space="preserve">retained, and others are discarded. </w:t>
      </w:r>
      <w:r w:rsidR="002A233F">
        <w:t xml:space="preserve">Iterating the filtering </w:t>
      </w:r>
      <w:r w:rsidR="00853E68">
        <w:t xml:space="preserve">results </w:t>
      </w:r>
      <w:r w:rsidR="008B7415">
        <w:t>a set of fewer but geometrically more unique paths</w:t>
      </w:r>
      <w:r w:rsidR="009D2003">
        <w:t>.</w:t>
      </w:r>
      <w:r w:rsidR="00A365B1">
        <w:t xml:space="preserve"> </w:t>
      </w:r>
      <w:r w:rsidR="00B94055">
        <w:t xml:space="preserve">One of the desired </w:t>
      </w:r>
      <w:r w:rsidR="00183ED2">
        <w:t>effects</w:t>
      </w:r>
      <w:r w:rsidR="00B94055">
        <w:t xml:space="preserve"> of this filtering step is to </w:t>
      </w:r>
      <w:r w:rsidR="00BA37E5">
        <w:t>discard</w:t>
      </w:r>
      <w:r w:rsidR="00B94055">
        <w:t xml:space="preserve"> one of the two paths that </w:t>
      </w:r>
      <w:r w:rsidR="003144AF">
        <w:t xml:space="preserve">use </w:t>
      </w:r>
      <w:r w:rsidR="00B94055">
        <w:t xml:space="preserve">the same road but different </w:t>
      </w:r>
      <w:r w:rsidR="00746892">
        <w:t>sidewalks</w:t>
      </w:r>
      <w:r w:rsidR="00B94055">
        <w:t xml:space="preserve"> </w:t>
      </w:r>
      <w:r w:rsidR="005D3B86">
        <w:t xml:space="preserve">by </w:t>
      </w:r>
      <w:r w:rsidR="00B94055">
        <w:t>it.</w:t>
      </w:r>
      <w:r w:rsidR="007A7FCB">
        <w:t xml:space="preserve"> </w:t>
      </w:r>
      <w:r w:rsidR="000631D1">
        <w:t xml:space="preserve">Another </w:t>
      </w:r>
      <w:r w:rsidR="00E73593">
        <w:t xml:space="preserve">one is to discard the </w:t>
      </w:r>
      <w:r w:rsidR="00DF5FD2">
        <w:t>path that use</w:t>
      </w:r>
      <w:r w:rsidR="00704AF0">
        <w:t>s</w:t>
      </w:r>
      <w:r w:rsidR="00DF5FD2">
        <w:t xml:space="preserve"> </w:t>
      </w:r>
      <w:r w:rsidR="003E61B0">
        <w:t>the</w:t>
      </w:r>
      <w:r w:rsidR="00DF5FD2">
        <w:t xml:space="preserve"> center line of </w:t>
      </w:r>
      <w:r w:rsidR="00746892">
        <w:t>a road</w:t>
      </w:r>
      <w:r w:rsidR="00E73593">
        <w:t xml:space="preserve"> if there is</w:t>
      </w:r>
      <w:r w:rsidR="00D72827">
        <w:t xml:space="preserve"> an alternative</w:t>
      </w:r>
      <w:r w:rsidR="00DF5FD2">
        <w:t xml:space="preserve"> path using an adjacent sidewalk</w:t>
      </w:r>
      <w:r w:rsidR="00746892">
        <w:t>.</w:t>
      </w:r>
      <w:r w:rsidR="000631D1">
        <w:t xml:space="preserve"> </w:t>
      </w:r>
      <w:r w:rsidR="007A7FCB">
        <w:t xml:space="preserve">The shortest path is also included in this filtering process, </w:t>
      </w:r>
      <w:r w:rsidR="00E878AA">
        <w:t xml:space="preserve">and hence may </w:t>
      </w:r>
      <w:r w:rsidR="005E0FC1">
        <w:t>get</w:t>
      </w:r>
      <w:r w:rsidR="00E878AA">
        <w:t xml:space="preserve"> </w:t>
      </w:r>
      <w:r w:rsidR="005D1225">
        <w:t>“</w:t>
      </w:r>
      <w:r w:rsidR="00E878AA">
        <w:t>replaced</w:t>
      </w:r>
      <w:r w:rsidR="005D1225">
        <w:t>”</w:t>
      </w:r>
      <w:r w:rsidR="00E878AA">
        <w:t xml:space="preserve"> with a</w:t>
      </w:r>
      <w:r w:rsidR="0031783D">
        <w:t xml:space="preserve"> nearly identical</w:t>
      </w:r>
      <w:r w:rsidR="00E878AA">
        <w:t xml:space="preserve"> quiet path.</w:t>
      </w:r>
      <w:r w:rsidR="00C53D0D">
        <w:t xml:space="preserve"> </w:t>
      </w:r>
    </w:p>
    <w:p w14:paraId="32659DEC" w14:textId="70992F28" w:rsidR="009F40D8" w:rsidRPr="009F40D8" w:rsidRDefault="00CC6A0E" w:rsidP="009F40D8">
      <w:r>
        <w:lastRenderedPageBreak/>
        <w:t xml:space="preserve">Once the paths are fully processed, they are returned either as a GeoPandas GeoDataFrame or GeoJSON. </w:t>
      </w:r>
      <w:r w:rsidR="00111ABD">
        <w:t xml:space="preserve">The first format was </w:t>
      </w:r>
      <w:r w:rsidR="00EE0EE6">
        <w:t>used</w:t>
      </w:r>
      <w:r w:rsidR="00111ABD">
        <w:t xml:space="preserve"> in the assessment of pedestrians’ exposure to traffic noise and the second one </w:t>
      </w:r>
      <w:r w:rsidR="00EE0EE6">
        <w:t>in</w:t>
      </w:r>
      <w:r w:rsidR="00111ABD">
        <w:t xml:space="preserve"> </w:t>
      </w:r>
      <w:r w:rsidR="00410895">
        <w:t xml:space="preserve">used in </w:t>
      </w:r>
      <w:r w:rsidR="00111ABD">
        <w:t xml:space="preserve">the </w:t>
      </w:r>
      <w:r w:rsidR="007D60DA">
        <w:t>web-based quiet path application programming interface (</w:t>
      </w:r>
      <w:r w:rsidR="00A21346">
        <w:t xml:space="preserve">i.e. </w:t>
      </w:r>
      <w:r w:rsidR="007D60DA">
        <w:t>quiet path</w:t>
      </w:r>
      <w:r w:rsidR="007B5A14">
        <w:t xml:space="preserve"> routing</w:t>
      </w:r>
      <w:r w:rsidR="007D60DA">
        <w:t xml:space="preserve"> API).</w:t>
      </w:r>
      <w:r w:rsidR="00D841F7">
        <w:t xml:space="preserve"> </w:t>
      </w:r>
      <w:r w:rsidR="007D4267">
        <w:t>The</w:t>
      </w:r>
      <w:r w:rsidR="008A6C21">
        <w:t xml:space="preserve"> </w:t>
      </w:r>
      <w:r w:rsidR="007D4267">
        <w:t xml:space="preserve">attributes </w:t>
      </w:r>
      <w:r w:rsidR="008A6C21">
        <w:t xml:space="preserve">and schema </w:t>
      </w:r>
      <w:r w:rsidR="007D4267">
        <w:t xml:space="preserve">of the </w:t>
      </w:r>
      <w:r w:rsidR="00004DDF">
        <w:t>short</w:t>
      </w:r>
      <w:r w:rsidR="00D6126D">
        <w:t>est-</w:t>
      </w:r>
      <w:r w:rsidR="00004DDF">
        <w:t xml:space="preserve"> and quiet </w:t>
      </w:r>
      <w:r w:rsidR="007D4267">
        <w:t xml:space="preserve">paths are described further </w:t>
      </w:r>
      <w:r w:rsidR="00D841F7">
        <w:t xml:space="preserve">in the </w:t>
      </w:r>
      <w:r w:rsidR="00B60ECB">
        <w:t xml:space="preserve">next chapter (3.5.4) and in the </w:t>
      </w:r>
      <w:r w:rsidR="00D841F7">
        <w:t>documentation of the quiet path API (</w:t>
      </w:r>
      <w:r w:rsidR="00EC4ECD">
        <w:t xml:space="preserve">see </w:t>
      </w:r>
      <w:r w:rsidR="00AD5FAD">
        <w:t>4</w:t>
      </w:r>
      <w:r w:rsidR="00D841F7">
        <w:t>.</w:t>
      </w:r>
      <w:r w:rsidR="00AD5FAD">
        <w:t>1</w:t>
      </w:r>
      <w:r w:rsidR="00C10BFD">
        <w:t>).</w:t>
      </w:r>
      <w:r w:rsidR="00DA777A">
        <w:t xml:space="preserve"> </w:t>
      </w:r>
    </w:p>
    <w:p w14:paraId="555F1A3F" w14:textId="77777777" w:rsidR="00415067" w:rsidRPr="00CC2F87" w:rsidRDefault="00415067" w:rsidP="008E3A25">
      <w:pPr>
        <w:keepNext/>
        <w:spacing w:before="360" w:after="0"/>
      </w:pPr>
      <w:r w:rsidRPr="00CC2F87">
        <w:rPr>
          <w:noProof/>
        </w:rPr>
        <w:drawing>
          <wp:inline distT="0" distB="0" distL="0" distR="0" wp14:anchorId="690C4F23" wp14:editId="42BF4E70">
            <wp:extent cx="5195665" cy="602146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195665" cy="6021466"/>
                    </a:xfrm>
                    <a:prstGeom prst="rect">
                      <a:avLst/>
                    </a:prstGeom>
                    <a:ln>
                      <a:noFill/>
                    </a:ln>
                  </pic:spPr>
                </pic:pic>
              </a:graphicData>
            </a:graphic>
          </wp:inline>
        </w:drawing>
      </w:r>
    </w:p>
    <w:p w14:paraId="5A8096A1" w14:textId="4298A4C3" w:rsidR="00CC1FD9" w:rsidRPr="00CC1FD9" w:rsidRDefault="00415067" w:rsidP="00B45EDE">
      <w:pPr>
        <w:pStyle w:val="Caption"/>
      </w:pPr>
      <w:bookmarkStart w:id="69" w:name="_Ref9516858"/>
      <w:bookmarkStart w:id="70" w:name="_Toc38115061"/>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711D61">
        <w:rPr>
          <w:noProof/>
        </w:rPr>
        <w:t>17</w:t>
      </w:r>
      <w:r w:rsidR="004F023F" w:rsidRPr="00CC2F87">
        <w:fldChar w:fldCharType="end"/>
      </w:r>
      <w:bookmarkEnd w:id="69"/>
      <w:r w:rsidRPr="00CC2F87">
        <w:t xml:space="preserve">. </w:t>
      </w:r>
      <w:r w:rsidR="00BD6721">
        <w:t>The sequence of</w:t>
      </w:r>
      <w:r w:rsidR="00861EB0">
        <w:t xml:space="preserve"> </w:t>
      </w:r>
      <w:r w:rsidR="006F1010">
        <w:t>high-level</w:t>
      </w:r>
      <w:r w:rsidR="00BD6721">
        <w:t xml:space="preserve"> actions </w:t>
      </w:r>
      <w:r w:rsidR="005D2E78">
        <w:t>included in</w:t>
      </w:r>
      <w:r w:rsidR="00BD6721">
        <w:t xml:space="preserve"> solving </w:t>
      </w:r>
      <w:r w:rsidR="008E3A25">
        <w:t xml:space="preserve">a </w:t>
      </w:r>
      <w:r w:rsidR="006D172E">
        <w:t>common</w:t>
      </w:r>
      <w:r w:rsidR="00BD6721">
        <w:t xml:space="preserve"> </w:t>
      </w:r>
      <w:r w:rsidR="0040184E">
        <w:t xml:space="preserve">pathfinding </w:t>
      </w:r>
      <w:r w:rsidR="00BD6721">
        <w:t>problem</w:t>
      </w:r>
      <w:r w:rsidR="0040184E">
        <w:t xml:space="preserve"> with quiet path routing application</w:t>
      </w:r>
      <w:r w:rsidRPr="00CC2F87">
        <w:t>.</w:t>
      </w:r>
      <w:bookmarkEnd w:id="70"/>
    </w:p>
    <w:p w14:paraId="6AD7E744" w14:textId="41A6B557" w:rsidR="00A27CC8" w:rsidRPr="00CC2F87" w:rsidRDefault="002F6E97" w:rsidP="00A27CC8">
      <w:pPr>
        <w:pStyle w:val="Heading3"/>
      </w:pPr>
      <w:bookmarkStart w:id="71" w:name="_Toc38538754"/>
      <w:r>
        <w:t xml:space="preserve">Noise exposure assessment </w:t>
      </w:r>
      <w:r w:rsidR="00D2693F" w:rsidRPr="00CC2F87">
        <w:t xml:space="preserve">of </w:t>
      </w:r>
      <w:r w:rsidR="00A14980" w:rsidRPr="00CC2F87">
        <w:t>short and quiet paths</w:t>
      </w:r>
      <w:bookmarkEnd w:id="71"/>
    </w:p>
    <w:p w14:paraId="29F8B39C" w14:textId="1C8249ED" w:rsidR="00D36338" w:rsidRDefault="00752D2A" w:rsidP="00C37FF9">
      <w:r>
        <w:lastRenderedPageBreak/>
        <w:t>I developed s</w:t>
      </w:r>
      <w:r w:rsidR="00B41F17">
        <w:t>everal</w:t>
      </w:r>
      <w:r w:rsidR="00B56EB5" w:rsidRPr="00CC2F87">
        <w:t xml:space="preserve"> metrics </w:t>
      </w:r>
      <w:r w:rsidR="00F3700C">
        <w:t xml:space="preserve">and </w:t>
      </w:r>
      <w:r w:rsidR="00CC76A4">
        <w:t>indices</w:t>
      </w:r>
      <w:r w:rsidR="00F3700C">
        <w:t xml:space="preserve"> </w:t>
      </w:r>
      <w:r w:rsidR="006F1010">
        <w:t xml:space="preserve">for </w:t>
      </w:r>
      <w:r w:rsidR="00F3700C">
        <w:t>assessing</w:t>
      </w:r>
      <w:r w:rsidR="00A74D7C">
        <w:t xml:space="preserve"> and comparing</w:t>
      </w:r>
      <w:r w:rsidR="00F3700C">
        <w:t xml:space="preserve"> </w:t>
      </w:r>
      <w:r w:rsidR="006F1010">
        <w:t xml:space="preserve">dynamic </w:t>
      </w:r>
      <w:r w:rsidR="002A7CE8" w:rsidRPr="00CC2F87">
        <w:t>exposure</w:t>
      </w:r>
      <w:r w:rsidR="00586592">
        <w:t xml:space="preserve"> </w:t>
      </w:r>
      <w:r w:rsidR="002A7CE8" w:rsidRPr="00CC2F87">
        <w:t xml:space="preserve">to traffic noise </w:t>
      </w:r>
      <w:r w:rsidR="00F3700C">
        <w:t xml:space="preserve">on </w:t>
      </w:r>
      <w:r w:rsidR="00E426C9">
        <w:t>short and quiet path</w:t>
      </w:r>
      <w:r w:rsidR="00352FBB">
        <w:t>s (</w:t>
      </w:r>
      <w:r w:rsidR="00352FBB">
        <w:fldChar w:fldCharType="begin"/>
      </w:r>
      <w:r w:rsidR="00352FBB">
        <w:instrText xml:space="preserve"> REF _Ref33904344 \h </w:instrText>
      </w:r>
      <w:r w:rsidR="00352FBB">
        <w:fldChar w:fldCharType="separate"/>
      </w:r>
      <w:r w:rsidR="00352FBB" w:rsidRPr="00CC2F87">
        <w:t xml:space="preserve">Table </w:t>
      </w:r>
      <w:r w:rsidR="00352FBB">
        <w:rPr>
          <w:noProof/>
        </w:rPr>
        <w:t>4</w:t>
      </w:r>
      <w:r w:rsidR="00352FBB">
        <w:fldChar w:fldCharType="end"/>
      </w:r>
      <w:r w:rsidR="00352FBB">
        <w:t>)</w:t>
      </w:r>
      <w:r w:rsidR="002A7CE8" w:rsidRPr="00CC2F87">
        <w:t xml:space="preserve">. </w:t>
      </w:r>
      <w:r w:rsidR="00321682">
        <w:t>T</w:t>
      </w:r>
      <w:r w:rsidR="00F3700C">
        <w:t xml:space="preserve">he </w:t>
      </w:r>
      <w:r w:rsidR="00CC76A4">
        <w:t>indices</w:t>
      </w:r>
      <w:r w:rsidR="00F3700C">
        <w:t xml:space="preserve"> </w:t>
      </w:r>
      <w:r w:rsidR="00EA0B4F">
        <w:t xml:space="preserve">presented </w:t>
      </w:r>
      <w:r w:rsidR="00F3700C">
        <w:t xml:space="preserve">in this chapter play a key role in comparing alternative quiet and short paths both in the </w:t>
      </w:r>
      <w:r w:rsidR="003942D3">
        <w:t xml:space="preserve">web-based </w:t>
      </w:r>
      <w:r w:rsidR="00F3700C">
        <w:t xml:space="preserve">quiet path route planner and in the analysis </w:t>
      </w:r>
      <w:r w:rsidR="003942D3">
        <w:t xml:space="preserve">of </w:t>
      </w:r>
      <w:r w:rsidR="00F3700C">
        <w:t>pedestrians’ opportunities to reduce exposure to traffic noise</w:t>
      </w:r>
      <w:r w:rsidR="000B4FC2">
        <w:t xml:space="preserve"> (i.e. achievable reductions in traffic noise exposure)</w:t>
      </w:r>
      <w:r w:rsidR="00F3700C">
        <w:t xml:space="preserve">. </w:t>
      </w:r>
      <w:r w:rsidR="00050182" w:rsidRPr="00CC2F87">
        <w:t xml:space="preserve">The challenge in developing such </w:t>
      </w:r>
      <w:r w:rsidR="00CC76A4">
        <w:t>indices</w:t>
      </w:r>
      <w:r w:rsidR="00050182" w:rsidRPr="00CC2F87">
        <w:t xml:space="preserve"> was </w:t>
      </w:r>
      <w:r w:rsidR="00D56DE6" w:rsidRPr="00CC2F87">
        <w:t>compressing</w:t>
      </w:r>
      <w:r w:rsidR="00511611">
        <w:t xml:space="preserve"> the</w:t>
      </w:r>
      <w:r w:rsidR="00D56DE6" w:rsidRPr="00CC2F87">
        <w:t xml:space="preserve"> information </w:t>
      </w:r>
      <w:r w:rsidR="001A7844">
        <w:t xml:space="preserve">from </w:t>
      </w:r>
      <w:r w:rsidR="00D56DE6" w:rsidRPr="00CC2F87">
        <w:t xml:space="preserve">contaminated distances </w:t>
      </w:r>
      <w:r w:rsidR="00A93924">
        <w:t>with</w:t>
      </w:r>
      <w:r w:rsidR="00D56DE6" w:rsidRPr="00CC2F87">
        <w:t xml:space="preserve"> different traffic noise levels</w:t>
      </w:r>
      <w:r w:rsidR="004E1771">
        <w:t xml:space="preserve"> (ED</w:t>
      </w:r>
      <w:r w:rsidR="004E1771" w:rsidRPr="004E1771">
        <w:rPr>
          <w:vertAlign w:val="subscript"/>
        </w:rPr>
        <w:t>d</w:t>
      </w:r>
      <w:r w:rsidR="004E1771">
        <w:rPr>
          <w:vertAlign w:val="subscript"/>
        </w:rPr>
        <w:t>B</w:t>
      </w:r>
      <w:r w:rsidR="004E1771" w:rsidRPr="004E1771">
        <w:rPr>
          <w:vertAlign w:val="subscript"/>
        </w:rPr>
        <w:t>i</w:t>
      </w:r>
      <w:r w:rsidR="004E1771">
        <w:t>)</w:t>
      </w:r>
      <w:r w:rsidR="00B25B70">
        <w:rPr>
          <w:rFonts w:eastAsiaTheme="minorEastAsia"/>
          <w:sz w:val="20"/>
          <w:szCs w:val="22"/>
        </w:rPr>
        <w:t xml:space="preserve"> </w:t>
      </w:r>
      <w:r w:rsidR="00EF188D">
        <w:t>to</w:t>
      </w:r>
      <w:r w:rsidR="0004195C">
        <w:t xml:space="preserve"> </w:t>
      </w:r>
      <w:r w:rsidR="007F3DBE">
        <w:t xml:space="preserve">simple but descriptive </w:t>
      </w:r>
      <w:r w:rsidR="00CC76A4">
        <w:t>indices</w:t>
      </w:r>
      <w:r w:rsidR="0094265D">
        <w:t xml:space="preserve"> </w:t>
      </w:r>
      <w:r w:rsidR="00F83CED">
        <w:t>of</w:t>
      </w:r>
      <w:r w:rsidR="0094265D">
        <w:t xml:space="preserve"> traffic noise exposure</w:t>
      </w:r>
      <w:r w:rsidR="00D56DE6" w:rsidRPr="00CC2F87">
        <w:t>.</w:t>
      </w:r>
      <w:r w:rsidR="00F3700C">
        <w:t xml:space="preserve"> </w:t>
      </w:r>
    </w:p>
    <w:p w14:paraId="7F4FC54A" w14:textId="21B83A4D" w:rsidR="00D36338" w:rsidRDefault="00D36338" w:rsidP="00C37FF9">
      <w:r>
        <w:t xml:space="preserve">The simplest of the </w:t>
      </w:r>
      <w:r w:rsidR="00CC76A4">
        <w:t>indices</w:t>
      </w:r>
      <w:r>
        <w:t xml:space="preserve"> (</w:t>
      </w:r>
      <w:r w:rsidR="004E1771">
        <w:t>ED</w:t>
      </w:r>
      <w:r w:rsidR="004E1771">
        <w:rPr>
          <w:vertAlign w:val="subscript"/>
        </w:rPr>
        <w:t>+dB</w:t>
      </w:r>
      <w:r w:rsidR="004E1771" w:rsidRPr="004E1771">
        <w:rPr>
          <w:vertAlign w:val="subscript"/>
        </w:rPr>
        <w:t>i</w:t>
      </w:r>
      <w:r w:rsidR="004E1771">
        <w:t xml:space="preserve"> - </w:t>
      </w:r>
      <w:r w:rsidR="00A83BB9">
        <w:t xml:space="preserve">Equation </w:t>
      </w:r>
      <w:r w:rsidR="00A83BB9">
        <w:fldChar w:fldCharType="begin"/>
      </w:r>
      <w:r w:rsidR="00A83BB9">
        <w:instrText xml:space="preserve"> REF _Ref33867374 \h </w:instrText>
      </w:r>
      <w:r w:rsidR="00A83BB9">
        <w:fldChar w:fldCharType="separate"/>
      </w:r>
      <w:r w:rsidR="00711D61" w:rsidRPr="00CC2F87">
        <w:t>(</w:t>
      </w:r>
      <w:r w:rsidR="00711D61">
        <w:rPr>
          <w:noProof/>
        </w:rPr>
        <w:t>6</w:t>
      </w:r>
      <w:r w:rsidR="00A83BB9">
        <w:fldChar w:fldCharType="end"/>
      </w:r>
      <w:r>
        <w:t xml:space="preserve">) </w:t>
      </w:r>
      <w:r w:rsidR="004E1771">
        <w:t>describes</w:t>
      </w:r>
      <w:r>
        <w:t xml:space="preserve"> </w:t>
      </w:r>
      <w:r w:rsidR="00AD45A0">
        <w:t xml:space="preserve">the total </w:t>
      </w:r>
      <w:r>
        <w:t>cumulative contaminated distance</w:t>
      </w:r>
      <w:r w:rsidR="00A14945">
        <w:t xml:space="preserve"> </w:t>
      </w:r>
      <w:r w:rsidR="00DE1972">
        <w:t xml:space="preserve">(i.e. distance of exposure) </w:t>
      </w:r>
      <w:r>
        <w:t xml:space="preserve">with noise levels higher than </w:t>
      </w:r>
      <w:r w:rsidR="00EA7B62">
        <w:t xml:space="preserve">a </w:t>
      </w:r>
      <w:r>
        <w:t>fixed threshold</w:t>
      </w:r>
      <w:r w:rsidR="00100D60">
        <w:t>, for example the</w:t>
      </w:r>
      <w:r w:rsidR="00A14945">
        <w:t xml:space="preserve"> exposure to noise levels higher than 65 dB</w:t>
      </w:r>
      <w:r>
        <w:t xml:space="preserve">. </w:t>
      </w:r>
      <w:r w:rsidR="00AD45A0">
        <w:t xml:space="preserve">Then, </w:t>
      </w:r>
      <w:r w:rsidR="00B52E62">
        <w:t>the</w:t>
      </w:r>
      <w:r w:rsidR="00AD45A0">
        <w:t xml:space="preserve"> ratio </w:t>
      </w:r>
      <w:r w:rsidR="003A69FF">
        <w:t>of</w:t>
      </w:r>
      <w:r w:rsidR="00620C5C">
        <w:t xml:space="preserve"> ED</w:t>
      </w:r>
      <w:r w:rsidR="00D32FFA">
        <w:rPr>
          <w:vertAlign w:val="subscript"/>
        </w:rPr>
        <w:t>+d</w:t>
      </w:r>
      <w:r w:rsidR="00620C5C">
        <w:rPr>
          <w:vertAlign w:val="subscript"/>
        </w:rPr>
        <w:t>B</w:t>
      </w:r>
      <w:r w:rsidR="00620C5C" w:rsidRPr="004E1771">
        <w:rPr>
          <w:vertAlign w:val="subscript"/>
        </w:rPr>
        <w:t>i</w:t>
      </w:r>
      <w:r w:rsidR="003A69FF">
        <w:t xml:space="preserve"> to </w:t>
      </w:r>
      <w:r w:rsidR="00D32FFA">
        <w:t xml:space="preserve">the </w:t>
      </w:r>
      <w:r w:rsidR="003A69FF">
        <w:t xml:space="preserve">total length of </w:t>
      </w:r>
      <w:r w:rsidR="00C65839">
        <w:t>a</w:t>
      </w:r>
      <w:r w:rsidR="003A69FF">
        <w:t xml:space="preserve"> path can be calculated as</w:t>
      </w:r>
      <w:r w:rsidR="0003107E">
        <w:t xml:space="preserve"> </w:t>
      </w:r>
      <w:r w:rsidR="00233DA8">
        <w:t xml:space="preserve">a </w:t>
      </w:r>
      <w:r w:rsidR="0003107E" w:rsidRPr="00A20463">
        <w:rPr>
          <w:i/>
          <w:iCs/>
        </w:rPr>
        <w:t>dB-specific</w:t>
      </w:r>
      <w:r w:rsidR="003A69FF">
        <w:t xml:space="preserve"> </w:t>
      </w:r>
      <w:r w:rsidR="009B7D0C" w:rsidRPr="00523FCC">
        <w:rPr>
          <w:i/>
          <w:iCs/>
        </w:rPr>
        <w:t>noise</w:t>
      </w:r>
      <w:r w:rsidR="009B7D0C">
        <w:t xml:space="preserve"> </w:t>
      </w:r>
      <w:r w:rsidR="003C7A2D" w:rsidRPr="005E1821">
        <w:rPr>
          <w:i/>
          <w:iCs/>
        </w:rPr>
        <w:t xml:space="preserve">exposure </w:t>
      </w:r>
      <w:r w:rsidR="005E1821" w:rsidRPr="005E1821">
        <w:rPr>
          <w:i/>
          <w:iCs/>
        </w:rPr>
        <w:t>ratio</w:t>
      </w:r>
      <w:r w:rsidR="005E1821">
        <w:t xml:space="preserve"> </w:t>
      </w:r>
      <w:r w:rsidR="003A69FF">
        <w:t>(</w:t>
      </w:r>
      <w:r w:rsidR="007023DC">
        <w:t>ER</w:t>
      </w:r>
      <w:r w:rsidR="007023DC">
        <w:rPr>
          <w:vertAlign w:val="subscript"/>
        </w:rPr>
        <w:t xml:space="preserve">+dBi </w:t>
      </w:r>
      <w:r w:rsidR="007023DC">
        <w:t xml:space="preserve">- </w:t>
      </w:r>
      <w:r w:rsidR="00A83BB9">
        <w:t xml:space="preserve">Equation </w:t>
      </w:r>
      <w:r w:rsidR="00A83BB9">
        <w:fldChar w:fldCharType="begin"/>
      </w:r>
      <w:r w:rsidR="00A83BB9">
        <w:instrText xml:space="preserve"> REF _Ref33867425 \h </w:instrText>
      </w:r>
      <w:r w:rsidR="00A83BB9">
        <w:fldChar w:fldCharType="separate"/>
      </w:r>
      <w:r w:rsidR="00711D61" w:rsidRPr="00CC2F87">
        <w:t>(</w:t>
      </w:r>
      <w:r w:rsidR="00711D61">
        <w:rPr>
          <w:noProof/>
        </w:rPr>
        <w:t>7</w:t>
      </w:r>
      <w:r w:rsidR="00A83BB9">
        <w:fldChar w:fldCharType="end"/>
      </w:r>
      <w:r w:rsidR="00A83BB9">
        <w:t>)</w:t>
      </w:r>
      <w:r w:rsidR="003A69FF">
        <w:t>.</w:t>
      </w:r>
      <w:r w:rsidR="00FF7E0B">
        <w:t xml:space="preserve"> </w:t>
      </w:r>
      <w:r w:rsidR="004565F6">
        <w:t xml:space="preserve">This index </w:t>
      </w:r>
      <w:r w:rsidR="00FF7E0B">
        <w:t xml:space="preserve">can already be used to compare paths of different lengths, as it is </w:t>
      </w:r>
      <w:r w:rsidR="00E94CF0">
        <w:t>distance normalized</w:t>
      </w:r>
      <w:r w:rsidR="008B708F">
        <w:t xml:space="preserve">. </w:t>
      </w:r>
      <w:r w:rsidR="00E94CF0">
        <w:t xml:space="preserve">The mean noise level </w:t>
      </w:r>
      <w:r w:rsidR="004E1771">
        <w:t>(dB</w:t>
      </w:r>
      <w:r w:rsidR="004E1771" w:rsidRPr="004E1771">
        <w:rPr>
          <w:vertAlign w:val="subscript"/>
        </w:rPr>
        <w:t>mean</w:t>
      </w:r>
      <w:r w:rsidR="004E1771">
        <w:t>)</w:t>
      </w:r>
      <w:r w:rsidR="00E94CF0">
        <w:t xml:space="preserve"> is calculated simp</w:t>
      </w:r>
      <w:r w:rsidR="00A87FB2">
        <w:t>l</w:t>
      </w:r>
      <w:r w:rsidR="00E94CF0">
        <w:t xml:space="preserve">y by </w:t>
      </w:r>
      <w:r w:rsidR="00C47753">
        <w:t xml:space="preserve">adding </w:t>
      </w:r>
      <w:r w:rsidR="00326065">
        <w:t xml:space="preserve">up </w:t>
      </w:r>
      <w:r w:rsidR="00C47753">
        <w:t>the products of contaminated distances and the respective noise levels and dividing the sum with the total length</w:t>
      </w:r>
      <w:r w:rsidR="00924F24">
        <w:t xml:space="preserve"> </w:t>
      </w:r>
      <w:r w:rsidR="00ED2E14">
        <w:t xml:space="preserve">of the path </w:t>
      </w:r>
      <w:r w:rsidR="00924F24">
        <w:t xml:space="preserve">(Equation </w:t>
      </w:r>
      <w:r w:rsidR="00924F24">
        <w:fldChar w:fldCharType="begin"/>
      </w:r>
      <w:r w:rsidR="00924F24">
        <w:instrText xml:space="preserve"> REF _Ref33867501 \h </w:instrText>
      </w:r>
      <w:r w:rsidR="00924F24">
        <w:fldChar w:fldCharType="separate"/>
      </w:r>
      <w:r w:rsidR="00711D61" w:rsidRPr="00CC2F87">
        <w:t>(</w:t>
      </w:r>
      <w:r w:rsidR="00711D61">
        <w:rPr>
          <w:noProof/>
        </w:rPr>
        <w:t>8</w:t>
      </w:r>
      <w:r w:rsidR="00924F24">
        <w:fldChar w:fldCharType="end"/>
      </w:r>
      <w:r w:rsidR="00924F24">
        <w:t>)</w:t>
      </w:r>
      <w:r w:rsidR="00C47753">
        <w:t xml:space="preserve">. </w:t>
      </w:r>
    </w:p>
    <w:p w14:paraId="44EB6753" w14:textId="1A7A6886" w:rsidR="0003797C" w:rsidRPr="00F756D6" w:rsidRDefault="00D762FE" w:rsidP="00C37FF9">
      <w:r>
        <w:t>I applied t</w:t>
      </w:r>
      <w:r w:rsidR="00016FA1" w:rsidRPr="00CC2F87">
        <w:t xml:space="preserve">he </w:t>
      </w:r>
      <w:r w:rsidR="00D26DD2" w:rsidRPr="00CC2F87">
        <w:t>environmental impedance function</w:t>
      </w:r>
      <w:r w:rsidR="00D26DD2">
        <w:t xml:space="preserve"> for noise</w:t>
      </w:r>
      <w:r w:rsidR="005A67C8">
        <w:t xml:space="preserve"> (i.e. noise cost function)</w:t>
      </w:r>
      <w:r w:rsidR="00D26DD2" w:rsidRPr="00CC2F87">
        <w:t xml:space="preserve"> </w:t>
      </w:r>
      <w:r w:rsidR="00B66477">
        <w:t xml:space="preserve">(4) </w:t>
      </w:r>
      <w:r w:rsidR="00016FA1" w:rsidRPr="00CC2F87">
        <w:t xml:space="preserve">to </w:t>
      </w:r>
      <w:r>
        <w:t xml:space="preserve">define </w:t>
      </w:r>
      <w:r w:rsidR="000C215D">
        <w:t>a</w:t>
      </w:r>
      <w:r w:rsidR="00586AD0">
        <w:t xml:space="preserve"> general</w:t>
      </w:r>
      <w:r w:rsidR="000C215D">
        <w:t xml:space="preserve"> </w:t>
      </w:r>
      <w:r w:rsidR="00434E61" w:rsidRPr="00097E93">
        <w:rPr>
          <w:i/>
          <w:iCs/>
        </w:rPr>
        <w:t xml:space="preserve">noise exposure </w:t>
      </w:r>
      <w:r w:rsidR="000C215D" w:rsidRPr="00097E93">
        <w:rPr>
          <w:i/>
          <w:iCs/>
        </w:rPr>
        <w:t>index</w:t>
      </w:r>
      <w:r w:rsidR="003F5429">
        <w:t xml:space="preserve"> </w:t>
      </w:r>
      <w:r w:rsidR="00532F96">
        <w:t>(</w:t>
      </w:r>
      <w:r w:rsidR="00532F96" w:rsidRPr="004E450A">
        <w:t>EI</w:t>
      </w:r>
      <w:r w:rsidR="00532F96">
        <w:t xml:space="preserve"> - Equation </w:t>
      </w:r>
      <w:r w:rsidR="00532F96">
        <w:fldChar w:fldCharType="begin"/>
      </w:r>
      <w:r w:rsidR="00532F96">
        <w:instrText xml:space="preserve"> REF _Ref33867550 \h </w:instrText>
      </w:r>
      <w:r w:rsidR="00532F96">
        <w:fldChar w:fldCharType="separate"/>
      </w:r>
      <w:r w:rsidR="00711D61" w:rsidRPr="00CC2F87">
        <w:t>(</w:t>
      </w:r>
      <w:r w:rsidR="00711D61">
        <w:rPr>
          <w:noProof/>
        </w:rPr>
        <w:t>9</w:t>
      </w:r>
      <w:r w:rsidR="00532F96">
        <w:fldChar w:fldCharType="end"/>
      </w:r>
      <w:r w:rsidR="00532F96">
        <w:t>)</w:t>
      </w:r>
      <w:r w:rsidR="00C32ABB">
        <w:t>.</w:t>
      </w:r>
      <w:r w:rsidR="00532F96">
        <w:t xml:space="preserve"> </w:t>
      </w:r>
      <w:r w:rsidR="00C32ABB">
        <w:t xml:space="preserve">EI </w:t>
      </w:r>
      <w:r w:rsidR="003F5429">
        <w:t xml:space="preserve">aims to model </w:t>
      </w:r>
      <w:r w:rsidR="005E6C0A">
        <w:t>the total noise-</w:t>
      </w:r>
      <w:r w:rsidR="00414597">
        <w:t>related</w:t>
      </w:r>
      <w:r w:rsidR="005E6C0A">
        <w:t xml:space="preserve"> environmental </w:t>
      </w:r>
      <w:r w:rsidR="00D660A5">
        <w:t xml:space="preserve">impedance of </w:t>
      </w:r>
      <w:r w:rsidR="00810542">
        <w:t xml:space="preserve">a </w:t>
      </w:r>
      <w:r w:rsidR="00D660A5">
        <w:t>path</w:t>
      </w:r>
      <w:r w:rsidR="00507058">
        <w:t>.</w:t>
      </w:r>
      <w:r w:rsidR="00496A05" w:rsidRPr="00CC2F87">
        <w:t xml:space="preserve"> </w:t>
      </w:r>
      <w:r w:rsidR="00612A1F" w:rsidRPr="00CC2F87">
        <w:t xml:space="preserve">Only </w:t>
      </w:r>
      <w:r w:rsidR="00C342DA">
        <w:t xml:space="preserve">a </w:t>
      </w:r>
      <w:r w:rsidR="008866CC" w:rsidRPr="00CC2F87">
        <w:t xml:space="preserve">simple form </w:t>
      </w:r>
      <w:r w:rsidR="00612A1F" w:rsidRPr="00CC2F87">
        <w:t xml:space="preserve">of the </w:t>
      </w:r>
      <w:r w:rsidR="00604184">
        <w:t xml:space="preserve">EIF </w:t>
      </w:r>
      <w:r w:rsidR="00612A1F" w:rsidRPr="00CC2F87">
        <w:t>was needed</w:t>
      </w:r>
      <w:r w:rsidR="00447422">
        <w:t xml:space="preserve"> here</w:t>
      </w:r>
      <w:r w:rsidR="00612A1F" w:rsidRPr="00CC2F87">
        <w:t xml:space="preserve">, </w:t>
      </w:r>
      <w:r w:rsidR="00090EDD">
        <w:t xml:space="preserve">excluding </w:t>
      </w:r>
      <w:r w:rsidR="00612A1F" w:rsidRPr="00CC2F87">
        <w:t xml:space="preserve">the </w:t>
      </w:r>
      <w:r w:rsidR="007065B9">
        <w:t xml:space="preserve">base-cost (length) and the </w:t>
      </w:r>
      <w:r w:rsidR="00612A1F" w:rsidRPr="00CC2F87">
        <w:t xml:space="preserve">noise </w:t>
      </w:r>
      <w:r w:rsidR="00164598">
        <w:t xml:space="preserve">sensitivity </w:t>
      </w:r>
      <w:r w:rsidR="00DE5DBA">
        <w:t>coefficient (s = 1)</w:t>
      </w:r>
      <w:r w:rsidR="008866CC" w:rsidRPr="00CC2F87">
        <w:t>.</w:t>
      </w:r>
      <w:r w:rsidR="00DA0F2B">
        <w:t xml:space="preserve"> </w:t>
      </w:r>
      <w:r w:rsidR="00DA619F">
        <w:t>Also</w:t>
      </w:r>
      <w:r w:rsidR="00B66477">
        <w:t>,</w:t>
      </w:r>
      <w:r w:rsidR="00DA619F">
        <w:t xml:space="preserve"> </w:t>
      </w:r>
      <w:r w:rsidR="004B16B8">
        <w:t xml:space="preserve">a </w:t>
      </w:r>
      <w:r w:rsidR="00BA653C">
        <w:t xml:space="preserve">distance </w:t>
      </w:r>
      <w:r w:rsidR="004B16B8">
        <w:t>normalized version of the index</w:t>
      </w:r>
      <w:r w:rsidR="00391DDA">
        <w:t xml:space="preserve"> </w:t>
      </w:r>
      <w:r w:rsidR="00012597">
        <w:t>was define</w:t>
      </w:r>
      <w:r w:rsidR="00DE6984">
        <w:t>d</w:t>
      </w:r>
      <w:r w:rsidR="00675A7B">
        <w:t xml:space="preserve"> as</w:t>
      </w:r>
      <w:r w:rsidR="00391DDA">
        <w:t xml:space="preserve"> </w:t>
      </w:r>
      <w:r w:rsidR="00BA653C" w:rsidRPr="00CC748B">
        <w:rPr>
          <w:i/>
          <w:iCs/>
        </w:rPr>
        <w:t xml:space="preserve">distance </w:t>
      </w:r>
      <w:r w:rsidR="00932E46" w:rsidRPr="00CC748B">
        <w:rPr>
          <w:i/>
          <w:iCs/>
        </w:rPr>
        <w:t xml:space="preserve">normalized </w:t>
      </w:r>
      <w:r w:rsidR="00CC748B" w:rsidRPr="00CC748B">
        <w:rPr>
          <w:i/>
          <w:iCs/>
        </w:rPr>
        <w:t xml:space="preserve">noise exposure </w:t>
      </w:r>
      <w:r w:rsidR="00932E46" w:rsidRPr="00CC748B">
        <w:rPr>
          <w:i/>
          <w:iCs/>
        </w:rPr>
        <w:t>index</w:t>
      </w:r>
      <w:r w:rsidR="00932E46">
        <w:t xml:space="preserve"> </w:t>
      </w:r>
      <w:r w:rsidR="00F26FD4">
        <w:t>(</w:t>
      </w:r>
      <w:r w:rsidR="00F26FD4" w:rsidRPr="004E450A">
        <w:t>EI</w:t>
      </w:r>
      <w:r w:rsidR="00F26FD4" w:rsidRPr="004E450A">
        <w:rPr>
          <w:vertAlign w:val="subscript"/>
        </w:rPr>
        <w:t>n</w:t>
      </w:r>
      <w:r w:rsidR="00F26FD4">
        <w:t xml:space="preserve"> - Equation </w:t>
      </w:r>
      <w:r w:rsidR="00F26FD4">
        <w:fldChar w:fldCharType="begin"/>
      </w:r>
      <w:r w:rsidR="00F26FD4">
        <w:instrText xml:space="preserve"> REF _Ref33867650 \h </w:instrText>
      </w:r>
      <w:r w:rsidR="00F26FD4">
        <w:fldChar w:fldCharType="separate"/>
      </w:r>
      <w:r w:rsidR="00711D61" w:rsidRPr="00CC2F87">
        <w:t>(</w:t>
      </w:r>
      <w:r w:rsidR="00711D61">
        <w:rPr>
          <w:noProof/>
        </w:rPr>
        <w:t>11</w:t>
      </w:r>
      <w:r w:rsidR="00F26FD4">
        <w:fldChar w:fldCharType="end"/>
      </w:r>
      <w:r w:rsidR="00F26FD4">
        <w:t>)</w:t>
      </w:r>
      <w:r w:rsidR="00B66477">
        <w:t xml:space="preserve">. It </w:t>
      </w:r>
      <w:r w:rsidR="00BA653C">
        <w:t xml:space="preserve">varies </w:t>
      </w:r>
      <w:r w:rsidR="00266AAD">
        <w:t xml:space="preserve">from </w:t>
      </w:r>
      <w:r w:rsidR="00BA653C">
        <w:t xml:space="preserve">0.0 </w:t>
      </w:r>
      <w:r w:rsidR="00266AAD">
        <w:t xml:space="preserve">to </w:t>
      </w:r>
      <w:r w:rsidR="00BA653C">
        <w:t>1.0</w:t>
      </w:r>
      <w:r w:rsidR="00F049AD">
        <w:t>,</w:t>
      </w:r>
      <w:r w:rsidR="00BA653C">
        <w:t xml:space="preserve"> </w:t>
      </w:r>
      <w:r w:rsidR="00F049AD">
        <w:t xml:space="preserve">as </w:t>
      </w:r>
      <w:r w:rsidR="00BA653C">
        <w:t xml:space="preserve">it is calculated by dividing the </w:t>
      </w:r>
      <w:r w:rsidR="00346E71">
        <w:t xml:space="preserve">noise </w:t>
      </w:r>
      <w:r w:rsidR="00BA653C">
        <w:t xml:space="preserve">exposure </w:t>
      </w:r>
      <w:r w:rsidR="00346E71">
        <w:t xml:space="preserve">index </w:t>
      </w:r>
      <w:r w:rsidR="007E04C5">
        <w:t xml:space="preserve">of </w:t>
      </w:r>
      <w:r w:rsidR="00FA2D19">
        <w:t xml:space="preserve">a </w:t>
      </w:r>
      <w:r w:rsidR="007E04C5">
        <w:t xml:space="preserve">path </w:t>
      </w:r>
      <w:r w:rsidR="00FA2D19">
        <w:t xml:space="preserve">with </w:t>
      </w:r>
      <w:r w:rsidR="00BA653C">
        <w:t xml:space="preserve">the theoretical maximum </w:t>
      </w:r>
      <w:r w:rsidR="00346E71">
        <w:t>noise exposure index</w:t>
      </w:r>
      <w:r w:rsidR="000F2D75">
        <w:t xml:space="preserve"> of a path </w:t>
      </w:r>
      <w:r w:rsidR="00116C8F">
        <w:t xml:space="preserve">with </w:t>
      </w:r>
      <w:r w:rsidR="00432EA7">
        <w:t>equal</w:t>
      </w:r>
      <w:r w:rsidR="000F2D75">
        <w:t xml:space="preserve"> length</w:t>
      </w:r>
      <w:r w:rsidR="00BA653C">
        <w:t xml:space="preserve">. </w:t>
      </w:r>
      <w:r w:rsidR="001B3481">
        <w:t>Furthermore</w:t>
      </w:r>
      <w:r w:rsidR="009C52AE">
        <w:t>,</w:t>
      </w:r>
      <w:r w:rsidR="00F04C76">
        <w:t xml:space="preserve"> the difference in EI can be calculated for a quiet path</w:t>
      </w:r>
      <w:r w:rsidR="005651C5">
        <w:t xml:space="preserve"> </w:t>
      </w:r>
      <w:r w:rsidR="00A669F2">
        <w:t xml:space="preserve">compared to the shortest path, </w:t>
      </w:r>
      <w:r w:rsidR="005651C5">
        <w:t xml:space="preserve">to </w:t>
      </w:r>
      <w:r w:rsidR="00F04C76">
        <w:t xml:space="preserve">measure reduction in EI </w:t>
      </w:r>
      <w:r w:rsidR="00604518">
        <w:t>(Equation 10)</w:t>
      </w:r>
      <w:r w:rsidR="00F04C76">
        <w:t xml:space="preserve">. </w:t>
      </w:r>
      <w:bookmarkStart w:id="72" w:name="_Ref9592438"/>
      <w:r w:rsidR="0003797C">
        <w:br w:type="page"/>
      </w:r>
    </w:p>
    <w:p w14:paraId="1B6D7F8C" w14:textId="5026ACCA" w:rsidR="00193D86" w:rsidRPr="00CC2F87" w:rsidRDefault="00832804" w:rsidP="00193D86">
      <w:pPr>
        <w:pStyle w:val="TableCaption"/>
      </w:pPr>
      <w:bookmarkStart w:id="73" w:name="_Ref33904344"/>
      <w:bookmarkStart w:id="74" w:name="_Toc38115087"/>
      <w:r w:rsidRPr="00CC2F87">
        <w:lastRenderedPageBreak/>
        <w:t xml:space="preserve">Table </w:t>
      </w:r>
      <w:r w:rsidR="004F023F" w:rsidRPr="00CC2F87">
        <w:fldChar w:fldCharType="begin"/>
      </w:r>
      <w:r w:rsidR="004F023F" w:rsidRPr="00CC2F87">
        <w:instrText xml:space="preserve"> SEQ Table \* ARABIC </w:instrText>
      </w:r>
      <w:r w:rsidR="004F023F" w:rsidRPr="00CC2F87">
        <w:fldChar w:fldCharType="separate"/>
      </w:r>
      <w:r w:rsidR="00711D61">
        <w:rPr>
          <w:noProof/>
        </w:rPr>
        <w:t>4</w:t>
      </w:r>
      <w:r w:rsidR="004F023F" w:rsidRPr="00CC2F87">
        <w:fldChar w:fldCharType="end"/>
      </w:r>
      <w:bookmarkEnd w:id="72"/>
      <w:bookmarkEnd w:id="73"/>
      <w:r w:rsidRPr="00CC2F87">
        <w:t>.</w:t>
      </w:r>
      <w:r w:rsidR="00671D0A">
        <w:t xml:space="preserve"> The noise exposure </w:t>
      </w:r>
      <w:r w:rsidR="00CC76A4">
        <w:t>indices</w:t>
      </w:r>
      <w:r w:rsidR="00671D0A">
        <w:t xml:space="preserve"> that were defined for measuring </w:t>
      </w:r>
      <w:r w:rsidR="007723D5">
        <w:t xml:space="preserve">dynamic </w:t>
      </w:r>
      <w:r w:rsidR="00554700">
        <w:t xml:space="preserve">traffic noise exposure </w:t>
      </w:r>
      <w:r w:rsidR="00F6532F" w:rsidRPr="00CC2F87">
        <w:t xml:space="preserve">and reduction </w:t>
      </w:r>
      <w:r w:rsidR="004D1770">
        <w:t xml:space="preserve">in noise exposure </w:t>
      </w:r>
      <w:r w:rsidR="00DC18BD">
        <w:t>on</w:t>
      </w:r>
      <w:r w:rsidR="00F6532F" w:rsidRPr="00CC2F87">
        <w:t xml:space="preserve"> quiet path</w:t>
      </w:r>
      <w:r w:rsidR="00F339A5">
        <w:t>s</w:t>
      </w:r>
      <w:r w:rsidRPr="00CC2F87">
        <w:t>.</w:t>
      </w:r>
      <w:bookmarkEnd w:id="74"/>
      <w:r w:rsidR="00520548" w:rsidRPr="00CC2F87">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830"/>
        <w:gridCol w:w="2836"/>
        <w:gridCol w:w="992"/>
        <w:gridCol w:w="567"/>
        <w:gridCol w:w="2693"/>
      </w:tblGrid>
      <w:tr w:rsidR="000C30D5" w:rsidRPr="00CC2F87" w14:paraId="60CBC275" w14:textId="4209E5CE" w:rsidTr="002F6D61">
        <w:trPr>
          <w:trHeight w:val="561"/>
        </w:trPr>
        <w:tc>
          <w:tcPr>
            <w:tcW w:w="2830" w:type="dxa"/>
            <w:tcBorders>
              <w:left w:val="single" w:sz="4" w:space="0" w:color="FFFFFF"/>
              <w:right w:val="single" w:sz="4" w:space="0" w:color="FFFFFF"/>
            </w:tcBorders>
          </w:tcPr>
          <w:p w14:paraId="4E6D1122" w14:textId="0E2D4C87" w:rsidR="000C30D5" w:rsidRPr="00CC2F87" w:rsidRDefault="00C91564" w:rsidP="00966516">
            <w:pPr>
              <w:pStyle w:val="TableText"/>
              <w:spacing w:before="240" w:after="160"/>
              <w:jc w:val="left"/>
            </w:pPr>
            <w:r w:rsidRPr="00CC2F87">
              <w:t>Metric</w:t>
            </w:r>
          </w:p>
        </w:tc>
        <w:tc>
          <w:tcPr>
            <w:tcW w:w="2836" w:type="dxa"/>
            <w:tcBorders>
              <w:left w:val="single" w:sz="4" w:space="0" w:color="FFFFFF"/>
              <w:right w:val="single" w:sz="4" w:space="0" w:color="FFFFFF"/>
            </w:tcBorders>
          </w:tcPr>
          <w:p w14:paraId="49371274" w14:textId="40DD2B48" w:rsidR="000C30D5" w:rsidRPr="00CC2F87" w:rsidRDefault="000C30D5" w:rsidP="00966516">
            <w:pPr>
              <w:pStyle w:val="TableText"/>
              <w:spacing w:before="240" w:after="160"/>
              <w:jc w:val="left"/>
            </w:pPr>
            <w:r w:rsidRPr="00CC2F87">
              <w:t>Equation</w:t>
            </w:r>
          </w:p>
        </w:tc>
        <w:tc>
          <w:tcPr>
            <w:tcW w:w="1559" w:type="dxa"/>
            <w:gridSpan w:val="2"/>
            <w:tcBorders>
              <w:left w:val="single" w:sz="4" w:space="0" w:color="FFFFFF"/>
              <w:right w:val="single" w:sz="4" w:space="0" w:color="FFFFFF"/>
            </w:tcBorders>
          </w:tcPr>
          <w:p w14:paraId="762647F8" w14:textId="45EC836D" w:rsidR="000C30D5" w:rsidRPr="00CC2F87" w:rsidRDefault="000C30D5" w:rsidP="00966516">
            <w:pPr>
              <w:pStyle w:val="TableText"/>
              <w:spacing w:before="240" w:after="160"/>
              <w:jc w:val="left"/>
            </w:pPr>
          </w:p>
        </w:tc>
        <w:tc>
          <w:tcPr>
            <w:tcW w:w="2693" w:type="dxa"/>
            <w:tcBorders>
              <w:left w:val="single" w:sz="4" w:space="0" w:color="FFFFFF"/>
              <w:right w:val="single" w:sz="4" w:space="0" w:color="FFFFFF"/>
            </w:tcBorders>
          </w:tcPr>
          <w:p w14:paraId="10C1EAA7" w14:textId="1579A11B" w:rsidR="000C30D5" w:rsidRPr="00CC2F87" w:rsidRDefault="000C30D5" w:rsidP="00966516">
            <w:pPr>
              <w:pStyle w:val="TableText"/>
              <w:spacing w:before="240" w:after="160"/>
              <w:jc w:val="left"/>
            </w:pPr>
            <w:r w:rsidRPr="00CC2F87">
              <w:t>Description</w:t>
            </w:r>
          </w:p>
        </w:tc>
      </w:tr>
      <w:tr w:rsidR="000C30D5" w:rsidRPr="00CC2F87" w14:paraId="43B277F9" w14:textId="7A53C1D6" w:rsidTr="002F6D61">
        <w:trPr>
          <w:trHeight w:val="1261"/>
        </w:trPr>
        <w:tc>
          <w:tcPr>
            <w:tcW w:w="2830" w:type="dxa"/>
            <w:tcBorders>
              <w:top w:val="single" w:sz="4" w:space="0" w:color="FFFFFF"/>
              <w:left w:val="single" w:sz="4" w:space="0" w:color="FFFFFF"/>
              <w:bottom w:val="single" w:sz="4" w:space="0" w:color="FFFFFF" w:themeColor="background1"/>
              <w:right w:val="single" w:sz="4" w:space="0" w:color="FFFFFF"/>
            </w:tcBorders>
          </w:tcPr>
          <w:p w14:paraId="03EFE5F0" w14:textId="0326F145" w:rsidR="000C30D5" w:rsidRPr="00CC2F87" w:rsidRDefault="00DC18BD" w:rsidP="0079530E">
            <w:pPr>
              <w:pStyle w:val="TableText"/>
              <w:spacing w:before="360" w:after="200" w:line="240" w:lineRule="auto"/>
              <w:jc w:val="left"/>
              <w:rPr>
                <w:sz w:val="20"/>
                <w:szCs w:val="22"/>
              </w:rPr>
            </w:pPr>
            <w:r>
              <w:rPr>
                <w:sz w:val="20"/>
                <w:szCs w:val="22"/>
              </w:rPr>
              <w:t>C</w:t>
            </w:r>
            <w:r w:rsidR="000C30D5" w:rsidRPr="00CC2F87">
              <w:rPr>
                <w:sz w:val="20"/>
                <w:szCs w:val="22"/>
              </w:rPr>
              <w:t xml:space="preserve">ontaminated distance </w:t>
            </w:r>
            <w:r w:rsidR="00D36338">
              <w:rPr>
                <w:sz w:val="20"/>
                <w:szCs w:val="22"/>
              </w:rPr>
              <w:t>with</w:t>
            </w:r>
            <w:r w:rsidR="000C30D5" w:rsidRPr="00CC2F87">
              <w:rPr>
                <w:sz w:val="20"/>
                <w:szCs w:val="22"/>
              </w:rPr>
              <w:t xml:space="preserve"> noise </w:t>
            </w:r>
            <w:r>
              <w:rPr>
                <w:sz w:val="20"/>
                <w:szCs w:val="22"/>
              </w:rPr>
              <w:t xml:space="preserve">level </w:t>
            </w:r>
            <w:r w:rsidR="000C30D5" w:rsidRPr="00CC2F87">
              <w:rPr>
                <w:sz w:val="20"/>
                <w:szCs w:val="22"/>
              </w:rPr>
              <w:t>dB</w:t>
            </w:r>
            <w:r w:rsidR="000C30D5" w:rsidRPr="00CC2F87">
              <w:rPr>
                <w:sz w:val="20"/>
                <w:szCs w:val="22"/>
                <w:vertAlign w:val="subscript"/>
              </w:rPr>
              <w:t>i</w:t>
            </w:r>
            <w:r w:rsidR="00CD6DF9">
              <w:rPr>
                <w:sz w:val="20"/>
                <w:szCs w:val="22"/>
              </w:rPr>
              <w:t xml:space="preserve"> </w:t>
            </w:r>
            <w:r w:rsidR="000C30D5" w:rsidRPr="00CC2F87">
              <w:rPr>
                <w:sz w:val="20"/>
                <w:szCs w:val="22"/>
              </w:rPr>
              <w:t>(m)</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554DD17" w14:textId="1A022C66" w:rsidR="000C30D5" w:rsidRPr="00CC2F87" w:rsidRDefault="00392567"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336F5453" w:rsidR="000C30D5" w:rsidRPr="00CC2F87" w:rsidRDefault="000C30D5" w:rsidP="00D812DA">
            <w:pPr>
              <w:pStyle w:val="TableText"/>
              <w:spacing w:before="360"/>
            </w:pPr>
            <w:r w:rsidRPr="00CC2F87">
              <w:t>(</w:t>
            </w:r>
            <w:r w:rsidRPr="00CC2F87">
              <w:fldChar w:fldCharType="begin"/>
            </w:r>
            <w:r w:rsidRPr="00CC2F87">
              <w:instrText xml:space="preserve"> SEQ Equation \* ARABIC </w:instrText>
            </w:r>
            <w:r w:rsidRPr="00CC2F87">
              <w:fldChar w:fldCharType="separate"/>
            </w:r>
            <w:r w:rsidR="00711D61">
              <w:rPr>
                <w:noProof/>
              </w:rPr>
              <w:t>5</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0D5FC2A0" w:rsidR="000C30D5" w:rsidRPr="00CC2F87" w:rsidRDefault="00A2357F" w:rsidP="0079530E">
            <w:pPr>
              <w:pStyle w:val="TableText"/>
              <w:spacing w:before="360" w:after="200" w:line="240" w:lineRule="auto"/>
              <w:jc w:val="left"/>
              <w:rPr>
                <w:sz w:val="20"/>
                <w:szCs w:val="22"/>
              </w:rPr>
            </w:pPr>
            <w:r w:rsidRPr="00CC2F87">
              <w:rPr>
                <w:sz w:val="20"/>
                <w:szCs w:val="22"/>
              </w:rPr>
              <w:t xml:space="preserve">The total </w:t>
            </w:r>
            <w:r w:rsidR="00767529">
              <w:rPr>
                <w:sz w:val="20"/>
                <w:szCs w:val="22"/>
              </w:rPr>
              <w:t>(</w:t>
            </w:r>
            <w:r w:rsidR="00941179">
              <w:rPr>
                <w:sz w:val="20"/>
                <w:szCs w:val="22"/>
              </w:rPr>
              <w:t>cumulative</w:t>
            </w:r>
            <w:r w:rsidR="00767529">
              <w:rPr>
                <w:sz w:val="20"/>
                <w:szCs w:val="22"/>
              </w:rPr>
              <w:t>)</w:t>
            </w:r>
            <w:r w:rsidR="00941179">
              <w:rPr>
                <w:sz w:val="20"/>
                <w:szCs w:val="22"/>
              </w:rPr>
              <w:t xml:space="preserve"> </w:t>
            </w:r>
            <w:r w:rsidRPr="00CC2F87">
              <w:rPr>
                <w:sz w:val="20"/>
                <w:szCs w:val="22"/>
              </w:rPr>
              <w:t>exposure</w:t>
            </w:r>
            <w:r w:rsidR="00941179">
              <w:rPr>
                <w:sz w:val="20"/>
                <w:szCs w:val="22"/>
              </w:rPr>
              <w:t xml:space="preserve"> </w:t>
            </w:r>
            <w:r w:rsidR="00767529">
              <w:rPr>
                <w:sz w:val="20"/>
                <w:szCs w:val="22"/>
              </w:rPr>
              <w:t xml:space="preserve">to </w:t>
            </w:r>
            <w:r w:rsidRPr="00CC2F87">
              <w:rPr>
                <w:sz w:val="20"/>
                <w:szCs w:val="22"/>
              </w:rPr>
              <w:t xml:space="preserve">noise </w:t>
            </w:r>
            <w:r w:rsidR="00D36338">
              <w:rPr>
                <w:sz w:val="20"/>
                <w:szCs w:val="22"/>
              </w:rPr>
              <w:t xml:space="preserve">level </w:t>
            </w:r>
            <w:r w:rsidRPr="00CC2F87">
              <w:rPr>
                <w:sz w:val="20"/>
                <w:szCs w:val="22"/>
              </w:rPr>
              <w:t>dB</w:t>
            </w:r>
            <w:r w:rsidR="00941179">
              <w:rPr>
                <w:sz w:val="20"/>
                <w:szCs w:val="22"/>
                <w:vertAlign w:val="subscript"/>
              </w:rPr>
              <w:t>i</w:t>
            </w:r>
            <w:r w:rsidRPr="00CC2F87">
              <w:rPr>
                <w:sz w:val="20"/>
                <w:szCs w:val="22"/>
              </w:rPr>
              <w:t xml:space="preserve"> </w:t>
            </w:r>
            <w:r w:rsidR="00941179">
              <w:rPr>
                <w:sz w:val="20"/>
                <w:szCs w:val="22"/>
              </w:rPr>
              <w:t xml:space="preserve">on </w:t>
            </w:r>
            <w:r w:rsidRPr="00CC2F87">
              <w:rPr>
                <w:sz w:val="20"/>
                <w:szCs w:val="22"/>
              </w:rPr>
              <w:t>the path</w:t>
            </w:r>
          </w:p>
        </w:tc>
      </w:tr>
      <w:tr w:rsidR="0068366E" w:rsidRPr="00CC2F87" w14:paraId="747DD091"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6A064938" w14:textId="08029333" w:rsidR="0068366E" w:rsidRPr="0068366E" w:rsidRDefault="007A0644" w:rsidP="0068366E">
            <w:pPr>
              <w:pStyle w:val="TableText"/>
              <w:spacing w:after="200" w:line="240" w:lineRule="auto"/>
              <w:jc w:val="left"/>
              <w:rPr>
                <w:sz w:val="20"/>
                <w:szCs w:val="22"/>
              </w:rPr>
            </w:pPr>
            <w:r>
              <w:rPr>
                <w:sz w:val="20"/>
                <w:szCs w:val="22"/>
              </w:rPr>
              <w:t>T</w:t>
            </w:r>
            <w:r w:rsidR="0003797C">
              <w:rPr>
                <w:sz w:val="20"/>
                <w:szCs w:val="22"/>
              </w:rPr>
              <w:t>otal c</w:t>
            </w:r>
            <w:r w:rsidR="0068366E">
              <w:rPr>
                <w:sz w:val="20"/>
                <w:szCs w:val="22"/>
              </w:rPr>
              <w:t>ontaminated distance</w:t>
            </w:r>
            <w:r>
              <w:rPr>
                <w:sz w:val="20"/>
                <w:szCs w:val="22"/>
              </w:rPr>
              <w:t xml:space="preserve"> with</w:t>
            </w:r>
            <w:r w:rsidR="0068366E">
              <w:rPr>
                <w:sz w:val="20"/>
                <w:szCs w:val="22"/>
              </w:rPr>
              <w:t xml:space="preserve"> noise levels higher than dB</w:t>
            </w:r>
            <w:r w:rsidR="0068366E">
              <w:rPr>
                <w:sz w:val="20"/>
                <w:szCs w:val="22"/>
                <w:vertAlign w:val="subscript"/>
              </w:rPr>
              <w:t>i</w:t>
            </w:r>
            <w:r w:rsidR="0068366E">
              <w:rPr>
                <w:sz w:val="20"/>
                <w:szCs w:val="22"/>
              </w:rPr>
              <w:t xml:space="preserve"> (m)</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0E33C7FB" w14:textId="643CF14C" w:rsidR="0068366E" w:rsidRPr="00264A50" w:rsidRDefault="00392567"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r>
                      <w:rPr>
                        <w:rFonts w:ascii="Cambria Math" w:eastAsiaTheme="minorEastAsia" w:hAnsi="Cambria Math"/>
                        <w:sz w:val="20"/>
                        <w:szCs w:val="22"/>
                      </w:rPr>
                      <m:t>+</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38BAB77" w14:textId="130AF743" w:rsidR="0068366E" w:rsidRPr="00CC2F87" w:rsidRDefault="00264A50" w:rsidP="0068366E">
            <w:pPr>
              <w:pStyle w:val="TableText"/>
            </w:pPr>
            <w:bookmarkStart w:id="75" w:name="_Ref33867374"/>
            <w:r w:rsidRPr="00CC2F87">
              <w:t>(</w:t>
            </w:r>
            <w:r w:rsidRPr="00CC2F87">
              <w:fldChar w:fldCharType="begin"/>
            </w:r>
            <w:r w:rsidRPr="00CC2F87">
              <w:instrText xml:space="preserve"> SEQ Equation \* ARABIC </w:instrText>
            </w:r>
            <w:r w:rsidRPr="00CC2F87">
              <w:fldChar w:fldCharType="separate"/>
            </w:r>
            <w:r w:rsidR="00711D61">
              <w:rPr>
                <w:noProof/>
              </w:rPr>
              <w:t>6</w:t>
            </w:r>
            <w:r w:rsidRPr="00CC2F87">
              <w:fldChar w:fldCharType="end"/>
            </w:r>
            <w:bookmarkEnd w:id="75"/>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503DF8C7" w14:textId="77777777" w:rsidR="0068366E" w:rsidRPr="00CC2F87" w:rsidRDefault="0068366E" w:rsidP="0068366E">
            <w:pPr>
              <w:pStyle w:val="TableText"/>
              <w:spacing w:after="200" w:line="240" w:lineRule="auto"/>
              <w:jc w:val="left"/>
              <w:rPr>
                <w:sz w:val="20"/>
                <w:szCs w:val="22"/>
              </w:rPr>
            </w:pPr>
          </w:p>
        </w:tc>
      </w:tr>
      <w:tr w:rsidR="0003797C" w:rsidRPr="00CC2F87" w14:paraId="3D0BAD1D"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592F1911" w14:textId="65D5C8AB" w:rsidR="0003797C" w:rsidRDefault="009367BF" w:rsidP="0068366E">
            <w:pPr>
              <w:pStyle w:val="TableText"/>
              <w:spacing w:after="200" w:line="240" w:lineRule="auto"/>
              <w:jc w:val="left"/>
              <w:rPr>
                <w:sz w:val="20"/>
                <w:szCs w:val="22"/>
              </w:rPr>
            </w:pPr>
            <w:r>
              <w:rPr>
                <w:sz w:val="20"/>
                <w:szCs w:val="22"/>
              </w:rPr>
              <w:t>Percentage</w:t>
            </w:r>
            <w:r w:rsidR="0003797C">
              <w:rPr>
                <w:sz w:val="20"/>
                <w:szCs w:val="22"/>
              </w:rPr>
              <w:t xml:space="preserve"> of total contaminated distance </w:t>
            </w:r>
            <w:r w:rsidR="004343A4">
              <w:rPr>
                <w:sz w:val="20"/>
                <w:szCs w:val="22"/>
              </w:rPr>
              <w:t>with</w:t>
            </w:r>
            <w:r w:rsidR="0003797C">
              <w:rPr>
                <w:sz w:val="20"/>
                <w:szCs w:val="22"/>
              </w:rPr>
              <w:t xml:space="preserve"> noise levels higher than dB</w:t>
            </w:r>
            <w:r w:rsidR="0003797C">
              <w:rPr>
                <w:sz w:val="20"/>
                <w:szCs w:val="22"/>
                <w:vertAlign w:val="subscript"/>
              </w:rPr>
              <w:t>i</w:t>
            </w:r>
            <w:r w:rsidR="0003797C">
              <w:rPr>
                <w:sz w:val="20"/>
                <w:szCs w:val="22"/>
              </w:rPr>
              <w:t xml:space="preserve"> </w:t>
            </w:r>
            <w:r>
              <w:rPr>
                <w:sz w:val="20"/>
                <w:szCs w:val="22"/>
              </w:rPr>
              <w:t>of</w:t>
            </w:r>
            <w:r w:rsidR="00F55E0D">
              <w:rPr>
                <w:sz w:val="20"/>
                <w:szCs w:val="22"/>
              </w:rPr>
              <w:t xml:space="preserve"> the</w:t>
            </w:r>
            <w:r w:rsidR="0003797C">
              <w:rPr>
                <w:sz w:val="20"/>
                <w:szCs w:val="22"/>
              </w:rPr>
              <w:t xml:space="preserve"> total path length</w:t>
            </w:r>
            <w:r w:rsidR="007F24A2">
              <w:rPr>
                <w:sz w:val="20"/>
                <w:szCs w:val="22"/>
              </w:rPr>
              <w:t xml:space="preserve"> (%)</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7EE184D4" w14:textId="66569627" w:rsidR="0003797C" w:rsidRPr="00526A7C" w:rsidRDefault="00392567"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R</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xml:space="preserve"> </m:t>
                    </m:r>
                  </m:num>
                  <m:den>
                    <m:r>
                      <w:rPr>
                        <w:rFonts w:ascii="Cambria Math" w:eastAsia="Calibri" w:hAnsi="Cambria Math"/>
                        <w:sz w:val="20"/>
                        <w:szCs w:val="22"/>
                      </w:rPr>
                      <m:t>d</m:t>
                    </m:r>
                  </m:den>
                </m:f>
                <m:r>
                  <w:rPr>
                    <w:rFonts w:ascii="Cambria Math" w:eastAsia="Calibri"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CB1A92F" w14:textId="6A3A5F0F" w:rsidR="0003797C" w:rsidRPr="00CC2F87" w:rsidRDefault="0003797C" w:rsidP="0068366E">
            <w:pPr>
              <w:pStyle w:val="TableText"/>
            </w:pPr>
            <w:bookmarkStart w:id="76" w:name="_Ref33867425"/>
            <w:r w:rsidRPr="00CC2F87">
              <w:t>(</w:t>
            </w:r>
            <w:r w:rsidRPr="00CC2F87">
              <w:fldChar w:fldCharType="begin"/>
            </w:r>
            <w:r w:rsidRPr="00CC2F87">
              <w:instrText xml:space="preserve"> SEQ Equation \* ARABIC </w:instrText>
            </w:r>
            <w:r w:rsidRPr="00CC2F87">
              <w:fldChar w:fldCharType="separate"/>
            </w:r>
            <w:r w:rsidR="00711D61">
              <w:rPr>
                <w:noProof/>
              </w:rPr>
              <w:t>7</w:t>
            </w:r>
            <w:r w:rsidRPr="00CC2F87">
              <w:fldChar w:fldCharType="end"/>
            </w:r>
            <w:bookmarkEnd w:id="76"/>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6B446C4" w14:textId="77777777" w:rsidR="0003797C" w:rsidRPr="00CC2F87" w:rsidRDefault="0003797C" w:rsidP="0068366E">
            <w:pPr>
              <w:pStyle w:val="TableText"/>
              <w:spacing w:after="200" w:line="240" w:lineRule="auto"/>
              <w:jc w:val="left"/>
              <w:rPr>
                <w:sz w:val="20"/>
                <w:szCs w:val="22"/>
              </w:rPr>
            </w:pPr>
          </w:p>
        </w:tc>
      </w:tr>
      <w:tr w:rsidR="0068366E" w:rsidRPr="00CC2F87" w14:paraId="752AFBEE"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3C1A0D42" w14:textId="28FB7D39" w:rsidR="0068366E" w:rsidRPr="00CC2F87" w:rsidRDefault="0068366E" w:rsidP="0068366E">
            <w:pPr>
              <w:pStyle w:val="TableText"/>
              <w:spacing w:after="200" w:line="240" w:lineRule="auto"/>
              <w:jc w:val="left"/>
              <w:rPr>
                <w:sz w:val="20"/>
                <w:szCs w:val="22"/>
              </w:rPr>
            </w:pPr>
            <w:r w:rsidRPr="00CC2F87">
              <w:rPr>
                <w:sz w:val="20"/>
                <w:szCs w:val="22"/>
              </w:rPr>
              <w:t xml:space="preserve">Mean dB </w:t>
            </w:r>
            <w:r w:rsidR="00CD77AD">
              <w:rPr>
                <w:sz w:val="20"/>
                <w:szCs w:val="22"/>
              </w:rPr>
              <w:t>on</w:t>
            </w:r>
            <w:r w:rsidRPr="00CC2F87">
              <w:rPr>
                <w:sz w:val="20"/>
                <w:szCs w:val="22"/>
              </w:rPr>
              <w:t xml:space="preserve"> the path</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E7B7EFB" w14:textId="337B77FE" w:rsidR="0068366E" w:rsidRPr="00CC2F87" w:rsidRDefault="00392567" w:rsidP="0068366E">
            <w:pPr>
              <w:pStyle w:val="TableText"/>
              <w:spacing w:before="240" w:after="200" w:line="240" w:lineRule="auto"/>
              <w:jc w:val="left"/>
              <w:rPr>
                <w:rFonts w:eastAsia="Calibri"/>
                <w:sz w:val="20"/>
                <w:szCs w:val="22"/>
                <w:vertAlign w:val="subscript"/>
              </w:rPr>
            </w:pPr>
            <m:oMathPara>
              <m:oMathParaPr>
                <m:jc m:val="left"/>
              </m:oMathParaPr>
              <m:oMath>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mean</m:t>
                    </m:r>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2C35380" w14:textId="30E96D74" w:rsidR="0068366E" w:rsidRPr="00CC2F87" w:rsidRDefault="0068366E" w:rsidP="0068366E">
            <w:pPr>
              <w:pStyle w:val="TableText"/>
            </w:pPr>
            <w:bookmarkStart w:id="77" w:name="_Ref33867501"/>
            <w:r w:rsidRPr="00CC2F87">
              <w:t>(</w:t>
            </w:r>
            <w:r w:rsidRPr="00CC2F87">
              <w:fldChar w:fldCharType="begin"/>
            </w:r>
            <w:r w:rsidRPr="00CC2F87">
              <w:instrText xml:space="preserve"> SEQ Equation \* ARABIC </w:instrText>
            </w:r>
            <w:r w:rsidRPr="00CC2F87">
              <w:fldChar w:fldCharType="separate"/>
            </w:r>
            <w:r w:rsidR="00711D61">
              <w:rPr>
                <w:noProof/>
              </w:rPr>
              <w:t>8</w:t>
            </w:r>
            <w:r w:rsidRPr="00CC2F87">
              <w:fldChar w:fldCharType="end"/>
            </w:r>
            <w:bookmarkEnd w:id="77"/>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4A673A0E" w14:textId="77777777" w:rsidR="0068366E" w:rsidRPr="00CC2F87" w:rsidRDefault="0068366E" w:rsidP="0068366E">
            <w:pPr>
              <w:pStyle w:val="TableText"/>
              <w:spacing w:after="200" w:line="240" w:lineRule="auto"/>
              <w:jc w:val="left"/>
              <w:rPr>
                <w:sz w:val="20"/>
                <w:szCs w:val="22"/>
              </w:rPr>
            </w:pPr>
          </w:p>
        </w:tc>
      </w:tr>
      <w:tr w:rsidR="0068366E" w:rsidRPr="00CC2F87" w14:paraId="03F3D9D9"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6BA2575C" w14:textId="3457B9D7" w:rsidR="0068366E" w:rsidRPr="00CC2F87" w:rsidRDefault="005E1659" w:rsidP="0068366E">
            <w:pPr>
              <w:pStyle w:val="TableText"/>
              <w:spacing w:after="200" w:line="240" w:lineRule="auto"/>
              <w:jc w:val="left"/>
              <w:rPr>
                <w:sz w:val="20"/>
                <w:szCs w:val="22"/>
              </w:rPr>
            </w:pPr>
            <w:r>
              <w:rPr>
                <w:sz w:val="20"/>
                <w:szCs w:val="22"/>
              </w:rPr>
              <w:t>N</w:t>
            </w:r>
            <w:r w:rsidR="0068366E" w:rsidRPr="00CC2F87">
              <w:rPr>
                <w:sz w:val="20"/>
                <w:szCs w:val="22"/>
              </w:rPr>
              <w:t xml:space="preserve">oise </w:t>
            </w:r>
            <w:r w:rsidR="004569E5">
              <w:rPr>
                <w:sz w:val="20"/>
                <w:szCs w:val="22"/>
              </w:rPr>
              <w:t xml:space="preserve">exposure </w:t>
            </w:r>
            <w:r w:rsidR="00731F87">
              <w:rPr>
                <w:sz w:val="20"/>
                <w:szCs w:val="22"/>
              </w:rPr>
              <w:t xml:space="preserve">index </w:t>
            </w:r>
            <w:r w:rsidR="00057F49">
              <w:rPr>
                <w:sz w:val="20"/>
                <w:szCs w:val="22"/>
              </w:rPr>
              <w:t xml:space="preserve">(i.e. </w:t>
            </w:r>
            <w:r w:rsidR="005826A6">
              <w:rPr>
                <w:sz w:val="20"/>
                <w:szCs w:val="22"/>
              </w:rPr>
              <w:t xml:space="preserve">total </w:t>
            </w:r>
            <w:r w:rsidR="00057F49">
              <w:rPr>
                <w:sz w:val="20"/>
                <w:szCs w:val="22"/>
              </w:rPr>
              <w:t>noise-based environmental impedance)</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DFE4262" w14:textId="3575F846" w:rsidR="0068366E" w:rsidRPr="00CC2F87" w:rsidRDefault="0068366E" w:rsidP="0068366E">
            <w:pPr>
              <w:pStyle w:val="TableText"/>
              <w:spacing w:after="200" w:line="240" w:lineRule="auto"/>
              <w:jc w:val="left"/>
              <w:rPr>
                <w:rFonts w:eastAsia="Calibri"/>
                <w:sz w:val="20"/>
                <w:szCs w:val="22"/>
              </w:rPr>
            </w:pPr>
            <m:oMathPara>
              <m:oMathParaPr>
                <m:jc m:val="left"/>
              </m:oMathParaPr>
              <m:oMath>
                <m:r>
                  <w:rPr>
                    <w:rFonts w:ascii="Cambria Math" w:hAnsi="Cambria Math"/>
                    <w:sz w:val="20"/>
                    <w:szCs w:val="22"/>
                  </w:rPr>
                  <m:t xml:space="preserve">EI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rPr>
                      <m:t>a</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0549EFF5" w:rsidR="0068366E" w:rsidRPr="00CC2F87" w:rsidRDefault="0068366E" w:rsidP="0068366E">
            <w:pPr>
              <w:pStyle w:val="TableText"/>
            </w:pPr>
            <w:bookmarkStart w:id="78" w:name="_Ref33867550"/>
            <w:r w:rsidRPr="00CC2F87">
              <w:t>(</w:t>
            </w:r>
            <w:r w:rsidRPr="00CC2F87">
              <w:fldChar w:fldCharType="begin"/>
            </w:r>
            <w:r w:rsidRPr="00CC2F87">
              <w:instrText xml:space="preserve"> SEQ Equation \* ARABIC </w:instrText>
            </w:r>
            <w:r w:rsidRPr="00CC2F87">
              <w:fldChar w:fldCharType="separate"/>
            </w:r>
            <w:r w:rsidR="00711D61">
              <w:rPr>
                <w:noProof/>
              </w:rPr>
              <w:t>9</w:t>
            </w:r>
            <w:r w:rsidRPr="00CC2F87">
              <w:fldChar w:fldCharType="end"/>
            </w:r>
            <w:bookmarkEnd w:id="78"/>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0726FDFC" w:rsidR="0068366E" w:rsidRPr="00CC2F87" w:rsidRDefault="0068366E" w:rsidP="0068366E">
            <w:pPr>
              <w:pStyle w:val="TableText"/>
              <w:spacing w:after="200" w:line="240" w:lineRule="auto"/>
              <w:jc w:val="left"/>
              <w:rPr>
                <w:sz w:val="20"/>
                <w:szCs w:val="22"/>
              </w:rPr>
            </w:pPr>
            <w:r w:rsidRPr="00CC2F87">
              <w:rPr>
                <w:sz w:val="20"/>
                <w:szCs w:val="22"/>
              </w:rPr>
              <w:t xml:space="preserve">Similar </w:t>
            </w:r>
            <w:r w:rsidR="009B6C40">
              <w:rPr>
                <w:sz w:val="20"/>
                <w:szCs w:val="22"/>
              </w:rPr>
              <w:t xml:space="preserve">to </w:t>
            </w:r>
            <w:r w:rsidRPr="00CC2F87">
              <w:rPr>
                <w:sz w:val="20"/>
                <w:szCs w:val="22"/>
              </w:rPr>
              <w:t xml:space="preserve">environmental impedance function </w:t>
            </w:r>
            <w:r w:rsidRPr="00CC2F87">
              <w:rPr>
                <w:sz w:val="20"/>
                <w:szCs w:val="22"/>
              </w:rPr>
              <w:fldChar w:fldCharType="begin"/>
            </w:r>
            <w:r w:rsidRPr="00CC2F87">
              <w:rPr>
                <w:sz w:val="20"/>
                <w:szCs w:val="22"/>
              </w:rPr>
              <w:instrText xml:space="preserve"> REF _Ref9591374 \h </w:instrText>
            </w:r>
            <w:r>
              <w:rPr>
                <w:sz w:val="20"/>
                <w:szCs w:val="22"/>
              </w:rPr>
              <w:instrText xml:space="preserve"> \* MERGEFORMAT </w:instrText>
            </w:r>
            <w:r w:rsidRPr="00CC2F87">
              <w:rPr>
                <w:sz w:val="20"/>
                <w:szCs w:val="22"/>
              </w:rPr>
            </w:r>
            <w:r w:rsidRPr="00CC2F87">
              <w:rPr>
                <w:sz w:val="20"/>
                <w:szCs w:val="22"/>
              </w:rPr>
              <w:fldChar w:fldCharType="separate"/>
            </w:r>
            <w:r w:rsidR="00711D61" w:rsidRPr="00CC2F87">
              <w:t>(</w:t>
            </w:r>
            <w:r w:rsidR="00711D61">
              <w:t>2</w:t>
            </w:r>
            <w:r w:rsidR="00711D61" w:rsidRPr="00CC2F87">
              <w:t>)</w:t>
            </w:r>
            <w:r w:rsidRPr="00CC2F87">
              <w:rPr>
                <w:sz w:val="20"/>
                <w:szCs w:val="22"/>
              </w:rPr>
              <w:fldChar w:fldCharType="end"/>
            </w:r>
            <w:r w:rsidRPr="00CC2F87">
              <w:rPr>
                <w:sz w:val="20"/>
                <w:szCs w:val="22"/>
              </w:rPr>
              <w:t xml:space="preserve"> but without noise </w:t>
            </w:r>
            <w:r w:rsidR="00164598">
              <w:rPr>
                <w:sz w:val="20"/>
                <w:szCs w:val="22"/>
              </w:rPr>
              <w:t>sensitivity</w:t>
            </w:r>
            <w:r w:rsidRPr="00CC2F87">
              <w:rPr>
                <w:sz w:val="20"/>
                <w:szCs w:val="22"/>
              </w:rPr>
              <w:t xml:space="preserve"> coefficient (</w:t>
            </w:r>
            <w:r w:rsidR="00164598">
              <w:rPr>
                <w:i/>
                <w:iCs/>
                <w:sz w:val="20"/>
                <w:szCs w:val="22"/>
              </w:rPr>
              <w:t>s</w:t>
            </w:r>
            <w:r w:rsidRPr="00CC2F87">
              <w:rPr>
                <w:sz w:val="20"/>
                <w:szCs w:val="22"/>
              </w:rPr>
              <w:t xml:space="preserve"> = 1)</w:t>
            </w:r>
          </w:p>
        </w:tc>
      </w:tr>
      <w:tr w:rsidR="0068366E" w:rsidRPr="00CC2F87" w14:paraId="772D067F" w14:textId="08FD06C5"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30B16346" w14:textId="24814406" w:rsidR="0068366E" w:rsidRPr="00CC2F87" w:rsidRDefault="0068366E" w:rsidP="0068366E">
            <w:pPr>
              <w:pStyle w:val="TableText"/>
              <w:spacing w:after="200" w:line="240" w:lineRule="auto"/>
              <w:jc w:val="left"/>
              <w:rPr>
                <w:sz w:val="20"/>
                <w:szCs w:val="22"/>
              </w:rPr>
            </w:pPr>
            <w:r w:rsidRPr="00CC2F87">
              <w:rPr>
                <w:sz w:val="20"/>
                <w:szCs w:val="22"/>
              </w:rPr>
              <w:t xml:space="preserve">Reduction in noise </w:t>
            </w:r>
            <w:r w:rsidR="004569E5">
              <w:rPr>
                <w:sz w:val="20"/>
                <w:szCs w:val="22"/>
              </w:rPr>
              <w:t xml:space="preserve">exposure </w:t>
            </w:r>
            <w:r w:rsidR="00731F87">
              <w:rPr>
                <w:sz w:val="20"/>
                <w:szCs w:val="22"/>
              </w:rPr>
              <w:t xml:space="preserve">index </w:t>
            </w:r>
            <w:r w:rsidRPr="00CC2F87">
              <w:rPr>
                <w:sz w:val="20"/>
                <w:szCs w:val="22"/>
              </w:rPr>
              <w:t>(%)</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03A49C6" w14:textId="30A9D616" w:rsidR="0068366E" w:rsidRPr="00CC2F87" w:rsidRDefault="00392567" w:rsidP="0068366E">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diff</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w:rPr>
                        <w:rFonts w:ascii="Cambria Math" w:hAnsi="Cambria Math"/>
                        <w:sz w:val="20"/>
                        <w:szCs w:val="22"/>
                      </w:rPr>
                      <m:t>ΔEI</m:t>
                    </m:r>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m:t>
                </m:r>
                <m:r>
                  <m:rPr>
                    <m:sty m:val="p"/>
                  </m:rPr>
                  <w:rPr>
                    <w:rFonts w:ascii="Cambria Math" w:eastAsiaTheme="minorEastAsia" w:hAnsi="Cambria Math"/>
                    <w:sz w:val="20"/>
                    <w:szCs w:val="22"/>
                  </w:rPr>
                  <m:t>*100</m:t>
                </m:r>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61B75CF8"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711D61">
              <w:rPr>
                <w:noProof/>
              </w:rPr>
              <w:t>10</w:t>
            </w:r>
            <w:r w:rsidRPr="00CC2F87">
              <w:fldChar w:fldCharType="end"/>
            </w:r>
            <w:r w:rsidRPr="00CC2F87">
              <w:t>)</w:t>
            </w:r>
          </w:p>
          <w:p w14:paraId="63FCF6CA" w14:textId="77777777" w:rsidR="0068366E" w:rsidRPr="00CC2F87" w:rsidRDefault="0068366E" w:rsidP="0068366E">
            <w:pPr>
              <w:pStyle w:val="TableText"/>
              <w:spacing w:after="200" w:line="240" w:lineRule="auto"/>
              <w:jc w:val="left"/>
              <w:rPr>
                <w:sz w:val="20"/>
                <w:szCs w:val="22"/>
              </w:rPr>
            </w:pP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548C6BBD" w:rsidR="0068366E" w:rsidRPr="00CC2F87" w:rsidRDefault="0068366E" w:rsidP="0068366E">
            <w:pPr>
              <w:pStyle w:val="TableText"/>
              <w:spacing w:after="200" w:line="240" w:lineRule="auto"/>
              <w:jc w:val="left"/>
              <w:rPr>
                <w:sz w:val="20"/>
                <w:szCs w:val="22"/>
              </w:rPr>
            </w:pPr>
            <w:r w:rsidRPr="00CC2F87">
              <w:rPr>
                <w:sz w:val="20"/>
                <w:szCs w:val="22"/>
              </w:rPr>
              <w:t>Reduction (%) in</w:t>
            </w:r>
            <w:r w:rsidR="004569E5">
              <w:rPr>
                <w:sz w:val="20"/>
                <w:szCs w:val="22"/>
              </w:rPr>
              <w:t xml:space="preserve"> </w:t>
            </w:r>
            <w:r w:rsidRPr="00CC2F87">
              <w:rPr>
                <w:sz w:val="20"/>
                <w:szCs w:val="22"/>
              </w:rPr>
              <w:t xml:space="preserve">noise </w:t>
            </w:r>
            <w:r w:rsidR="004569E5">
              <w:rPr>
                <w:sz w:val="20"/>
                <w:szCs w:val="22"/>
              </w:rPr>
              <w:t xml:space="preserve">exposure </w:t>
            </w:r>
            <w:r w:rsidR="00731F87">
              <w:rPr>
                <w:sz w:val="20"/>
                <w:szCs w:val="22"/>
              </w:rPr>
              <w:t xml:space="preserve">index </w:t>
            </w:r>
            <w:r w:rsidRPr="00CC2F87">
              <w:rPr>
                <w:sz w:val="20"/>
                <w:szCs w:val="22"/>
              </w:rPr>
              <w:t>between short and quiet path</w:t>
            </w:r>
          </w:p>
        </w:tc>
      </w:tr>
      <w:tr w:rsidR="0068366E" w:rsidRPr="00CC2F87" w14:paraId="2A51B588" w14:textId="77777777" w:rsidTr="002F6D61">
        <w:trPr>
          <w:trHeight w:val="826"/>
        </w:trPr>
        <w:tc>
          <w:tcPr>
            <w:tcW w:w="2830" w:type="dxa"/>
            <w:tcBorders>
              <w:top w:val="single" w:sz="4" w:space="0" w:color="FFFFFF" w:themeColor="background1"/>
              <w:left w:val="single" w:sz="4" w:space="0" w:color="FFFFFF"/>
              <w:bottom w:val="single" w:sz="4" w:space="0" w:color="auto"/>
              <w:right w:val="single" w:sz="4" w:space="0" w:color="FFFFFF"/>
            </w:tcBorders>
          </w:tcPr>
          <w:p w14:paraId="01646938" w14:textId="0E1B68A2" w:rsidR="0068366E" w:rsidRPr="00CC2F87" w:rsidRDefault="0068366E" w:rsidP="0068366E">
            <w:pPr>
              <w:pStyle w:val="TableText"/>
              <w:spacing w:after="200" w:line="240" w:lineRule="auto"/>
              <w:jc w:val="left"/>
              <w:rPr>
                <w:sz w:val="20"/>
                <w:szCs w:val="22"/>
              </w:rPr>
            </w:pPr>
            <w:r w:rsidRPr="00CC2F87">
              <w:rPr>
                <w:sz w:val="20"/>
                <w:szCs w:val="22"/>
              </w:rPr>
              <w:t xml:space="preserve">Distance normalized noise </w:t>
            </w:r>
            <w:r w:rsidR="004569E5">
              <w:rPr>
                <w:sz w:val="20"/>
                <w:szCs w:val="22"/>
              </w:rPr>
              <w:t xml:space="preserve">exposure </w:t>
            </w:r>
            <w:r w:rsidR="00731F87">
              <w:rPr>
                <w:sz w:val="20"/>
                <w:szCs w:val="22"/>
              </w:rPr>
              <w:t xml:space="preserve">index </w:t>
            </w:r>
            <w:r w:rsidRPr="00CC2F87">
              <w:rPr>
                <w:sz w:val="20"/>
                <w:szCs w:val="22"/>
              </w:rPr>
              <w:t>(index)</w:t>
            </w:r>
          </w:p>
        </w:tc>
        <w:tc>
          <w:tcPr>
            <w:tcW w:w="3828" w:type="dxa"/>
            <w:gridSpan w:val="2"/>
            <w:tcBorders>
              <w:top w:val="single" w:sz="4" w:space="0" w:color="FFFFFF" w:themeColor="background1"/>
              <w:left w:val="single" w:sz="4" w:space="0" w:color="FFFFFF"/>
              <w:bottom w:val="single" w:sz="4" w:space="0" w:color="auto"/>
              <w:right w:val="single" w:sz="4" w:space="0" w:color="FFFFFF"/>
            </w:tcBorders>
          </w:tcPr>
          <w:p w14:paraId="0425297E" w14:textId="5682E7C6" w:rsidR="0068366E" w:rsidRPr="00CC2F87" w:rsidRDefault="00392567" w:rsidP="0068366E">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max</m:t>
                        </m:r>
                      </m:sub>
                    </m:sSub>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75dB</m:t>
                        </m:r>
                      </m:sub>
                    </m:sSub>
                    <m:r>
                      <w:rPr>
                        <w:rFonts w:ascii="Cambria Math" w:hAnsi="Cambria Math"/>
                        <w:sz w:val="20"/>
                        <w:szCs w:val="22"/>
                      </w:rPr>
                      <m:t>* d</m:t>
                    </m:r>
                  </m:den>
                </m:f>
              </m:oMath>
            </m:oMathPara>
          </w:p>
        </w:tc>
        <w:tc>
          <w:tcPr>
            <w:tcW w:w="567" w:type="dxa"/>
            <w:tcBorders>
              <w:top w:val="single" w:sz="4" w:space="0" w:color="FFFFFF" w:themeColor="background1"/>
              <w:left w:val="single" w:sz="4" w:space="0" w:color="FFFFFF"/>
              <w:bottom w:val="single" w:sz="4" w:space="0" w:color="auto"/>
              <w:right w:val="single" w:sz="4" w:space="0" w:color="FFFFFF"/>
            </w:tcBorders>
          </w:tcPr>
          <w:p w14:paraId="20B57755" w14:textId="5C16E7AF" w:rsidR="0068366E" w:rsidRPr="00CC2F87" w:rsidRDefault="0068366E" w:rsidP="0068366E">
            <w:pPr>
              <w:pStyle w:val="TableText"/>
            </w:pPr>
            <w:bookmarkStart w:id="79" w:name="_Ref33867650"/>
            <w:r w:rsidRPr="00CC2F87">
              <w:t>(</w:t>
            </w:r>
            <w:r w:rsidRPr="00CC2F87">
              <w:fldChar w:fldCharType="begin"/>
            </w:r>
            <w:r w:rsidRPr="00CC2F87">
              <w:instrText xml:space="preserve"> SEQ Equation \* ARABIC </w:instrText>
            </w:r>
            <w:r w:rsidRPr="00CC2F87">
              <w:fldChar w:fldCharType="separate"/>
            </w:r>
            <w:r w:rsidR="00711D61">
              <w:rPr>
                <w:noProof/>
              </w:rPr>
              <w:t>11</w:t>
            </w:r>
            <w:r w:rsidRPr="00CC2F87">
              <w:fldChar w:fldCharType="end"/>
            </w:r>
            <w:bookmarkEnd w:id="79"/>
            <w:r w:rsidRPr="00CC2F87">
              <w:t>)</w:t>
            </w:r>
          </w:p>
        </w:tc>
        <w:tc>
          <w:tcPr>
            <w:tcW w:w="2693" w:type="dxa"/>
            <w:tcBorders>
              <w:top w:val="single" w:sz="4" w:space="0" w:color="FFFFFF" w:themeColor="background1"/>
              <w:left w:val="single" w:sz="4" w:space="0" w:color="FFFFFF"/>
              <w:bottom w:val="single" w:sz="4" w:space="0" w:color="auto"/>
              <w:right w:val="single" w:sz="4" w:space="0" w:color="FFFFFF"/>
            </w:tcBorders>
          </w:tcPr>
          <w:p w14:paraId="6CAFAB76" w14:textId="56B6D6D0" w:rsidR="0068366E" w:rsidRPr="00CC2F87" w:rsidRDefault="000A0F3A" w:rsidP="0068366E">
            <w:pPr>
              <w:pStyle w:val="TableText"/>
              <w:spacing w:after="200" w:line="240" w:lineRule="auto"/>
              <w:jc w:val="left"/>
              <w:rPr>
                <w:sz w:val="20"/>
                <w:szCs w:val="22"/>
              </w:rPr>
            </w:pPr>
            <w:r w:rsidRPr="005963D3">
              <w:rPr>
                <w:sz w:val="20"/>
                <w:szCs w:val="22"/>
              </w:rPr>
              <w:t>EI</w:t>
            </w:r>
            <w:r w:rsidR="0068366E" w:rsidRPr="00CC2F87">
              <w:rPr>
                <w:sz w:val="20"/>
                <w:szCs w:val="22"/>
                <w:vertAlign w:val="subscript"/>
              </w:rPr>
              <w:t xml:space="preserve"> </w:t>
            </w:r>
            <w:r w:rsidR="0068366E" w:rsidRPr="00CC2F87">
              <w:rPr>
                <w:sz w:val="20"/>
                <w:szCs w:val="22"/>
              </w:rPr>
              <w:t xml:space="preserve">of the path normalized by dividing it with maximum theoretical </w:t>
            </w:r>
            <w:r w:rsidRPr="00333419">
              <w:rPr>
                <w:sz w:val="20"/>
                <w:szCs w:val="22"/>
              </w:rPr>
              <w:t>EI</w:t>
            </w:r>
            <w:r>
              <w:rPr>
                <w:i/>
                <w:iCs/>
                <w:sz w:val="20"/>
                <w:szCs w:val="22"/>
              </w:rPr>
              <w:t xml:space="preserve"> </w:t>
            </w:r>
            <w:r w:rsidR="0068366E" w:rsidRPr="00CC2F87">
              <w:rPr>
                <w:sz w:val="20"/>
                <w:szCs w:val="22"/>
              </w:rPr>
              <w:t>for a path of same distance</w:t>
            </w:r>
          </w:p>
        </w:tc>
      </w:tr>
    </w:tbl>
    <w:p w14:paraId="36E9B706" w14:textId="53C267D0" w:rsidR="00D9566D" w:rsidRDefault="00392567" w:rsidP="00D9566D">
      <w:pPr>
        <w:pStyle w:val="TableSubText"/>
      </w:pP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F25C96" w:rsidRPr="00CC2F87">
        <w:t xml:space="preserve"> = </w:t>
      </w:r>
      <w:r w:rsidR="00DF3A93" w:rsidRPr="00CC2F87">
        <w:t xml:space="preserve">5 dB range </w:t>
      </w:r>
      <w:r w:rsidR="00F34C80" w:rsidRPr="00CC2F87">
        <w:t>with</w:t>
      </w:r>
      <w:r w:rsidR="00DF3A93"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CC2F87">
        <w:t xml:space="preserve"> as the lower value (e.g. 55 dB refers to </w:t>
      </w:r>
      <w:r w:rsidR="00A45F95" w:rsidRPr="00CC2F87">
        <w:t>noise range</w:t>
      </w:r>
      <w:r w:rsidR="00A45F95">
        <w:t xml:space="preserve"> of </w:t>
      </w:r>
      <w:r w:rsidR="00DF3A93" w:rsidRPr="00CC2F87">
        <w:t>55–60 dB)</w:t>
      </w:r>
      <w:r w:rsidR="00F25C96" w:rsidRPr="00CC2F87">
        <w:br/>
      </w:r>
      <m:oMath>
        <m:sSub>
          <m:sSubPr>
            <m:ctrlPr>
              <w:rPr>
                <w:rFonts w:ascii="Cambria Math" w:hAnsi="Cambria Math"/>
              </w:rPr>
            </m:ctrlPr>
          </m:sSubPr>
          <m:e>
            <m:r>
              <w:rPr>
                <w:rFonts w:ascii="Cambria Math" w:hAnsi="Cambria Math"/>
              </w:rPr>
              <m:t>E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CC2F87">
        <w:t xml:space="preserve"> = </w:t>
      </w:r>
      <w:r w:rsidR="00BB2825">
        <w:t xml:space="preserve">total </w:t>
      </w:r>
      <w:r w:rsidR="005B6FD0" w:rsidRPr="00CC2F87">
        <w:t xml:space="preserve">contaminated distance </w:t>
      </w:r>
      <w:r w:rsidR="00AD4847">
        <w:t>with</w:t>
      </w:r>
      <w:r w:rsidR="00550E1A">
        <w:t xml:space="preserve"> noise</w:t>
      </w:r>
      <w:r w:rsidR="005B6FD0" w:rsidRPr="00CC2F87">
        <w:t xml:space="preserve"> </w:t>
      </w:r>
      <w:r w:rsidR="009A6635">
        <w:t xml:space="preserve">level </w:t>
      </w:r>
      <w:r w:rsidR="002F547A">
        <w:t xml:space="preserve">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CC2F87">
        <w:t xml:space="preserve"> (e.g. 14 m of </w:t>
      </w:r>
      <w:r w:rsidR="00D97490" w:rsidRPr="00CC2F87">
        <w:t>55</w:t>
      </w:r>
      <w:r w:rsidR="00BC413B" w:rsidRPr="00CC2F87">
        <w:t>–</w:t>
      </w:r>
      <w:r w:rsidR="00D97490" w:rsidRPr="00CC2F87">
        <w:t>60</w:t>
      </w:r>
      <w:r w:rsidR="005B6FD0" w:rsidRPr="00CC2F87">
        <w:t xml:space="preserve"> dB</w:t>
      </w:r>
      <w:r w:rsidR="004B1DD1" w:rsidRPr="00CC2F87">
        <w:t xml:space="preserve"> noise</w:t>
      </w:r>
      <w:r w:rsidR="005B6FD0" w:rsidRPr="00CC2F87">
        <w:t>)</w:t>
      </w:r>
      <w:r w:rsidR="001E4700" w:rsidRPr="00CC2F87">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CC2F87">
        <w:t xml:space="preserve"> = dB-specific noise cost coefficien</w:t>
      </w:r>
      <w:r w:rsidR="00D9566D">
        <w:t>t (</w:t>
      </w:r>
      <w:r w:rsidR="00943378">
        <w:t xml:space="preserve">as </w:t>
      </w:r>
      <w:r w:rsidR="00D41363">
        <w:t>in</w:t>
      </w:r>
      <w:r w:rsidR="00943378">
        <w:t xml:space="preserve"> Equation </w:t>
      </w:r>
      <w:r w:rsidR="00D9566D">
        <w:t>4)</w:t>
      </w:r>
      <w:r w:rsidR="00D9566D">
        <w:br/>
      </w:r>
    </w:p>
    <w:p w14:paraId="6163879C" w14:textId="327B1537" w:rsidR="00B74D96" w:rsidRPr="00CC2F87" w:rsidRDefault="002E2F5C" w:rsidP="00D9566D">
      <w:pPr>
        <w:pStyle w:val="Heading2"/>
      </w:pPr>
      <w:bookmarkStart w:id="80" w:name="_Toc38538755"/>
      <w:r>
        <w:t>Web-based q</w:t>
      </w:r>
      <w:r w:rsidR="00B74D96" w:rsidRPr="00CC2F87">
        <w:t>uiet path route planner</w:t>
      </w:r>
      <w:bookmarkEnd w:id="80"/>
    </w:p>
    <w:p w14:paraId="37EB6460" w14:textId="25501AFC" w:rsidR="00572329" w:rsidRPr="00CC2F87" w:rsidRDefault="00E87CC6" w:rsidP="00B74D96">
      <w:r>
        <w:t xml:space="preserve">To </w:t>
      </w:r>
      <w:r w:rsidRPr="00CC2F87">
        <w:t xml:space="preserve">demonstrate the </w:t>
      </w:r>
      <w:r>
        <w:t xml:space="preserve">potential utility </w:t>
      </w:r>
      <w:r w:rsidRPr="00CC2F87">
        <w:t>of the quiet path routing method in practical situations</w:t>
      </w:r>
      <w:r>
        <w:t xml:space="preserve">, </w:t>
      </w:r>
      <w:r w:rsidR="009B37F7">
        <w:t>I</w:t>
      </w:r>
      <w:r>
        <w:t xml:space="preserve"> </w:t>
      </w:r>
      <w:r w:rsidR="009B37F7">
        <w:t xml:space="preserve">developed </w:t>
      </w:r>
      <w:r w:rsidRPr="00CC2F87">
        <w:t>a proof of concept</w:t>
      </w:r>
      <w:r>
        <w:t xml:space="preserve"> </w:t>
      </w:r>
      <w:r w:rsidR="00897D02">
        <w:t xml:space="preserve">web-based </w:t>
      </w:r>
      <w:r w:rsidR="00B74D96" w:rsidRPr="00CC2F87">
        <w:t>quiet path route planner</w:t>
      </w:r>
      <w:r w:rsidR="00283C87">
        <w:t xml:space="preserve">. </w:t>
      </w:r>
      <w:r w:rsidR="00BC26F6">
        <w:t>Also</w:t>
      </w:r>
      <w:r w:rsidR="001B3E35" w:rsidRPr="00CC2F87">
        <w:t xml:space="preserve">, it </w:t>
      </w:r>
      <w:r w:rsidR="00855F6C">
        <w:t>accelerated</w:t>
      </w:r>
      <w:r w:rsidR="001B3E35" w:rsidRPr="00CC2F87">
        <w:t xml:space="preserve"> developing</w:t>
      </w:r>
      <w:r w:rsidR="001520C9" w:rsidRPr="00CC2F87">
        <w:t xml:space="preserve"> and </w:t>
      </w:r>
      <w:r w:rsidR="001520C9" w:rsidRPr="00CC2F87">
        <w:lastRenderedPageBreak/>
        <w:t>adjusting</w:t>
      </w:r>
      <w:r w:rsidR="001B3E35" w:rsidRPr="00CC2F87">
        <w:t xml:space="preserve"> the </w:t>
      </w:r>
      <w:r w:rsidR="00A41C09">
        <w:t>quiet path routing</w:t>
      </w:r>
      <w:r w:rsidR="00195FAA">
        <w:t xml:space="preserve"> </w:t>
      </w:r>
      <w:r w:rsidR="001B3E35" w:rsidRPr="00CC2F87">
        <w:t>method</w:t>
      </w:r>
      <w:r w:rsidR="00865E78">
        <w:t xml:space="preserve">, </w:t>
      </w:r>
      <w:r w:rsidR="00075BFC">
        <w:t>as</w:t>
      </w:r>
      <w:r w:rsidR="00BC42CF">
        <w:t xml:space="preserve"> </w:t>
      </w:r>
      <w:r w:rsidR="00195FAA">
        <w:t xml:space="preserve">different </w:t>
      </w:r>
      <w:r w:rsidR="00D566F7">
        <w:t>variants</w:t>
      </w:r>
      <w:r w:rsidR="00195FAA">
        <w:t xml:space="preserve"> of the </w:t>
      </w:r>
      <w:r w:rsidR="00865E78">
        <w:t xml:space="preserve">street network graph and </w:t>
      </w:r>
      <w:r w:rsidR="00195FAA">
        <w:t>environmental impedance function</w:t>
      </w:r>
      <w:r w:rsidR="00865E78">
        <w:t xml:space="preserve"> could be easily tested</w:t>
      </w:r>
      <w:r w:rsidR="001B3E35" w:rsidRPr="00CC2F87">
        <w:t>.</w:t>
      </w:r>
    </w:p>
    <w:p w14:paraId="658563A9" w14:textId="77777777" w:rsidR="00B74D96" w:rsidRPr="00CC2F87" w:rsidRDefault="00B74D96" w:rsidP="00AA055B">
      <w:pPr>
        <w:keepNext/>
        <w:spacing w:before="360" w:after="0"/>
      </w:pPr>
      <w:r w:rsidRPr="00CC2F87">
        <w:rPr>
          <w:noProof/>
        </w:rPr>
        <w:drawing>
          <wp:inline distT="0" distB="0" distL="0" distR="0" wp14:anchorId="0E9CC9FC" wp14:editId="7EBB9719">
            <wp:extent cx="6018198" cy="3168544"/>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018198" cy="3168544"/>
                    </a:xfrm>
                    <a:prstGeom prst="rect">
                      <a:avLst/>
                    </a:prstGeom>
                    <a:ln>
                      <a:noFill/>
                    </a:ln>
                  </pic:spPr>
                </pic:pic>
              </a:graphicData>
            </a:graphic>
          </wp:inline>
        </w:drawing>
      </w:r>
    </w:p>
    <w:p w14:paraId="494D3983" w14:textId="038BCBD3" w:rsidR="00B74D96" w:rsidRPr="00CC2F87" w:rsidRDefault="00B74D96" w:rsidP="00020EA1">
      <w:pPr>
        <w:pStyle w:val="Caption"/>
      </w:pPr>
      <w:bookmarkStart w:id="81" w:name="_Ref9517973"/>
      <w:bookmarkStart w:id="82" w:name="_Toc38115062"/>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711D61">
        <w:rPr>
          <w:noProof/>
        </w:rPr>
        <w:t>18</w:t>
      </w:r>
      <w:r w:rsidR="004F023F" w:rsidRPr="00CC2F87">
        <w:fldChar w:fldCharType="end"/>
      </w:r>
      <w:bookmarkEnd w:id="81"/>
      <w:r w:rsidRPr="00CC2F87">
        <w:t xml:space="preserve">. </w:t>
      </w:r>
      <w:r w:rsidR="005F7507">
        <w:t>T</w:t>
      </w:r>
      <w:r w:rsidRPr="00CC2F87">
        <w:t>echnical architecture of the quiet path route planner web application.</w:t>
      </w:r>
      <w:bookmarkEnd w:id="82"/>
      <w:r w:rsidR="003172BE" w:rsidRPr="00CC2F87">
        <w:t xml:space="preserve"> </w:t>
      </w:r>
    </w:p>
    <w:p w14:paraId="5C6CF1D2" w14:textId="1A9AC488" w:rsidR="00D03A8C" w:rsidRPr="00CC2F87" w:rsidRDefault="00B74D96" w:rsidP="00B74D96">
      <w:r w:rsidRPr="00CC2F87">
        <w:t xml:space="preserve">The technical implementation of the quiet path route planner </w:t>
      </w:r>
      <w:r w:rsidR="000D18DE">
        <w:t xml:space="preserve">is composed </w:t>
      </w:r>
      <w:r w:rsidRPr="00CC2F87">
        <w:t>of three components</w:t>
      </w:r>
      <w:r w:rsidR="006F765F">
        <w:t xml:space="preserve"> (</w:t>
      </w:r>
      <w:r w:rsidR="006F765F" w:rsidRPr="00CC2F87">
        <w:fldChar w:fldCharType="begin"/>
      </w:r>
      <w:r w:rsidR="006F765F" w:rsidRPr="00CC2F87">
        <w:instrText xml:space="preserve"> REF _Ref9517973 \h </w:instrText>
      </w:r>
      <w:r w:rsidR="006F765F" w:rsidRPr="00CC2F87">
        <w:fldChar w:fldCharType="separate"/>
      </w:r>
      <w:r w:rsidR="00711D61" w:rsidRPr="00CC2F87">
        <w:t xml:space="preserve">Figure </w:t>
      </w:r>
      <w:r w:rsidR="00711D61">
        <w:rPr>
          <w:noProof/>
        </w:rPr>
        <w:t>18</w:t>
      </w:r>
      <w:r w:rsidR="006F765F" w:rsidRPr="00CC2F87">
        <w:fldChar w:fldCharType="end"/>
      </w:r>
      <w:r w:rsidR="006F765F" w:rsidRPr="00CC2F87">
        <w:t>)</w:t>
      </w:r>
      <w:r w:rsidRPr="00CC2F87">
        <w:t xml:space="preserve">: </w:t>
      </w:r>
      <w:r w:rsidR="00EE763C">
        <w:t xml:space="preserve">graph </w:t>
      </w:r>
      <w:r w:rsidR="00496F8C">
        <w:t xml:space="preserve">processing </w:t>
      </w:r>
      <w:r w:rsidRPr="00CC2F87">
        <w:t xml:space="preserve">for quiet path </w:t>
      </w:r>
      <w:r w:rsidR="00A41C09">
        <w:t>routing</w:t>
      </w:r>
      <w:r w:rsidR="00496F8C">
        <w:t xml:space="preserve"> (1)</w:t>
      </w:r>
      <w:r w:rsidRPr="00CC2F87">
        <w:t xml:space="preserve">, server-side </w:t>
      </w:r>
      <w:r w:rsidR="00A41C09">
        <w:t>quiet path routing</w:t>
      </w:r>
      <w:r w:rsidRPr="00CC2F87">
        <w:t xml:space="preserve"> application </w:t>
      </w:r>
      <w:r w:rsidR="00496F8C">
        <w:t xml:space="preserve">(2) </w:t>
      </w:r>
      <w:r w:rsidRPr="00CC2F87">
        <w:t xml:space="preserve">and client-side route planner user interface </w:t>
      </w:r>
      <w:r w:rsidR="00496F8C">
        <w:t>(3</w:t>
      </w:r>
      <w:r w:rsidR="006F765F">
        <w:t>)</w:t>
      </w:r>
      <w:r w:rsidR="005E68C4" w:rsidRPr="00CC2F87">
        <w:t>.</w:t>
      </w:r>
      <w:r w:rsidR="00080336" w:rsidRPr="00CC2F87">
        <w:t xml:space="preserve"> </w:t>
      </w:r>
      <w:r w:rsidR="00ED3AD8">
        <w:t xml:space="preserve">The </w:t>
      </w:r>
      <w:r w:rsidR="00C31E6F">
        <w:t>interface</w:t>
      </w:r>
      <w:r w:rsidR="00ED3AD8">
        <w:t xml:space="preserve"> between </w:t>
      </w:r>
      <w:r w:rsidR="00265808">
        <w:t xml:space="preserve">the </w:t>
      </w:r>
      <w:r w:rsidR="00ED3AD8">
        <w:t xml:space="preserve">graph processing </w:t>
      </w:r>
      <w:r w:rsidR="00265808">
        <w:t>script</w:t>
      </w:r>
      <w:r w:rsidR="003E4528">
        <w:t>s</w:t>
      </w:r>
      <w:r w:rsidR="00265808">
        <w:t xml:space="preserve"> </w:t>
      </w:r>
      <w:r w:rsidR="00ED3AD8">
        <w:t xml:space="preserve">and the routing application is a </w:t>
      </w:r>
      <w:r w:rsidR="00DE69CA">
        <w:t xml:space="preserve">static </w:t>
      </w:r>
      <w:r w:rsidR="008F191A">
        <w:t xml:space="preserve">GraphML </w:t>
      </w:r>
      <w:r w:rsidR="00600EBF">
        <w:t>file</w:t>
      </w:r>
      <w:r w:rsidR="00ED3AD8">
        <w:t>.</w:t>
      </w:r>
      <w:r w:rsidR="00004105">
        <w:t xml:space="preserve"> </w:t>
      </w:r>
      <w:r w:rsidR="005C50B7">
        <w:t>On the other hand, t</w:t>
      </w:r>
      <w:r w:rsidR="00A95905">
        <w:t xml:space="preserve">he client-side web application </w:t>
      </w:r>
      <w:r w:rsidR="00F905CD">
        <w:t xml:space="preserve">communicates with </w:t>
      </w:r>
      <w:r w:rsidR="00A95905">
        <w:t>the</w:t>
      </w:r>
      <w:r w:rsidR="00BF78CE">
        <w:t xml:space="preserve"> </w:t>
      </w:r>
      <w:r w:rsidR="00A95905">
        <w:t>routing application via a RESTful API</w:t>
      </w:r>
      <w:r w:rsidR="003C1291">
        <w:t xml:space="preserve"> </w:t>
      </w:r>
      <w:r w:rsidR="00722657">
        <w:t>exposed by the server application</w:t>
      </w:r>
      <w:r w:rsidR="00A95905">
        <w:t xml:space="preserve">. </w:t>
      </w:r>
      <w:r w:rsidR="00F329EE">
        <w:t xml:space="preserve">The </w:t>
      </w:r>
      <w:r w:rsidR="00F77C92">
        <w:t xml:space="preserve">capabilities of the </w:t>
      </w:r>
      <w:r w:rsidR="00F329EE">
        <w:t xml:space="preserve">quiet path </w:t>
      </w:r>
      <w:r w:rsidR="00205E26">
        <w:t xml:space="preserve">routing </w:t>
      </w:r>
      <w:r w:rsidR="00F329EE">
        <w:t xml:space="preserve">API </w:t>
      </w:r>
      <w:r w:rsidR="00852245">
        <w:t>are</w:t>
      </w:r>
      <w:r w:rsidR="00F329EE">
        <w:t xml:space="preserve"> </w:t>
      </w:r>
      <w:r w:rsidR="009C56F4">
        <w:t xml:space="preserve">documented in more detail </w:t>
      </w:r>
      <w:r w:rsidR="00F329EE">
        <w:t>in the</w:t>
      </w:r>
      <w:r w:rsidR="00C71FAE">
        <w:t xml:space="preserve"> results chapter (see</w:t>
      </w:r>
      <w:r w:rsidR="00F329EE">
        <w:t xml:space="preserve"> </w:t>
      </w:r>
      <w:r w:rsidR="00943378">
        <w:t>4</w:t>
      </w:r>
      <w:r w:rsidR="00F329EE">
        <w:t>.</w:t>
      </w:r>
      <w:r w:rsidR="005309F0">
        <w:t>1</w:t>
      </w:r>
      <w:r w:rsidR="00C71FAE">
        <w:t>)</w:t>
      </w:r>
      <w:r w:rsidR="00F329EE">
        <w:t>.</w:t>
      </w:r>
      <w:r w:rsidR="00297A10">
        <w:t xml:space="preserve"> </w:t>
      </w:r>
    </w:p>
    <w:p w14:paraId="71AA850B" w14:textId="190975CB" w:rsidR="005E68C4" w:rsidRPr="00CC2F87" w:rsidRDefault="00D03A8C" w:rsidP="00B74D96">
      <w:r w:rsidRPr="00CC2F87">
        <w:t xml:space="preserve">A virtual machine was acquired for </w:t>
      </w:r>
      <w:r w:rsidR="00694693">
        <w:t xml:space="preserve">hosting </w:t>
      </w:r>
      <w:r w:rsidRPr="00CC2F87">
        <w:t xml:space="preserve">the quiet path </w:t>
      </w:r>
      <w:r w:rsidR="00A41C09">
        <w:t>routing</w:t>
      </w:r>
      <w:r w:rsidR="00694693">
        <w:t xml:space="preserve"> application </w:t>
      </w:r>
      <w:r w:rsidRPr="00CC2F87">
        <w:t xml:space="preserve">as a </w:t>
      </w:r>
      <w:r w:rsidR="00AA5FBA">
        <w:t xml:space="preserve">stateless </w:t>
      </w:r>
      <w:r w:rsidRPr="00CC2F87">
        <w:t xml:space="preserve">web service. </w:t>
      </w:r>
      <w:r w:rsidR="00D24567" w:rsidRPr="00CC2F87">
        <w:t xml:space="preserve">In addition </w:t>
      </w:r>
      <w:r w:rsidR="00AB2FF4">
        <w:t>to the normal scientific and geospatial Python libraries</w:t>
      </w:r>
      <w:r w:rsidR="00D24567" w:rsidRPr="00CC2F87">
        <w:t xml:space="preserve">, </w:t>
      </w:r>
      <w:r w:rsidR="00DE5F66">
        <w:t xml:space="preserve">the </w:t>
      </w:r>
      <w:r w:rsidR="00C73836" w:rsidRPr="00CC2F87">
        <w:t xml:space="preserve">library </w:t>
      </w:r>
      <w:r w:rsidR="00D24567" w:rsidRPr="00CC2F87">
        <w:t xml:space="preserve">Flask </w:t>
      </w:r>
      <w:r w:rsidR="00C73836" w:rsidRPr="00CC2F87">
        <w:t xml:space="preserve">was installed </w:t>
      </w:r>
      <w:r w:rsidR="00D24567" w:rsidRPr="00CC2F87">
        <w:t xml:space="preserve">to enable </w:t>
      </w:r>
      <w:r w:rsidR="00CE1564">
        <w:t xml:space="preserve">accessing </w:t>
      </w:r>
      <w:r w:rsidR="00D24567" w:rsidRPr="00CC2F87">
        <w:t xml:space="preserve">the </w:t>
      </w:r>
      <w:r w:rsidR="00DE5F66">
        <w:t xml:space="preserve">functionality of the </w:t>
      </w:r>
      <w:r w:rsidR="00D24567" w:rsidRPr="00CC2F87">
        <w:t xml:space="preserve">routing application </w:t>
      </w:r>
      <w:r w:rsidR="00CE1564">
        <w:t xml:space="preserve">with </w:t>
      </w:r>
      <w:r w:rsidR="00DE5F66" w:rsidRPr="00DE5F66">
        <w:t xml:space="preserve">RESTful </w:t>
      </w:r>
      <w:r w:rsidR="00DE5F66">
        <w:t>web requests</w:t>
      </w:r>
      <w:r w:rsidR="00D24567" w:rsidRPr="00CC2F87">
        <w:t xml:space="preserve">. </w:t>
      </w:r>
      <w:r w:rsidR="001C236B">
        <w:t>Since</w:t>
      </w:r>
      <w:r w:rsidR="00501DD8" w:rsidRPr="00CC2F87">
        <w:t xml:space="preserve"> Flask is not </w:t>
      </w:r>
      <w:r w:rsidR="00597E15">
        <w:t>recommended for production environments</w:t>
      </w:r>
      <w:r w:rsidR="00501DD8" w:rsidRPr="00CC2F87">
        <w:t xml:space="preserve">, </w:t>
      </w:r>
      <w:r w:rsidR="00000F08">
        <w:t xml:space="preserve">the library </w:t>
      </w:r>
      <w:r w:rsidR="00501DD8" w:rsidRPr="00CC2F87">
        <w:t>Gunicorn</w:t>
      </w:r>
      <w:r w:rsidR="00F23804">
        <w:t xml:space="preserve"> </w:t>
      </w:r>
      <w:r w:rsidR="00501DD8" w:rsidRPr="00CC2F87">
        <w:t xml:space="preserve">was configured to run the Python-Flask application in more efficient and </w:t>
      </w:r>
      <w:r w:rsidR="00F4156D" w:rsidRPr="00CC2F87">
        <w:t>secure</w:t>
      </w:r>
      <w:r w:rsidR="00501DD8" w:rsidRPr="00CC2F87">
        <w:t xml:space="preserve"> manner. </w:t>
      </w:r>
      <w:r w:rsidR="00FF04D8">
        <w:t>Essentially</w:t>
      </w:r>
      <w:r w:rsidR="00635904">
        <w:t xml:space="preserve">, </w:t>
      </w:r>
      <w:r w:rsidR="009728C9">
        <w:t>t</w:t>
      </w:r>
      <w:r w:rsidR="00F805B0">
        <w:t xml:space="preserve">his meant running several instances of the application in parallel to be able to </w:t>
      </w:r>
      <w:r w:rsidR="00D542E6">
        <w:t xml:space="preserve">quickly </w:t>
      </w:r>
      <w:r w:rsidR="00F805B0">
        <w:t xml:space="preserve">handle </w:t>
      </w:r>
      <w:r w:rsidR="00D84B02">
        <w:t xml:space="preserve">many </w:t>
      </w:r>
      <w:r w:rsidR="00F805B0">
        <w:t>simultaneous routing requests.</w:t>
      </w:r>
      <w:r w:rsidR="003F09CA">
        <w:t xml:space="preserve"> </w:t>
      </w:r>
    </w:p>
    <w:p w14:paraId="182D15CB" w14:textId="371005F2" w:rsidR="009656C4" w:rsidRPr="00CC2F87" w:rsidRDefault="002D5931" w:rsidP="00B74D96">
      <w:r w:rsidRPr="00CC2F87">
        <w:t xml:space="preserve">An interactive web map application was developed to serve as </w:t>
      </w:r>
      <w:r w:rsidR="00264C39">
        <w:t>the</w:t>
      </w:r>
      <w:r w:rsidR="00262B08">
        <w:t xml:space="preserve"> </w:t>
      </w:r>
      <w:r w:rsidRPr="00CC2F87">
        <w:t xml:space="preserve">user interface for the quiet path </w:t>
      </w:r>
      <w:r w:rsidR="001432F4">
        <w:t>routing</w:t>
      </w:r>
      <w:r w:rsidRPr="00CC2F87">
        <w:t xml:space="preserve"> service. </w:t>
      </w:r>
      <w:r w:rsidR="001E07F1" w:rsidRPr="00CC2F87">
        <w:t xml:space="preserve">It was implemented </w:t>
      </w:r>
      <w:r w:rsidR="0043022A">
        <w:t>with</w:t>
      </w:r>
      <w:r w:rsidR="009113A2" w:rsidRPr="00CC2F87">
        <w:t xml:space="preserve"> </w:t>
      </w:r>
      <w:r w:rsidR="001E07F1" w:rsidRPr="00CC2F87">
        <w:t>ReactJS</w:t>
      </w:r>
      <w:r w:rsidR="00276C09" w:rsidRPr="00CC2F87">
        <w:t xml:space="preserve"> </w:t>
      </w:r>
      <w:r w:rsidR="0043022A">
        <w:t xml:space="preserve">as a </w:t>
      </w:r>
      <w:r w:rsidR="001E07F1" w:rsidRPr="00CC2F87">
        <w:t xml:space="preserve">single page application (SPA). </w:t>
      </w:r>
      <w:r w:rsidR="008D6013" w:rsidRPr="00CC2F87">
        <w:t>Mapbox GL</w:t>
      </w:r>
      <w:r w:rsidR="00413A73" w:rsidRPr="00CC2F87">
        <w:t xml:space="preserve"> </w:t>
      </w:r>
      <w:r w:rsidR="006C7694">
        <w:t>JS</w:t>
      </w:r>
      <w:r w:rsidR="008D6013" w:rsidRPr="00CC2F87">
        <w:t xml:space="preserve"> </w:t>
      </w:r>
      <w:r w:rsidR="008D6013" w:rsidRPr="00CC2F87">
        <w:lastRenderedPageBreak/>
        <w:t xml:space="preserve">was chosen as the </w:t>
      </w:r>
      <w:r w:rsidR="00A67F99">
        <w:t xml:space="preserve">web </w:t>
      </w:r>
      <w:r w:rsidR="008D6013" w:rsidRPr="00CC2F87">
        <w:t>mapping library</w:t>
      </w:r>
      <w:r w:rsidR="00823A4F">
        <w:t xml:space="preserve"> due to its great support for visualizing vector data interactively</w:t>
      </w:r>
      <w:r w:rsidR="00D52918">
        <w:t xml:space="preserve">. Mapbox Studio was used to design </w:t>
      </w:r>
      <w:r w:rsidR="00AB33F6">
        <w:t xml:space="preserve">a </w:t>
      </w:r>
      <w:r w:rsidR="00FC2C79">
        <w:t>custom</w:t>
      </w:r>
      <w:r w:rsidR="005B0263">
        <w:t>,</w:t>
      </w:r>
      <w:r w:rsidR="00CA710B">
        <w:t xml:space="preserve"> light-colored</w:t>
      </w:r>
      <w:r w:rsidR="005B0263">
        <w:t>,</w:t>
      </w:r>
      <w:r w:rsidR="00AB33F6">
        <w:t xml:space="preserve"> </w:t>
      </w:r>
      <w:r w:rsidR="00D52918">
        <w:t>basema</w:t>
      </w:r>
      <w:r w:rsidR="00AB33F6">
        <w:t xml:space="preserve">p to allow </w:t>
      </w:r>
      <w:r w:rsidR="002F326E">
        <w:t>visualizing</w:t>
      </w:r>
      <w:r w:rsidR="00AB33F6">
        <w:t xml:space="preserve"> </w:t>
      </w:r>
      <w:r w:rsidR="008E3027">
        <w:t>multiple</w:t>
      </w:r>
      <w:r w:rsidR="00AB33F6">
        <w:t xml:space="preserve"> paths </w:t>
      </w:r>
      <w:r w:rsidR="008E3027">
        <w:t xml:space="preserve">with varying colors </w:t>
      </w:r>
      <w:r w:rsidR="00AB33F6">
        <w:t xml:space="preserve">clearly on top of it. </w:t>
      </w:r>
      <w:r w:rsidR="00BA053A">
        <w:t xml:space="preserve">ReactJS SPA, as a technical framework, </w:t>
      </w:r>
      <w:r w:rsidR="00425E19" w:rsidRPr="00CC2F87">
        <w:t>enabled</w:t>
      </w:r>
      <w:r w:rsidR="00003D68" w:rsidRPr="00CC2F87">
        <w:t xml:space="preserve"> </w:t>
      </w:r>
      <w:r w:rsidR="002B3B95" w:rsidRPr="00CC2F87">
        <w:t xml:space="preserve">building </w:t>
      </w:r>
      <w:r w:rsidR="00786614">
        <w:t xml:space="preserve">highly </w:t>
      </w:r>
      <w:r w:rsidR="002B3B95" w:rsidRPr="00CC2F87">
        <w:t xml:space="preserve">customized </w:t>
      </w:r>
      <w:r w:rsidR="00D52918">
        <w:t xml:space="preserve">and reactive web map application </w:t>
      </w:r>
      <w:r w:rsidR="002B3B95" w:rsidRPr="00CC2F87">
        <w:t>for the purpose.</w:t>
      </w:r>
      <w:r w:rsidR="003731A8" w:rsidRPr="00CC2F87">
        <w:t xml:space="preserve"> </w:t>
      </w:r>
      <w:r w:rsidR="00707838" w:rsidRPr="00CC2F87">
        <w:t>C</w:t>
      </w:r>
      <w:r w:rsidR="0007417D" w:rsidRPr="00CC2F87">
        <w:t xml:space="preserve">ommunication between the web map application and the routing service was implemented with asynchronous </w:t>
      </w:r>
      <w:r w:rsidR="00817C03">
        <w:t>requests</w:t>
      </w:r>
      <w:r w:rsidR="0007417D" w:rsidRPr="00CC2F87">
        <w:t xml:space="preserve">; </w:t>
      </w:r>
      <w:r w:rsidR="005C600B" w:rsidRPr="00CC2F87">
        <w:t>after</w:t>
      </w:r>
      <w:r w:rsidR="0007417D" w:rsidRPr="00CC2F87">
        <w:t xml:space="preserve"> </w:t>
      </w:r>
      <w:r w:rsidR="005231B9">
        <w:t xml:space="preserve">the </w:t>
      </w:r>
      <w:r w:rsidR="0007417D" w:rsidRPr="00CC2F87">
        <w:t>routing request is sent from the client, a callback function</w:t>
      </w:r>
      <w:r w:rsidR="00400BF0" w:rsidRPr="00CC2F87">
        <w:t xml:space="preserve"> (at the client)</w:t>
      </w:r>
      <w:r w:rsidR="0007417D" w:rsidRPr="00CC2F87">
        <w:t xml:space="preserve"> is invoked once the paths are returned from the </w:t>
      </w:r>
      <w:r w:rsidR="005C600B" w:rsidRPr="00CC2F87">
        <w:t>routing service</w:t>
      </w:r>
      <w:r w:rsidR="0007417D" w:rsidRPr="00CC2F87">
        <w:t>.</w:t>
      </w:r>
      <w:r w:rsidR="00A87CDB">
        <w:t xml:space="preserve"> </w:t>
      </w:r>
      <w:r w:rsidR="00C84685" w:rsidRPr="00CC2F87">
        <w:t xml:space="preserve">The </w:t>
      </w:r>
      <w:r w:rsidR="00D52918">
        <w:t xml:space="preserve">design </w:t>
      </w:r>
      <w:r w:rsidR="00B80EC4">
        <w:t xml:space="preserve">and features </w:t>
      </w:r>
      <w:r w:rsidR="00D52918">
        <w:t xml:space="preserve">of the </w:t>
      </w:r>
      <w:r w:rsidR="006A3E2D">
        <w:t>user interface</w:t>
      </w:r>
      <w:r w:rsidR="00C84685">
        <w:t xml:space="preserve"> </w:t>
      </w:r>
      <w:r w:rsidR="00C84685" w:rsidRPr="00CC2F87">
        <w:t xml:space="preserve">are </w:t>
      </w:r>
      <w:r w:rsidR="003E3EE6">
        <w:t xml:space="preserve">presented </w:t>
      </w:r>
      <w:r w:rsidR="00C84685" w:rsidRPr="00CC2F87">
        <w:t xml:space="preserve">in </w:t>
      </w:r>
      <w:r w:rsidR="00B80EC4">
        <w:t xml:space="preserve">more detail in </w:t>
      </w:r>
      <w:r w:rsidR="00C84685" w:rsidRPr="00CC2F87">
        <w:t>the results chapter</w:t>
      </w:r>
      <w:r w:rsidR="00C84685">
        <w:t xml:space="preserve"> (</w:t>
      </w:r>
      <w:r w:rsidR="00ED1823">
        <w:t>see</w:t>
      </w:r>
      <w:r w:rsidR="00D52918">
        <w:t xml:space="preserve"> 4.</w:t>
      </w:r>
      <w:r w:rsidR="005309F0">
        <w:t>2</w:t>
      </w:r>
      <w:r w:rsidR="00C84685">
        <w:t>)</w:t>
      </w:r>
      <w:r w:rsidR="00C84685" w:rsidRPr="00CC2F87">
        <w:t xml:space="preserve">. </w:t>
      </w:r>
    </w:p>
    <w:p w14:paraId="3D3D9328" w14:textId="059B97CE" w:rsidR="00C84685" w:rsidRDefault="0005070F" w:rsidP="00B74D96">
      <w:r>
        <w:t xml:space="preserve">During the making of this thesis, </w:t>
      </w:r>
      <w:r w:rsidR="000A3D43">
        <w:t xml:space="preserve">components of </w:t>
      </w:r>
      <w:r>
        <w:t xml:space="preserve">the </w:t>
      </w:r>
      <w:r w:rsidR="00175105">
        <w:t xml:space="preserve">web-based </w:t>
      </w:r>
      <w:r>
        <w:t>quiet path routing application</w:t>
      </w:r>
      <w:r w:rsidR="0019737F">
        <w:t xml:space="preserve">, </w:t>
      </w:r>
      <w:r w:rsidR="0074600F">
        <w:t>particularly</w:t>
      </w:r>
      <w:r w:rsidR="0019737F">
        <w:t xml:space="preserve"> the </w:t>
      </w:r>
      <w:r>
        <w:t>user interface</w:t>
      </w:r>
      <w:r w:rsidR="0019737F">
        <w:t>,</w:t>
      </w:r>
      <w:r>
        <w:t xml:space="preserve"> </w:t>
      </w:r>
      <w:r w:rsidR="000A3D43">
        <w:t xml:space="preserve">were </w:t>
      </w:r>
      <w:r>
        <w:t xml:space="preserve">developed iteratively based on the comments </w:t>
      </w:r>
      <w:r w:rsidR="00C02D46">
        <w:t xml:space="preserve">and suggestions </w:t>
      </w:r>
      <w:r w:rsidR="00864F0A">
        <w:t>from a</w:t>
      </w:r>
      <w:r w:rsidR="00525651">
        <w:t xml:space="preserve"> small</w:t>
      </w:r>
      <w:r>
        <w:t xml:space="preserve"> group of test users.</w:t>
      </w:r>
      <w:r w:rsidR="000425EA">
        <w:t xml:space="preserve"> Closer to the end of the thesis project, the focus in </w:t>
      </w:r>
      <w:r w:rsidR="006A38D4">
        <w:t xml:space="preserve">developing </w:t>
      </w:r>
      <w:r w:rsidR="000425EA">
        <w:t xml:space="preserve">the routing application was guided </w:t>
      </w:r>
      <w:r w:rsidR="0043156B">
        <w:t xml:space="preserve">also </w:t>
      </w:r>
      <w:r w:rsidR="000425EA">
        <w:t>by the</w:t>
      </w:r>
      <w:r w:rsidR="00EA1144">
        <w:t xml:space="preserve"> EU project Healthy Outdoor Premises for Everyone (HOPE)</w:t>
      </w:r>
      <w:r w:rsidR="000425EA">
        <w:t>.</w:t>
      </w:r>
      <w:r w:rsidR="00E54C20">
        <w:t xml:space="preserve"> Thus,</w:t>
      </w:r>
      <w:r w:rsidR="00215169">
        <w:t xml:space="preserve"> </w:t>
      </w:r>
      <w:r w:rsidR="00E54C20">
        <w:t xml:space="preserve">the </w:t>
      </w:r>
      <w:r w:rsidR="00F54C15">
        <w:t xml:space="preserve">support for assessing and minimizing exposure to also real-time air pollution was implemented in the </w:t>
      </w:r>
      <w:r w:rsidR="006D0512">
        <w:t xml:space="preserve">routing </w:t>
      </w:r>
      <w:r w:rsidR="00F54C15">
        <w:t xml:space="preserve">application. </w:t>
      </w:r>
      <w:r w:rsidR="00721749">
        <w:t xml:space="preserve">Also, to enable </w:t>
      </w:r>
      <w:r w:rsidR="003429BC">
        <w:t xml:space="preserve">significantly </w:t>
      </w:r>
      <w:r w:rsidR="00721749">
        <w:t>faster routing analysis</w:t>
      </w:r>
      <w:r w:rsidR="003429BC">
        <w:t xml:space="preserve"> for longer O</w:t>
      </w:r>
      <w:r w:rsidR="00105B0B">
        <w:t>-</w:t>
      </w:r>
      <w:r w:rsidR="003429BC">
        <w:t>D distances</w:t>
      </w:r>
      <w:r w:rsidR="00721749">
        <w:t xml:space="preserve">, the routing </w:t>
      </w:r>
      <w:r w:rsidR="003429BC">
        <w:t xml:space="preserve">analysis was </w:t>
      </w:r>
      <w:r w:rsidR="00250A3B">
        <w:t>converted</w:t>
      </w:r>
      <w:r w:rsidR="003429BC">
        <w:t xml:space="preserve"> to utilize </w:t>
      </w:r>
      <w:r w:rsidR="0098141E">
        <w:t xml:space="preserve">the </w:t>
      </w:r>
      <w:r w:rsidR="009F21A8">
        <w:t>graph</w:t>
      </w:r>
      <w:r w:rsidR="003429BC">
        <w:t xml:space="preserve"> library </w:t>
      </w:r>
      <w:r w:rsidR="00721749">
        <w:t>igraph</w:t>
      </w:r>
      <w:r w:rsidR="00C23099">
        <w:t xml:space="preserve"> </w:t>
      </w:r>
      <w:r w:rsidR="00C23099">
        <w:fldChar w:fldCharType="begin"/>
      </w:r>
      <w:r w:rsidR="00C23099">
        <w:instrText xml:space="preserve"> ADDIN ZOTERO_ITEM CSL_CITATION {"citationID":"3N0rwHe5","properties":{"formattedCitation":"(Csardi &amp; Nepusz, 2006)","plainCitation":"(Csardi &amp; Nepusz, 2006)","noteIndex":0},"citationItems":[{"id":550,"uris":["http://zotero.org/users/5467145/items/Q82KMH78"],"uri":["http://zotero.org/users/5467145/items/Q82KMH78"],"itemData":{"id":550,"type":"article-journal","container-title":"InterJournal, Complex Systems","issue":"5","page":"1–9","source":"Google Scholar","title":"The igraph software package for complex network research","volume":"1695","author":[{"family":"Csardi","given":"Gabor"},{"family":"Nepusz","given":"Tamas"}],"issued":{"date-parts":[["2006"]]}}}],"schema":"https://github.com/citation-style-language/schema/raw/master/csl-citation.json"} </w:instrText>
      </w:r>
      <w:r w:rsidR="00C23099">
        <w:fldChar w:fldCharType="separate"/>
      </w:r>
      <w:r w:rsidR="00C23099">
        <w:rPr>
          <w:noProof/>
        </w:rPr>
        <w:t>(Csardi &amp; Nepusz, 2006)</w:t>
      </w:r>
      <w:r w:rsidR="00C23099">
        <w:fldChar w:fldCharType="end"/>
      </w:r>
      <w:r w:rsidR="003429BC">
        <w:t xml:space="preserve"> </w:t>
      </w:r>
      <w:r w:rsidR="009F21A8">
        <w:t>instead of</w:t>
      </w:r>
      <w:r w:rsidR="003429BC">
        <w:t xml:space="preserve"> </w:t>
      </w:r>
      <w:r w:rsidR="00721749">
        <w:t>NetworkX.</w:t>
      </w:r>
      <w:r w:rsidR="002139B3">
        <w:t xml:space="preserve"> </w:t>
      </w:r>
      <w:r w:rsidR="00B52D50">
        <w:t xml:space="preserve">The links to the source-codes and further documentation of both versions of the routing application </w:t>
      </w:r>
      <w:r w:rsidR="00A90FBF">
        <w:t xml:space="preserve">are presented </w:t>
      </w:r>
      <w:r w:rsidR="00B52D50">
        <w:t>in the results chapter (</w:t>
      </w:r>
      <w:r w:rsidR="002F7678">
        <w:t xml:space="preserve">see </w:t>
      </w:r>
      <w:r w:rsidR="00FC6472">
        <w:t>4.</w:t>
      </w:r>
      <w:r w:rsidR="005309F0">
        <w:t>1</w:t>
      </w:r>
      <w:r w:rsidR="005B4B65">
        <w:t xml:space="preserve">, </w:t>
      </w:r>
      <w:r w:rsidR="00FC6472">
        <w:t>4</w:t>
      </w:r>
      <w:r w:rsidR="00B52D50">
        <w:t>.</w:t>
      </w:r>
      <w:r w:rsidR="005309F0">
        <w:t>2</w:t>
      </w:r>
      <w:r w:rsidR="005B4B65">
        <w:t xml:space="preserve"> &amp; 4.</w:t>
      </w:r>
      <w:r w:rsidR="00912F3E">
        <w:t>5</w:t>
      </w:r>
      <w:r w:rsidR="00B52D50">
        <w:t>)</w:t>
      </w:r>
      <w:r w:rsidR="00784936">
        <w:t>.</w:t>
      </w:r>
      <w:r w:rsidR="002B15A3">
        <w:t xml:space="preserve"> </w:t>
      </w:r>
    </w:p>
    <w:p w14:paraId="50559576" w14:textId="27DD0AE6" w:rsidR="00942B90" w:rsidRPr="00CC2F87" w:rsidRDefault="00E43AFA" w:rsidP="006931F6">
      <w:pPr>
        <w:pStyle w:val="Heading2"/>
      </w:pPr>
      <w:bookmarkStart w:id="83" w:name="_Toc38538756"/>
      <w:r>
        <w:t xml:space="preserve">Case study: </w:t>
      </w:r>
      <w:r w:rsidR="002464BA" w:rsidRPr="00CC2F87">
        <w:t xml:space="preserve">pedestrians’ exposure to traffic noise </w:t>
      </w:r>
      <w:r w:rsidR="00F62A7B">
        <w:t>in Helsinki</w:t>
      </w:r>
      <w:bookmarkEnd w:id="83"/>
    </w:p>
    <w:p w14:paraId="707139F9" w14:textId="4C605449" w:rsidR="00D21C90" w:rsidRPr="00CC2F87" w:rsidRDefault="0011579D" w:rsidP="00942B90">
      <w:pPr>
        <w:pStyle w:val="Heading3"/>
      </w:pPr>
      <w:bookmarkStart w:id="84" w:name="_Toc38538757"/>
      <w:r w:rsidRPr="00CC2F87">
        <w:t>Overview</w:t>
      </w:r>
      <w:r w:rsidR="00D21C90" w:rsidRPr="00CC2F87">
        <w:t xml:space="preserve"> of the analysis</w:t>
      </w:r>
      <w:bookmarkEnd w:id="84"/>
    </w:p>
    <w:p w14:paraId="0D911D71" w14:textId="619F1C25" w:rsidR="00074D94" w:rsidRDefault="00C060AF" w:rsidP="00942061">
      <w:r>
        <w:t xml:space="preserve">To test the </w:t>
      </w:r>
      <w:r w:rsidR="00AD6DD7">
        <w:t>r</w:t>
      </w:r>
      <w:r>
        <w:t xml:space="preserve">outing applications’ </w:t>
      </w:r>
      <w:r w:rsidR="009B5667" w:rsidRPr="009B5667">
        <w:t xml:space="preserve">feasibility </w:t>
      </w:r>
      <w:r>
        <w:t>in large-scale noise exposure assessment</w:t>
      </w:r>
      <w:r w:rsidR="006239CE">
        <w:t>s</w:t>
      </w:r>
      <w:r>
        <w:t xml:space="preserve">, </w:t>
      </w:r>
      <w:r w:rsidR="00C97003">
        <w:t xml:space="preserve">I carried out a </w:t>
      </w:r>
      <w:r>
        <w:t>case study</w:t>
      </w:r>
      <w:r w:rsidR="00D91CB0">
        <w:t xml:space="preserve"> where </w:t>
      </w:r>
      <w:r w:rsidR="00A27257">
        <w:t xml:space="preserve">I assessed </w:t>
      </w:r>
      <w:r w:rsidR="00A848BD">
        <w:t xml:space="preserve">pedestrians’ </w:t>
      </w:r>
      <w:r w:rsidR="00FB00F4">
        <w:t>dynamic exposure to traffic</w:t>
      </w:r>
      <w:r w:rsidR="002F3A19">
        <w:t xml:space="preserve"> noise</w:t>
      </w:r>
      <w:r w:rsidR="00FB00F4">
        <w:t xml:space="preserve"> </w:t>
      </w:r>
      <w:r w:rsidR="003F7CB9">
        <w:t xml:space="preserve">during </w:t>
      </w:r>
      <w:r w:rsidR="00684A8E">
        <w:t>commuting</w:t>
      </w:r>
      <w:r w:rsidR="00E94668">
        <w:t xml:space="preserve"> </w:t>
      </w:r>
      <w:r w:rsidR="003F7CB9">
        <w:t xml:space="preserve">related walks </w:t>
      </w:r>
      <w:r w:rsidR="004B74A9">
        <w:t xml:space="preserve">in </w:t>
      </w:r>
      <w:r w:rsidR="00684A8E">
        <w:t>Helsinki</w:t>
      </w:r>
      <w:r w:rsidR="00791130">
        <w:t xml:space="preserve">. </w:t>
      </w:r>
      <w:r w:rsidR="000A666D">
        <w:t xml:space="preserve">Three </w:t>
      </w:r>
      <w:r w:rsidR="00053C9B">
        <w:t xml:space="preserve">major </w:t>
      </w:r>
      <w:r w:rsidR="00A449A2">
        <w:t xml:space="preserve">assumptions </w:t>
      </w:r>
      <w:r w:rsidR="00F81933">
        <w:t xml:space="preserve">were set in the </w:t>
      </w:r>
      <w:r w:rsidR="005C531F">
        <w:t>case study</w:t>
      </w:r>
      <w:r w:rsidR="00F81933">
        <w:t xml:space="preserve"> </w:t>
      </w:r>
      <w:r w:rsidR="00A449A2">
        <w:t>in regard to</w:t>
      </w:r>
      <w:r w:rsidR="001B2F6F">
        <w:t xml:space="preserve"> the used data and</w:t>
      </w:r>
      <w:r w:rsidR="00A449A2">
        <w:t xml:space="preserve"> commuting related mobility: </w:t>
      </w:r>
    </w:p>
    <w:p w14:paraId="45525B1A" w14:textId="77777777" w:rsidR="00074D94" w:rsidRDefault="000A666D" w:rsidP="00074D94">
      <w:pPr>
        <w:pStyle w:val="ListParagraph"/>
        <w:numPr>
          <w:ilvl w:val="0"/>
          <w:numId w:val="37"/>
        </w:numPr>
      </w:pPr>
      <w:r>
        <w:t xml:space="preserve">YKR commuting flow data accurately </w:t>
      </w:r>
      <w:r w:rsidR="00074D94">
        <w:t>indicates</w:t>
      </w:r>
      <w:r>
        <w:t xml:space="preserve"> the origins and destinations of commutes </w:t>
      </w:r>
      <w:r w:rsidR="00B13467">
        <w:t xml:space="preserve">originating </w:t>
      </w:r>
      <w:r>
        <w:t>from Helsinki</w:t>
      </w:r>
      <w:r w:rsidR="00B13467">
        <w:t xml:space="preserve"> (see 3.3.3)</w:t>
      </w:r>
      <w:r>
        <w:t xml:space="preserve"> </w:t>
      </w:r>
    </w:p>
    <w:p w14:paraId="230CDE8E" w14:textId="77777777" w:rsidR="00074D94" w:rsidRDefault="00074D94" w:rsidP="00074D94">
      <w:pPr>
        <w:pStyle w:val="ListParagraph"/>
        <w:numPr>
          <w:ilvl w:val="0"/>
          <w:numId w:val="37"/>
        </w:numPr>
      </w:pPr>
      <w:r>
        <w:t>A</w:t>
      </w:r>
      <w:r w:rsidR="00942061">
        <w:t>ll</w:t>
      </w:r>
      <w:r w:rsidR="00494F9B">
        <w:t xml:space="preserve"> </w:t>
      </w:r>
      <w:r w:rsidR="00810229">
        <w:t>commutes</w:t>
      </w:r>
      <w:r w:rsidR="00494F9B">
        <w:t xml:space="preserve"> from Helsinki</w:t>
      </w:r>
      <w:r w:rsidR="00942061">
        <w:t xml:space="preserve"> </w:t>
      </w:r>
      <w:r w:rsidR="00494F9B">
        <w:t xml:space="preserve">to </w:t>
      </w:r>
      <w:r w:rsidR="00942061">
        <w:t>Helsinki Metropolitan Area (i.e. Helsinki, Espoo, Vantaa and Kauniainen)</w:t>
      </w:r>
      <w:r w:rsidR="00494F9B">
        <w:t xml:space="preserve"> use public transport</w:t>
      </w:r>
      <w:r w:rsidR="00810229">
        <w:t xml:space="preserve"> </w:t>
      </w:r>
    </w:p>
    <w:p w14:paraId="4732F5EF" w14:textId="2941C18A" w:rsidR="00942061" w:rsidRDefault="00074D94" w:rsidP="00074D94">
      <w:pPr>
        <w:pStyle w:val="ListParagraph"/>
        <w:numPr>
          <w:ilvl w:val="0"/>
          <w:numId w:val="37"/>
        </w:numPr>
      </w:pPr>
      <w:r>
        <w:t>M</w:t>
      </w:r>
      <w:r w:rsidR="00810229">
        <w:t xml:space="preserve">ost interesting </w:t>
      </w:r>
      <w:r w:rsidR="00DB19FE">
        <w:t xml:space="preserve">and significant </w:t>
      </w:r>
      <w:r w:rsidR="00810229">
        <w:t xml:space="preserve">component of </w:t>
      </w:r>
      <w:r w:rsidR="00C55602">
        <w:t xml:space="preserve">total </w:t>
      </w:r>
      <w:r w:rsidR="00810229">
        <w:t xml:space="preserve">dynamic exposure to noise </w:t>
      </w:r>
      <w:r w:rsidR="00DB19FE">
        <w:t>occurs</w:t>
      </w:r>
      <w:r w:rsidR="00810229">
        <w:t xml:space="preserve"> during the first walk</w:t>
      </w:r>
      <w:r w:rsidR="00872802">
        <w:t>s</w:t>
      </w:r>
      <w:r w:rsidR="00810229">
        <w:t xml:space="preserve"> of </w:t>
      </w:r>
      <w:r w:rsidR="00563FA3">
        <w:t>the travel chain</w:t>
      </w:r>
      <w:r w:rsidR="00872802">
        <w:t>s</w:t>
      </w:r>
      <w:r w:rsidR="00810229">
        <w:t xml:space="preserve"> (i.e. </w:t>
      </w:r>
      <w:r w:rsidR="00B2796D">
        <w:t xml:space="preserve">on walks </w:t>
      </w:r>
      <w:r w:rsidR="00810229">
        <w:t>from homes to public transport stops)</w:t>
      </w:r>
    </w:p>
    <w:p w14:paraId="268E4212" w14:textId="3B4D53F9" w:rsidR="0011579D" w:rsidRPr="00CC2F87" w:rsidRDefault="0011579D" w:rsidP="0011579D">
      <w:r w:rsidRPr="00FB00F4">
        <w:t xml:space="preserve">The assessment </w:t>
      </w:r>
      <w:r w:rsidRPr="00CC2F87">
        <w:t xml:space="preserve">was </w:t>
      </w:r>
      <w:r w:rsidR="00517896">
        <w:t xml:space="preserve">composed of </w:t>
      </w:r>
      <w:r w:rsidR="009F27FB" w:rsidRPr="00CC2F87">
        <w:t xml:space="preserve">two </w:t>
      </w:r>
      <w:r w:rsidR="00182A6F">
        <w:t>parts</w:t>
      </w:r>
      <w:r w:rsidRPr="00CC2F87">
        <w:t>:</w:t>
      </w:r>
      <w:r w:rsidR="007B6ED8">
        <w:t xml:space="preserve"> </w:t>
      </w:r>
    </w:p>
    <w:p w14:paraId="28E854BC" w14:textId="5CECD422" w:rsidR="0011579D" w:rsidRPr="00CC2F87" w:rsidRDefault="00494F9B" w:rsidP="00E23A20">
      <w:pPr>
        <w:pStyle w:val="ListParagraph"/>
        <w:numPr>
          <w:ilvl w:val="0"/>
          <w:numId w:val="5"/>
        </w:numPr>
      </w:pPr>
      <w:r>
        <w:lastRenderedPageBreak/>
        <w:t>Estimation</w:t>
      </w:r>
      <w:r w:rsidR="00DC15DB" w:rsidRPr="00CC2F87">
        <w:t xml:space="preserve"> of </w:t>
      </w:r>
      <w:r w:rsidR="00CA3029" w:rsidRPr="00CC2F87">
        <w:t xml:space="preserve">origin </w:t>
      </w:r>
      <w:r w:rsidR="009D4664">
        <w:t xml:space="preserve">(i.e. home) </w:t>
      </w:r>
      <w:r w:rsidR="00CA3029" w:rsidRPr="00CC2F87">
        <w:t xml:space="preserve">– PT stop </w:t>
      </w:r>
      <w:r w:rsidR="00E02042" w:rsidRPr="00CC2F87">
        <w:t>(</w:t>
      </w:r>
      <w:r w:rsidR="00CA3029" w:rsidRPr="00CC2F87">
        <w:t xml:space="preserve">or </w:t>
      </w:r>
      <w:r w:rsidR="00E02042" w:rsidRPr="00CC2F87">
        <w:t>commuting destination)</w:t>
      </w:r>
      <w:r w:rsidR="00DC15DB" w:rsidRPr="00CC2F87">
        <w:t xml:space="preserve"> </w:t>
      </w:r>
      <w:r w:rsidR="00773D5A">
        <w:t>walking routes</w:t>
      </w:r>
      <w:r w:rsidR="00CA3029" w:rsidRPr="00CC2F87">
        <w:t xml:space="preserve"> </w:t>
      </w:r>
      <w:r w:rsidR="00DC15DB" w:rsidRPr="00CC2F87">
        <w:t>and</w:t>
      </w:r>
      <w:r w:rsidR="00C84E76">
        <w:t xml:space="preserve"> </w:t>
      </w:r>
      <w:r w:rsidR="00DC15DB" w:rsidRPr="00CC2F87">
        <w:t>their utilization rates</w:t>
      </w:r>
      <w:r w:rsidR="00B871F4">
        <w:t xml:space="preserve"> (</w:t>
      </w:r>
      <w:r w:rsidR="00B871F4">
        <w:fldChar w:fldCharType="begin"/>
      </w:r>
      <w:r w:rsidR="00B871F4">
        <w:instrText xml:space="preserve"> REF _Ref9504158 \h </w:instrText>
      </w:r>
      <w:r w:rsidR="00B871F4">
        <w:fldChar w:fldCharType="separate"/>
      </w:r>
      <w:r w:rsidR="00711D61" w:rsidRPr="00CC2F87">
        <w:t xml:space="preserve">Figure </w:t>
      </w:r>
      <w:r w:rsidR="00711D61">
        <w:rPr>
          <w:noProof/>
        </w:rPr>
        <w:t>19</w:t>
      </w:r>
      <w:r w:rsidR="00B871F4">
        <w:fldChar w:fldCharType="end"/>
      </w:r>
      <w:r w:rsidR="003573D4">
        <w:t>, chapter 3.7.2</w:t>
      </w:r>
      <w:r w:rsidR="00B871F4">
        <w:t>)</w:t>
      </w:r>
    </w:p>
    <w:p w14:paraId="2D145ECB" w14:textId="14774D6D" w:rsidR="00DC15DB" w:rsidRPr="00CC2F87" w:rsidRDefault="00DC15DB" w:rsidP="00E23A20">
      <w:pPr>
        <w:pStyle w:val="ListParagraph"/>
        <w:numPr>
          <w:ilvl w:val="0"/>
          <w:numId w:val="5"/>
        </w:numPr>
      </w:pPr>
      <w:r w:rsidRPr="00CC2F87">
        <w:t xml:space="preserve">Assessment of pedestrians’ exposure to traffic noise </w:t>
      </w:r>
      <w:r w:rsidR="00227C60">
        <w:t xml:space="preserve">on </w:t>
      </w:r>
      <w:r w:rsidR="00045C62">
        <w:t xml:space="preserve">the </w:t>
      </w:r>
      <w:r w:rsidRPr="00CC2F87">
        <w:t xml:space="preserve">walks from </w:t>
      </w:r>
      <w:r w:rsidR="00975B87">
        <w:t>origins</w:t>
      </w:r>
      <w:r w:rsidRPr="00CC2F87">
        <w:t xml:space="preserve"> to local </w:t>
      </w:r>
      <w:r w:rsidR="00C8748E" w:rsidRPr="00CC2F87">
        <w:t xml:space="preserve">PT </w:t>
      </w:r>
      <w:r w:rsidRPr="00CC2F87">
        <w:t xml:space="preserve">stops or </w:t>
      </w:r>
      <w:r w:rsidR="00191984" w:rsidRPr="00CC2F87">
        <w:t>commuting destinations</w:t>
      </w:r>
      <w:r w:rsidR="00385632">
        <w:t xml:space="preserve"> (</w:t>
      </w:r>
      <w:r w:rsidR="00385632">
        <w:fldChar w:fldCharType="begin"/>
      </w:r>
      <w:r w:rsidR="00385632">
        <w:instrText xml:space="preserve"> REF _Ref33897315 \h </w:instrText>
      </w:r>
      <w:r w:rsidR="00385632">
        <w:fldChar w:fldCharType="separate"/>
      </w:r>
      <w:r w:rsidR="00711D61" w:rsidRPr="00CC2F87">
        <w:t xml:space="preserve">Figure </w:t>
      </w:r>
      <w:r w:rsidR="00711D61">
        <w:rPr>
          <w:noProof/>
        </w:rPr>
        <w:t>20</w:t>
      </w:r>
      <w:r w:rsidR="00385632">
        <w:fldChar w:fldCharType="end"/>
      </w:r>
      <w:r w:rsidR="003573D4">
        <w:t>, chapters 3.7.3 &amp; 3.7.4</w:t>
      </w:r>
      <w:r w:rsidR="00385632">
        <w:t>)</w:t>
      </w:r>
    </w:p>
    <w:p w14:paraId="31EF78B6" w14:textId="77777777" w:rsidR="00FD4AB0" w:rsidRPr="00CC2F87" w:rsidRDefault="00FD4AB0" w:rsidP="00A0010E">
      <w:pPr>
        <w:keepNext/>
        <w:spacing w:before="360" w:after="0"/>
      </w:pPr>
      <w:r w:rsidRPr="00CC2F87">
        <w:rPr>
          <w:noProof/>
        </w:rPr>
        <w:drawing>
          <wp:inline distT="0" distB="0" distL="0" distR="0" wp14:anchorId="2E3AB177" wp14:editId="6E474560">
            <wp:extent cx="5605263" cy="6230113"/>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605263" cy="6230113"/>
                    </a:xfrm>
                    <a:prstGeom prst="rect">
                      <a:avLst/>
                    </a:prstGeom>
                    <a:ln>
                      <a:noFill/>
                    </a:ln>
                  </pic:spPr>
                </pic:pic>
              </a:graphicData>
            </a:graphic>
          </wp:inline>
        </w:drawing>
      </w:r>
    </w:p>
    <w:p w14:paraId="0CB828E1" w14:textId="603F3DEA" w:rsidR="00D21C90" w:rsidRPr="00CC2F87" w:rsidRDefault="00FD4AB0" w:rsidP="00020EA1">
      <w:pPr>
        <w:pStyle w:val="Caption"/>
      </w:pPr>
      <w:bookmarkStart w:id="85" w:name="_Ref9504158"/>
      <w:bookmarkStart w:id="86" w:name="_Toc38115063"/>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711D61">
        <w:rPr>
          <w:noProof/>
        </w:rPr>
        <w:t>19</w:t>
      </w:r>
      <w:r w:rsidR="004F023F" w:rsidRPr="00CC2F87">
        <w:fldChar w:fldCharType="end"/>
      </w:r>
      <w:bookmarkEnd w:id="85"/>
      <w:r w:rsidRPr="00CC2F87">
        <w:t>. Workflow of the analysis f</w:t>
      </w:r>
      <w:r w:rsidR="007974A0">
        <w:t xml:space="preserve">or </w:t>
      </w:r>
      <w:r w:rsidR="00935CF4">
        <w:t>projecting</w:t>
      </w:r>
      <w:r w:rsidR="007974A0">
        <w:t xml:space="preserve"> </w:t>
      </w:r>
      <w:r w:rsidR="007974A0" w:rsidRPr="007974A0">
        <w:t xml:space="preserve">origin – PT stop (or commuting destination) </w:t>
      </w:r>
      <w:r w:rsidR="00900867">
        <w:t>walking routes</w:t>
      </w:r>
      <w:r w:rsidR="007974A0" w:rsidRPr="007974A0">
        <w:t xml:space="preserve"> and </w:t>
      </w:r>
      <w:r w:rsidR="007974A0">
        <w:t xml:space="preserve">estimating </w:t>
      </w:r>
      <w:r w:rsidR="007974A0" w:rsidRPr="007974A0">
        <w:t>their utilization rates</w:t>
      </w:r>
      <w:r w:rsidR="007974A0">
        <w:t xml:space="preserve"> based on commuter flows</w:t>
      </w:r>
      <w:r w:rsidR="006319D4">
        <w:t xml:space="preserve"> (as in 3.7.2)</w:t>
      </w:r>
      <w:r w:rsidRPr="00CC2F87">
        <w:t>.</w:t>
      </w:r>
      <w:bookmarkEnd w:id="86"/>
      <w:r w:rsidR="000A78BC">
        <w:t xml:space="preserve"> </w:t>
      </w:r>
      <w:r w:rsidR="004B4EA5">
        <w:t xml:space="preserve">I analyzed census based commuting flow data and determined </w:t>
      </w:r>
      <w:r w:rsidR="006319D4">
        <w:t xml:space="preserve">the </w:t>
      </w:r>
      <w:r w:rsidR="004B4EA5">
        <w:t>first walks of planned public transport itineraries to commuting destinations.</w:t>
      </w:r>
      <w:r w:rsidR="000747F5">
        <w:t xml:space="preserve"> </w:t>
      </w:r>
      <w:r w:rsidR="00620CA5">
        <w:t xml:space="preserve">In the study, these first walks are referred to as </w:t>
      </w:r>
      <w:r w:rsidR="00620CA5" w:rsidRPr="00620CA5">
        <w:rPr>
          <w:i/>
          <w:iCs w:val="0"/>
        </w:rPr>
        <w:t>local walks</w:t>
      </w:r>
      <w:r w:rsidR="00620CA5">
        <w:t>.</w:t>
      </w:r>
      <w:r w:rsidR="008E54EE">
        <w:t xml:space="preserve"> </w:t>
      </w:r>
    </w:p>
    <w:p w14:paraId="17E9E156" w14:textId="77777777" w:rsidR="00754167" w:rsidRPr="00CC2F87" w:rsidRDefault="00754167" w:rsidP="00A0010E">
      <w:pPr>
        <w:keepNext/>
        <w:spacing w:before="360" w:after="0"/>
      </w:pPr>
      <w:r w:rsidRPr="00CC2F87">
        <w:rPr>
          <w:noProof/>
        </w:rPr>
        <w:lastRenderedPageBreak/>
        <w:drawing>
          <wp:inline distT="0" distB="0" distL="0" distR="0" wp14:anchorId="64FBCBCB" wp14:editId="3F761072">
            <wp:extent cx="4890910" cy="507990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90910" cy="5079904"/>
                    </a:xfrm>
                    <a:prstGeom prst="rect">
                      <a:avLst/>
                    </a:prstGeom>
                    <a:ln>
                      <a:noFill/>
                    </a:ln>
                  </pic:spPr>
                </pic:pic>
              </a:graphicData>
            </a:graphic>
          </wp:inline>
        </w:drawing>
      </w:r>
    </w:p>
    <w:p w14:paraId="37482D5F" w14:textId="522E9616" w:rsidR="000115DA" w:rsidRDefault="00754167" w:rsidP="000115DA">
      <w:pPr>
        <w:pStyle w:val="TableCaption"/>
        <w:spacing w:before="120"/>
      </w:pPr>
      <w:bookmarkStart w:id="87" w:name="_Ref33897315"/>
      <w:bookmarkStart w:id="88" w:name="_Toc38115064"/>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711D61">
        <w:rPr>
          <w:noProof/>
        </w:rPr>
        <w:t>20</w:t>
      </w:r>
      <w:r w:rsidR="004F023F" w:rsidRPr="00CC2F87">
        <w:fldChar w:fldCharType="end"/>
      </w:r>
      <w:bookmarkEnd w:id="87"/>
      <w:r w:rsidRPr="00CC2F87">
        <w:t xml:space="preserve">. Workflow of the </w:t>
      </w:r>
      <w:r w:rsidR="001C1705" w:rsidRPr="00CC2F87">
        <w:t xml:space="preserve">analysis for </w:t>
      </w:r>
      <w:r w:rsidR="00DA55E8">
        <w:t xml:space="preserve">1) </w:t>
      </w:r>
      <w:r w:rsidR="001C1705" w:rsidRPr="00CC2F87">
        <w:t xml:space="preserve">calculating </w:t>
      </w:r>
      <w:r w:rsidR="00DA55E8">
        <w:t xml:space="preserve">short and quiet </w:t>
      </w:r>
      <w:r w:rsidR="000D6F25" w:rsidRPr="00CC2F87">
        <w:t xml:space="preserve">paths </w:t>
      </w:r>
      <w:r w:rsidR="00475F1B">
        <w:t>for</w:t>
      </w:r>
      <w:r w:rsidR="00D80438">
        <w:t xml:space="preserve"> </w:t>
      </w:r>
      <w:r w:rsidR="00475F1B">
        <w:t>local walking routes (3.7.3)</w:t>
      </w:r>
      <w:r w:rsidR="001D18B4">
        <w:t xml:space="preserve">, </w:t>
      </w:r>
      <w:r w:rsidR="00343093">
        <w:br/>
      </w:r>
      <w:r w:rsidR="00DA55E8">
        <w:t xml:space="preserve">2) assessing </w:t>
      </w:r>
      <w:r w:rsidR="001D18B4">
        <w:t xml:space="preserve">exposures to traffic noise on the paths </w:t>
      </w:r>
      <w:r w:rsidR="00343093">
        <w:t xml:space="preserve">(3.7.4) </w:t>
      </w:r>
      <w:r w:rsidR="001D18B4">
        <w:t xml:space="preserve">and 3) assessing </w:t>
      </w:r>
      <w:r w:rsidR="00DA55E8">
        <w:t xml:space="preserve">achievable reductions in traffic noise </w:t>
      </w:r>
      <w:r w:rsidR="001D18B4">
        <w:t xml:space="preserve">exposure </w:t>
      </w:r>
      <w:r w:rsidR="00DA55E8">
        <w:t>by taking quiet paths</w:t>
      </w:r>
      <w:r w:rsidR="00D42B2B">
        <w:t xml:space="preserve"> (3.8)</w:t>
      </w:r>
      <w:r w:rsidR="00DA55E8">
        <w:t>.</w:t>
      </w:r>
      <w:bookmarkEnd w:id="88"/>
      <w:r w:rsidR="009C324A">
        <w:t xml:space="preserve"> </w:t>
      </w:r>
      <w:r w:rsidR="003209FB">
        <w:br/>
      </w:r>
    </w:p>
    <w:p w14:paraId="0B3BAEBA" w14:textId="18DCCE90" w:rsidR="00E64C51" w:rsidRPr="00CC2F87" w:rsidRDefault="003507BD" w:rsidP="00942B90">
      <w:pPr>
        <w:pStyle w:val="Heading3"/>
      </w:pPr>
      <w:bookmarkStart w:id="89" w:name="_Toc38538758"/>
      <w:r>
        <w:t>Estimating local walking routes by PT commutes</w:t>
      </w:r>
      <w:bookmarkEnd w:id="89"/>
    </w:p>
    <w:p w14:paraId="3C3C6BCC" w14:textId="3B81095E" w:rsidR="00EE5A8D" w:rsidRDefault="00392304" w:rsidP="002B037D">
      <w:r>
        <w:t>Local walking routes to</w:t>
      </w:r>
      <w:r w:rsidR="00941A7E">
        <w:t xml:space="preserve"> </w:t>
      </w:r>
      <w:r w:rsidR="00FE12B3" w:rsidRPr="00CC2F87">
        <w:t xml:space="preserve">public transport </w:t>
      </w:r>
      <w:r w:rsidR="00217339" w:rsidRPr="00CC2F87">
        <w:t>stop</w:t>
      </w:r>
      <w:r w:rsidR="005A5079">
        <w:t>s</w:t>
      </w:r>
      <w:r w:rsidR="002B037D" w:rsidRPr="00CC2F87">
        <w:t xml:space="preserve"> </w:t>
      </w:r>
      <w:r w:rsidR="00C2003C">
        <w:t xml:space="preserve">(PT stops) </w:t>
      </w:r>
      <w:r w:rsidR="00217339">
        <w:t xml:space="preserve">or commuting destinations </w:t>
      </w:r>
      <w:r w:rsidR="002B037D" w:rsidRPr="00CC2F87">
        <w:t xml:space="preserve">were </w:t>
      </w:r>
      <w:r w:rsidR="00FC3725">
        <w:t>projected</w:t>
      </w:r>
      <w:r w:rsidR="002B037D" w:rsidRPr="00CC2F87">
        <w:t xml:space="preserve"> </w:t>
      </w:r>
      <w:r w:rsidR="00ED1C9C">
        <w:t xml:space="preserve">as a result of an </w:t>
      </w:r>
      <w:r w:rsidR="002B037D" w:rsidRPr="00CC2F87">
        <w:t xml:space="preserve">extensive </w:t>
      </w:r>
      <w:r w:rsidR="009922A8">
        <w:t>public transport itinerary planning</w:t>
      </w:r>
      <w:r w:rsidR="002B037D" w:rsidRPr="00CC2F87">
        <w:t xml:space="preserve"> analysis</w:t>
      </w:r>
      <w:r w:rsidR="00242F31" w:rsidRPr="00CC2F87">
        <w:t xml:space="preserve"> (</w:t>
      </w:r>
      <w:r w:rsidR="00242F31" w:rsidRPr="00CC2F87">
        <w:fldChar w:fldCharType="begin"/>
      </w:r>
      <w:r w:rsidR="00242F31" w:rsidRPr="00CC2F87">
        <w:instrText xml:space="preserve"> REF _Ref9504158 \h </w:instrText>
      </w:r>
      <w:r w:rsidR="00242F31" w:rsidRPr="00CC2F87">
        <w:fldChar w:fldCharType="separate"/>
      </w:r>
      <w:r w:rsidR="00711D61" w:rsidRPr="00CC2F87">
        <w:t xml:space="preserve">Figure </w:t>
      </w:r>
      <w:r w:rsidR="00711D61">
        <w:rPr>
          <w:noProof/>
        </w:rPr>
        <w:t>19</w:t>
      </w:r>
      <w:r w:rsidR="00242F31" w:rsidRPr="00CC2F87">
        <w:fldChar w:fldCharType="end"/>
      </w:r>
      <w:r w:rsidR="00242F31" w:rsidRPr="00CC2F87">
        <w:t>)</w:t>
      </w:r>
      <w:r w:rsidR="002B037D" w:rsidRPr="00CC2F87">
        <w:t xml:space="preserve">. </w:t>
      </w:r>
      <w:r w:rsidR="00523928">
        <w:t xml:space="preserve">In </w:t>
      </w:r>
      <w:r w:rsidR="00A667EA">
        <w:t xml:space="preserve">this </w:t>
      </w:r>
      <w:r w:rsidR="00523928">
        <w:t>chapter</w:t>
      </w:r>
      <w:r w:rsidR="00D14413">
        <w:t>,</w:t>
      </w:r>
      <w:r w:rsidR="00F3239C">
        <w:t xml:space="preserve"> the </w:t>
      </w:r>
      <w:r w:rsidR="00D66DB6">
        <w:t xml:space="preserve">necessary </w:t>
      </w:r>
      <w:r w:rsidR="00F3239C">
        <w:t xml:space="preserve">steps </w:t>
      </w:r>
      <w:r w:rsidR="007915BE">
        <w:t xml:space="preserve">that </w:t>
      </w:r>
      <w:r w:rsidR="00D30FEA">
        <w:t>were</w:t>
      </w:r>
      <w:r w:rsidR="007915BE">
        <w:t xml:space="preserve"> </w:t>
      </w:r>
      <w:r w:rsidR="00F3239C">
        <w:t xml:space="preserve">required </w:t>
      </w:r>
      <w:r w:rsidR="000A4394">
        <w:t xml:space="preserve">for determining commuting destinations </w:t>
      </w:r>
      <w:r w:rsidR="000057ED">
        <w:t>from</w:t>
      </w:r>
      <w:r w:rsidR="000A4394">
        <w:t xml:space="preserve"> </w:t>
      </w:r>
      <w:r w:rsidR="000A4394" w:rsidRPr="007D209F">
        <w:rPr>
          <w:i/>
          <w:iCs/>
        </w:rPr>
        <w:t>one</w:t>
      </w:r>
      <w:r w:rsidR="000A4394">
        <w:t xml:space="preserve"> origin</w:t>
      </w:r>
      <w:r w:rsidR="00B04787">
        <w:t xml:space="preserve"> (i.e. home location) </w:t>
      </w:r>
      <w:r w:rsidR="000A4394">
        <w:t>are described</w:t>
      </w:r>
      <w:r w:rsidR="00D14413">
        <w:t>.</w:t>
      </w:r>
      <w:r w:rsidR="005663EE">
        <w:t xml:space="preserve"> The </w:t>
      </w:r>
      <w:r w:rsidR="00F263EB">
        <w:t xml:space="preserve">full </w:t>
      </w:r>
      <w:r w:rsidR="005663EE">
        <w:t>iteration of the analysis</w:t>
      </w:r>
      <w:r w:rsidR="00845A0F">
        <w:t xml:space="preserve"> </w:t>
      </w:r>
      <w:r w:rsidR="00367DFF">
        <w:t xml:space="preserve">for </w:t>
      </w:r>
      <w:r w:rsidR="00845A0F">
        <w:t>all origins</w:t>
      </w:r>
      <w:r w:rsidR="005663EE">
        <w:t xml:space="preserve"> is illustrated in </w:t>
      </w:r>
      <w:r w:rsidR="00EC2991" w:rsidRPr="00CC2F87">
        <w:fldChar w:fldCharType="begin"/>
      </w:r>
      <w:r w:rsidR="00EC2991" w:rsidRPr="00CC2F87">
        <w:instrText xml:space="preserve"> REF _Ref9504158 \h </w:instrText>
      </w:r>
      <w:r w:rsidR="00EC2991" w:rsidRPr="00CC2F87">
        <w:fldChar w:fldCharType="separate"/>
      </w:r>
      <w:r w:rsidR="00711D61" w:rsidRPr="00CC2F87">
        <w:t xml:space="preserve">Figure </w:t>
      </w:r>
      <w:r w:rsidR="00711D61">
        <w:rPr>
          <w:noProof/>
        </w:rPr>
        <w:t>19</w:t>
      </w:r>
      <w:r w:rsidR="00EC2991" w:rsidRPr="00CC2F87">
        <w:fldChar w:fldCharType="end"/>
      </w:r>
      <w:r w:rsidR="005663EE">
        <w:t xml:space="preserve">. </w:t>
      </w:r>
    </w:p>
    <w:p w14:paraId="129CC124" w14:textId="68EB3234" w:rsidR="00515FE2" w:rsidRPr="00CC2F87" w:rsidRDefault="000B7DE6" w:rsidP="002B037D">
      <w:r>
        <w:t xml:space="preserve">The </w:t>
      </w:r>
      <w:r w:rsidR="00DA6C2B">
        <w:t xml:space="preserve">real </w:t>
      </w:r>
      <w:r>
        <w:t xml:space="preserve">commuting destinations </w:t>
      </w:r>
      <w:r w:rsidR="00CA2347">
        <w:t>(</w:t>
      </w:r>
      <w:r w:rsidR="00DA6C2B">
        <w:t xml:space="preserve">by the commuting </w:t>
      </w:r>
      <w:r>
        <w:t>data</w:t>
      </w:r>
      <w:r w:rsidR="00CA2347">
        <w:t>)</w:t>
      </w:r>
      <w:r>
        <w:t xml:space="preserve"> </w:t>
      </w:r>
      <w:r w:rsidR="007B2B35" w:rsidRPr="00CC2F87">
        <w:t xml:space="preserve">were </w:t>
      </w:r>
      <w:r w:rsidR="00966BCD">
        <w:t>selected</w:t>
      </w:r>
      <w:r w:rsidR="007B2B35" w:rsidRPr="00CC2F87">
        <w:t xml:space="preserve"> as destinations for all </w:t>
      </w:r>
      <w:r w:rsidR="00F004A0">
        <w:t xml:space="preserve">commuting destinations </w:t>
      </w:r>
      <w:r w:rsidR="007B2B35" w:rsidRPr="00CC2F87">
        <w:t>closer than 3 km</w:t>
      </w:r>
      <w:r w:rsidR="000D1542">
        <w:t xml:space="preserve"> </w:t>
      </w:r>
      <w:r w:rsidR="007B2B35" w:rsidRPr="00CC2F87">
        <w:t xml:space="preserve">from the origin. </w:t>
      </w:r>
      <w:r w:rsidR="00293C32">
        <w:t>In order to</w:t>
      </w:r>
      <w:r w:rsidR="00F50481" w:rsidRPr="00CC2F87">
        <w:t xml:space="preserve"> limit the number of routing requests</w:t>
      </w:r>
      <w:r w:rsidR="006D535E">
        <w:t xml:space="preserve"> to Digitransit API</w:t>
      </w:r>
      <w:r w:rsidR="00C1576F">
        <w:t xml:space="preserve"> (</w:t>
      </w:r>
      <w:r w:rsidR="00C714AD">
        <w:t xml:space="preserve">i.e. the </w:t>
      </w:r>
      <w:r w:rsidR="00C1576F">
        <w:t>route planner service of HRT)</w:t>
      </w:r>
      <w:r w:rsidR="00F50481" w:rsidRPr="00CC2F87">
        <w:t xml:space="preserve">, distant </w:t>
      </w:r>
      <w:r w:rsidR="00900CEC">
        <w:t xml:space="preserve">commuting destinations </w:t>
      </w:r>
      <w:r w:rsidR="00F50481" w:rsidRPr="00CC2F87">
        <w:t>(</w:t>
      </w:r>
      <w:r w:rsidR="00DD4239" w:rsidRPr="00DD4239">
        <w:t>farther</w:t>
      </w:r>
      <w:r w:rsidR="00DD4239">
        <w:t xml:space="preserve"> </w:t>
      </w:r>
      <w:r w:rsidR="008B594D" w:rsidRPr="00CC2F87">
        <w:t xml:space="preserve">than 3 km from the </w:t>
      </w:r>
      <w:r w:rsidR="00F50481" w:rsidRPr="00CC2F87">
        <w:t>origin) were aggregated by city district</w:t>
      </w:r>
      <w:r w:rsidR="005433F6">
        <w:t>s</w:t>
      </w:r>
      <w:r w:rsidR="00CD7F2C" w:rsidRPr="00CC2F87">
        <w:t>.</w:t>
      </w:r>
      <w:r w:rsidR="00202E1F" w:rsidRPr="00CC2F87">
        <w:t xml:space="preserve"> </w:t>
      </w:r>
      <w:r w:rsidR="00CD7F2C" w:rsidRPr="00CC2F87">
        <w:t>T</w:t>
      </w:r>
      <w:r w:rsidR="00202E1F" w:rsidRPr="00CC2F87">
        <w:t>he center</w:t>
      </w:r>
      <w:r w:rsidR="00CD7F2C" w:rsidRPr="00CC2F87">
        <w:t>s</w:t>
      </w:r>
      <w:r w:rsidR="00202E1F" w:rsidRPr="00CC2F87">
        <w:t xml:space="preserve"> of the district</w:t>
      </w:r>
      <w:r w:rsidR="00CD7F2C" w:rsidRPr="00CC2F87">
        <w:t>s</w:t>
      </w:r>
      <w:r w:rsidR="00202E1F" w:rsidRPr="00CC2F87">
        <w:t xml:space="preserve"> </w:t>
      </w:r>
      <w:r w:rsidR="00CD7F2C" w:rsidRPr="00CC2F87">
        <w:t xml:space="preserve">were </w:t>
      </w:r>
      <w:r w:rsidR="005433F6">
        <w:lastRenderedPageBreak/>
        <w:t xml:space="preserve">then </w:t>
      </w:r>
      <w:r w:rsidR="00202E1F" w:rsidRPr="00CC2F87">
        <w:t xml:space="preserve">used as the </w:t>
      </w:r>
      <w:r w:rsidR="00AA2C42">
        <w:t>commuting destination</w:t>
      </w:r>
      <w:r w:rsidR="005E1234">
        <w:t>s</w:t>
      </w:r>
      <w:r w:rsidR="008E0F1E">
        <w:t xml:space="preserve"> for the distant workplaces</w:t>
      </w:r>
      <w:r w:rsidR="000825DC">
        <w:t xml:space="preserve"> (</w:t>
      </w:r>
      <w:r w:rsidR="000825DC">
        <w:fldChar w:fldCharType="begin"/>
      </w:r>
      <w:r w:rsidR="000825DC">
        <w:instrText xml:space="preserve"> REF _Ref37490842 \h </w:instrText>
      </w:r>
      <w:r w:rsidR="000825DC">
        <w:fldChar w:fldCharType="separate"/>
      </w:r>
      <w:r w:rsidR="00475F1B" w:rsidRPr="00C71B65">
        <w:t>Figure 21</w:t>
      </w:r>
      <w:r w:rsidR="000825DC">
        <w:fldChar w:fldCharType="end"/>
      </w:r>
      <w:r w:rsidR="000825DC">
        <w:t>)</w:t>
      </w:r>
      <w:r w:rsidR="00F50481" w:rsidRPr="00CC2F87">
        <w:t>.</w:t>
      </w:r>
      <w:r w:rsidR="00A9460A" w:rsidRPr="00CC2F87">
        <w:t xml:space="preserve"> </w:t>
      </w:r>
      <w:r w:rsidR="00202E1F" w:rsidRPr="00CC2F87">
        <w:t xml:space="preserve">The following </w:t>
      </w:r>
      <w:r w:rsidR="00F71A9B">
        <w:t xml:space="preserve">sequence of </w:t>
      </w:r>
      <w:r w:rsidR="00202E1F" w:rsidRPr="00CC2F87">
        <w:t xml:space="preserve">GIS analysis was used to adjust </w:t>
      </w:r>
      <w:r w:rsidR="00D702A5">
        <w:t xml:space="preserve">the </w:t>
      </w:r>
      <w:r w:rsidR="00AF4359">
        <w:t xml:space="preserve">center of each district </w:t>
      </w:r>
      <w:r w:rsidR="00202E1F" w:rsidRPr="00CC2F87">
        <w:t xml:space="preserve">to better represent </w:t>
      </w:r>
      <w:r w:rsidR="00A31C2A">
        <w:t xml:space="preserve">a </w:t>
      </w:r>
      <w:r w:rsidR="00F74201">
        <w:t>“</w:t>
      </w:r>
      <w:r w:rsidR="00202E1F" w:rsidRPr="00CC2F87">
        <w:t>central workplace</w:t>
      </w:r>
      <w:r w:rsidR="00393D73" w:rsidRPr="00CC2F87">
        <w:t xml:space="preserve"> locatio</w:t>
      </w:r>
      <w:r w:rsidR="00B05C16">
        <w:t>n</w:t>
      </w:r>
      <w:r w:rsidR="00F74201">
        <w:t>”</w:t>
      </w:r>
      <w:r w:rsidR="005624D8">
        <w:t xml:space="preserve"> and </w:t>
      </w:r>
      <w:r w:rsidR="003071AD">
        <w:t xml:space="preserve">to </w:t>
      </w:r>
      <w:r w:rsidR="005624D8">
        <w:t xml:space="preserve">ensure that </w:t>
      </w:r>
      <w:r w:rsidR="004A351F">
        <w:t xml:space="preserve">it is </w:t>
      </w:r>
      <w:r w:rsidR="005624D8">
        <w:t xml:space="preserve">located </w:t>
      </w:r>
      <w:r w:rsidR="0050109A">
        <w:t xml:space="preserve">in </w:t>
      </w:r>
      <w:r w:rsidR="004A351F">
        <w:t xml:space="preserve">an </w:t>
      </w:r>
      <w:r w:rsidR="005624D8">
        <w:t xml:space="preserve">accessible </w:t>
      </w:r>
      <w:r w:rsidR="0050109A">
        <w:t xml:space="preserve">part of the </w:t>
      </w:r>
      <w:r w:rsidR="005624D8">
        <w:t>street network</w:t>
      </w:r>
      <w:r w:rsidR="00202E1F" w:rsidRPr="00CC2F87">
        <w:t>:</w:t>
      </w:r>
      <w:r w:rsidR="007C265F">
        <w:t xml:space="preserve"> </w:t>
      </w:r>
    </w:p>
    <w:p w14:paraId="452C0563" w14:textId="1E29D58B" w:rsidR="00202E1F" w:rsidRPr="00CC2F87" w:rsidRDefault="00202E1F" w:rsidP="00E23A20">
      <w:pPr>
        <w:pStyle w:val="ListParagraph"/>
        <w:numPr>
          <w:ilvl w:val="0"/>
          <w:numId w:val="7"/>
        </w:numPr>
      </w:pPr>
      <w:r w:rsidRPr="00CC2F87">
        <w:t xml:space="preserve">Create </w:t>
      </w:r>
      <w:r w:rsidR="00A64462">
        <w:t xml:space="preserve">a </w:t>
      </w:r>
      <w:r w:rsidRPr="00CC2F87">
        <w:t xml:space="preserve">convex hull polygon </w:t>
      </w:r>
      <w:r w:rsidR="00300AC5">
        <w:t>by</w:t>
      </w:r>
      <w:r w:rsidRPr="00CC2F87">
        <w:t xml:space="preserve"> the </w:t>
      </w:r>
      <w:r w:rsidR="00D540EF">
        <w:t xml:space="preserve">commuting destinations </w:t>
      </w:r>
      <w:r w:rsidR="00260143">
        <w:t>of</w:t>
      </w:r>
      <w:r w:rsidRPr="00CC2F87">
        <w:t xml:space="preserve"> the district</w:t>
      </w:r>
    </w:p>
    <w:p w14:paraId="36D082B5" w14:textId="7143536C" w:rsidR="00202E1F" w:rsidRPr="00CC2F87" w:rsidRDefault="00202E1F" w:rsidP="00E23A20">
      <w:pPr>
        <w:pStyle w:val="ListParagraph"/>
        <w:numPr>
          <w:ilvl w:val="0"/>
          <w:numId w:val="7"/>
        </w:numPr>
      </w:pPr>
      <w:r w:rsidRPr="00CC2F87">
        <w:t>Calculate</w:t>
      </w:r>
      <w:r w:rsidR="005600CA">
        <w:t xml:space="preserve"> a</w:t>
      </w:r>
      <w:r w:rsidRPr="00CC2F87">
        <w:t xml:space="preserve"> center of gravity for the convex hull polygon</w:t>
      </w:r>
    </w:p>
    <w:p w14:paraId="11DD0419" w14:textId="563CD63C" w:rsidR="00202E1F" w:rsidRPr="00CC2F87" w:rsidRDefault="00202E1F" w:rsidP="00E23A20">
      <w:pPr>
        <w:pStyle w:val="ListParagraph"/>
        <w:numPr>
          <w:ilvl w:val="0"/>
          <w:numId w:val="7"/>
        </w:numPr>
      </w:pPr>
      <w:r w:rsidRPr="00CC2F87">
        <w:t>Calculate distance</w:t>
      </w:r>
      <w:r w:rsidR="00C07F03">
        <w:t>s</w:t>
      </w:r>
      <w:r w:rsidRPr="00CC2F87">
        <w:t xml:space="preserve"> from </w:t>
      </w:r>
      <w:r w:rsidR="00C07F03">
        <w:t xml:space="preserve">the </w:t>
      </w:r>
      <w:r w:rsidR="00347E5B">
        <w:t xml:space="preserve">commuting destinations </w:t>
      </w:r>
      <w:r w:rsidRPr="00CC2F87">
        <w:t>(</w:t>
      </w:r>
      <w:r w:rsidR="00C07F03">
        <w:t>of</w:t>
      </w:r>
      <w:r w:rsidRPr="00CC2F87">
        <w:t xml:space="preserve"> the district) to the cente</w:t>
      </w:r>
      <w:r w:rsidR="00D979F3" w:rsidRPr="00CC2F87">
        <w:t>r</w:t>
      </w:r>
      <w:r w:rsidR="00347E5B">
        <w:t xml:space="preserve"> of gravity</w:t>
      </w:r>
    </w:p>
    <w:p w14:paraId="2D095041" w14:textId="57C58573" w:rsidR="00202E1F" w:rsidRPr="00CC2F87" w:rsidRDefault="00202E1F" w:rsidP="00E23A20">
      <w:pPr>
        <w:pStyle w:val="ListParagraph"/>
        <w:numPr>
          <w:ilvl w:val="0"/>
          <w:numId w:val="7"/>
        </w:numPr>
      </w:pPr>
      <w:r w:rsidRPr="00CC2F87">
        <w:t xml:space="preserve">Select </w:t>
      </w:r>
      <w:r w:rsidR="00B60B80">
        <w:t>the “central workplace location” as the</w:t>
      </w:r>
      <w:r w:rsidR="005F066E">
        <w:t xml:space="preserve"> commuting destination closest to the center of gravity</w:t>
      </w:r>
    </w:p>
    <w:p w14:paraId="09AF6E54" w14:textId="77777777" w:rsidR="00044E9B" w:rsidRDefault="00044E9B" w:rsidP="008E3493">
      <w:pPr>
        <w:keepNext/>
        <w:spacing w:before="360" w:after="120"/>
      </w:pPr>
      <w:r>
        <w:rPr>
          <w:noProof/>
        </w:rPr>
        <w:drawing>
          <wp:inline distT="0" distB="0" distL="0" distR="0" wp14:anchorId="651233F9" wp14:editId="405F7697">
            <wp:extent cx="6018449" cy="5315505"/>
            <wp:effectExtent l="12700" t="12700" r="14605" b="19050"/>
            <wp:docPr id="47" name="Picture 4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tudy_area_commutes.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027703" cy="5323678"/>
                    </a:xfrm>
                    <a:prstGeom prst="rect">
                      <a:avLst/>
                    </a:prstGeom>
                    <a:ln>
                      <a:solidFill>
                        <a:schemeClr val="tx1"/>
                      </a:solidFill>
                    </a:ln>
                  </pic:spPr>
                </pic:pic>
              </a:graphicData>
            </a:graphic>
          </wp:inline>
        </w:drawing>
      </w:r>
    </w:p>
    <w:p w14:paraId="6E1DFA5D" w14:textId="58D85760" w:rsidR="00044E9B" w:rsidRPr="00C71B65" w:rsidRDefault="00044E9B" w:rsidP="00C71B65">
      <w:pPr>
        <w:pStyle w:val="Caption"/>
      </w:pPr>
      <w:bookmarkStart w:id="90" w:name="_Ref37490842"/>
      <w:bookmarkStart w:id="91" w:name="_Toc38115065"/>
      <w:r w:rsidRPr="00C71B65">
        <w:t xml:space="preserve">Figure </w:t>
      </w:r>
      <w:r w:rsidRPr="00C71B65">
        <w:fldChar w:fldCharType="begin"/>
      </w:r>
      <w:r w:rsidRPr="00C71B65">
        <w:instrText xml:space="preserve"> SEQ Figure \* ARABIC </w:instrText>
      </w:r>
      <w:r w:rsidRPr="00C71B65">
        <w:fldChar w:fldCharType="separate"/>
      </w:r>
      <w:r w:rsidR="00711D61" w:rsidRPr="00C71B65">
        <w:t>21</w:t>
      </w:r>
      <w:r w:rsidRPr="00C71B65">
        <w:fldChar w:fldCharType="end"/>
      </w:r>
      <w:bookmarkEnd w:id="90"/>
      <w:r w:rsidRPr="00C71B65">
        <w:t xml:space="preserve">. Extent of the itinerary planning analysis by commuting flow data. </w:t>
      </w:r>
      <w:bookmarkEnd w:id="91"/>
      <w:r w:rsidR="00971B43" w:rsidRPr="00C71B65">
        <w:t>In the Helsinki case study, I assessed exposure to noise</w:t>
      </w:r>
      <w:r w:rsidR="00CB3C44" w:rsidRPr="00C71B65">
        <w:t xml:space="preserve"> during commutes originating within the municipality (marked with red)</w:t>
      </w:r>
      <w:r w:rsidR="00116CDF">
        <w:t>. In the analysis, public transport itineraries were planned for all commutes and first walks of the travel chains were extracted for noise exposure assessment.</w:t>
      </w:r>
      <w:r w:rsidR="00152396" w:rsidRPr="00152396">
        <w:t xml:space="preserve"> </w:t>
      </w:r>
      <w:r w:rsidR="00152396" w:rsidRPr="00C71B65">
        <w:t>The point symbols represent “central workplace location” of each city district.</w:t>
      </w:r>
      <w:r w:rsidR="00152396">
        <w:t xml:space="preserve"> </w:t>
      </w:r>
    </w:p>
    <w:p w14:paraId="3117881F" w14:textId="31953EE5" w:rsidR="002B037D" w:rsidRDefault="003652A4" w:rsidP="002B037D">
      <w:r w:rsidRPr="00CC2F87">
        <w:lastRenderedPageBreak/>
        <w:t xml:space="preserve">For </w:t>
      </w:r>
      <w:r w:rsidR="00A17CAC">
        <w:t xml:space="preserve">each </w:t>
      </w:r>
      <w:r w:rsidR="00900CEC">
        <w:t xml:space="preserve">origin-destination pair </w:t>
      </w:r>
      <w:r w:rsidR="00A17CAC">
        <w:t>(</w:t>
      </w:r>
      <w:r w:rsidRPr="00CC2F87">
        <w:t>commut</w:t>
      </w:r>
      <w:r w:rsidR="003B6905">
        <w:t>ing</w:t>
      </w:r>
      <w:r w:rsidR="00900CEC">
        <w:t xml:space="preserve"> flow</w:t>
      </w:r>
      <w:r w:rsidR="00A17CAC">
        <w:t>)</w:t>
      </w:r>
      <w:r w:rsidRPr="00CC2F87">
        <w:t>, three public transport itineraries were requested from Digitransit routing API</w:t>
      </w:r>
      <w:r w:rsidR="0097323A">
        <w:t>. The</w:t>
      </w:r>
      <w:r w:rsidR="003B5853">
        <w:t xml:space="preserve"> </w:t>
      </w:r>
      <w:r w:rsidR="009A65FC">
        <w:t xml:space="preserve">open routing </w:t>
      </w:r>
      <w:r w:rsidR="0097323A">
        <w:t xml:space="preserve">API is </w:t>
      </w:r>
      <w:r w:rsidR="00F61820" w:rsidRPr="00CC2F87">
        <w:t xml:space="preserve">provided by the local public transport authority Helsinki Region Transport </w:t>
      </w:r>
      <w:r w:rsidR="00227A98">
        <w:t>(</w:t>
      </w:r>
      <w:r w:rsidR="00F61820" w:rsidRPr="00CC2F87">
        <w:t>HRT</w:t>
      </w:r>
      <w:r w:rsidR="0097323A">
        <w:t>/HSL</w:t>
      </w:r>
      <w:r w:rsidR="00F61820" w:rsidRPr="00CC2F87">
        <w:t xml:space="preserve">). </w:t>
      </w:r>
      <w:r w:rsidR="008A4927" w:rsidRPr="00CC2F87">
        <w:t>In the routing requests, walking speed was set as 70 m/min</w:t>
      </w:r>
      <w:r w:rsidR="002A0103" w:rsidRPr="00CC2F87">
        <w:t xml:space="preserve"> </w:t>
      </w:r>
      <w:r w:rsidR="008A4927" w:rsidRPr="00CC2F87">
        <w:fldChar w:fldCharType="begin"/>
      </w:r>
      <w:r w:rsidR="00F25FE5">
        <w:instrText xml:space="preserve"> ADDIN ZOTERO_ITEM CSL_CITATION {"citationID":"3IdROp3H","properties":{"formattedCitation":"(J\\uc0\\u228{}ppinen et al., 2013; Toivonen et al., 2014)","plainCitation":"(Jäppinen et al., 2013; Toivonen et al., 2014)","dontUpdate":true,"noteIndex":0},"citationItems":[{"id":426,"uris":["http://zotero.org/users/5467145/items/VWTR85YT"],"uri":["http://zotero.org/users/5467145/items/VWTR85YT"],"itemData":{"id":426,"type":"article-journal","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container-title":"Applied Geography","DOI":"10.1016/j.apgeog.2013.05.010","ISSN":"0143-6228","journalAbbreviation":"Applied Geography","page":"13-24","source":"ScienceDirect","title":"Modelling the potential effect of shared bicycles on public transport travel times in Greater Helsinki: An open data approach","title-short":"Modelling the potential effect of shared bicycles on public transport travel times in Greater Helsinki","volume":"43","author":[{"family":"Jäppinen","given":"Sakari"},{"family":"Toivonen","given":"Tuuli"},{"family":"Salonen","given":"Maria"}],"issued":{"date-parts":[["2013",9,1]]}}},{"id":508,"uris":["http://zotero.org/users/5467145/items/7VURM7L9"],"uri":["http://zotero.org/users/5467145/items/7VURM7L9"],"itemData":{"id":508,"type":"article-journal","container-title":"Terra 126 (2014): 3","source":"Google Scholar","title":"Joukkoliikenteellä, autolla ja kävellen: avoin saavutettavuusaineisto pääkaupunkiseudulta","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rsidRPr="00CC2F87">
        <w:fldChar w:fldCharType="separate"/>
      </w:r>
      <w:r w:rsidR="00F9754F" w:rsidRPr="00F9754F">
        <w:rPr>
          <w:lang w:val="en-GB"/>
        </w:rPr>
        <w:t>(</w:t>
      </w:r>
      <w:r w:rsidR="00386304">
        <w:rPr>
          <w:lang w:val="en-GB"/>
        </w:rPr>
        <w:t xml:space="preserve">as in </w:t>
      </w:r>
      <w:r w:rsidR="00F9754F" w:rsidRPr="00F9754F">
        <w:rPr>
          <w:lang w:val="en-GB"/>
        </w:rPr>
        <w:t>Jäppinen et al., 2013; Toivonen et al., 2014)</w:t>
      </w:r>
      <w:r w:rsidR="008A4927" w:rsidRPr="00CC2F87">
        <w:fldChar w:fldCharType="end"/>
      </w:r>
      <w:r w:rsidR="002A0103" w:rsidRPr="00CC2F87">
        <w:t xml:space="preserve">. Default values were used for other </w:t>
      </w:r>
      <w:r w:rsidR="00F61820" w:rsidRPr="00CC2F87">
        <w:t xml:space="preserve">routing parameters to </w:t>
      </w:r>
      <w:r w:rsidR="00B95AAA">
        <w:t>match</w:t>
      </w:r>
      <w:r w:rsidR="00F61820" w:rsidRPr="00CC2F87">
        <w:t xml:space="preserve"> typical user preferences</w:t>
      </w:r>
      <w:r w:rsidR="00C36BA5" w:rsidRPr="00CC2F87">
        <w:t xml:space="preserve"> (</w:t>
      </w:r>
      <w:r w:rsidR="00367FEA" w:rsidRPr="00CC2F87">
        <w:fldChar w:fldCharType="begin"/>
      </w:r>
      <w:r w:rsidR="00367FEA" w:rsidRPr="00CC2F87">
        <w:instrText xml:space="preserve"> REF _Ref9505792 \h </w:instrText>
      </w:r>
      <w:r w:rsidR="00367FEA" w:rsidRPr="00CC2F87">
        <w:fldChar w:fldCharType="separate"/>
      </w:r>
      <w:r w:rsidR="00711D61" w:rsidRPr="00CC2F87">
        <w:t xml:space="preserve">Table </w:t>
      </w:r>
      <w:r w:rsidR="00711D61">
        <w:rPr>
          <w:noProof/>
        </w:rPr>
        <w:t>5</w:t>
      </w:r>
      <w:r w:rsidR="00367FEA" w:rsidRPr="00CC2F87">
        <w:fldChar w:fldCharType="end"/>
      </w:r>
      <w:r w:rsidR="00C36BA5" w:rsidRPr="00CC2F87">
        <w:t>)</w:t>
      </w:r>
      <w:r w:rsidR="00F61820" w:rsidRPr="00CC2F87">
        <w:t>.</w:t>
      </w:r>
      <w:r w:rsidR="000028E9" w:rsidRPr="00CC2F87">
        <w:t xml:space="preserve"> In </w:t>
      </w:r>
      <w:r w:rsidR="00555CF2">
        <w:t xml:space="preserve">cases where the </w:t>
      </w:r>
      <w:r w:rsidR="000028E9" w:rsidRPr="00CC2F87">
        <w:t xml:space="preserve">routing request did not result any </w:t>
      </w:r>
      <w:r w:rsidR="009C36F9" w:rsidRPr="00CC2F87">
        <w:t>itineraries</w:t>
      </w:r>
      <w:r w:rsidR="000028E9" w:rsidRPr="00CC2F87">
        <w:t xml:space="preserve">, origin </w:t>
      </w:r>
      <w:r w:rsidR="006E0D88">
        <w:t xml:space="preserve">or </w:t>
      </w:r>
      <w:r w:rsidR="000028E9" w:rsidRPr="00CC2F87">
        <w:t xml:space="preserve">target location </w:t>
      </w:r>
      <w:r w:rsidR="0039565A" w:rsidRPr="00CC2F87">
        <w:t xml:space="preserve">was slightly adjusted </w:t>
      </w:r>
      <w:r w:rsidR="00802815" w:rsidRPr="00CC2F87">
        <w:t xml:space="preserve">in order to </w:t>
      </w:r>
      <w:r w:rsidR="00281F9B">
        <w:t>reach</w:t>
      </w:r>
      <w:r w:rsidR="006E0D88">
        <w:t xml:space="preserve"> </w:t>
      </w:r>
      <w:r w:rsidR="0039565A" w:rsidRPr="00CC2F87">
        <w:t>the unde</w:t>
      </w:r>
      <w:r w:rsidR="00802815" w:rsidRPr="00CC2F87">
        <w:t>r</w:t>
      </w:r>
      <w:r w:rsidR="0039565A" w:rsidRPr="00CC2F87">
        <w:t xml:space="preserve">lying </w:t>
      </w:r>
      <w:r w:rsidR="006E0D88">
        <w:t xml:space="preserve">street </w:t>
      </w:r>
      <w:r w:rsidR="0039565A" w:rsidRPr="00CC2F87">
        <w:t xml:space="preserve">network. </w:t>
      </w:r>
    </w:p>
    <w:p w14:paraId="56AF3DCE" w14:textId="7E09BACA" w:rsidR="00093BB5" w:rsidRPr="00CC2F87" w:rsidRDefault="00093BB5" w:rsidP="00093BB5">
      <w:pPr>
        <w:pStyle w:val="TableCaption"/>
      </w:pPr>
      <w:bookmarkStart w:id="92" w:name="_Ref9505792"/>
      <w:bookmarkStart w:id="93" w:name="_Toc38115088"/>
      <w:r w:rsidRPr="00CC2F87">
        <w:t xml:space="preserve">Table </w:t>
      </w:r>
      <w:r w:rsidRPr="00CC2F87">
        <w:fldChar w:fldCharType="begin"/>
      </w:r>
      <w:r w:rsidRPr="00CC2F87">
        <w:instrText xml:space="preserve"> SEQ Table \* ARABIC </w:instrText>
      </w:r>
      <w:r w:rsidRPr="00CC2F87">
        <w:fldChar w:fldCharType="separate"/>
      </w:r>
      <w:r>
        <w:rPr>
          <w:noProof/>
        </w:rPr>
        <w:t>5</w:t>
      </w:r>
      <w:r w:rsidRPr="00CC2F87">
        <w:fldChar w:fldCharType="end"/>
      </w:r>
      <w:bookmarkEnd w:id="92"/>
      <w:r w:rsidRPr="00CC2F87">
        <w:t xml:space="preserve">. Parameters used in </w:t>
      </w:r>
      <w:r w:rsidR="000C6A31">
        <w:t xml:space="preserve">public transport itinerary planning </w:t>
      </w:r>
      <w:r w:rsidRPr="00CC2F87">
        <w:t>with Digitransit routing API.</w:t>
      </w:r>
      <w:bookmarkEnd w:id="93"/>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261"/>
      </w:tblGrid>
      <w:tr w:rsidR="00093BB5" w:rsidRPr="00CC2F87" w14:paraId="3AF95608" w14:textId="77777777" w:rsidTr="00392567">
        <w:trPr>
          <w:trHeight w:val="562"/>
        </w:trPr>
        <w:tc>
          <w:tcPr>
            <w:tcW w:w="4247" w:type="dxa"/>
            <w:tcBorders>
              <w:left w:val="single" w:sz="4" w:space="0" w:color="FFFFFF"/>
              <w:right w:val="single" w:sz="4" w:space="0" w:color="FFFFFF"/>
            </w:tcBorders>
          </w:tcPr>
          <w:p w14:paraId="1BE2FD8D" w14:textId="77777777" w:rsidR="00093BB5" w:rsidRPr="00CC2F87" w:rsidRDefault="00093BB5" w:rsidP="00392567">
            <w:pPr>
              <w:pStyle w:val="TableText"/>
              <w:spacing w:before="240" w:after="160"/>
            </w:pPr>
            <w:r w:rsidRPr="00CC2F87">
              <w:t>Parameter</w:t>
            </w:r>
          </w:p>
        </w:tc>
        <w:tc>
          <w:tcPr>
            <w:tcW w:w="3261" w:type="dxa"/>
            <w:tcBorders>
              <w:left w:val="single" w:sz="4" w:space="0" w:color="FFFFFF"/>
              <w:right w:val="single" w:sz="4" w:space="0" w:color="FFFFFF"/>
            </w:tcBorders>
          </w:tcPr>
          <w:p w14:paraId="6E25CB68" w14:textId="77777777" w:rsidR="00093BB5" w:rsidRPr="00CC2F87" w:rsidRDefault="00093BB5" w:rsidP="00392567">
            <w:pPr>
              <w:pStyle w:val="TableText"/>
              <w:spacing w:before="240" w:after="160"/>
            </w:pPr>
            <w:r w:rsidRPr="00CC2F87">
              <w:t>Value</w:t>
            </w:r>
          </w:p>
        </w:tc>
      </w:tr>
      <w:tr w:rsidR="00093BB5" w:rsidRPr="00CC2F87" w14:paraId="3F979140" w14:textId="77777777" w:rsidTr="00392567">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0A66577D" w14:textId="77777777" w:rsidR="00093BB5" w:rsidRPr="00CC2F87" w:rsidRDefault="00093BB5" w:rsidP="00392567">
            <w:pPr>
              <w:pStyle w:val="TableText"/>
              <w:spacing w:before="240" w:line="240" w:lineRule="auto"/>
            </w:pPr>
            <w:r w:rsidRPr="00CC2F87">
              <w:t>Ori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1336FD14" w14:textId="77777777" w:rsidR="00093BB5" w:rsidRPr="00CC2F87" w:rsidRDefault="00093BB5" w:rsidP="00392567">
            <w:pPr>
              <w:pStyle w:val="TableText"/>
              <w:spacing w:before="240" w:line="240" w:lineRule="auto"/>
            </w:pPr>
            <w:r w:rsidRPr="00CC2F87">
              <w:t>Center of the YKR grid cell</w:t>
            </w:r>
          </w:p>
        </w:tc>
      </w:tr>
      <w:tr w:rsidR="00093BB5" w:rsidRPr="00CC2F87" w14:paraId="7DADD9EC"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4AC2BCD" w14:textId="77777777" w:rsidR="00093BB5" w:rsidRPr="00CC2F87" w:rsidRDefault="00093BB5" w:rsidP="00392567">
            <w:pPr>
              <w:pStyle w:val="TableText"/>
              <w:spacing w:line="240" w:lineRule="auto"/>
            </w:pPr>
            <w:r w:rsidRPr="00CC2F87">
              <w:t>Destinatio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4C19325C" w14:textId="77777777" w:rsidR="00093BB5" w:rsidRPr="00CC2F87" w:rsidRDefault="00093BB5" w:rsidP="00392567">
            <w:pPr>
              <w:pStyle w:val="TableText"/>
              <w:spacing w:line="240" w:lineRule="auto"/>
            </w:pPr>
            <w:r w:rsidRPr="00CC2F87">
              <w:t>Destination of the commute</w:t>
            </w:r>
          </w:p>
        </w:tc>
      </w:tr>
      <w:tr w:rsidR="00093BB5" w:rsidRPr="00CC2F87" w14:paraId="128B680D"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18E1F29" w14:textId="77777777" w:rsidR="00093BB5" w:rsidRPr="00CC2F87" w:rsidRDefault="00093BB5" w:rsidP="00392567">
            <w:pPr>
              <w:pStyle w:val="TableText"/>
              <w:spacing w:line="240" w:lineRule="auto"/>
            </w:pPr>
            <w:r w:rsidRPr="00CC2F87">
              <w:t>Date</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144E1514" w14:textId="77777777" w:rsidR="00093BB5" w:rsidRPr="00CC2F87" w:rsidRDefault="00093BB5" w:rsidP="00392567">
            <w:pPr>
              <w:pStyle w:val="TableText"/>
              <w:spacing w:line="240" w:lineRule="auto"/>
            </w:pPr>
            <w:r w:rsidRPr="00CC2F87">
              <w:t>Monday 8:30 am, 05/27/2019</w:t>
            </w:r>
          </w:p>
        </w:tc>
      </w:tr>
      <w:tr w:rsidR="00093BB5" w:rsidRPr="00CC2F87" w14:paraId="77B53542"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09236EA7" w14:textId="77777777" w:rsidR="00093BB5" w:rsidRPr="00CC2F87" w:rsidRDefault="00093BB5" w:rsidP="00392567">
            <w:pPr>
              <w:pStyle w:val="TableText"/>
              <w:spacing w:line="240" w:lineRule="auto"/>
            </w:pPr>
            <w:r w:rsidRPr="00CC2F87">
              <w:t>Walking spe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2F58AB6D" w14:textId="77777777" w:rsidR="00093BB5" w:rsidRPr="00CC2F87" w:rsidRDefault="00093BB5" w:rsidP="00392567">
            <w:pPr>
              <w:pStyle w:val="TableText"/>
              <w:spacing w:line="240" w:lineRule="auto"/>
            </w:pPr>
            <w:r w:rsidRPr="00CC2F87">
              <w:t>70 m/min</w:t>
            </w:r>
          </w:p>
        </w:tc>
      </w:tr>
      <w:tr w:rsidR="00093BB5" w:rsidRPr="00CC2F87" w14:paraId="642BBF79"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DC91BCF" w14:textId="77777777" w:rsidR="00093BB5" w:rsidRPr="00CC2F87" w:rsidRDefault="00093BB5" w:rsidP="00392567">
            <w:pPr>
              <w:pStyle w:val="TableText"/>
              <w:spacing w:line="240" w:lineRule="auto"/>
            </w:pPr>
            <w:r w:rsidRPr="00CC2F87">
              <w:t>Means of transport us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273CD7B3" w14:textId="77777777" w:rsidR="00093BB5" w:rsidRPr="00CC2F87" w:rsidRDefault="00093BB5" w:rsidP="00392567">
            <w:pPr>
              <w:pStyle w:val="TableText"/>
              <w:spacing w:line="240" w:lineRule="auto"/>
            </w:pPr>
            <w:r w:rsidRPr="00CC2F87">
              <w:t>All except city bikes</w:t>
            </w:r>
          </w:p>
        </w:tc>
      </w:tr>
      <w:tr w:rsidR="00093BB5" w:rsidRPr="00CC2F87" w14:paraId="31C47C4D"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D5D6FCD" w14:textId="77777777" w:rsidR="00093BB5" w:rsidRPr="00CC2F87" w:rsidRDefault="00093BB5" w:rsidP="00392567">
            <w:pPr>
              <w:pStyle w:val="TableText"/>
              <w:spacing w:line="240" w:lineRule="auto"/>
            </w:pPr>
            <w:r w:rsidRPr="00CC2F87">
              <w:t>Transfer safety mar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04970C6E" w14:textId="77777777" w:rsidR="00093BB5" w:rsidRPr="00CC2F87" w:rsidRDefault="00093BB5" w:rsidP="00392567">
            <w:pPr>
              <w:pStyle w:val="TableText"/>
              <w:spacing w:line="240" w:lineRule="auto"/>
            </w:pPr>
            <w:r w:rsidRPr="00CC2F87">
              <w:t>0 min</w:t>
            </w:r>
          </w:p>
        </w:tc>
      </w:tr>
      <w:tr w:rsidR="00093BB5" w:rsidRPr="00CC2F87" w14:paraId="6F0C2BD4" w14:textId="77777777" w:rsidTr="00392567">
        <w:trPr>
          <w:trHeight w:val="588"/>
        </w:trPr>
        <w:tc>
          <w:tcPr>
            <w:tcW w:w="4247" w:type="dxa"/>
            <w:tcBorders>
              <w:top w:val="single" w:sz="4" w:space="0" w:color="FFFFFF" w:themeColor="background1"/>
              <w:left w:val="single" w:sz="4" w:space="0" w:color="FFFFFF"/>
              <w:right w:val="single" w:sz="4" w:space="0" w:color="FFFFFF"/>
            </w:tcBorders>
          </w:tcPr>
          <w:p w14:paraId="59E1737B" w14:textId="77777777" w:rsidR="00093BB5" w:rsidRPr="00CC2F87" w:rsidRDefault="00093BB5" w:rsidP="00392567">
            <w:pPr>
              <w:pStyle w:val="TableText"/>
              <w:spacing w:after="240" w:line="240" w:lineRule="auto"/>
            </w:pPr>
            <w:r w:rsidRPr="00CC2F87">
              <w:t>Number of itineraries to suggest</w:t>
            </w:r>
          </w:p>
        </w:tc>
        <w:tc>
          <w:tcPr>
            <w:tcW w:w="3261" w:type="dxa"/>
            <w:tcBorders>
              <w:top w:val="single" w:sz="4" w:space="0" w:color="FFFFFF" w:themeColor="background1"/>
              <w:left w:val="single" w:sz="4" w:space="0" w:color="FFFFFF"/>
              <w:right w:val="single" w:sz="4" w:space="0" w:color="FFFFFF"/>
            </w:tcBorders>
          </w:tcPr>
          <w:p w14:paraId="391829E6" w14:textId="77777777" w:rsidR="00093BB5" w:rsidRPr="00CC2F87" w:rsidRDefault="00093BB5" w:rsidP="00392567">
            <w:pPr>
              <w:pStyle w:val="TableText"/>
              <w:spacing w:line="240" w:lineRule="auto"/>
            </w:pPr>
            <w:r w:rsidRPr="00CC2F87">
              <w:t>3</w:t>
            </w:r>
          </w:p>
        </w:tc>
      </w:tr>
    </w:tbl>
    <w:p w14:paraId="459A9768" w14:textId="77777777" w:rsidR="00093BB5" w:rsidRPr="00CC2F87" w:rsidRDefault="00093BB5" w:rsidP="002B037D"/>
    <w:p w14:paraId="54474C62" w14:textId="784215A1" w:rsidR="00F762CF" w:rsidRPr="00CC2F87" w:rsidRDefault="00F762CF" w:rsidP="002B037D">
      <w:r w:rsidRPr="00CC2F87">
        <w:t xml:space="preserve">The resulting itineraries were aggregated </w:t>
      </w:r>
      <w:r w:rsidR="00287ABE" w:rsidRPr="00CC2F87">
        <w:t>by</w:t>
      </w:r>
      <w:r w:rsidRPr="00CC2F87">
        <w:t xml:space="preserve"> origin. </w:t>
      </w:r>
      <w:r w:rsidR="0027591C" w:rsidRPr="00CC2F87">
        <w:t>The f</w:t>
      </w:r>
      <w:r w:rsidRPr="00CC2F87">
        <w:t xml:space="preserve">irst walks of the itineraries were extracted and grouped by their </w:t>
      </w:r>
      <w:r w:rsidR="001F6B34" w:rsidRPr="00CC2F87">
        <w:t>destinations</w:t>
      </w:r>
      <w:r w:rsidRPr="00CC2F87">
        <w:t xml:space="preserve">. </w:t>
      </w:r>
      <w:r w:rsidR="00FD41B2">
        <w:t>W</w:t>
      </w:r>
      <w:r w:rsidRPr="00CC2F87">
        <w:t xml:space="preserve">alks </w:t>
      </w:r>
      <w:r w:rsidR="00FD41B2">
        <w:t xml:space="preserve">of two kinds </w:t>
      </w:r>
      <w:r w:rsidRPr="00CC2F87">
        <w:t>were found: 1)</w:t>
      </w:r>
      <w:r w:rsidR="00C1371A">
        <w:t xml:space="preserve"> </w:t>
      </w:r>
      <w:r w:rsidRPr="00CC2F87">
        <w:t xml:space="preserve">walks from origins to PT stops and 2) </w:t>
      </w:r>
      <w:r w:rsidR="00FD41B2">
        <w:t xml:space="preserve">direct </w:t>
      </w:r>
      <w:r w:rsidRPr="00CC2F87">
        <w:t xml:space="preserve">walks from origins to </w:t>
      </w:r>
      <w:r w:rsidR="006B16C6" w:rsidRPr="00CC2F87">
        <w:t>commuting</w:t>
      </w:r>
      <w:r w:rsidRPr="00CC2F87">
        <w:t xml:space="preserve"> destinations. </w:t>
      </w:r>
      <w:r w:rsidR="003D068B">
        <w:t>The w</w:t>
      </w:r>
      <w:r w:rsidR="006B16C6" w:rsidRPr="00CC2F87">
        <w:t xml:space="preserve">alks </w:t>
      </w:r>
      <w:r w:rsidR="00A74EF8">
        <w:t xml:space="preserve">from each origin </w:t>
      </w:r>
      <w:r w:rsidR="006B16C6" w:rsidRPr="00CC2F87">
        <w:t xml:space="preserve">were </w:t>
      </w:r>
      <w:r w:rsidR="00855B64">
        <w:t xml:space="preserve">aggregated </w:t>
      </w:r>
      <w:r w:rsidR="006B16C6" w:rsidRPr="00CC2F87">
        <w:t xml:space="preserve">by their </w:t>
      </w:r>
      <w:r w:rsidR="00F33AAF" w:rsidRPr="00CC2F87">
        <w:t>destination</w:t>
      </w:r>
      <w:r w:rsidR="00A74EF8">
        <w:t xml:space="preserve"> </w:t>
      </w:r>
      <w:r w:rsidR="006B16C6" w:rsidRPr="00CC2F87">
        <w:t>and</w:t>
      </w:r>
      <w:r w:rsidR="00571063">
        <w:t xml:space="preserve"> </w:t>
      </w:r>
      <w:r w:rsidR="000427FC">
        <w:t xml:space="preserve">combined </w:t>
      </w:r>
      <w:r w:rsidR="00F33AAF" w:rsidRPr="00CC2F87">
        <w:t xml:space="preserve">utilization rates of </w:t>
      </w:r>
      <w:r w:rsidR="00E15C91">
        <w:t xml:space="preserve">the </w:t>
      </w:r>
      <w:r w:rsidR="000427FC">
        <w:t xml:space="preserve">aggregated </w:t>
      </w:r>
      <w:r w:rsidR="00F33AAF" w:rsidRPr="00CC2F87">
        <w:t xml:space="preserve">walks </w:t>
      </w:r>
      <w:r w:rsidR="00E15C91">
        <w:t xml:space="preserve">were </w:t>
      </w:r>
      <w:r w:rsidR="00F33AAF" w:rsidRPr="00CC2F87">
        <w:t>calculated</w:t>
      </w:r>
      <w:r w:rsidR="00106D92">
        <w:t xml:space="preserve"> </w:t>
      </w:r>
      <w:r w:rsidR="009C119F">
        <w:t>(</w:t>
      </w:r>
      <w:r w:rsidR="00106D92">
        <w:fldChar w:fldCharType="begin"/>
      </w:r>
      <w:r w:rsidR="00106D92">
        <w:instrText xml:space="preserve"> REF _Ref33901886 \h </w:instrText>
      </w:r>
      <w:r w:rsidR="00106D92">
        <w:fldChar w:fldCharType="separate"/>
      </w:r>
      <w:r w:rsidR="00711D61">
        <w:t xml:space="preserve">Figure </w:t>
      </w:r>
      <w:r w:rsidR="00711D61">
        <w:rPr>
          <w:noProof/>
        </w:rPr>
        <w:t>22</w:t>
      </w:r>
      <w:r w:rsidR="00106D92">
        <w:fldChar w:fldCharType="end"/>
      </w:r>
      <w:r w:rsidR="00106D92">
        <w:t>)</w:t>
      </w:r>
      <w:r w:rsidR="00F33AAF" w:rsidRPr="00CC2F87">
        <w:t xml:space="preserve">. </w:t>
      </w:r>
    </w:p>
    <w:p w14:paraId="7D1F0B08" w14:textId="77777777" w:rsidR="00877F1E" w:rsidRPr="00CC2F87" w:rsidRDefault="00877F1E" w:rsidP="00877F1E"/>
    <w:p w14:paraId="54F2EC9F" w14:textId="77777777" w:rsidR="00562144" w:rsidRDefault="00562144" w:rsidP="008E3493">
      <w:pPr>
        <w:keepNext/>
        <w:spacing w:after="120"/>
      </w:pPr>
      <w:r>
        <w:rPr>
          <w:noProof/>
        </w:rPr>
        <w:lastRenderedPageBreak/>
        <w:drawing>
          <wp:inline distT="0" distB="0" distL="0" distR="0" wp14:anchorId="754BDC9A" wp14:editId="66DB42C2">
            <wp:extent cx="6116320" cy="5401945"/>
            <wp:effectExtent l="12700" t="12700" r="17780" b="8255"/>
            <wp:docPr id="40" name="Picture 4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eg_origin_stops_1.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130500" cy="5414469"/>
                    </a:xfrm>
                    <a:prstGeom prst="rect">
                      <a:avLst/>
                    </a:prstGeom>
                    <a:ln>
                      <a:solidFill>
                        <a:schemeClr val="tx1"/>
                      </a:solidFill>
                    </a:ln>
                  </pic:spPr>
                </pic:pic>
              </a:graphicData>
            </a:graphic>
          </wp:inline>
        </w:drawing>
      </w:r>
    </w:p>
    <w:p w14:paraId="56C2D37A" w14:textId="26C646E8" w:rsidR="00562144" w:rsidRDefault="00562144" w:rsidP="000C5499">
      <w:pPr>
        <w:pStyle w:val="Caption"/>
        <w:jc w:val="both"/>
      </w:pPr>
      <w:bookmarkStart w:id="94" w:name="_Ref33901886"/>
      <w:bookmarkStart w:id="95" w:name="_Toc38115066"/>
      <w:r>
        <w:t xml:space="preserve">Figure </w:t>
      </w:r>
      <w:r>
        <w:fldChar w:fldCharType="begin"/>
      </w:r>
      <w:r>
        <w:instrText xml:space="preserve"> SEQ Figure \* ARABIC </w:instrText>
      </w:r>
      <w:r>
        <w:fldChar w:fldCharType="separate"/>
      </w:r>
      <w:r w:rsidR="00711D61">
        <w:rPr>
          <w:noProof/>
        </w:rPr>
        <w:t>22</w:t>
      </w:r>
      <w:r>
        <w:fldChar w:fldCharType="end"/>
      </w:r>
      <w:bookmarkEnd w:id="94"/>
      <w:r>
        <w:t xml:space="preserve">. </w:t>
      </w:r>
      <w:r w:rsidR="00507E37">
        <w:t xml:space="preserve">An example of </w:t>
      </w:r>
      <w:r w:rsidR="001C4AA7">
        <w:t>projected</w:t>
      </w:r>
      <w:r w:rsidR="00507E37">
        <w:t xml:space="preserve"> walking routes and their utilization rates from one origin to public transport stops and workplaces. </w:t>
      </w:r>
      <w:bookmarkEnd w:id="95"/>
      <w:r w:rsidR="00DB536C">
        <w:t xml:space="preserve">The walking routes are extracted from planned public transport itineraries (travel chains) to all commuting destinations </w:t>
      </w:r>
      <w:r w:rsidR="00D66CEF">
        <w:t>from</w:t>
      </w:r>
      <w:r w:rsidR="00DB536C">
        <w:t xml:space="preserve"> the origin </w:t>
      </w:r>
      <w:r w:rsidR="00056C50">
        <w:t xml:space="preserve">as per </w:t>
      </w:r>
      <w:r w:rsidR="00DB536C">
        <w:t xml:space="preserve">census based commuting flow data. </w:t>
      </w:r>
    </w:p>
    <w:p w14:paraId="72502B29" w14:textId="2D002424" w:rsidR="00877F1E" w:rsidRPr="00CC2F87" w:rsidRDefault="00552747" w:rsidP="00877F1E">
      <w:r>
        <w:t>T</w:t>
      </w:r>
      <w:r w:rsidR="000E2B45">
        <w:t>o</w:t>
      </w:r>
      <w:r w:rsidR="00877F1E" w:rsidRPr="00CC2F87">
        <w:t xml:space="preserve"> </w:t>
      </w:r>
      <w:r w:rsidR="002117D2" w:rsidRPr="00CC2F87">
        <w:t>validate</w:t>
      </w:r>
      <w:r w:rsidR="00877F1E" w:rsidRPr="00CC2F87">
        <w:t xml:space="preserve"> the </w:t>
      </w:r>
      <w:r w:rsidR="002117D2" w:rsidRPr="00CC2F87">
        <w:t xml:space="preserve">results </w:t>
      </w:r>
      <w:r w:rsidR="00877F1E" w:rsidRPr="00CC2F87">
        <w:t xml:space="preserve">of the </w:t>
      </w:r>
      <w:r w:rsidR="00933A96">
        <w:t>itinerary planning analysis</w:t>
      </w:r>
      <w:r w:rsidR="00650C89" w:rsidRPr="00CC2F87">
        <w:t xml:space="preserve">, </w:t>
      </w:r>
      <w:r w:rsidR="007724AD">
        <w:t xml:space="preserve">I compared the </w:t>
      </w:r>
      <w:r w:rsidR="00650C89" w:rsidRPr="00CC2F87">
        <w:t>sum</w:t>
      </w:r>
      <w:r w:rsidR="00762209">
        <w:t>s</w:t>
      </w:r>
      <w:r w:rsidR="00877F1E" w:rsidRPr="00CC2F87">
        <w:t xml:space="preserve"> of the utilization rate</w:t>
      </w:r>
      <w:r w:rsidR="000A4E0E" w:rsidRPr="00CC2F87">
        <w:t>s</w:t>
      </w:r>
      <w:r w:rsidR="00877F1E" w:rsidRPr="00CC2F87">
        <w:t xml:space="preserve"> </w:t>
      </w:r>
      <w:r w:rsidR="000807F4" w:rsidRPr="00CC2F87">
        <w:t xml:space="preserve">of the walks </w:t>
      </w:r>
      <w:r w:rsidR="00877F1E" w:rsidRPr="00CC2F87">
        <w:t xml:space="preserve">to the total flow of commutes </w:t>
      </w:r>
      <w:r w:rsidR="00F3159C">
        <w:t>from</w:t>
      </w:r>
      <w:r w:rsidR="00877F1E" w:rsidRPr="00CC2F87">
        <w:t xml:space="preserve"> </w:t>
      </w:r>
      <w:r w:rsidR="00206EC6" w:rsidRPr="00CC2F87">
        <w:t>each</w:t>
      </w:r>
      <w:r w:rsidR="00650C89" w:rsidRPr="00CC2F87">
        <w:t xml:space="preserve"> origin</w:t>
      </w:r>
      <w:r w:rsidR="000F4DFE" w:rsidRPr="00CC2F87">
        <w:t xml:space="preserve"> by the </w:t>
      </w:r>
      <w:r w:rsidR="002E6250">
        <w:t>original</w:t>
      </w:r>
      <w:r w:rsidR="007E5E1F">
        <w:t xml:space="preserve"> </w:t>
      </w:r>
      <w:r w:rsidR="000F4DFE" w:rsidRPr="00CC2F87">
        <w:t xml:space="preserve">commuting </w:t>
      </w:r>
      <w:r w:rsidR="007E5E1F">
        <w:t xml:space="preserve">flow </w:t>
      </w:r>
      <w:r w:rsidR="000F4DFE" w:rsidRPr="00CC2F87">
        <w:t>data</w:t>
      </w:r>
      <w:r w:rsidR="00877F1E" w:rsidRPr="00CC2F87">
        <w:t xml:space="preserve">. </w:t>
      </w:r>
      <w:r w:rsidR="004B5931" w:rsidRPr="00CC2F87">
        <w:t xml:space="preserve">Of the total number of commutes </w:t>
      </w:r>
      <w:r w:rsidR="005C0FB0">
        <w:t xml:space="preserve">originating in </w:t>
      </w:r>
      <w:r w:rsidR="004B5931" w:rsidRPr="00CC2F87">
        <w:t>the study area (296470), 8</w:t>
      </w:r>
      <w:r w:rsidR="007E255E" w:rsidRPr="00CC2F87">
        <w:t>3</w:t>
      </w:r>
      <w:r w:rsidR="001C680A">
        <w:t xml:space="preserve"> </w:t>
      </w:r>
      <w:r w:rsidR="004B5931" w:rsidRPr="00CC2F87">
        <w:t xml:space="preserve">% were included in the analysis. </w:t>
      </w:r>
      <w:r w:rsidR="001A3212" w:rsidRPr="00CC2F87">
        <w:t>The mean inclusion of commut</w:t>
      </w:r>
      <w:r w:rsidR="00EB2B1C" w:rsidRPr="00CC2F87">
        <w:t>es</w:t>
      </w:r>
      <w:r w:rsidR="001A3212" w:rsidRPr="00CC2F87">
        <w:t xml:space="preserve"> per origin was 8</w:t>
      </w:r>
      <w:r w:rsidR="008A63DC" w:rsidRPr="00CC2F87">
        <w:t>1</w:t>
      </w:r>
      <w:r w:rsidR="001A3212" w:rsidRPr="00CC2F87">
        <w:t xml:space="preserve">% </w:t>
      </w:r>
      <w:r w:rsidR="00B203AF" w:rsidRPr="00CC2F87">
        <w:t xml:space="preserve">with </w:t>
      </w:r>
      <w:r w:rsidR="00300712">
        <w:t xml:space="preserve">a </w:t>
      </w:r>
      <w:r w:rsidR="00B203AF" w:rsidRPr="00CC2F87">
        <w:t>standard deviation of</w:t>
      </w:r>
      <w:r w:rsidR="001A3212" w:rsidRPr="00CC2F87">
        <w:t xml:space="preserve"> 1</w:t>
      </w:r>
      <w:r w:rsidR="00F4696A" w:rsidRPr="00CC2F87">
        <w:t>4</w:t>
      </w:r>
      <w:r w:rsidR="001C680A">
        <w:t xml:space="preserve"> </w:t>
      </w:r>
      <w:r w:rsidR="001A3212" w:rsidRPr="00CC2F87">
        <w:t>%</w:t>
      </w:r>
      <w:r w:rsidR="001C3CFC" w:rsidRPr="00CC2F87">
        <w:t>.</w:t>
      </w:r>
      <w:r w:rsidR="00F76BC5" w:rsidRPr="00CC2F87">
        <w:t xml:space="preserve"> </w:t>
      </w:r>
      <w:r w:rsidR="00053EFC" w:rsidRPr="00CC2F87">
        <w:t>The a</w:t>
      </w:r>
      <w:r w:rsidR="00F76BC5" w:rsidRPr="00CC2F87">
        <w:t xml:space="preserve">nalysis </w:t>
      </w:r>
      <w:r w:rsidR="00AB36BB">
        <w:t>performed</w:t>
      </w:r>
      <w:r w:rsidR="00F76BC5" w:rsidRPr="00CC2F87">
        <w:t xml:space="preserve"> well </w:t>
      </w:r>
      <w:r w:rsidR="00AB36BB">
        <w:t xml:space="preserve">at </w:t>
      </w:r>
      <w:r w:rsidR="00F76BC5" w:rsidRPr="00CC2F87">
        <w:t xml:space="preserve">most central and residentials areas, but </w:t>
      </w:r>
      <w:r w:rsidR="00AB30DC">
        <w:t xml:space="preserve">considerable share </w:t>
      </w:r>
      <w:r w:rsidR="0038354C" w:rsidRPr="00CC2F87">
        <w:t>of the</w:t>
      </w:r>
      <w:r w:rsidR="00F76BC5" w:rsidRPr="00CC2F87">
        <w:t xml:space="preserve"> commutes </w:t>
      </w:r>
      <w:r w:rsidR="0038354C" w:rsidRPr="00CC2F87">
        <w:t xml:space="preserve">from </w:t>
      </w:r>
      <w:r w:rsidR="00AB30DC">
        <w:t xml:space="preserve">several </w:t>
      </w:r>
      <w:r w:rsidR="00F76BC5" w:rsidRPr="00CC2F87">
        <w:t>remote and coastal areas</w:t>
      </w:r>
      <w:r w:rsidR="00B232A1" w:rsidRPr="00CC2F87">
        <w:t xml:space="preserve"> </w:t>
      </w:r>
      <w:r w:rsidR="0038354C" w:rsidRPr="00CC2F87">
        <w:t xml:space="preserve">were </w:t>
      </w:r>
      <w:r w:rsidR="00976B7C">
        <w:t>excluded</w:t>
      </w:r>
      <w:r w:rsidR="003A1AA4">
        <w:t xml:space="preserve">, as </w:t>
      </w:r>
      <w:r w:rsidR="00DD7DCC">
        <w:t xml:space="preserve">illustrated </w:t>
      </w:r>
      <w:r w:rsidR="003A1AA4">
        <w:t xml:space="preserve">in </w:t>
      </w:r>
      <w:r w:rsidR="00976B7C">
        <w:t xml:space="preserve"> </w:t>
      </w:r>
      <w:r w:rsidR="00B232A1" w:rsidRPr="00CC2F87">
        <w:fldChar w:fldCharType="begin"/>
      </w:r>
      <w:r w:rsidR="00B232A1" w:rsidRPr="00CC2F87">
        <w:instrText xml:space="preserve"> REF _Ref9955925 \h </w:instrText>
      </w:r>
      <w:r w:rsidR="00B232A1" w:rsidRPr="00CC2F87">
        <w:fldChar w:fldCharType="separate"/>
      </w:r>
      <w:r w:rsidR="00711D61" w:rsidRPr="00CC2F87">
        <w:t xml:space="preserve">Figure </w:t>
      </w:r>
      <w:r w:rsidR="00711D61">
        <w:rPr>
          <w:noProof/>
        </w:rPr>
        <w:t>23</w:t>
      </w:r>
      <w:r w:rsidR="00B232A1" w:rsidRPr="00CC2F87">
        <w:fldChar w:fldCharType="end"/>
      </w:r>
      <w:r w:rsidR="00F76BC5" w:rsidRPr="00CC2F87">
        <w:t xml:space="preserve">. </w:t>
      </w:r>
      <w:r w:rsidR="008D502C">
        <w:t xml:space="preserve">Comparison of </w:t>
      </w:r>
      <w:r w:rsidR="00241378">
        <w:t xml:space="preserve">the </w:t>
      </w:r>
      <w:r w:rsidR="0030392C">
        <w:t>number</w:t>
      </w:r>
      <w:r w:rsidR="000E40A7">
        <w:t xml:space="preserve"> of </w:t>
      </w:r>
      <w:r w:rsidR="00EB5570" w:rsidRPr="00CC2F87">
        <w:t xml:space="preserve">commutes </w:t>
      </w:r>
      <w:r w:rsidR="00390968" w:rsidRPr="00CC2F87">
        <w:t>against</w:t>
      </w:r>
      <w:r w:rsidR="00EB5570" w:rsidRPr="00CC2F87">
        <w:t xml:space="preserve"> </w:t>
      </w:r>
      <w:r w:rsidR="00F07533">
        <w:t>the inclusion of the commutes (</w:t>
      </w:r>
      <w:r w:rsidR="006C0789" w:rsidRPr="00CC2F87">
        <w:t>in the analysis</w:t>
      </w:r>
      <w:r w:rsidR="00F07533">
        <w:t>)</w:t>
      </w:r>
      <w:r w:rsidR="006C0789" w:rsidRPr="00CC2F87">
        <w:t xml:space="preserve"> </w:t>
      </w:r>
      <w:r w:rsidR="00EB5570" w:rsidRPr="00CC2F87">
        <w:t>by origi</w:t>
      </w:r>
      <w:r w:rsidR="00F824A7">
        <w:t>n</w:t>
      </w:r>
      <w:r w:rsidR="00795BBA" w:rsidRPr="00CC2F87">
        <w:t xml:space="preserve"> revealed</w:t>
      </w:r>
      <w:r w:rsidR="00EB5570" w:rsidRPr="00CC2F87">
        <w:t xml:space="preserve"> that</w:t>
      </w:r>
      <w:r w:rsidR="005F6BE6" w:rsidRPr="00CC2F87">
        <w:t xml:space="preserve"> </w:t>
      </w:r>
      <w:r w:rsidR="009832BE">
        <w:t xml:space="preserve">the </w:t>
      </w:r>
      <w:r w:rsidR="00592723" w:rsidRPr="00CC2F87">
        <w:t>low</w:t>
      </w:r>
      <w:r w:rsidR="000D0798">
        <w:t>er</w:t>
      </w:r>
      <w:r w:rsidR="00592723" w:rsidRPr="00CC2F87">
        <w:t xml:space="preserve"> inclusion of </w:t>
      </w:r>
      <w:r w:rsidR="00EB5570" w:rsidRPr="00CC2F87">
        <w:t xml:space="preserve">commutes </w:t>
      </w:r>
      <w:r w:rsidR="00C90C14">
        <w:t>occurred</w:t>
      </w:r>
      <w:r w:rsidR="00775DE6">
        <w:t xml:space="preserve"> </w:t>
      </w:r>
      <w:r w:rsidR="006D0625">
        <w:t xml:space="preserve">mainly </w:t>
      </w:r>
      <w:r w:rsidR="00C90C14">
        <w:t xml:space="preserve">at </w:t>
      </w:r>
      <w:r w:rsidR="00EB5570" w:rsidRPr="00CC2F87">
        <w:t>origins with few</w:t>
      </w:r>
      <w:r w:rsidR="006D0625">
        <w:t>er</w:t>
      </w:r>
      <w:r w:rsidR="00EB5570" w:rsidRPr="00CC2F87">
        <w:t xml:space="preserve"> </w:t>
      </w:r>
      <w:r w:rsidR="00592723" w:rsidRPr="00CC2F87">
        <w:t>commutes</w:t>
      </w:r>
      <w:r w:rsidR="00CD1082">
        <w:t xml:space="preserve"> </w:t>
      </w:r>
      <w:r w:rsidR="00F07533" w:rsidRPr="00CC2F87">
        <w:lastRenderedPageBreak/>
        <w:t>(</w:t>
      </w:r>
      <w:r w:rsidR="00F07533" w:rsidRPr="00CC2F87">
        <w:fldChar w:fldCharType="begin"/>
      </w:r>
      <w:r w:rsidR="00F07533" w:rsidRPr="00CC2F87">
        <w:instrText xml:space="preserve"> REF _Ref9955196 \h </w:instrText>
      </w:r>
      <w:r w:rsidR="00F07533" w:rsidRPr="00CC2F87">
        <w:fldChar w:fldCharType="separate"/>
      </w:r>
      <w:r w:rsidR="00711D61" w:rsidRPr="00CC2F87">
        <w:t xml:space="preserve">Figure </w:t>
      </w:r>
      <w:r w:rsidR="00711D61">
        <w:rPr>
          <w:noProof/>
        </w:rPr>
        <w:t>24</w:t>
      </w:r>
      <w:r w:rsidR="00F07533" w:rsidRPr="00CC2F87">
        <w:fldChar w:fldCharType="end"/>
      </w:r>
      <w:r w:rsidR="00F07533" w:rsidRPr="00CC2F87">
        <w:t>)</w:t>
      </w:r>
      <w:r w:rsidR="00EB5570" w:rsidRPr="00CC2F87">
        <w:t>.</w:t>
      </w:r>
      <w:r w:rsidR="006F57D4">
        <w:t xml:space="preserve"> F</w:t>
      </w:r>
      <w:r w:rsidR="00A27F71">
        <w:t>urther</w:t>
      </w:r>
      <w:r w:rsidR="0055240A" w:rsidRPr="00CC2F87">
        <w:t xml:space="preserve"> </w:t>
      </w:r>
      <w:r w:rsidR="006F57D4">
        <w:t xml:space="preserve">inspection of </w:t>
      </w:r>
      <w:r w:rsidR="0055240A" w:rsidRPr="00CC2F87">
        <w:t xml:space="preserve">the </w:t>
      </w:r>
      <w:r w:rsidR="00D66B5F" w:rsidRPr="00CC2F87">
        <w:t>commuting statistics</w:t>
      </w:r>
      <w:r w:rsidR="00784D01">
        <w:t xml:space="preserve"> </w:t>
      </w:r>
      <w:r w:rsidR="00D66B5F">
        <w:t xml:space="preserve">at </w:t>
      </w:r>
      <w:r w:rsidR="009832BE">
        <w:t>origin-level</w:t>
      </w:r>
      <w:r w:rsidR="006F57D4">
        <w:t xml:space="preserve"> revealed</w:t>
      </w:r>
      <w:r w:rsidR="0055240A" w:rsidRPr="00CC2F87">
        <w:t xml:space="preserve"> that of the origins </w:t>
      </w:r>
      <w:r w:rsidR="009832BE">
        <w:t xml:space="preserve">with </w:t>
      </w:r>
      <w:r w:rsidR="0055240A" w:rsidRPr="00CC2F87">
        <w:t>less than 50</w:t>
      </w:r>
      <w:r w:rsidR="00B83EAB">
        <w:t xml:space="preserve"> </w:t>
      </w:r>
      <w:r w:rsidR="0055240A" w:rsidRPr="00CC2F87">
        <w:t xml:space="preserve">% </w:t>
      </w:r>
      <w:r w:rsidR="009832BE">
        <w:t>inclusion of commutes</w:t>
      </w:r>
      <w:r w:rsidR="00D21068">
        <w:t xml:space="preserve">, </w:t>
      </w:r>
      <w:r w:rsidR="0055240A" w:rsidRPr="00CC2F87">
        <w:t>none had more than 12 commutes</w:t>
      </w:r>
      <w:r w:rsidR="00801FDA" w:rsidRPr="00CC2F87">
        <w:t xml:space="preserve"> </w:t>
      </w:r>
      <w:r w:rsidR="003322CB">
        <w:t xml:space="preserve">in </w:t>
      </w:r>
      <w:r w:rsidR="00801FDA" w:rsidRPr="00CC2F87">
        <w:t>total</w:t>
      </w:r>
      <w:r w:rsidR="0055240A" w:rsidRPr="00CC2F87">
        <w:t>.</w:t>
      </w:r>
      <w:r w:rsidR="00763826" w:rsidRPr="00CC2F87">
        <w:t xml:space="preserve"> </w:t>
      </w:r>
    </w:p>
    <w:p w14:paraId="640A48A8" w14:textId="77777777" w:rsidR="006C217B" w:rsidRPr="00CC2F87" w:rsidRDefault="006C217B" w:rsidP="000C6A31">
      <w:pPr>
        <w:keepNext/>
        <w:spacing w:after="0"/>
      </w:pPr>
      <w:r w:rsidRPr="00CC2F87">
        <w:rPr>
          <w:noProof/>
        </w:rPr>
        <w:drawing>
          <wp:inline distT="0" distB="0" distL="0" distR="0" wp14:anchorId="471FEFF6" wp14:editId="14107D84">
            <wp:extent cx="5683473" cy="50198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mutes_incl.png"/>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5683473" cy="5019881"/>
                    </a:xfrm>
                    <a:prstGeom prst="rect">
                      <a:avLst/>
                    </a:prstGeom>
                    <a:ln>
                      <a:noFill/>
                    </a:ln>
                    <a:extLst>
                      <a:ext uri="{53640926-AAD7-44D8-BBD7-CCE9431645EC}">
                        <a14:shadowObscured xmlns:a14="http://schemas.microsoft.com/office/drawing/2010/main"/>
                      </a:ext>
                    </a:extLst>
                  </pic:spPr>
                </pic:pic>
              </a:graphicData>
            </a:graphic>
          </wp:inline>
        </w:drawing>
      </w:r>
    </w:p>
    <w:p w14:paraId="284349C1" w14:textId="2EDB42D0" w:rsidR="006C217B" w:rsidRPr="00CC2F87" w:rsidRDefault="006C217B" w:rsidP="006C217B">
      <w:pPr>
        <w:pStyle w:val="Caption"/>
        <w:jc w:val="both"/>
      </w:pPr>
      <w:bookmarkStart w:id="96" w:name="_Ref9955925"/>
      <w:bookmarkStart w:id="97" w:name="_Toc38115067"/>
      <w:r w:rsidRPr="00CC2F87">
        <w:t xml:space="preserve">Figure </w:t>
      </w:r>
      <w:r w:rsidRPr="00CC2F87">
        <w:fldChar w:fldCharType="begin"/>
      </w:r>
      <w:r w:rsidRPr="00CC2F87">
        <w:instrText xml:space="preserve"> SEQ Figure \* ARABIC </w:instrText>
      </w:r>
      <w:r w:rsidRPr="00CC2F87">
        <w:fldChar w:fldCharType="separate"/>
      </w:r>
      <w:r w:rsidR="00711D61">
        <w:rPr>
          <w:noProof/>
        </w:rPr>
        <w:t>23</w:t>
      </w:r>
      <w:r w:rsidRPr="00CC2F87">
        <w:fldChar w:fldCharType="end"/>
      </w:r>
      <w:bookmarkEnd w:id="96"/>
      <w:r w:rsidRPr="00CC2F87">
        <w:t xml:space="preserve">. Inclusion (%) of commutes per origin in the </w:t>
      </w:r>
      <w:r w:rsidR="007E47D3">
        <w:t xml:space="preserve">itinerary planning </w:t>
      </w:r>
      <w:r w:rsidRPr="00CC2F87">
        <w:t xml:space="preserve">analysis for finding local </w:t>
      </w:r>
      <w:r w:rsidR="00392567">
        <w:t>walking routes</w:t>
      </w:r>
      <w:r w:rsidR="008C25E8">
        <w:t xml:space="preserve"> to </w:t>
      </w:r>
      <w:r w:rsidRPr="00CC2F87">
        <w:t>PT stops</w:t>
      </w:r>
      <w:r w:rsidR="003F62F7" w:rsidRPr="00CC2F87">
        <w:t xml:space="preserve"> and </w:t>
      </w:r>
      <w:r w:rsidR="008C25E8">
        <w:t>commuting destinations</w:t>
      </w:r>
      <w:bookmarkEnd w:id="97"/>
      <w:r w:rsidR="00392567">
        <w:t>. Only commuting destinations located in Helsinki Metropolitan Area</w:t>
      </w:r>
      <w:r w:rsidR="00D963F1">
        <w:t xml:space="preserve">, </w:t>
      </w:r>
      <w:r w:rsidR="00392567">
        <w:t xml:space="preserve">or </w:t>
      </w:r>
      <w:r w:rsidR="00E14FD6">
        <w:t xml:space="preserve">max. </w:t>
      </w:r>
      <w:r w:rsidR="00392567">
        <w:t>3 km from origins</w:t>
      </w:r>
      <w:r w:rsidR="00D963F1">
        <w:t>,</w:t>
      </w:r>
      <w:r w:rsidR="00392567">
        <w:t xml:space="preserve"> were included in the analysis. Consequently, </w:t>
      </w:r>
      <w:r w:rsidR="00F26050">
        <w:t>for some origins</w:t>
      </w:r>
      <w:r w:rsidR="00F26050">
        <w:t xml:space="preserve">, </w:t>
      </w:r>
      <w:r w:rsidR="00392567">
        <w:t xml:space="preserve">significant </w:t>
      </w:r>
      <w:r w:rsidR="001C7639">
        <w:t>share</w:t>
      </w:r>
      <w:r w:rsidR="00B37FD0">
        <w:t>s</w:t>
      </w:r>
      <w:r w:rsidR="00392567">
        <w:t xml:space="preserve"> of commutes </w:t>
      </w:r>
      <w:r w:rsidR="00B37FD0">
        <w:t xml:space="preserve">were </w:t>
      </w:r>
      <w:r w:rsidR="00392567">
        <w:t xml:space="preserve">excluded in the analysis (shown </w:t>
      </w:r>
      <w:r w:rsidR="00B37FD0">
        <w:t>with</w:t>
      </w:r>
      <w:r w:rsidR="00392567">
        <w:t xml:space="preserve"> grey and black squares on the map)</w:t>
      </w:r>
      <w:r w:rsidR="006F298A">
        <w:t xml:space="preserve">. For these origins, the accuracy of the assessment </w:t>
      </w:r>
      <w:r w:rsidR="00315A71">
        <w:t>was</w:t>
      </w:r>
      <w:r w:rsidR="006F298A">
        <w:t xml:space="preserve"> thus limited. </w:t>
      </w:r>
      <w:r w:rsidR="004F6B7A">
        <w:t>Yet</w:t>
      </w:r>
      <w:r w:rsidR="000A50B6">
        <w:t xml:space="preserve"> </w:t>
      </w:r>
      <w:r w:rsidR="00D64F25">
        <w:t>for majority of the origins</w:t>
      </w:r>
      <w:r w:rsidR="00816574">
        <w:t>,</w:t>
      </w:r>
      <w:r w:rsidR="009D0AA8">
        <w:t xml:space="preserve"> </w:t>
      </w:r>
      <w:r w:rsidR="00D64F25">
        <w:t>more than 70 % of all commutes were included in the analysis</w:t>
      </w:r>
      <w:r w:rsidR="000963BF">
        <w:t xml:space="preserve"> (green squares)</w:t>
      </w:r>
      <w:r w:rsidR="00D64F25">
        <w:t>.</w:t>
      </w:r>
      <w:r w:rsidR="00185C7F">
        <w:t xml:space="preserve"> </w:t>
      </w:r>
    </w:p>
    <w:p w14:paraId="52A832F5" w14:textId="77777777" w:rsidR="000E1C92" w:rsidRPr="00CC2F87" w:rsidRDefault="00164DD7" w:rsidP="000E1C92">
      <w:pPr>
        <w:keepNext/>
      </w:pPr>
      <w:r w:rsidRPr="00CC2F87">
        <w:rPr>
          <w:noProof/>
        </w:rPr>
        <w:lastRenderedPageBreak/>
        <w:drawing>
          <wp:inline distT="0" distB="0" distL="0" distR="0" wp14:anchorId="53F0434C" wp14:editId="4882AE2D">
            <wp:extent cx="4182139" cy="2613837"/>
            <wp:effectExtent l="0" t="0" r="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mutes_incl.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244178" cy="2652612"/>
                    </a:xfrm>
                    <a:prstGeom prst="rect">
                      <a:avLst/>
                    </a:prstGeom>
                  </pic:spPr>
                </pic:pic>
              </a:graphicData>
            </a:graphic>
          </wp:inline>
        </w:drawing>
      </w:r>
    </w:p>
    <w:p w14:paraId="5DBC0D8E" w14:textId="652FBFF5" w:rsidR="002D011B" w:rsidRPr="00CC2F87" w:rsidRDefault="000E1C92" w:rsidP="000E71C6">
      <w:pPr>
        <w:pStyle w:val="Caption"/>
        <w:jc w:val="both"/>
      </w:pPr>
      <w:bookmarkStart w:id="98" w:name="_Ref9955196"/>
      <w:bookmarkStart w:id="99" w:name="_Toc38115068"/>
      <w:r w:rsidRPr="00CC2F87">
        <w:t xml:space="preserve">Figure </w:t>
      </w:r>
      <w:r w:rsidRPr="00CC2F87">
        <w:fldChar w:fldCharType="begin"/>
      </w:r>
      <w:r w:rsidRPr="00CC2F87">
        <w:instrText xml:space="preserve"> SEQ Figure \* ARABIC </w:instrText>
      </w:r>
      <w:r w:rsidRPr="00CC2F87">
        <w:fldChar w:fldCharType="separate"/>
      </w:r>
      <w:r w:rsidR="00711D61">
        <w:rPr>
          <w:noProof/>
        </w:rPr>
        <w:t>24</w:t>
      </w:r>
      <w:r w:rsidRPr="00CC2F87">
        <w:fldChar w:fldCharType="end"/>
      </w:r>
      <w:bookmarkEnd w:id="98"/>
      <w:r w:rsidRPr="00CC2F87">
        <w:t xml:space="preserve">. </w:t>
      </w:r>
      <w:r w:rsidR="000C5499">
        <w:t>Number of</w:t>
      </w:r>
      <w:r w:rsidRPr="00CC2F87">
        <w:t xml:space="preserve"> commutes vs. commutes included in the </w:t>
      </w:r>
      <w:r w:rsidR="001406C5">
        <w:t xml:space="preserve">itinerary planning </w:t>
      </w:r>
      <w:r w:rsidRPr="00CC2F87">
        <w:t>analysis</w:t>
      </w:r>
      <w:r w:rsidR="000C5499">
        <w:t xml:space="preserve"> (%) per origin</w:t>
      </w:r>
      <w:r w:rsidRPr="00CC2F87">
        <w:t>.</w:t>
      </w:r>
      <w:bookmarkEnd w:id="99"/>
      <w:r w:rsidR="00AC5A3C" w:rsidRPr="00CC2F87">
        <w:t xml:space="preserve"> </w:t>
      </w:r>
    </w:p>
    <w:p w14:paraId="4B8176DF" w14:textId="69AA88E5" w:rsidR="00731E0F" w:rsidRPr="00CC2F87" w:rsidRDefault="00E04C82" w:rsidP="002464BA">
      <w:pPr>
        <w:pStyle w:val="Heading3"/>
      </w:pPr>
      <w:bookmarkStart w:id="100" w:name="_Toc38538759"/>
      <w:r w:rsidRPr="00CC2F87">
        <w:t>L</w:t>
      </w:r>
      <w:r w:rsidR="00E64C51" w:rsidRPr="00CC2F87">
        <w:t>east</w:t>
      </w:r>
      <w:r w:rsidR="00BC3B8C" w:rsidRPr="00CC2F87">
        <w:t xml:space="preserve"> </w:t>
      </w:r>
      <w:r w:rsidR="00E64C51" w:rsidRPr="00CC2F87">
        <w:t>cost path</w:t>
      </w:r>
      <w:r w:rsidRPr="00CC2F87">
        <w:t xml:space="preserve"> </w:t>
      </w:r>
      <w:r w:rsidR="00734E6D" w:rsidRPr="00CC2F87">
        <w:t>calculations</w:t>
      </w:r>
      <w:r w:rsidR="009B6A95">
        <w:t xml:space="preserve">: </w:t>
      </w:r>
      <w:r w:rsidR="00BC3B8C" w:rsidRPr="00CC2F87">
        <w:t>short and quiet paths</w:t>
      </w:r>
      <w:bookmarkEnd w:id="100"/>
    </w:p>
    <w:p w14:paraId="2B958318" w14:textId="3D16FECB" w:rsidR="00037C17" w:rsidRPr="00CC2F87" w:rsidRDefault="00D21623" w:rsidP="00A3000B">
      <w:r>
        <w:t xml:space="preserve">I routed </w:t>
      </w:r>
      <w:r w:rsidR="0045114F">
        <w:t>short</w:t>
      </w:r>
      <w:r w:rsidR="00422322">
        <w:t>est-</w:t>
      </w:r>
      <w:r>
        <w:t xml:space="preserve"> </w:t>
      </w:r>
      <w:r w:rsidR="00DB59C3" w:rsidRPr="00CC2F87">
        <w:t xml:space="preserve">and quiet paths for </w:t>
      </w:r>
      <w:r w:rsidR="0006170A">
        <w:t xml:space="preserve">all </w:t>
      </w:r>
      <w:r w:rsidR="00D8513F">
        <w:t>walking routes (</w:t>
      </w:r>
      <w:r w:rsidR="00D8513F">
        <w:t>determined in the previous phase of the analysis)</w:t>
      </w:r>
      <w:r w:rsidR="00D8513F">
        <w:t xml:space="preserve"> </w:t>
      </w:r>
      <w:r w:rsidR="00941B16">
        <w:t xml:space="preserve">with the </w:t>
      </w:r>
      <w:r w:rsidR="00A41C09">
        <w:t>quiet path routing</w:t>
      </w:r>
      <w:r w:rsidR="00941B16">
        <w:t xml:space="preserve"> application</w:t>
      </w:r>
      <w:r w:rsidR="00EA0F33">
        <w:t xml:space="preserve"> </w:t>
      </w:r>
      <w:r w:rsidR="00AF47CD">
        <w:t xml:space="preserve">(3.5) </w:t>
      </w:r>
      <w:r w:rsidR="00941B16">
        <w:t xml:space="preserve">developed in </w:t>
      </w:r>
      <w:r w:rsidR="008C59DE">
        <w:t xml:space="preserve">the </w:t>
      </w:r>
      <w:r w:rsidR="00941B16">
        <w:t>study</w:t>
      </w:r>
      <w:r w:rsidR="00EE68B4">
        <w:t xml:space="preserve"> (</w:t>
      </w:r>
      <w:r w:rsidR="00EE68B4">
        <w:fldChar w:fldCharType="begin"/>
      </w:r>
      <w:r w:rsidR="00EE68B4">
        <w:instrText xml:space="preserve"> REF _Ref33897315 \h </w:instrText>
      </w:r>
      <w:r w:rsidR="00EE68B4">
        <w:fldChar w:fldCharType="separate"/>
      </w:r>
      <w:r w:rsidR="00711D61" w:rsidRPr="00CC2F87">
        <w:t xml:space="preserve">Figure </w:t>
      </w:r>
      <w:r w:rsidR="00711D61">
        <w:rPr>
          <w:noProof/>
        </w:rPr>
        <w:t>20</w:t>
      </w:r>
      <w:r w:rsidR="00EE68B4">
        <w:fldChar w:fldCharType="end"/>
      </w:r>
      <w:r w:rsidR="00EE68B4">
        <w:t>)</w:t>
      </w:r>
      <w:r w:rsidR="00DB59C3" w:rsidRPr="00CC2F87">
        <w:t xml:space="preserve">. </w:t>
      </w:r>
      <w:r w:rsidR="003044DE">
        <w:t>The utilization rate</w:t>
      </w:r>
      <w:r w:rsidR="000274CB">
        <w:t xml:space="preserve"> of each </w:t>
      </w:r>
      <w:r w:rsidR="001D2AC2">
        <w:t>route</w:t>
      </w:r>
      <w:r w:rsidR="000274CB">
        <w:t xml:space="preserve"> was inherited as attribute information </w:t>
      </w:r>
      <w:r w:rsidR="00EA0F33">
        <w:t>to</w:t>
      </w:r>
      <w:r w:rsidR="000274CB">
        <w:t xml:space="preserve"> the respective short and quiet paths</w:t>
      </w:r>
      <w:r w:rsidR="003044DE">
        <w:t xml:space="preserve">. </w:t>
      </w:r>
      <w:r w:rsidR="00D8513F">
        <w:t xml:space="preserve">It was needed </w:t>
      </w:r>
      <w:r w:rsidR="005E6068">
        <w:t>in</w:t>
      </w:r>
      <w:r w:rsidR="00D8513F">
        <w:t xml:space="preserve"> later parts of the analysis </w:t>
      </w:r>
      <w:r w:rsidR="000E17DE">
        <w:t xml:space="preserve">when </w:t>
      </w:r>
      <w:r w:rsidR="00D8513F">
        <w:t xml:space="preserve">weighted </w:t>
      </w:r>
      <w:r w:rsidR="00A67FDD">
        <w:t xml:space="preserve">statistics of </w:t>
      </w:r>
      <w:r w:rsidR="00D8513F">
        <w:t>noise exposure</w:t>
      </w:r>
      <w:r w:rsidR="00B103FE">
        <w:t>s</w:t>
      </w:r>
      <w:r w:rsidR="00A67FDD">
        <w:t xml:space="preserve"> </w:t>
      </w:r>
      <w:r w:rsidR="00D8513F">
        <w:t xml:space="preserve">were calculated. </w:t>
      </w:r>
      <w:r w:rsidR="00643FBB">
        <w:t>Once all paths were</w:t>
      </w:r>
      <w:r w:rsidR="00744280">
        <w:t xml:space="preserve"> </w:t>
      </w:r>
      <w:r w:rsidR="003971DA">
        <w:t>routed</w:t>
      </w:r>
      <w:r w:rsidR="00643FBB">
        <w:t xml:space="preserve">, </w:t>
      </w:r>
      <w:r w:rsidR="00CF533A">
        <w:t xml:space="preserve">I </w:t>
      </w:r>
      <w:r w:rsidR="00CF533A">
        <w:t xml:space="preserve">calculated </w:t>
      </w:r>
      <w:r w:rsidR="00643FBB">
        <w:t xml:space="preserve">descriptive statistics of the </w:t>
      </w:r>
      <w:r w:rsidR="00F443F0">
        <w:t>length</w:t>
      </w:r>
      <w:r w:rsidR="00C26207">
        <w:t>s</w:t>
      </w:r>
      <w:r w:rsidR="00F443F0">
        <w:t xml:space="preserve"> of the </w:t>
      </w:r>
      <w:r w:rsidR="00643FBB">
        <w:t xml:space="preserve">shortest </w:t>
      </w:r>
      <w:r w:rsidR="00CF533A">
        <w:t xml:space="preserve">paths </w:t>
      </w:r>
      <w:r w:rsidR="00643FBB">
        <w:t>(</w:t>
      </w:r>
      <w:r w:rsidR="00643FBB">
        <w:fldChar w:fldCharType="begin"/>
      </w:r>
      <w:r w:rsidR="00643FBB">
        <w:instrText xml:space="preserve"> REF _Ref33902848 \h </w:instrText>
      </w:r>
      <w:r w:rsidR="00643FBB">
        <w:fldChar w:fldCharType="separate"/>
      </w:r>
      <w:r w:rsidR="00711D61" w:rsidRPr="00CC2F87">
        <w:t xml:space="preserve">Table </w:t>
      </w:r>
      <w:r w:rsidR="00711D61">
        <w:rPr>
          <w:noProof/>
        </w:rPr>
        <w:t>6</w:t>
      </w:r>
      <w:r w:rsidR="00643FBB">
        <w:fldChar w:fldCharType="end"/>
      </w:r>
      <w:r w:rsidR="00643FBB">
        <w:t>).</w:t>
      </w:r>
      <w:r w:rsidR="008426D1">
        <w:t xml:space="preserve"> </w:t>
      </w:r>
      <w:r w:rsidR="00F76FDE">
        <w:fldChar w:fldCharType="begin"/>
      </w:r>
      <w:r w:rsidR="00F76FDE">
        <w:instrText xml:space="preserve"> REF _Ref33903340 \h </w:instrText>
      </w:r>
      <w:r w:rsidR="00F76FDE">
        <w:fldChar w:fldCharType="separate"/>
      </w:r>
      <w:r w:rsidR="00711D61" w:rsidRPr="00CC2F87">
        <w:t xml:space="preserve">Figure </w:t>
      </w:r>
      <w:r w:rsidR="00711D61">
        <w:rPr>
          <w:noProof/>
        </w:rPr>
        <w:t>25</w:t>
      </w:r>
      <w:r w:rsidR="00F76FDE">
        <w:fldChar w:fldCharType="end"/>
      </w:r>
      <w:r w:rsidR="00822A23">
        <w:t xml:space="preserve"> illustrates the </w:t>
      </w:r>
      <w:r w:rsidR="004C7509">
        <w:t xml:space="preserve">spatial variation in the </w:t>
      </w:r>
      <w:r w:rsidR="00822A23">
        <w:t>volume of</w:t>
      </w:r>
      <w:r w:rsidR="007F7B1F">
        <w:t xml:space="preserve"> </w:t>
      </w:r>
      <w:r w:rsidR="00430C94">
        <w:t xml:space="preserve">the </w:t>
      </w:r>
      <w:r w:rsidR="003D4DBB">
        <w:t>shortest</w:t>
      </w:r>
      <w:r w:rsidR="006A512D">
        <w:t xml:space="preserve"> </w:t>
      </w:r>
      <w:r w:rsidR="00822A23">
        <w:t>paths</w:t>
      </w:r>
      <w:r w:rsidR="00F76FDE">
        <w:t xml:space="preserve">. </w:t>
      </w:r>
    </w:p>
    <w:p w14:paraId="1E5C357B" w14:textId="4FBDC00E" w:rsidR="00CC0487" w:rsidRPr="00CC2F87" w:rsidRDefault="003A5764" w:rsidP="003A5764">
      <w:pPr>
        <w:pStyle w:val="TableCaption"/>
      </w:pPr>
      <w:bookmarkStart w:id="101" w:name="_Ref33902848"/>
      <w:bookmarkStart w:id="102" w:name="_Toc38115089"/>
      <w:r w:rsidRPr="00CC2F87">
        <w:t xml:space="preserve">Table </w:t>
      </w:r>
      <w:r w:rsidRPr="00CC2F87">
        <w:fldChar w:fldCharType="begin"/>
      </w:r>
      <w:r w:rsidRPr="00CC2F87">
        <w:instrText xml:space="preserve"> SEQ Table \* ARABIC </w:instrText>
      </w:r>
      <w:r w:rsidRPr="00CC2F87">
        <w:fldChar w:fldCharType="separate"/>
      </w:r>
      <w:r w:rsidR="00711D61">
        <w:rPr>
          <w:noProof/>
        </w:rPr>
        <w:t>6</w:t>
      </w:r>
      <w:r w:rsidRPr="00CC2F87">
        <w:fldChar w:fldCharType="end"/>
      </w:r>
      <w:bookmarkEnd w:id="101"/>
      <w:r w:rsidRPr="00CC2F87">
        <w:t xml:space="preserve">. </w:t>
      </w:r>
      <w:r w:rsidR="00643FBB">
        <w:t>Descriptive</w:t>
      </w:r>
      <w:r w:rsidRPr="00CC2F87">
        <w:t xml:space="preserve"> statistics of the </w:t>
      </w:r>
      <w:r w:rsidR="00643FBB">
        <w:t xml:space="preserve">length of the </w:t>
      </w:r>
      <w:r w:rsidRPr="00CC2F87">
        <w:t>shortest paths to PT stops a</w:t>
      </w:r>
      <w:r w:rsidR="00572D11">
        <w:t>nd commuting destinations</w:t>
      </w:r>
      <w:r w:rsidR="00A21434">
        <w:t>,</w:t>
      </w:r>
      <w:r w:rsidR="00572D11">
        <w:t xml:space="preserve"> </w:t>
      </w:r>
      <w:r w:rsidR="00A21434">
        <w:t xml:space="preserve">both </w:t>
      </w:r>
      <w:r w:rsidR="00362844">
        <w:t xml:space="preserve">separately and </w:t>
      </w:r>
      <w:r w:rsidR="00A21434">
        <w:t>combined</w:t>
      </w:r>
      <w:r w:rsidR="00362844">
        <w:t xml:space="preserve"> </w:t>
      </w:r>
      <w:r w:rsidR="00E85328" w:rsidRPr="00CC2F87">
        <w:t>(n=</w:t>
      </w:r>
      <w:commentRangeStart w:id="103"/>
      <w:r w:rsidR="00EF762A" w:rsidRPr="00CC2F87">
        <w:t>31291</w:t>
      </w:r>
      <w:commentRangeEnd w:id="103"/>
      <w:r w:rsidR="006B1FB7" w:rsidRPr="00CC2F87">
        <w:rPr>
          <w:rStyle w:val="CommentReference"/>
          <w:iCs w:val="0"/>
          <w:color w:val="auto"/>
        </w:rPr>
        <w:commentReference w:id="103"/>
      </w:r>
      <w:r w:rsidR="00E85328" w:rsidRPr="00CC2F87">
        <w:t>)</w:t>
      </w:r>
      <w:r w:rsidRPr="00CC2F87">
        <w:t>.</w:t>
      </w:r>
      <w:bookmarkEnd w:id="102"/>
      <w:r w:rsidR="00E85328"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97"/>
        <w:gridCol w:w="976"/>
        <w:gridCol w:w="1085"/>
        <w:gridCol w:w="1099"/>
        <w:gridCol w:w="1021"/>
        <w:gridCol w:w="966"/>
        <w:gridCol w:w="952"/>
        <w:gridCol w:w="1026"/>
      </w:tblGrid>
      <w:tr w:rsidR="00F8019A" w:rsidRPr="00CC2F87" w14:paraId="55AE4D55" w14:textId="77777777" w:rsidTr="00F8019A">
        <w:trPr>
          <w:trHeight w:val="561"/>
        </w:trPr>
        <w:tc>
          <w:tcPr>
            <w:tcW w:w="2497" w:type="dxa"/>
            <w:tcBorders>
              <w:left w:val="single" w:sz="4" w:space="0" w:color="FFFFFF"/>
              <w:right w:val="single" w:sz="4" w:space="0" w:color="FFFFFF"/>
            </w:tcBorders>
          </w:tcPr>
          <w:p w14:paraId="3B6B5B5A" w14:textId="41D83C95" w:rsidR="00F8019A" w:rsidRPr="00CC2F87" w:rsidRDefault="00F8019A" w:rsidP="00F8019A">
            <w:pPr>
              <w:pStyle w:val="TableText"/>
              <w:spacing w:before="240" w:after="160"/>
            </w:pPr>
            <w:r w:rsidRPr="00CC2F87">
              <w:t>Path length (m)</w:t>
            </w:r>
          </w:p>
        </w:tc>
        <w:tc>
          <w:tcPr>
            <w:tcW w:w="976" w:type="dxa"/>
            <w:tcBorders>
              <w:left w:val="single" w:sz="4" w:space="0" w:color="FFFFFF"/>
              <w:right w:val="single" w:sz="4" w:space="0" w:color="FFFFFF"/>
            </w:tcBorders>
          </w:tcPr>
          <w:p w14:paraId="209C6A68" w14:textId="556F43B9" w:rsidR="00F8019A" w:rsidRPr="00CC2F87" w:rsidRDefault="00F8019A" w:rsidP="00F8019A">
            <w:pPr>
              <w:pStyle w:val="TableText"/>
              <w:spacing w:before="240" w:after="160"/>
            </w:pPr>
            <w:r w:rsidRPr="00CC2F87">
              <w:t>Mean</w:t>
            </w:r>
          </w:p>
        </w:tc>
        <w:tc>
          <w:tcPr>
            <w:tcW w:w="1085" w:type="dxa"/>
            <w:tcBorders>
              <w:left w:val="single" w:sz="4" w:space="0" w:color="FFFFFF"/>
              <w:right w:val="single" w:sz="4" w:space="0" w:color="FFFFFF"/>
            </w:tcBorders>
          </w:tcPr>
          <w:p w14:paraId="7AA8A7F4" w14:textId="1F59F8B6" w:rsidR="00F8019A" w:rsidRPr="00CC2F87" w:rsidRDefault="00F8019A" w:rsidP="00F8019A">
            <w:pPr>
              <w:pStyle w:val="TableText"/>
              <w:spacing w:before="240" w:after="160"/>
            </w:pPr>
            <w:r w:rsidRPr="00CC2F87">
              <w:t>Median</w:t>
            </w:r>
          </w:p>
        </w:tc>
        <w:tc>
          <w:tcPr>
            <w:tcW w:w="1099" w:type="dxa"/>
            <w:tcBorders>
              <w:left w:val="single" w:sz="4" w:space="0" w:color="FFFFFF"/>
              <w:right w:val="single" w:sz="4" w:space="0" w:color="FFFFFF"/>
            </w:tcBorders>
          </w:tcPr>
          <w:p w14:paraId="1B331FD1" w14:textId="66804218" w:rsidR="00F8019A" w:rsidRPr="00CC2F87" w:rsidRDefault="00F8019A" w:rsidP="00F8019A">
            <w:pPr>
              <w:pStyle w:val="TableText"/>
              <w:spacing w:before="240" w:after="160"/>
            </w:pPr>
            <w:r w:rsidRPr="00CC2F87">
              <w:t>SD</w:t>
            </w:r>
          </w:p>
        </w:tc>
        <w:tc>
          <w:tcPr>
            <w:tcW w:w="1021" w:type="dxa"/>
            <w:tcBorders>
              <w:left w:val="single" w:sz="4" w:space="0" w:color="FFFFFF"/>
              <w:right w:val="single" w:sz="4" w:space="0" w:color="FFFFFF"/>
            </w:tcBorders>
          </w:tcPr>
          <w:p w14:paraId="79C010DB" w14:textId="54567F5A" w:rsidR="00F8019A" w:rsidRPr="00CC2F87" w:rsidRDefault="00F8019A" w:rsidP="00F8019A">
            <w:pPr>
              <w:pStyle w:val="TableText"/>
              <w:spacing w:before="240" w:after="160"/>
            </w:pPr>
            <w:r w:rsidRPr="00CC2F87">
              <w:t>p10</w:t>
            </w:r>
          </w:p>
        </w:tc>
        <w:tc>
          <w:tcPr>
            <w:tcW w:w="966" w:type="dxa"/>
            <w:tcBorders>
              <w:left w:val="single" w:sz="4" w:space="0" w:color="FFFFFF"/>
              <w:right w:val="single" w:sz="4" w:space="0" w:color="FFFFFF"/>
            </w:tcBorders>
          </w:tcPr>
          <w:p w14:paraId="394EE6EA" w14:textId="6A5E882E" w:rsidR="00F8019A" w:rsidRPr="00CC2F87" w:rsidRDefault="00F8019A" w:rsidP="00F8019A">
            <w:pPr>
              <w:pStyle w:val="TableText"/>
              <w:spacing w:before="240" w:after="160"/>
            </w:pPr>
            <w:r>
              <w:t>p25</w:t>
            </w:r>
          </w:p>
        </w:tc>
        <w:tc>
          <w:tcPr>
            <w:tcW w:w="952" w:type="dxa"/>
            <w:tcBorders>
              <w:left w:val="single" w:sz="4" w:space="0" w:color="FFFFFF"/>
              <w:right w:val="single" w:sz="4" w:space="0" w:color="FFFFFF"/>
            </w:tcBorders>
          </w:tcPr>
          <w:p w14:paraId="6A89EB6B" w14:textId="26B5A341" w:rsidR="00F8019A" w:rsidRPr="00CC2F87" w:rsidRDefault="00F8019A" w:rsidP="00F8019A">
            <w:pPr>
              <w:pStyle w:val="TableText"/>
              <w:spacing w:before="240" w:after="160"/>
            </w:pPr>
            <w:r>
              <w:t>p</w:t>
            </w:r>
            <w:r w:rsidR="00F615B2">
              <w:t>75</w:t>
            </w:r>
          </w:p>
        </w:tc>
        <w:tc>
          <w:tcPr>
            <w:tcW w:w="1026" w:type="dxa"/>
            <w:tcBorders>
              <w:left w:val="single" w:sz="4" w:space="0" w:color="FFFFFF"/>
              <w:right w:val="single" w:sz="4" w:space="0" w:color="FFFFFF"/>
            </w:tcBorders>
          </w:tcPr>
          <w:p w14:paraId="2BAAE209" w14:textId="62FBD4FB" w:rsidR="00F8019A" w:rsidRPr="00CC2F87" w:rsidRDefault="00F8019A" w:rsidP="00F8019A">
            <w:pPr>
              <w:pStyle w:val="TableText"/>
              <w:spacing w:before="240" w:after="160"/>
            </w:pPr>
            <w:r>
              <w:t>p90</w:t>
            </w:r>
          </w:p>
        </w:tc>
      </w:tr>
      <w:tr w:rsidR="00F8019A" w:rsidRPr="00CC2F87" w14:paraId="1A0A0CAB" w14:textId="77777777" w:rsidTr="00F8019A">
        <w:trPr>
          <w:trHeight w:val="466"/>
        </w:trPr>
        <w:tc>
          <w:tcPr>
            <w:tcW w:w="2497" w:type="dxa"/>
            <w:tcBorders>
              <w:top w:val="single" w:sz="4" w:space="0" w:color="FFFFFF"/>
              <w:left w:val="single" w:sz="4" w:space="0" w:color="FFFFFF"/>
              <w:bottom w:val="single" w:sz="4" w:space="0" w:color="FFFFFF" w:themeColor="background1"/>
              <w:right w:val="single" w:sz="4" w:space="0" w:color="FFFFFF"/>
            </w:tcBorders>
          </w:tcPr>
          <w:p w14:paraId="1AD99C75" w14:textId="7DB3F0F9" w:rsidR="00F8019A" w:rsidRPr="00CC2F87" w:rsidRDefault="00F8019A" w:rsidP="00F8019A">
            <w:pPr>
              <w:pStyle w:val="TableText"/>
              <w:spacing w:before="240" w:line="240" w:lineRule="auto"/>
            </w:pPr>
            <w:r w:rsidRPr="00CC2F87">
              <w:t>All (n=31291)</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29540188" w14:textId="1DB76447" w:rsidR="00F8019A" w:rsidRPr="00CC2F87" w:rsidRDefault="00F8019A" w:rsidP="00F8019A">
            <w:pPr>
              <w:pStyle w:val="TableText"/>
              <w:spacing w:before="240" w:line="240" w:lineRule="auto"/>
            </w:pPr>
            <w:r w:rsidRPr="00CC2F87">
              <w:t>49</w:t>
            </w:r>
            <w:r w:rsidR="00F615B2">
              <w:t>1</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43ABEEFA" w14:textId="1425A71E" w:rsidR="00F8019A" w:rsidRPr="00CC2F87" w:rsidRDefault="00F8019A" w:rsidP="00F8019A">
            <w:pPr>
              <w:pStyle w:val="TableText"/>
              <w:spacing w:before="240" w:line="240" w:lineRule="auto"/>
            </w:pPr>
            <w:r w:rsidRPr="00CC2F87">
              <w:t>408</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4164D4F9" w14:textId="339F9A97" w:rsidR="00F8019A" w:rsidRPr="00CC2F87" w:rsidRDefault="00F8019A" w:rsidP="00F8019A">
            <w:pPr>
              <w:pStyle w:val="TableText"/>
              <w:spacing w:before="240" w:line="240" w:lineRule="auto"/>
            </w:pPr>
            <w:r w:rsidRPr="00CC2F87">
              <w:t>33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7C2B202" w14:textId="3309E147" w:rsidR="00F8019A" w:rsidRPr="00CC2F87" w:rsidRDefault="00F8019A" w:rsidP="00F8019A">
            <w:pPr>
              <w:pStyle w:val="TableText"/>
              <w:spacing w:before="240" w:line="240" w:lineRule="auto"/>
            </w:pPr>
            <w:r w:rsidRPr="00CC2F87">
              <w:t>13</w:t>
            </w:r>
            <w:r w:rsidR="00F615B2">
              <w:t>6</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713A2CB1" w14:textId="65BFBC9C" w:rsidR="00F8019A" w:rsidRPr="00CC2F87" w:rsidRDefault="00F8019A" w:rsidP="00F8019A">
            <w:pPr>
              <w:pStyle w:val="TableText"/>
              <w:spacing w:before="240" w:line="240" w:lineRule="auto"/>
            </w:pPr>
            <w:r>
              <w:t>234</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0D0328E5" w14:textId="334FAA4D" w:rsidR="00F8019A" w:rsidRPr="00CC2F87" w:rsidRDefault="00F8019A" w:rsidP="00F8019A">
            <w:pPr>
              <w:pStyle w:val="TableText"/>
              <w:spacing w:before="240" w:line="240" w:lineRule="auto"/>
            </w:pPr>
            <w:r>
              <w:t>6</w:t>
            </w:r>
            <w:r w:rsidR="00F615B2">
              <w:t>70</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CB8DC2" w14:textId="4819489A" w:rsidR="00F8019A" w:rsidRPr="00CC2F87" w:rsidRDefault="00F8019A" w:rsidP="00F8019A">
            <w:pPr>
              <w:pStyle w:val="TableText"/>
              <w:spacing w:before="240" w:line="240" w:lineRule="auto"/>
            </w:pPr>
            <w:r w:rsidRPr="00CC2F87">
              <w:t>964</w:t>
            </w:r>
          </w:p>
        </w:tc>
      </w:tr>
      <w:tr w:rsidR="00F8019A" w:rsidRPr="00CC2F87" w14:paraId="5D8B9480" w14:textId="77777777" w:rsidTr="00F8019A">
        <w:trPr>
          <w:trHeight w:val="399"/>
        </w:trPr>
        <w:tc>
          <w:tcPr>
            <w:tcW w:w="2497" w:type="dxa"/>
            <w:tcBorders>
              <w:top w:val="single" w:sz="4" w:space="0" w:color="FFFFFF" w:themeColor="background1"/>
              <w:left w:val="single" w:sz="4" w:space="0" w:color="FFFFFF"/>
              <w:bottom w:val="single" w:sz="4" w:space="0" w:color="FFFFFF" w:themeColor="background1"/>
              <w:right w:val="single" w:sz="4" w:space="0" w:color="FFFFFF"/>
            </w:tcBorders>
          </w:tcPr>
          <w:p w14:paraId="0E94B0A6" w14:textId="6F3CA727" w:rsidR="00F8019A" w:rsidRPr="00CC2F87" w:rsidRDefault="00F8019A" w:rsidP="00F8019A">
            <w:pPr>
              <w:pStyle w:val="TableText"/>
              <w:spacing w:line="240" w:lineRule="auto"/>
            </w:pPr>
            <w:r w:rsidRPr="00CC2F87">
              <w:t>To PT stops (n=1871</w:t>
            </w:r>
            <w:r>
              <w:t>6</w:t>
            </w:r>
            <w:r w:rsidRPr="00CC2F87">
              <w:t>)</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79499071" w14:textId="4489EB11" w:rsidR="00F8019A" w:rsidRPr="00CC2F87" w:rsidRDefault="00F8019A" w:rsidP="00F8019A">
            <w:pPr>
              <w:pStyle w:val="TableText"/>
              <w:spacing w:line="240" w:lineRule="auto"/>
            </w:pPr>
            <w:r w:rsidRPr="00CC2F87">
              <w:t>472</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147A502B" w14:textId="1AF5FAED" w:rsidR="00F8019A" w:rsidRPr="00CC2F87" w:rsidRDefault="00F8019A" w:rsidP="00F8019A">
            <w:pPr>
              <w:pStyle w:val="TableText"/>
              <w:spacing w:line="240" w:lineRule="auto"/>
            </w:pPr>
            <w:r w:rsidRPr="00CC2F87">
              <w:t>39</w:t>
            </w:r>
            <w:r w:rsidR="00540FE8">
              <w:t>7</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617E5F53" w14:textId="72CB4CCC" w:rsidR="00F8019A" w:rsidRPr="00CC2F87" w:rsidRDefault="00F8019A" w:rsidP="00F8019A">
            <w:pPr>
              <w:pStyle w:val="TableText"/>
              <w:spacing w:line="240" w:lineRule="auto"/>
            </w:pPr>
            <w:r w:rsidRPr="00CC2F87">
              <w:t>31</w:t>
            </w:r>
            <w:r w:rsidR="00540FE8">
              <w:t>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26863CC" w14:textId="330ED854" w:rsidR="00F8019A" w:rsidRPr="00CC2F87" w:rsidRDefault="00F8019A" w:rsidP="00F8019A">
            <w:pPr>
              <w:pStyle w:val="TableText"/>
              <w:spacing w:line="240" w:lineRule="auto"/>
            </w:pPr>
            <w:r w:rsidRPr="00CC2F87">
              <w:t>132</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009182C2" w14:textId="06A00D1B" w:rsidR="00F8019A" w:rsidRPr="00CC2F87" w:rsidRDefault="00F8019A" w:rsidP="00F8019A">
            <w:pPr>
              <w:pStyle w:val="TableText"/>
              <w:spacing w:line="240" w:lineRule="auto"/>
            </w:pPr>
            <w:r>
              <w:t>2</w:t>
            </w:r>
            <w:r w:rsidR="00540FE8">
              <w:t>30</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5A7086CF" w14:textId="7B0FAE1B" w:rsidR="00F8019A" w:rsidRPr="00CC2F87" w:rsidRDefault="00F8019A" w:rsidP="00F8019A">
            <w:pPr>
              <w:pStyle w:val="TableText"/>
              <w:spacing w:line="240" w:lineRule="auto"/>
            </w:pPr>
            <w:r>
              <w:t>64</w:t>
            </w:r>
            <w:r w:rsidR="00540FE8">
              <w:t>9</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372B7A" w14:textId="6D30D5BE" w:rsidR="00F8019A" w:rsidRPr="00CC2F87" w:rsidRDefault="00F8019A" w:rsidP="00F8019A">
            <w:pPr>
              <w:pStyle w:val="TableText"/>
              <w:spacing w:line="240" w:lineRule="auto"/>
            </w:pPr>
            <w:r w:rsidRPr="00CC2F87">
              <w:t>92</w:t>
            </w:r>
            <w:r w:rsidR="000B7D63">
              <w:t>4</w:t>
            </w:r>
          </w:p>
        </w:tc>
      </w:tr>
      <w:tr w:rsidR="00F8019A" w:rsidRPr="00CC2F87" w14:paraId="568435E7" w14:textId="77777777" w:rsidTr="00F8019A">
        <w:trPr>
          <w:trHeight w:val="587"/>
        </w:trPr>
        <w:tc>
          <w:tcPr>
            <w:tcW w:w="2497" w:type="dxa"/>
            <w:tcBorders>
              <w:top w:val="single" w:sz="4" w:space="0" w:color="FFFFFF" w:themeColor="background1"/>
              <w:left w:val="single" w:sz="4" w:space="0" w:color="FFFFFF"/>
              <w:right w:val="single" w:sz="4" w:space="0" w:color="FFFFFF"/>
            </w:tcBorders>
          </w:tcPr>
          <w:p w14:paraId="26D6F25A" w14:textId="48CCDFA9" w:rsidR="00F8019A" w:rsidRPr="00CC2F87" w:rsidRDefault="00F8019A" w:rsidP="00F8019A">
            <w:pPr>
              <w:pStyle w:val="TableText"/>
              <w:spacing w:after="240" w:line="240" w:lineRule="auto"/>
            </w:pPr>
            <w:r w:rsidRPr="00CC2F87">
              <w:t>To workplaces (n=1257</w:t>
            </w:r>
            <w:r>
              <w:t>5</w:t>
            </w:r>
            <w:r w:rsidRPr="00CC2F87">
              <w:t>)</w:t>
            </w:r>
          </w:p>
        </w:tc>
        <w:tc>
          <w:tcPr>
            <w:tcW w:w="976" w:type="dxa"/>
            <w:tcBorders>
              <w:top w:val="single" w:sz="4" w:space="0" w:color="FFFFFF" w:themeColor="background1"/>
              <w:left w:val="single" w:sz="4" w:space="0" w:color="FFFFFF"/>
              <w:right w:val="single" w:sz="4" w:space="0" w:color="FFFFFF"/>
            </w:tcBorders>
          </w:tcPr>
          <w:p w14:paraId="1F1C37FF" w14:textId="424145BA" w:rsidR="00F8019A" w:rsidRPr="00CC2F87" w:rsidRDefault="00F8019A" w:rsidP="00F8019A">
            <w:pPr>
              <w:pStyle w:val="TableText"/>
              <w:spacing w:line="240" w:lineRule="auto"/>
            </w:pPr>
            <w:r w:rsidRPr="00CC2F87">
              <w:t>88</w:t>
            </w:r>
            <w:r w:rsidR="00F615B2">
              <w:t>3</w:t>
            </w:r>
          </w:p>
        </w:tc>
        <w:tc>
          <w:tcPr>
            <w:tcW w:w="1085" w:type="dxa"/>
            <w:tcBorders>
              <w:top w:val="single" w:sz="4" w:space="0" w:color="FFFFFF" w:themeColor="background1"/>
              <w:left w:val="single" w:sz="4" w:space="0" w:color="FFFFFF"/>
              <w:right w:val="single" w:sz="4" w:space="0" w:color="FFFFFF"/>
            </w:tcBorders>
          </w:tcPr>
          <w:p w14:paraId="669EA492" w14:textId="3E5B8593" w:rsidR="00F8019A" w:rsidRPr="00CC2F87" w:rsidRDefault="00F8019A" w:rsidP="00F8019A">
            <w:pPr>
              <w:pStyle w:val="TableText"/>
              <w:spacing w:line="240" w:lineRule="auto"/>
            </w:pPr>
            <w:r w:rsidRPr="00CC2F87">
              <w:t>771</w:t>
            </w:r>
          </w:p>
        </w:tc>
        <w:tc>
          <w:tcPr>
            <w:tcW w:w="1099" w:type="dxa"/>
            <w:tcBorders>
              <w:top w:val="single" w:sz="4" w:space="0" w:color="FFFFFF" w:themeColor="background1"/>
              <w:left w:val="single" w:sz="4" w:space="0" w:color="FFFFFF"/>
              <w:right w:val="single" w:sz="4" w:space="0" w:color="FFFFFF"/>
            </w:tcBorders>
          </w:tcPr>
          <w:p w14:paraId="56E6BA8F" w14:textId="5F540CDD" w:rsidR="00F8019A" w:rsidRPr="00CC2F87" w:rsidRDefault="00F8019A" w:rsidP="00F8019A">
            <w:pPr>
              <w:pStyle w:val="TableText"/>
              <w:spacing w:line="240" w:lineRule="auto"/>
            </w:pPr>
            <w:r w:rsidRPr="00CC2F87">
              <w:t>486</w:t>
            </w:r>
          </w:p>
        </w:tc>
        <w:tc>
          <w:tcPr>
            <w:tcW w:w="1021" w:type="dxa"/>
            <w:tcBorders>
              <w:top w:val="single" w:sz="4" w:space="0" w:color="FFFFFF" w:themeColor="background1"/>
              <w:left w:val="single" w:sz="4" w:space="0" w:color="FFFFFF"/>
              <w:right w:val="single" w:sz="4" w:space="0" w:color="FFFFFF"/>
            </w:tcBorders>
          </w:tcPr>
          <w:p w14:paraId="46B90897" w14:textId="7F895249" w:rsidR="00F8019A" w:rsidRPr="00CC2F87" w:rsidRDefault="00F8019A" w:rsidP="00F8019A">
            <w:pPr>
              <w:pStyle w:val="TableText"/>
              <w:spacing w:line="240" w:lineRule="auto"/>
            </w:pPr>
            <w:r w:rsidRPr="00CC2F87">
              <w:t>33</w:t>
            </w:r>
            <w:r w:rsidR="00E224CF">
              <w:t>3</w:t>
            </w:r>
          </w:p>
        </w:tc>
        <w:tc>
          <w:tcPr>
            <w:tcW w:w="966" w:type="dxa"/>
            <w:tcBorders>
              <w:top w:val="single" w:sz="4" w:space="0" w:color="FFFFFF" w:themeColor="background1"/>
              <w:left w:val="single" w:sz="4" w:space="0" w:color="FFFFFF"/>
              <w:right w:val="single" w:sz="4" w:space="0" w:color="FFFFFF"/>
            </w:tcBorders>
          </w:tcPr>
          <w:p w14:paraId="0720447C" w14:textId="317D2C79" w:rsidR="00F8019A" w:rsidRPr="00CC2F87" w:rsidRDefault="00F8019A" w:rsidP="00F8019A">
            <w:pPr>
              <w:pStyle w:val="TableText"/>
              <w:spacing w:line="240" w:lineRule="auto"/>
            </w:pPr>
            <w:r>
              <w:t>45</w:t>
            </w:r>
            <w:r w:rsidR="00E224CF">
              <w:t>3</w:t>
            </w:r>
          </w:p>
        </w:tc>
        <w:tc>
          <w:tcPr>
            <w:tcW w:w="952" w:type="dxa"/>
            <w:tcBorders>
              <w:top w:val="single" w:sz="4" w:space="0" w:color="FFFFFF" w:themeColor="background1"/>
              <w:left w:val="single" w:sz="4" w:space="0" w:color="FFFFFF"/>
              <w:right w:val="single" w:sz="4" w:space="0" w:color="FFFFFF"/>
            </w:tcBorders>
          </w:tcPr>
          <w:p w14:paraId="0D737DE5" w14:textId="27CB3AC6" w:rsidR="00F8019A" w:rsidRPr="00CC2F87" w:rsidRDefault="00F8019A" w:rsidP="00F8019A">
            <w:pPr>
              <w:pStyle w:val="TableText"/>
              <w:spacing w:line="240" w:lineRule="auto"/>
            </w:pPr>
            <w:r>
              <w:t>120</w:t>
            </w:r>
            <w:r w:rsidR="00E224CF">
              <w:t>9</w:t>
            </w:r>
          </w:p>
        </w:tc>
        <w:tc>
          <w:tcPr>
            <w:tcW w:w="1026" w:type="dxa"/>
            <w:tcBorders>
              <w:top w:val="single" w:sz="4" w:space="0" w:color="FFFFFF" w:themeColor="background1"/>
              <w:left w:val="single" w:sz="4" w:space="0" w:color="FFFFFF"/>
              <w:right w:val="single" w:sz="4" w:space="0" w:color="FFFFFF"/>
            </w:tcBorders>
          </w:tcPr>
          <w:p w14:paraId="189CE830" w14:textId="55C628DF" w:rsidR="00F8019A" w:rsidRPr="00CC2F87" w:rsidRDefault="00F8019A" w:rsidP="00F8019A">
            <w:pPr>
              <w:pStyle w:val="TableText"/>
              <w:spacing w:line="240" w:lineRule="auto"/>
            </w:pPr>
            <w:r w:rsidRPr="00CC2F87">
              <w:t>158</w:t>
            </w:r>
            <w:r w:rsidR="00E224CF">
              <w:t>2</w:t>
            </w:r>
          </w:p>
        </w:tc>
      </w:tr>
    </w:tbl>
    <w:p w14:paraId="43E4CBCD" w14:textId="77777777" w:rsidR="00CC0487" w:rsidRPr="00CC2F87" w:rsidRDefault="00CC0487" w:rsidP="00A3000B"/>
    <w:p w14:paraId="43DB0789" w14:textId="77777777" w:rsidR="00247ED5" w:rsidRPr="00CC2F87" w:rsidRDefault="00247ED5" w:rsidP="008E3493">
      <w:pPr>
        <w:keepNext/>
        <w:spacing w:after="120"/>
      </w:pPr>
      <w:r w:rsidRPr="00CC2F87">
        <w:rPr>
          <w:noProof/>
        </w:rPr>
        <w:lastRenderedPageBreak/>
        <w:drawing>
          <wp:inline distT="0" distB="0" distL="0" distR="0" wp14:anchorId="242701F1" wp14:editId="35FB6581">
            <wp:extent cx="6054672" cy="5401629"/>
            <wp:effectExtent l="12700" t="12700" r="1651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hort_paths_all.png"/>
                    <pic:cNvPicPr/>
                  </pic:nvPicPr>
                  <pic:blipFill rotWithShape="1">
                    <a:blip r:embed="rId39" cstate="print">
                      <a:extLst>
                        <a:ext uri="{28A0092B-C50C-407E-A947-70E740481C1C}">
                          <a14:useLocalDpi xmlns:a14="http://schemas.microsoft.com/office/drawing/2010/main" val="0"/>
                        </a:ext>
                      </a:extLst>
                    </a:blip>
                    <a:srcRect r="998"/>
                    <a:stretch/>
                  </pic:blipFill>
                  <pic:spPr bwMode="auto">
                    <a:xfrm>
                      <a:off x="0" y="0"/>
                      <a:ext cx="6055026" cy="5401945"/>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90DAEFB" w14:textId="609B07F1" w:rsidR="00247ED5" w:rsidRPr="00CC2F87" w:rsidRDefault="00247ED5" w:rsidP="00247ED5">
      <w:pPr>
        <w:pStyle w:val="Caption"/>
        <w:jc w:val="both"/>
      </w:pPr>
      <w:bookmarkStart w:id="104" w:name="_Ref33903340"/>
      <w:bookmarkStart w:id="105" w:name="_Toc38115069"/>
      <w:r w:rsidRPr="00CC2F87">
        <w:t xml:space="preserve">Figure </w:t>
      </w:r>
      <w:r w:rsidRPr="00CC2F87">
        <w:fldChar w:fldCharType="begin"/>
      </w:r>
      <w:r w:rsidRPr="00CC2F87">
        <w:instrText xml:space="preserve"> SEQ Figure \* ARABIC </w:instrText>
      </w:r>
      <w:r w:rsidRPr="00CC2F87">
        <w:fldChar w:fldCharType="separate"/>
      </w:r>
      <w:r w:rsidR="00711D61">
        <w:rPr>
          <w:noProof/>
        </w:rPr>
        <w:t>25</w:t>
      </w:r>
      <w:r w:rsidRPr="00CC2F87">
        <w:fldChar w:fldCharType="end"/>
      </w:r>
      <w:bookmarkEnd w:id="104"/>
      <w:r w:rsidRPr="00CC2F87">
        <w:t>. All shortest paths visualized with feature blending</w:t>
      </w:r>
      <w:r w:rsidR="003D4DBB">
        <w:t xml:space="preserve"> method</w:t>
      </w:r>
      <w:r w:rsidRPr="00CC2F87">
        <w:t>: overlapping paths show darker on the map.</w:t>
      </w:r>
      <w:bookmarkEnd w:id="105"/>
      <w:r w:rsidR="008E7EE6" w:rsidRPr="00CC2F87">
        <w:t xml:space="preserve"> </w:t>
      </w:r>
      <w:r w:rsidR="0049318D">
        <w:t>I routed short</w:t>
      </w:r>
      <w:r w:rsidR="0003008A">
        <w:t>est-</w:t>
      </w:r>
      <w:r w:rsidR="0049318D">
        <w:t xml:space="preserve"> and quiet paths for all local walking routes</w:t>
      </w:r>
      <w:r w:rsidR="00FD2D3B">
        <w:t xml:space="preserve"> to PT stops</w:t>
      </w:r>
      <w:r w:rsidR="0049318D">
        <w:t xml:space="preserve"> </w:t>
      </w:r>
      <w:r w:rsidR="00FD2D3B">
        <w:t xml:space="preserve">modelled </w:t>
      </w:r>
      <w:r w:rsidR="0049318D">
        <w:t xml:space="preserve">in the previous phases of the assessment. </w:t>
      </w:r>
    </w:p>
    <w:p w14:paraId="640027D6" w14:textId="6C054A41" w:rsidR="001E2F7F" w:rsidRPr="00CC2F87" w:rsidRDefault="00F11633" w:rsidP="00DC45DC">
      <w:pPr>
        <w:pStyle w:val="Heading3"/>
      </w:pPr>
      <w:bookmarkStart w:id="106" w:name="_Toc38538760"/>
      <w:r>
        <w:t xml:space="preserve">Assessment of </w:t>
      </w:r>
      <w:r w:rsidR="00F62581">
        <w:t xml:space="preserve">dynamic exposure to </w:t>
      </w:r>
      <w:r w:rsidR="00BC02B8" w:rsidRPr="00CC2F87">
        <w:t>traffic noise</w:t>
      </w:r>
      <w:bookmarkEnd w:id="106"/>
    </w:p>
    <w:p w14:paraId="5E278464" w14:textId="38F4A494" w:rsidR="008625E8" w:rsidRDefault="00E079AC" w:rsidP="00C1243D">
      <w:r>
        <w:t xml:space="preserve">As </w:t>
      </w:r>
      <w:r w:rsidR="00A9509F">
        <w:t xml:space="preserve">dynamic </w:t>
      </w:r>
      <w:r w:rsidR="009F10E2">
        <w:t>noise</w:t>
      </w:r>
      <w:r>
        <w:t xml:space="preserve"> exposure assessment was already a built</w:t>
      </w:r>
      <w:r w:rsidR="006E7BB2">
        <w:t>-</w:t>
      </w:r>
      <w:r>
        <w:t xml:space="preserve">in feature of the quiet path routing application, no </w:t>
      </w:r>
      <w:r w:rsidR="000E5F41">
        <w:t xml:space="preserve">separate </w:t>
      </w:r>
      <w:r w:rsidR="00C1361F">
        <w:t>analysis for</w:t>
      </w:r>
      <w:r w:rsidR="00EB18B9">
        <w:t xml:space="preserve"> determining</w:t>
      </w:r>
      <w:r w:rsidR="00C1361F">
        <w:t xml:space="preserve"> </w:t>
      </w:r>
      <w:r w:rsidR="000E5F41">
        <w:t>exposures to traffic noise on the paths</w:t>
      </w:r>
      <w:r w:rsidR="00D53C0C">
        <w:t xml:space="preserve"> was needed</w:t>
      </w:r>
      <w:r w:rsidR="000E5F41">
        <w:t>.</w:t>
      </w:r>
      <w:r w:rsidR="00D53C0C">
        <w:t xml:space="preserve"> </w:t>
      </w:r>
      <w:r w:rsidR="008D32BC">
        <w:t xml:space="preserve">I calculated weighted </w:t>
      </w:r>
      <w:r w:rsidR="002C0902">
        <w:t>d</w:t>
      </w:r>
      <w:r w:rsidR="002B13A4">
        <w:t>escriptive statistics</w:t>
      </w:r>
      <w:r w:rsidR="004C2786">
        <w:t xml:space="preserve"> </w:t>
      </w:r>
      <w:r w:rsidR="008D32BC">
        <w:t xml:space="preserve">of </w:t>
      </w:r>
      <w:r w:rsidR="00BA0C30">
        <w:t>the</w:t>
      </w:r>
      <w:r w:rsidR="002B13A4">
        <w:t xml:space="preserve"> noise </w:t>
      </w:r>
      <w:r w:rsidR="004C2786">
        <w:t xml:space="preserve">exposure </w:t>
      </w:r>
      <w:r w:rsidR="00607A30">
        <w:t>attributes</w:t>
      </w:r>
      <w:r w:rsidR="004C2786">
        <w:t xml:space="preserve"> </w:t>
      </w:r>
      <w:r w:rsidR="004C2786" w:rsidRPr="00CC2F87">
        <w:t>(</w:t>
      </w:r>
      <w:r w:rsidR="004C2786">
        <w:fldChar w:fldCharType="begin"/>
      </w:r>
      <w:r w:rsidR="004C2786">
        <w:instrText xml:space="preserve"> REF _Ref33904344 \h </w:instrText>
      </w:r>
      <w:r w:rsidR="004C2786">
        <w:fldChar w:fldCharType="separate"/>
      </w:r>
      <w:r w:rsidR="00711D61" w:rsidRPr="00CC2F87">
        <w:t xml:space="preserve">Table </w:t>
      </w:r>
      <w:r w:rsidR="00711D61">
        <w:rPr>
          <w:noProof/>
        </w:rPr>
        <w:t>4</w:t>
      </w:r>
      <w:r w:rsidR="004C2786">
        <w:fldChar w:fldCharType="end"/>
      </w:r>
      <w:r w:rsidR="004C2786" w:rsidRPr="00CC2F87">
        <w:t xml:space="preserve">) </w:t>
      </w:r>
      <w:r w:rsidR="004C2786">
        <w:t>of</w:t>
      </w:r>
      <w:r w:rsidR="00F525A6">
        <w:t xml:space="preserve"> </w:t>
      </w:r>
      <w:r w:rsidR="00607A30">
        <w:t xml:space="preserve">the </w:t>
      </w:r>
      <w:r w:rsidR="002B13A4">
        <w:t>paths</w:t>
      </w:r>
      <w:r w:rsidR="008D32BC">
        <w:t xml:space="preserve">. The weighting was done with </w:t>
      </w:r>
      <w:r w:rsidR="002B13A4">
        <w:t xml:space="preserve">the </w:t>
      </w:r>
      <w:r w:rsidR="008D32BC">
        <w:t xml:space="preserve">modelled </w:t>
      </w:r>
      <w:r w:rsidR="002B13A4">
        <w:t xml:space="preserve">utilization rates of the walks. </w:t>
      </w:r>
      <w:r w:rsidR="00D661FC">
        <w:t xml:space="preserve">I calculated the </w:t>
      </w:r>
      <w:r w:rsidR="008625E8">
        <w:t xml:space="preserve">descriptive statistics </w:t>
      </w:r>
      <w:r w:rsidR="0003572E">
        <w:t xml:space="preserve">separately </w:t>
      </w:r>
      <w:r w:rsidR="008625E8">
        <w:t xml:space="preserve">for all paths and </w:t>
      </w:r>
      <w:r w:rsidR="0048622B">
        <w:t xml:space="preserve">for </w:t>
      </w:r>
      <w:r w:rsidR="008625E8">
        <w:t xml:space="preserve">a subset of only </w:t>
      </w:r>
      <w:r w:rsidR="0071663E">
        <w:t>origin–PT stop paths</w:t>
      </w:r>
      <w:r w:rsidR="0092542A">
        <w:t xml:space="preserve"> (excluding origin</w:t>
      </w:r>
      <w:r w:rsidR="002F08E0">
        <w:t xml:space="preserve"> </w:t>
      </w:r>
      <w:r w:rsidR="0092542A">
        <w:t>–</w:t>
      </w:r>
      <w:r w:rsidR="002F08E0">
        <w:t xml:space="preserve"> commuting destination </w:t>
      </w:r>
      <w:r w:rsidR="0092542A">
        <w:t>paths)</w:t>
      </w:r>
      <w:r w:rsidR="008625E8">
        <w:t xml:space="preserve">. </w:t>
      </w:r>
    </w:p>
    <w:p w14:paraId="02AD9FE8" w14:textId="36B8C3F3" w:rsidR="00C1243D" w:rsidRPr="00CC2F87" w:rsidRDefault="002B13A4" w:rsidP="00C1243D">
      <w:r>
        <w:lastRenderedPageBreak/>
        <w:t>Also</w:t>
      </w:r>
      <w:r w:rsidR="0066075F">
        <w:t xml:space="preserve">, </w:t>
      </w:r>
      <w:r w:rsidR="00723EA9">
        <w:t xml:space="preserve">I calculated </w:t>
      </w:r>
      <w:r w:rsidR="0066075F">
        <w:t xml:space="preserve">origin-level statistics of </w:t>
      </w:r>
      <w:r w:rsidR="009F2BB2">
        <w:t xml:space="preserve">noise </w:t>
      </w:r>
      <w:r w:rsidR="005F54CA">
        <w:t xml:space="preserve">exposure </w:t>
      </w:r>
      <w:r w:rsidR="00CC76A4">
        <w:t>indices</w:t>
      </w:r>
      <w:r w:rsidR="005F54CA">
        <w:t xml:space="preserve"> </w:t>
      </w:r>
      <w:r w:rsidR="009F2BB2">
        <w:t xml:space="preserve">to enable exploring possible spatial </w:t>
      </w:r>
      <w:r w:rsidR="0080230F">
        <w:t xml:space="preserve">patterns in </w:t>
      </w:r>
      <w:r w:rsidR="007E7FE4">
        <w:t xml:space="preserve">the </w:t>
      </w:r>
      <w:r w:rsidR="0080230F">
        <w:t>dynamic noise exposure</w:t>
      </w:r>
      <w:r w:rsidR="00693024">
        <w:t>s</w:t>
      </w:r>
      <w:r w:rsidR="0066075F">
        <w:t xml:space="preserve">. </w:t>
      </w:r>
      <w:r w:rsidR="00B91AF1">
        <w:t xml:space="preserve">In this analysis, </w:t>
      </w:r>
      <w:r w:rsidR="00200BDD">
        <w:t xml:space="preserve">I included </w:t>
      </w:r>
      <w:r w:rsidR="00B91AF1">
        <w:t>o</w:t>
      </w:r>
      <w:r w:rsidR="00AB305C">
        <w:t>nly the origin–PT stop paths</w:t>
      </w:r>
      <w:r w:rsidR="00B91AF1">
        <w:t>, to</w:t>
      </w:r>
      <w:r w:rsidR="008F473A">
        <w:t xml:space="preserve"> </w:t>
      </w:r>
      <w:r w:rsidR="00C679A3">
        <w:t xml:space="preserve">focus the assessment on </w:t>
      </w:r>
      <w:r w:rsidR="00B91AF1">
        <w:t>the</w:t>
      </w:r>
      <w:r w:rsidR="00E428EF">
        <w:t xml:space="preserve"> </w:t>
      </w:r>
      <w:r w:rsidR="008F473A">
        <w:t>most local walks</w:t>
      </w:r>
      <w:r w:rsidR="009B3B8D">
        <w:t xml:space="preserve"> </w:t>
      </w:r>
      <w:r w:rsidR="001C3554">
        <w:t xml:space="preserve">of </w:t>
      </w:r>
      <w:r w:rsidR="00025389">
        <w:t>the origins</w:t>
      </w:r>
      <w:r w:rsidR="008F473A">
        <w:t>.</w:t>
      </w:r>
      <w:r w:rsidR="00AB305C">
        <w:t xml:space="preserve"> </w:t>
      </w:r>
      <w:r w:rsidR="000F548D">
        <w:t>P</w:t>
      </w:r>
      <w:r w:rsidR="00945EDC">
        <w:t>aths that were not completely inside the extent of the noise surface data were</w:t>
      </w:r>
      <w:r w:rsidR="002617BE">
        <w:t xml:space="preserve"> also</w:t>
      </w:r>
      <w:r w:rsidR="00945EDC">
        <w:t xml:space="preserve"> filtered out in the analysis. The total utilization rates of the paths that were included in the analysis were added up per origin, to assess the statistical significance of the results (per origin). </w:t>
      </w:r>
      <w:r w:rsidR="008401C3">
        <w:t xml:space="preserve">Again, </w:t>
      </w:r>
      <w:r w:rsidR="002300BD">
        <w:t xml:space="preserve">I weighted the </w:t>
      </w:r>
      <w:r w:rsidR="00B0510F">
        <w:t xml:space="preserve">descriptive </w:t>
      </w:r>
      <w:r w:rsidR="00F6738A">
        <w:t xml:space="preserve">statistics by the utilization rates of the </w:t>
      </w:r>
      <w:r w:rsidR="005837C8">
        <w:t>walking routes</w:t>
      </w:r>
      <w:r w:rsidR="00F6738A">
        <w:t xml:space="preserve">. </w:t>
      </w:r>
      <w:r w:rsidR="000F4043">
        <w:t>Therefore</w:t>
      </w:r>
      <w:r w:rsidR="00F6738A">
        <w:t xml:space="preserve">, the </w:t>
      </w:r>
      <w:r w:rsidR="00255D29">
        <w:t>(weighted) mean</w:t>
      </w:r>
      <w:r w:rsidR="007D29D3">
        <w:t xml:space="preserve"> noise exposure index</w:t>
      </w:r>
      <w:r w:rsidR="00B14085">
        <w:t xml:space="preserve"> can</w:t>
      </w:r>
      <w:r w:rsidR="0005517F">
        <w:t xml:space="preserve"> indicate </w:t>
      </w:r>
      <w:r w:rsidR="00B14085">
        <w:t xml:space="preserve">the expected </w:t>
      </w:r>
      <w:r w:rsidR="006A306B">
        <w:t xml:space="preserve">noise </w:t>
      </w:r>
      <w:r w:rsidR="00B14085">
        <w:t xml:space="preserve">exposure on </w:t>
      </w:r>
      <w:r w:rsidR="0005517F">
        <w:t>a</w:t>
      </w:r>
      <w:r w:rsidR="0097581E">
        <w:t>n</w:t>
      </w:r>
      <w:r w:rsidR="0005517F">
        <w:t xml:space="preserve"> </w:t>
      </w:r>
      <w:r w:rsidR="0097581E" w:rsidRPr="0097581E">
        <w:rPr>
          <w:i/>
          <w:iCs/>
        </w:rPr>
        <w:t xml:space="preserve">average </w:t>
      </w:r>
      <w:r w:rsidR="000E692E" w:rsidRPr="0097581E">
        <w:rPr>
          <w:i/>
          <w:iCs/>
        </w:rPr>
        <w:t>walk</w:t>
      </w:r>
      <w:r w:rsidR="00A86437">
        <w:t xml:space="preserve"> from each origin</w:t>
      </w:r>
      <w:r w:rsidR="007D29D3">
        <w:t xml:space="preserve">. </w:t>
      </w:r>
    </w:p>
    <w:p w14:paraId="0E8F1FC1" w14:textId="06F11200" w:rsidR="006B75E4" w:rsidRPr="00CC2F87" w:rsidRDefault="006B75E4" w:rsidP="00EC2BA6">
      <w:pPr>
        <w:pStyle w:val="Heading2"/>
      </w:pPr>
      <w:bookmarkStart w:id="107" w:name="_Toc38538761"/>
      <w:r w:rsidRPr="00CC2F87">
        <w:t xml:space="preserve">Assessment of </w:t>
      </w:r>
      <w:r w:rsidR="007D01EA">
        <w:t>achievable reductions in exposure to traffic noise</w:t>
      </w:r>
      <w:bookmarkEnd w:id="107"/>
    </w:p>
    <w:p w14:paraId="232D8609" w14:textId="77777777" w:rsidR="000600DC" w:rsidRDefault="00462BB7" w:rsidP="00FC4B4D">
      <w:r>
        <w:t>In the case study</w:t>
      </w:r>
      <w:r w:rsidR="00243E26">
        <w:t xml:space="preserve"> </w:t>
      </w:r>
      <w:r w:rsidR="00243E26">
        <w:t>(3.7)</w:t>
      </w:r>
      <w:r>
        <w:t xml:space="preserve">, </w:t>
      </w:r>
      <w:r w:rsidR="0006052B">
        <w:t xml:space="preserve">I routed both </w:t>
      </w:r>
      <w:r w:rsidR="00E14A8E">
        <w:t>shortest</w:t>
      </w:r>
      <w:r w:rsidR="004E0D19">
        <w:t>-</w:t>
      </w:r>
      <w:r w:rsidR="00E14A8E">
        <w:t xml:space="preserve"> and quiet paths for </w:t>
      </w:r>
      <w:r w:rsidR="00DF5FCC" w:rsidRPr="00085B50">
        <w:t>31291</w:t>
      </w:r>
      <w:r w:rsidR="00DF5FCC">
        <w:t xml:space="preserve"> </w:t>
      </w:r>
      <w:r w:rsidR="00E14A8E">
        <w:t>commuting-related walks</w:t>
      </w:r>
      <w:r w:rsidR="00631432">
        <w:t xml:space="preserve"> with the quiet path routing application</w:t>
      </w:r>
      <w:r w:rsidR="00E14A8E">
        <w:t xml:space="preserve">. </w:t>
      </w:r>
      <w:r w:rsidR="004E0D19">
        <w:t xml:space="preserve">The same paths were used to assess also achievable reductions in dynamic noise exposure </w:t>
      </w:r>
      <w:r w:rsidR="00CF2529">
        <w:t>on</w:t>
      </w:r>
      <w:r w:rsidR="004E0D19">
        <w:t xml:space="preserve"> the quiet paths. </w:t>
      </w:r>
    </w:p>
    <w:p w14:paraId="1F3039EE" w14:textId="2584EAFA" w:rsidR="00FC4B4D" w:rsidRDefault="00E14A8E" w:rsidP="00FC4B4D">
      <w:r>
        <w:t xml:space="preserve">After filtering out paths that were outside the extent of the traffic noise data and </w:t>
      </w:r>
      <w:r w:rsidR="002E4A1B">
        <w:t xml:space="preserve">a </w:t>
      </w:r>
      <w:r>
        <w:t xml:space="preserve">few other problematic paths, </w:t>
      </w:r>
      <w:r w:rsidR="000600DC">
        <w:t>I assessed the</w:t>
      </w:r>
      <w:r>
        <w:t xml:space="preserve"> achievable reduction</w:t>
      </w:r>
      <w:r w:rsidR="00756E1D">
        <w:t xml:space="preserve">s </w:t>
      </w:r>
      <w:r>
        <w:t xml:space="preserve">in noise exposure for </w:t>
      </w:r>
      <w:r w:rsidR="00756E1D" w:rsidRPr="00756E1D">
        <w:t xml:space="preserve">12180 </w:t>
      </w:r>
      <w:r>
        <w:t>OD pairs</w:t>
      </w:r>
      <w:r w:rsidR="00756E1D">
        <w:t xml:space="preserve"> having the shortest path </w:t>
      </w:r>
      <w:r w:rsidR="00F15BBA">
        <w:t>in</w:t>
      </w:r>
      <w:r w:rsidR="00756E1D">
        <w:t xml:space="preserve"> the length range from 300 to 1300 m. </w:t>
      </w:r>
      <w:r w:rsidR="0098059D" w:rsidRPr="00387FB4">
        <w:t>T</w:t>
      </w:r>
      <w:r w:rsidR="00200300" w:rsidRPr="00387FB4">
        <w:t xml:space="preserve">he </w:t>
      </w:r>
      <w:r w:rsidR="000D730D" w:rsidRPr="00387FB4">
        <w:t xml:space="preserve">achievable </w:t>
      </w:r>
      <w:r w:rsidR="00200300" w:rsidRPr="00387FB4">
        <w:t>reduction</w:t>
      </w:r>
      <w:r w:rsidR="0098059D" w:rsidRPr="00387FB4">
        <w:t>s</w:t>
      </w:r>
      <w:r w:rsidR="00200300">
        <w:t xml:space="preserve"> </w:t>
      </w:r>
      <w:r w:rsidR="00CB10CE">
        <w:t>in exposure</w:t>
      </w:r>
      <w:r w:rsidR="00F259B2">
        <w:t>s</w:t>
      </w:r>
      <w:r w:rsidR="00CB10CE">
        <w:t xml:space="preserve"> </w:t>
      </w:r>
      <w:r w:rsidR="00C74D95">
        <w:t>were</w:t>
      </w:r>
      <w:r w:rsidR="000D730D">
        <w:t xml:space="preserve"> </w:t>
      </w:r>
      <w:r w:rsidR="00200300">
        <w:t>calculated</w:t>
      </w:r>
      <w:r w:rsidR="009E363E">
        <w:t xml:space="preserve"> </w:t>
      </w:r>
      <w:r w:rsidR="00E2097B">
        <w:t xml:space="preserve">per </w:t>
      </w:r>
      <w:r w:rsidR="00263EA6">
        <w:t>OD pair,</w:t>
      </w:r>
      <w:r w:rsidR="00200300">
        <w:t xml:space="preserve"> </w:t>
      </w:r>
      <w:r w:rsidR="00263EA6">
        <w:t xml:space="preserve">by comparing </w:t>
      </w:r>
      <w:r w:rsidR="00F64554">
        <w:t xml:space="preserve">different </w:t>
      </w:r>
      <w:r w:rsidR="00200300">
        <w:t xml:space="preserve">noise exposure </w:t>
      </w:r>
      <w:r w:rsidR="00CC76A4">
        <w:t>indices</w:t>
      </w:r>
      <w:r w:rsidR="00200300">
        <w:t xml:space="preserve"> of </w:t>
      </w:r>
      <w:r w:rsidR="0072551D">
        <w:t xml:space="preserve">the </w:t>
      </w:r>
      <w:r w:rsidR="000D730D">
        <w:t xml:space="preserve">quiet paths </w:t>
      </w:r>
      <w:r w:rsidR="00200300">
        <w:t xml:space="preserve">to the </w:t>
      </w:r>
      <w:r w:rsidR="00A179B1">
        <w:t xml:space="preserve">corresponding </w:t>
      </w:r>
      <w:r w:rsidR="00CC76A4">
        <w:t>indices</w:t>
      </w:r>
      <w:r w:rsidR="00A179B1">
        <w:t xml:space="preserve"> </w:t>
      </w:r>
      <w:r w:rsidR="000D730D">
        <w:t xml:space="preserve">of the </w:t>
      </w:r>
      <w:r w:rsidR="00200300">
        <w:t>shortest path.</w:t>
      </w:r>
      <w:r w:rsidR="00CC1056">
        <w:t xml:space="preserve"> </w:t>
      </w:r>
      <w:r w:rsidR="00EB60AF">
        <w:t xml:space="preserve">The </w:t>
      </w:r>
      <w:r w:rsidR="00A44FD0">
        <w:t xml:space="preserve">achieved reductions in noise exposures were </w:t>
      </w:r>
      <w:r w:rsidR="00D73CFB">
        <w:t>evaluated</w:t>
      </w:r>
      <w:r w:rsidR="00EB60AF">
        <w:t xml:space="preserve"> </w:t>
      </w:r>
      <w:r w:rsidR="00ED36FF">
        <w:t>with respect to the</w:t>
      </w:r>
      <w:r w:rsidR="00A44FD0">
        <w:t xml:space="preserve"> following properties of the paths</w:t>
      </w:r>
      <w:r w:rsidR="00EB60AF">
        <w:t>:</w:t>
      </w:r>
      <w:r w:rsidR="00A87FD7">
        <w:t xml:space="preserve"> </w:t>
      </w:r>
    </w:p>
    <w:p w14:paraId="4F8AD09F" w14:textId="1C0CB2BE" w:rsidR="00EB60AF" w:rsidRDefault="00390EFA" w:rsidP="00E23A20">
      <w:pPr>
        <w:pStyle w:val="ListParagraph"/>
        <w:numPr>
          <w:ilvl w:val="0"/>
          <w:numId w:val="11"/>
        </w:numPr>
      </w:pPr>
      <w:r>
        <w:t>Distance between origin and destination</w:t>
      </w:r>
      <w:r w:rsidR="000424F7">
        <w:t xml:space="preserve"> (O</w:t>
      </w:r>
      <w:r w:rsidR="004D2986">
        <w:t>-</w:t>
      </w:r>
      <w:r w:rsidR="000424F7">
        <w:t>D distance)</w:t>
      </w:r>
    </w:p>
    <w:p w14:paraId="60B08BEB" w14:textId="10C0D018" w:rsidR="00EB60AF" w:rsidRDefault="00FD0068" w:rsidP="00E23A20">
      <w:pPr>
        <w:pStyle w:val="ListParagraph"/>
        <w:numPr>
          <w:ilvl w:val="0"/>
          <w:numId w:val="11"/>
        </w:numPr>
      </w:pPr>
      <w:r>
        <w:t xml:space="preserve">Noise exposure </w:t>
      </w:r>
      <w:r w:rsidR="00CC76A4">
        <w:t>indices</w:t>
      </w:r>
      <w:r>
        <w:t xml:space="preserve"> of the shortest path</w:t>
      </w:r>
    </w:p>
    <w:p w14:paraId="02F9CF31" w14:textId="23058736" w:rsidR="00EB60AF" w:rsidRPr="00CC2F87" w:rsidRDefault="00123DFA" w:rsidP="00E23A20">
      <w:pPr>
        <w:pStyle w:val="ListParagraph"/>
        <w:numPr>
          <w:ilvl w:val="0"/>
          <w:numId w:val="11"/>
        </w:numPr>
      </w:pPr>
      <w:r>
        <w:t xml:space="preserve">Length difference between </w:t>
      </w:r>
      <w:r w:rsidR="00FD0068">
        <w:t xml:space="preserve">quiet </w:t>
      </w:r>
      <w:r>
        <w:t xml:space="preserve">and </w:t>
      </w:r>
      <w:r w:rsidR="00EB60AF">
        <w:t>shortest path</w:t>
      </w:r>
    </w:p>
    <w:p w14:paraId="0B635B8D" w14:textId="73E0353C" w:rsidR="004F356F" w:rsidRDefault="00365242" w:rsidP="00D71FA1">
      <w:r>
        <w:t>Two subsets of the paths</w:t>
      </w:r>
      <w:r w:rsidR="00134D51">
        <w:t xml:space="preserve"> (grouped by OD)</w:t>
      </w:r>
      <w:r>
        <w:t xml:space="preserve"> were </w:t>
      </w:r>
      <w:r w:rsidR="00992B4E">
        <w:t xml:space="preserve">selected </w:t>
      </w:r>
      <w:r w:rsidR="005520DA">
        <w:t xml:space="preserve">to assess the effect of the </w:t>
      </w:r>
      <w:r w:rsidR="00BF0772">
        <w:t xml:space="preserve">length of the </w:t>
      </w:r>
      <w:r w:rsidR="005520DA">
        <w:t>shortest path</w:t>
      </w:r>
      <w:r w:rsidR="00BF0772">
        <w:t xml:space="preserve"> </w:t>
      </w:r>
      <w:r w:rsidR="005520DA">
        <w:t>(O</w:t>
      </w:r>
      <w:r w:rsidR="00D35A0B">
        <w:t>-</w:t>
      </w:r>
      <w:r w:rsidR="005520DA">
        <w:t>D</w:t>
      </w:r>
      <w:r w:rsidR="00D35A0B">
        <w:t xml:space="preserve"> </w:t>
      </w:r>
      <w:r w:rsidR="005520DA">
        <w:t xml:space="preserve">distance) in </w:t>
      </w:r>
      <w:r w:rsidR="004D2986">
        <w:t xml:space="preserve">the </w:t>
      </w:r>
      <w:r w:rsidR="005520DA">
        <w:t xml:space="preserve">achievable reductions in </w:t>
      </w:r>
      <w:r w:rsidR="00DF4FEF">
        <w:t>noise exposure</w:t>
      </w:r>
      <w:r w:rsidR="00230254">
        <w:t xml:space="preserve">. </w:t>
      </w:r>
      <w:r w:rsidR="001B2968">
        <w:t>P</w:t>
      </w:r>
      <w:r w:rsidR="00872A20">
        <w:t xml:space="preserve">aths </w:t>
      </w:r>
      <w:r w:rsidR="00AE349D">
        <w:t>in</w:t>
      </w:r>
      <w:r w:rsidR="00144966">
        <w:t xml:space="preserve"> the length range from 300 to 600 m</w:t>
      </w:r>
      <w:r w:rsidR="001B2968">
        <w:t xml:space="preserve"> were added to the first set</w:t>
      </w:r>
      <w:r w:rsidR="00872A20">
        <w:t xml:space="preserve"> </w:t>
      </w:r>
      <w:r w:rsidR="00D35A0B">
        <w:t>(</w:t>
      </w:r>
      <w:r w:rsidR="00D35A0B" w:rsidRPr="00A03B21">
        <w:rPr>
          <w:i/>
          <w:iCs/>
        </w:rPr>
        <w:t xml:space="preserve">short </w:t>
      </w:r>
      <w:r w:rsidR="00984CAB" w:rsidRPr="00A03B21">
        <w:rPr>
          <w:i/>
          <w:iCs/>
        </w:rPr>
        <w:t>paths</w:t>
      </w:r>
      <w:r w:rsidR="00D35A0B">
        <w:t xml:space="preserve">) </w:t>
      </w:r>
      <w:r w:rsidR="001B2968">
        <w:t xml:space="preserve">and paths </w:t>
      </w:r>
      <w:r w:rsidR="00AE349D">
        <w:t xml:space="preserve">in </w:t>
      </w:r>
      <w:r w:rsidR="00144966">
        <w:t>the length range from 700 to 1300 m</w:t>
      </w:r>
      <w:r w:rsidR="00872A20">
        <w:t xml:space="preserve"> </w:t>
      </w:r>
      <w:r w:rsidR="001B2968">
        <w:t>to the second set</w:t>
      </w:r>
      <w:r w:rsidR="00D35A0B">
        <w:t xml:space="preserve"> (</w:t>
      </w:r>
      <w:r w:rsidR="00D35A0B" w:rsidRPr="00A03B21">
        <w:rPr>
          <w:i/>
          <w:iCs/>
        </w:rPr>
        <w:t>long</w:t>
      </w:r>
      <w:r w:rsidR="000249C3" w:rsidRPr="00A03B21">
        <w:rPr>
          <w:i/>
          <w:iCs/>
        </w:rPr>
        <w:t>er</w:t>
      </w:r>
      <w:r w:rsidR="00D35A0B" w:rsidRPr="00A03B21">
        <w:rPr>
          <w:i/>
          <w:iCs/>
        </w:rPr>
        <w:t xml:space="preserve"> paths</w:t>
      </w:r>
      <w:r w:rsidR="00D35A0B">
        <w:t>)</w:t>
      </w:r>
      <w:r w:rsidR="00872A20">
        <w:t xml:space="preserve">. </w:t>
      </w:r>
    </w:p>
    <w:p w14:paraId="2B6EA376" w14:textId="491F2F6B" w:rsidR="004F356F" w:rsidRDefault="004F356F" w:rsidP="00D71FA1">
      <w:r>
        <w:t xml:space="preserve">The reductions in </w:t>
      </w:r>
      <w:r w:rsidR="00291CF6">
        <w:t xml:space="preserve">noise </w:t>
      </w:r>
      <w:r>
        <w:t xml:space="preserve">exposures were measured against a set of thresholds </w:t>
      </w:r>
      <w:r w:rsidR="00213A11">
        <w:t>for</w:t>
      </w:r>
      <w:r>
        <w:t xml:space="preserve"> maximum length differences. The noise exposure </w:t>
      </w:r>
      <w:r w:rsidR="00CC76A4">
        <w:t>indices</w:t>
      </w:r>
      <w:r>
        <w:t xml:space="preserve"> of each shortest path were compared to the noise exposure </w:t>
      </w:r>
      <w:r w:rsidR="00CC76A4">
        <w:t>indices</w:t>
      </w:r>
      <w:r>
        <w:t xml:space="preserve"> of the corresponding quiet paths with maximum length difference of 100, 200 and 300 meters</w:t>
      </w:r>
      <w:r w:rsidR="00C01700">
        <w:t>,</w:t>
      </w:r>
      <w:r>
        <w:t xml:space="preserve"> respectively. </w:t>
      </w:r>
      <w:r w:rsidR="00383A23">
        <w:t>Accordingly</w:t>
      </w:r>
      <w:r>
        <w:t xml:space="preserve">, for each </w:t>
      </w:r>
      <w:r w:rsidR="00723644">
        <w:t>OD pair</w:t>
      </w:r>
      <w:r>
        <w:t xml:space="preserve">, three metrics of achievable reductions in noise exposure </w:t>
      </w:r>
      <w:r w:rsidR="00CC76A4">
        <w:t>indices</w:t>
      </w:r>
      <w:r>
        <w:t xml:space="preserve"> were </w:t>
      </w:r>
      <w:r w:rsidR="00D44785">
        <w:t>obtained</w:t>
      </w:r>
      <w:r>
        <w:t xml:space="preserve">, one for each length difference threshold. </w:t>
      </w:r>
      <w:r w:rsidR="00005F33">
        <w:t>Subsequently, d</w:t>
      </w:r>
      <w:r>
        <w:t xml:space="preserve">escriptive statistics </w:t>
      </w:r>
      <w:r w:rsidR="00005F33">
        <w:t xml:space="preserve">were calculated for all </w:t>
      </w:r>
      <w:r w:rsidR="00B67068">
        <w:t xml:space="preserve">(achievable) </w:t>
      </w:r>
      <w:r>
        <w:t xml:space="preserve">reductions in noise exposure </w:t>
      </w:r>
      <w:r w:rsidR="00CC76A4">
        <w:t>indices</w:t>
      </w:r>
      <w:r>
        <w:t xml:space="preserve"> </w:t>
      </w:r>
      <w:r w:rsidR="00005F33">
        <w:t xml:space="preserve">by the </w:t>
      </w:r>
      <w:r>
        <w:t xml:space="preserve">maximum length </w:t>
      </w:r>
      <w:r>
        <w:lastRenderedPageBreak/>
        <w:t xml:space="preserve">difference </w:t>
      </w:r>
      <w:r w:rsidR="00005F33">
        <w:t>thresholds (</w:t>
      </w:r>
      <w:r>
        <w:t xml:space="preserve">100, 200 and 300 </w:t>
      </w:r>
      <w:r w:rsidR="00005F33">
        <w:t>meters)</w:t>
      </w:r>
      <w:r>
        <w:t xml:space="preserve">. </w:t>
      </w:r>
      <w:r w:rsidR="006D79B1">
        <w:t>In addition</w:t>
      </w:r>
      <w:r>
        <w:t xml:space="preserve">, scatterplots of </w:t>
      </w:r>
      <w:r w:rsidR="00BB13FB">
        <w:t xml:space="preserve">the </w:t>
      </w:r>
      <w:r w:rsidR="00B0518E">
        <w:t>achievable</w:t>
      </w:r>
      <w:r w:rsidR="00BB13FB">
        <w:t xml:space="preserve"> </w:t>
      </w:r>
      <w:r>
        <w:t xml:space="preserve">reductions </w:t>
      </w:r>
      <w:r w:rsidR="00776CD1">
        <w:t xml:space="preserve">in exposures </w:t>
      </w:r>
      <w:r>
        <w:t xml:space="preserve">and length differences were made to explore the relationship between length difference and achievable reductions in noise exposures. </w:t>
      </w:r>
      <w:r w:rsidR="00EE18D0">
        <w:t xml:space="preserve">Also, </w:t>
      </w:r>
      <w:r w:rsidR="00016C26">
        <w:t>numbers</w:t>
      </w:r>
      <w:r w:rsidR="00EE18D0">
        <w:t xml:space="preserve"> </w:t>
      </w:r>
      <w:r w:rsidR="00016C26">
        <w:t>of</w:t>
      </w:r>
      <w:r w:rsidR="00EE18D0">
        <w:t xml:space="preserve"> </w:t>
      </w:r>
      <w:r w:rsidR="00016C26">
        <w:t xml:space="preserve">the </w:t>
      </w:r>
      <w:r w:rsidR="00EE18D0">
        <w:t xml:space="preserve">quiet paths </w:t>
      </w:r>
      <w:r w:rsidR="0023095D">
        <w:t>were</w:t>
      </w:r>
      <w:r w:rsidR="00EE18D0">
        <w:t xml:space="preserve"> compared </w:t>
      </w:r>
      <w:r w:rsidR="009E5599">
        <w:t>to</w:t>
      </w:r>
      <w:r w:rsidR="0023095D">
        <w:t xml:space="preserve"> </w:t>
      </w:r>
      <w:r w:rsidR="00EE18D0">
        <w:t xml:space="preserve">the lengths of the shortest paths </w:t>
      </w:r>
      <w:r w:rsidR="00EE374A">
        <w:t>with</w:t>
      </w:r>
      <w:r w:rsidR="00EE18D0">
        <w:t xml:space="preserve"> scatterplots and boxplots</w:t>
      </w:r>
      <w:r w:rsidR="006A4608">
        <w:t xml:space="preserve"> - i</w:t>
      </w:r>
      <w:r w:rsidR="00594B7A">
        <w:t xml:space="preserve">t was anticipated that more quiet path alternatives </w:t>
      </w:r>
      <w:r w:rsidR="00BB308E">
        <w:t xml:space="preserve">are </w:t>
      </w:r>
      <w:r w:rsidR="00594B7A">
        <w:t xml:space="preserve">found for longer </w:t>
      </w:r>
      <w:r w:rsidR="00EF7CB5">
        <w:t>O</w:t>
      </w:r>
      <w:r w:rsidR="00F90942">
        <w:t>-</w:t>
      </w:r>
      <w:r w:rsidR="00EF7CB5">
        <w:t>D</w:t>
      </w:r>
      <w:r w:rsidR="00F90942">
        <w:t xml:space="preserve"> </w:t>
      </w:r>
      <w:r w:rsidR="00EF7CB5">
        <w:t>distances</w:t>
      </w:r>
      <w:r w:rsidR="00594B7A">
        <w:t xml:space="preserve">. </w:t>
      </w:r>
    </w:p>
    <w:p w14:paraId="15CB7AFE" w14:textId="3E694E49" w:rsidR="00BB17C0" w:rsidRDefault="004B4ED5" w:rsidP="00BB17C0">
      <w:r>
        <w:t>A</w:t>
      </w:r>
      <w:r w:rsidR="00134D51">
        <w:t xml:space="preserve">nother aggregation of </w:t>
      </w:r>
      <w:r w:rsidR="00582563">
        <w:t xml:space="preserve">the paths was done by </w:t>
      </w:r>
      <w:r w:rsidR="008A1948">
        <w:t>selecting</w:t>
      </w:r>
      <w:r w:rsidR="00785803">
        <w:t xml:space="preserve"> </w:t>
      </w:r>
      <w:r w:rsidR="00434369">
        <w:t xml:space="preserve">several </w:t>
      </w:r>
      <w:r w:rsidR="00785803">
        <w:t xml:space="preserve">subsets of the OD-level statistics by the exposure </w:t>
      </w:r>
      <w:r w:rsidR="00CC76A4">
        <w:t>indices</w:t>
      </w:r>
      <w:r w:rsidR="00785803">
        <w:t xml:space="preserve"> of the shortest paths.</w:t>
      </w:r>
      <w:r w:rsidR="00B33A28">
        <w:t xml:space="preserve"> Thus, the </w:t>
      </w:r>
      <w:r w:rsidR="00733179">
        <w:t xml:space="preserve">magnitude of the </w:t>
      </w:r>
      <w:r w:rsidR="00B33A28">
        <w:t xml:space="preserve">achievable reductions in noise exposures could be assessed </w:t>
      </w:r>
      <w:r w:rsidR="00434369">
        <w:t xml:space="preserve">also </w:t>
      </w:r>
      <w:r w:rsidR="00B33A28">
        <w:t xml:space="preserve">with respect to the initial </w:t>
      </w:r>
      <w:r w:rsidR="005F22FE">
        <w:t xml:space="preserve">noise </w:t>
      </w:r>
      <w:r w:rsidR="00B33A28">
        <w:t>exposures</w:t>
      </w:r>
      <w:r w:rsidR="002A27FF">
        <w:t xml:space="preserve"> of the </w:t>
      </w:r>
      <w:r w:rsidR="00A5336A">
        <w:t xml:space="preserve">walks </w:t>
      </w:r>
      <w:r w:rsidR="00342B1B">
        <w:t>(</w:t>
      </w:r>
      <w:r w:rsidR="00A5336A">
        <w:t xml:space="preserve">by </w:t>
      </w:r>
      <w:r w:rsidR="00B33A28">
        <w:t>the shortest paths</w:t>
      </w:r>
      <w:r w:rsidR="00342B1B">
        <w:t>)</w:t>
      </w:r>
      <w:r w:rsidR="00B33A28">
        <w:t xml:space="preserve">. </w:t>
      </w:r>
      <w:r w:rsidR="0079085F">
        <w:t xml:space="preserve">Moreover, a simple linear regression analysis was </w:t>
      </w:r>
      <w:r w:rsidR="0008721D">
        <w:t>carried out</w:t>
      </w:r>
      <w:r w:rsidR="0079085F">
        <w:t xml:space="preserve"> between the reductions in the </w:t>
      </w:r>
      <w:r w:rsidR="00C31202">
        <w:t xml:space="preserve">exposure </w:t>
      </w:r>
      <w:r w:rsidR="00CC76A4">
        <w:t>indices</w:t>
      </w:r>
      <w:r w:rsidR="0079085F">
        <w:t xml:space="preserve"> and the initial values of the </w:t>
      </w:r>
      <w:r w:rsidR="00CC76A4">
        <w:t>indices</w:t>
      </w:r>
      <w:r w:rsidR="0079085F">
        <w:t xml:space="preserve"> (on the shortest paths). </w:t>
      </w:r>
      <w:r w:rsidR="0037157D">
        <w:t>I</w:t>
      </w:r>
      <w:r w:rsidR="00573BAB">
        <w:t xml:space="preserve">t was anticipated that </w:t>
      </w:r>
      <w:r w:rsidR="0041089A">
        <w:t xml:space="preserve">for a </w:t>
      </w:r>
      <w:r w:rsidR="00573BAB">
        <w:t xml:space="preserve">higher </w:t>
      </w:r>
      <w:r w:rsidR="0041089A">
        <w:t xml:space="preserve">noise </w:t>
      </w:r>
      <w:r w:rsidR="00573BAB">
        <w:t>exposure</w:t>
      </w:r>
      <w:r w:rsidR="0041089A">
        <w:t xml:space="preserve"> </w:t>
      </w:r>
      <w:r w:rsidR="00573BAB">
        <w:t xml:space="preserve">on </w:t>
      </w:r>
      <w:r w:rsidR="0041089A">
        <w:t xml:space="preserve">a </w:t>
      </w:r>
      <w:r w:rsidR="00573BAB">
        <w:t xml:space="preserve">shortest path, </w:t>
      </w:r>
      <w:r w:rsidR="0041089A">
        <w:t xml:space="preserve">also </w:t>
      </w:r>
      <w:r w:rsidR="00573BAB">
        <w:t>higher achievable reductions</w:t>
      </w:r>
      <w:r w:rsidR="0041089A">
        <w:t xml:space="preserve"> would be </w:t>
      </w:r>
      <w:r w:rsidR="0067071B">
        <w:t>achievable</w:t>
      </w:r>
      <w:r w:rsidR="0041089A">
        <w:t xml:space="preserve"> on the respective quiet paths</w:t>
      </w:r>
      <w:r w:rsidR="00573BAB">
        <w:t xml:space="preserve">. </w:t>
      </w:r>
    </w:p>
    <w:p w14:paraId="0E4D9938" w14:textId="6AE47D95" w:rsidR="001A000A" w:rsidRPr="00CC2F87" w:rsidRDefault="002B1897" w:rsidP="00D71FA1">
      <w:r>
        <w:br w:type="page"/>
      </w:r>
    </w:p>
    <w:p w14:paraId="375EB3A7" w14:textId="28F824B2" w:rsidR="002C4F14" w:rsidRDefault="005533EB" w:rsidP="00B31DAC">
      <w:pPr>
        <w:pStyle w:val="Heading1"/>
      </w:pPr>
      <w:bookmarkStart w:id="108" w:name="_Toc38538762"/>
      <w:r>
        <w:lastRenderedPageBreak/>
        <w:t>RESULTS</w:t>
      </w:r>
      <w:bookmarkEnd w:id="108"/>
    </w:p>
    <w:p w14:paraId="54F44F58" w14:textId="77777777" w:rsidR="00A82A8D" w:rsidRDefault="00A82A8D" w:rsidP="00A82A8D">
      <w:pPr>
        <w:pStyle w:val="Heading2"/>
      </w:pPr>
      <w:bookmarkStart w:id="109" w:name="_Toc38538763"/>
      <w:r>
        <w:t>Quiet path routing API</w:t>
      </w:r>
      <w:bookmarkEnd w:id="109"/>
    </w:p>
    <w:p w14:paraId="3B94C9B2" w14:textId="06CC0C7B" w:rsidR="00A82A8D" w:rsidRDefault="00A82A8D" w:rsidP="00A82A8D">
      <w:r>
        <w:t xml:space="preserve">At the time of writing this thesis, the web-based quiet path route planner service (3.6) is accessible via </w:t>
      </w:r>
      <w:r w:rsidR="00B1483E">
        <w:t xml:space="preserve">the </w:t>
      </w:r>
      <w:r>
        <w:t xml:space="preserve">quiet path routing API at </w:t>
      </w:r>
      <w:r w:rsidRPr="00417594">
        <w:rPr>
          <w:u w:val="single"/>
        </w:rPr>
        <w:t>www.greenpaths.fi/</w:t>
      </w:r>
      <w:r>
        <w:t xml:space="preserve">. The API is open and thus accepts requests over https from any client. The specific path for requesting quiet paths is </w:t>
      </w:r>
      <w:r w:rsidRPr="00417594">
        <w:rPr>
          <w:u w:val="single"/>
        </w:rPr>
        <w:t>www.greenpaths.fi/quietpaths /{origin}/{destination}</w:t>
      </w:r>
      <w:r w:rsidRPr="0059298F">
        <w:t>.</w:t>
      </w:r>
      <w:r>
        <w:t xml:space="preserve"> This endpoint expects the origin and destination in decimal coordinates in </w:t>
      </w:r>
      <w:r w:rsidRPr="0059298F">
        <w:t>WGS84</w:t>
      </w:r>
      <w:r>
        <w:t xml:space="preserve"> coordinate system. For example, a valid request to the API is: </w:t>
      </w:r>
      <w:r w:rsidRPr="0059298F">
        <w:rPr>
          <w:u w:val="single"/>
        </w:rPr>
        <w:t>greenpaths.fi/</w:t>
      </w:r>
      <w:r>
        <w:rPr>
          <w:u w:val="single"/>
        </w:rPr>
        <w:br/>
      </w:r>
      <w:proofErr w:type="spellStart"/>
      <w:r w:rsidRPr="0059298F">
        <w:rPr>
          <w:u w:val="single"/>
        </w:rPr>
        <w:t>quietpaths</w:t>
      </w:r>
      <w:proofErr w:type="spellEnd"/>
      <w:r w:rsidRPr="0059298F">
        <w:rPr>
          <w:u w:val="single"/>
        </w:rPr>
        <w:t>/60.20772,24.96716/60.2037,24.9653</w:t>
      </w:r>
      <w:r w:rsidRPr="0059298F">
        <w:t>.</w:t>
      </w:r>
    </w:p>
    <w:p w14:paraId="560A8CA0" w14:textId="3E17D9E2" w:rsidR="00A82A8D" w:rsidRDefault="00A82A8D" w:rsidP="00A82A8D">
      <w:r>
        <w:t>The API responds to requests simply by returning either a collection of paths in the GeoJSON FeatureCollection format or a descriptive error message. The collection</w:t>
      </w:r>
      <w:r w:rsidR="00D45990">
        <w:t xml:space="preserve"> of paths</w:t>
      </w:r>
      <w:r>
        <w:t xml:space="preserve"> includes both shortest path and quiet paths (if any were found). GeoJSON is a standard format for representing geographical features and their non-spatial attributes. It is an adaptation of the </w:t>
      </w:r>
      <w:r w:rsidRPr="00AB4660">
        <w:t>JavaScript Object Notation (JSON</w:t>
      </w:r>
      <w:r>
        <w:t xml:space="preserve">) format and can thus be easily used in a variety of data-interchange applications. </w:t>
      </w:r>
    </w:p>
    <w:p w14:paraId="7A2A7028" w14:textId="79A82182" w:rsidR="00A82A8D" w:rsidRPr="004217F8" w:rsidRDefault="00A82A8D" w:rsidP="00A82A8D">
      <w:r>
        <w:t>The returned short and quiet paths are equipped with several attributes on noise exposure and length (</w:t>
      </w:r>
      <w:r>
        <w:fldChar w:fldCharType="begin"/>
      </w:r>
      <w:r>
        <w:instrText xml:space="preserve"> REF _Ref34575518 \h  \* MERGEFORMAT </w:instrText>
      </w:r>
      <w:r>
        <w:fldChar w:fldCharType="separate"/>
      </w:r>
      <w:r>
        <w:t xml:space="preserve">Table </w:t>
      </w:r>
      <w:r>
        <w:rPr>
          <w:noProof/>
        </w:rPr>
        <w:t>9</w:t>
      </w:r>
      <w:r>
        <w:fldChar w:fldCharType="end"/>
      </w:r>
      <w:r>
        <w:t xml:space="preserve">). Some of the attributes describe difference in noise exposure compared to the shortest path and thus have non-null values only for quiet paths. An example of a FeatureCollection of two paths is presented in </w:t>
      </w:r>
      <w:r>
        <w:fldChar w:fldCharType="begin"/>
      </w:r>
      <w:r>
        <w:instrText xml:space="preserve"> REF _Ref34575558 \h  \* MERGEFORMAT </w:instrText>
      </w:r>
      <w:r>
        <w:fldChar w:fldCharType="separate"/>
      </w:r>
      <w:r w:rsidRPr="00803B53">
        <w:rPr>
          <w:noProof/>
        </w:rPr>
        <w:t>Table</w:t>
      </w:r>
      <w:r w:rsidRPr="00803B53">
        <w:t xml:space="preserve"> </w:t>
      </w:r>
      <w:r>
        <w:rPr>
          <w:noProof/>
        </w:rPr>
        <w:t>1</w:t>
      </w:r>
      <w:r>
        <w:rPr>
          <w:noProof/>
        </w:rPr>
        <w:t>0</w:t>
      </w:r>
      <w:r>
        <w:fldChar w:fldCharType="end"/>
      </w:r>
      <w:r>
        <w:t xml:space="preserve">. Since the paths are </w:t>
      </w:r>
      <w:r w:rsidR="00ED542C">
        <w:t>returned</w:t>
      </w:r>
      <w:r>
        <w:t xml:space="preserve"> in a standard GeoJSON format, they can be easily viewed by common web mapping libraries and most desktop GIS applications (e.g. QGIS). More detailed documentation of the quiet path routing API can be viewed at: </w:t>
      </w:r>
      <w:hyperlink r:id="rId40" w:history="1">
        <w:r w:rsidRPr="004217F8">
          <w:rPr>
            <w:rStyle w:val="Hyperlink"/>
            <w:color w:val="auto"/>
          </w:rPr>
          <w:t>https://github.com/DigitalGeographyLab/hope-green-pathserver/blob/develop/docs/</w:t>
        </w:r>
        <w:r w:rsidR="007F6025">
          <w:rPr>
            <w:rStyle w:val="Hyperlink"/>
            <w:color w:val="auto"/>
          </w:rPr>
          <w:br/>
        </w:r>
        <w:r w:rsidRPr="004217F8">
          <w:rPr>
            <w:rStyle w:val="Hyperlink"/>
            <w:color w:val="auto"/>
          </w:rPr>
          <w:t>green_paths_api.md</w:t>
        </w:r>
      </w:hyperlink>
    </w:p>
    <w:p w14:paraId="491DB88D" w14:textId="77777777" w:rsidR="00A82A8D" w:rsidRPr="006826F7" w:rsidRDefault="00A82A8D" w:rsidP="00A82A8D">
      <w:pPr>
        <w:pStyle w:val="TableCaption"/>
      </w:pPr>
      <w:bookmarkStart w:id="110" w:name="_Ref34575518"/>
      <w:bookmarkStart w:id="111" w:name="_Toc38115092"/>
      <w:r>
        <w:t xml:space="preserve">Table </w:t>
      </w:r>
      <w:r>
        <w:fldChar w:fldCharType="begin"/>
      </w:r>
      <w:r>
        <w:instrText xml:space="preserve"> SEQ Table \* ARABIC </w:instrText>
      </w:r>
      <w:r>
        <w:fldChar w:fldCharType="separate"/>
      </w:r>
      <w:r>
        <w:rPr>
          <w:noProof/>
        </w:rPr>
        <w:t>9</w:t>
      </w:r>
      <w:r>
        <w:fldChar w:fldCharType="end"/>
      </w:r>
      <w:bookmarkEnd w:id="110"/>
      <w:r>
        <w:t>. Descriptions of the path properties returned by the quiet path routing API.</w:t>
      </w:r>
      <w:bookmarkEnd w:id="111"/>
    </w:p>
    <w:tbl>
      <w:tblPr>
        <w:tblStyle w:val="Style2"/>
        <w:tblW w:w="9622" w:type="dxa"/>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ook w:val="00A0" w:firstRow="1" w:lastRow="0" w:firstColumn="1" w:lastColumn="0" w:noHBand="0" w:noVBand="0"/>
      </w:tblPr>
      <w:tblGrid>
        <w:gridCol w:w="1721"/>
        <w:gridCol w:w="1040"/>
        <w:gridCol w:w="1233"/>
        <w:gridCol w:w="5628"/>
      </w:tblGrid>
      <w:tr w:rsidR="00A82A8D" w:rsidRPr="00CC2F87" w14:paraId="7386B488" w14:textId="77777777" w:rsidTr="00A82A8D">
        <w:trPr>
          <w:cnfStyle w:val="100000000000" w:firstRow="1" w:lastRow="0" w:firstColumn="0" w:lastColumn="0" w:oddVBand="0" w:evenVBand="0" w:oddHBand="0" w:evenHBand="0" w:firstRowFirstColumn="0" w:firstRowLastColumn="0" w:lastRowFirstColumn="0" w:lastRowLastColumn="0"/>
          <w:trHeight w:val="561"/>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143DC32E" w14:textId="77777777" w:rsidR="00A82A8D" w:rsidRPr="007047F4" w:rsidRDefault="00A82A8D" w:rsidP="005D7967">
            <w:pPr>
              <w:pStyle w:val="TableText"/>
              <w:spacing w:before="240" w:after="160"/>
              <w:rPr>
                <w:b/>
                <w:bCs/>
              </w:rPr>
            </w:pPr>
            <w:r w:rsidRPr="007047F4">
              <w:rPr>
                <w:b/>
                <w:bCs/>
              </w:rPr>
              <w:t>Property</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07579E7" w14:textId="77777777" w:rsidR="00A82A8D" w:rsidRPr="007047F4" w:rsidRDefault="00A82A8D" w:rsidP="005D7967">
            <w:pPr>
              <w:pStyle w:val="TableText"/>
              <w:spacing w:before="240" w:after="160"/>
              <w:rPr>
                <w:b/>
                <w:bCs/>
              </w:rPr>
            </w:pPr>
            <w:r w:rsidRPr="007047F4">
              <w:rPr>
                <w:b/>
                <w:bCs/>
              </w:rPr>
              <w:t>Type</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5D2639D" w14:textId="77777777" w:rsidR="00A82A8D" w:rsidRPr="007047F4" w:rsidRDefault="00A82A8D" w:rsidP="005D7967">
            <w:pPr>
              <w:pStyle w:val="TableText"/>
              <w:spacing w:before="240" w:after="160"/>
              <w:rPr>
                <w:b/>
                <w:bCs/>
              </w:rPr>
            </w:pPr>
            <w:r w:rsidRPr="007047F4">
              <w:rPr>
                <w:b/>
                <w:bCs/>
              </w:rPr>
              <w:t>Nullable</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3446FEE" w14:textId="77777777" w:rsidR="00A82A8D" w:rsidRPr="007047F4" w:rsidRDefault="00A82A8D" w:rsidP="005D7967">
            <w:pPr>
              <w:pStyle w:val="TableText"/>
              <w:spacing w:before="240" w:after="160"/>
              <w:rPr>
                <w:b/>
                <w:bCs/>
              </w:rPr>
            </w:pPr>
            <w:r w:rsidRPr="007047F4">
              <w:rPr>
                <w:b/>
                <w:bCs/>
              </w:rPr>
              <w:t>Description</w:t>
            </w:r>
          </w:p>
        </w:tc>
      </w:tr>
      <w:tr w:rsidR="00A82A8D" w:rsidRPr="00CC2F87" w14:paraId="791B0D26" w14:textId="77777777" w:rsidTr="00A82A8D">
        <w:trPr>
          <w:cnfStyle w:val="000000100000" w:firstRow="0" w:lastRow="0" w:firstColumn="0" w:lastColumn="0" w:oddVBand="0" w:evenVBand="0" w:oddHBand="1" w:evenHBand="0" w:firstRowFirstColumn="0" w:firstRowLastColumn="0" w:lastRowFirstColumn="0" w:lastRowLastColumn="0"/>
          <w:trHeight w:val="466"/>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C8B2A8" w14:textId="77777777" w:rsidR="00A82A8D" w:rsidRPr="002C4550" w:rsidRDefault="00A82A8D" w:rsidP="005D7967">
            <w:pPr>
              <w:pStyle w:val="TableText"/>
              <w:spacing w:before="120" w:after="120" w:line="240" w:lineRule="auto"/>
              <w:rPr>
                <w:vertAlign w:val="subscript"/>
              </w:rPr>
            </w:pPr>
            <w:r>
              <w:t>type</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B7A9B24" w14:textId="77777777" w:rsidR="00A82A8D" w:rsidRDefault="00A82A8D" w:rsidP="005D7967">
            <w:pPr>
              <w:pStyle w:val="TableText"/>
              <w:spacing w:before="120" w:after="120"/>
            </w:pPr>
            <w:r>
              <w:t>string</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99E9231" w14:textId="77777777" w:rsidR="00A82A8D" w:rsidRDefault="00A82A8D" w:rsidP="005D7967">
            <w:pPr>
              <w:pStyle w:val="TableText"/>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35B1AAC" w14:textId="77777777" w:rsidR="00A82A8D" w:rsidRPr="00CC2F87" w:rsidRDefault="00A82A8D" w:rsidP="005D7967">
            <w:pPr>
              <w:pStyle w:val="TableText"/>
              <w:spacing w:before="120" w:after="120"/>
            </w:pPr>
            <w:r>
              <w:t>Type of the path: either “short” or “quiet”.</w:t>
            </w:r>
          </w:p>
        </w:tc>
      </w:tr>
      <w:tr w:rsidR="00A82A8D" w:rsidRPr="00CC2F87" w14:paraId="64072793" w14:textId="77777777" w:rsidTr="00A82A8D">
        <w:trPr>
          <w:trHeight w:val="399"/>
        </w:trPr>
        <w:tc>
          <w:tcPr>
            <w:tcW w:w="1721" w:type="dxa"/>
            <w:shd w:val="clear" w:color="auto" w:fill="F7F7F7"/>
          </w:tcPr>
          <w:p w14:paraId="1DD474C0" w14:textId="77777777" w:rsidR="00A82A8D" w:rsidRPr="00B076FB" w:rsidRDefault="00A82A8D" w:rsidP="005D7967">
            <w:pPr>
              <w:pStyle w:val="TableText"/>
              <w:spacing w:before="120" w:after="120" w:line="240" w:lineRule="auto"/>
            </w:pPr>
            <w:r w:rsidRPr="00B076FB">
              <w:t>id</w:t>
            </w:r>
          </w:p>
        </w:tc>
        <w:tc>
          <w:tcPr>
            <w:tcW w:w="1040" w:type="dxa"/>
            <w:shd w:val="clear" w:color="auto" w:fill="F7F7F7"/>
          </w:tcPr>
          <w:p w14:paraId="7A8FACA8" w14:textId="77777777" w:rsidR="00A82A8D" w:rsidRDefault="00A82A8D" w:rsidP="005D7967">
            <w:pPr>
              <w:pStyle w:val="TableText"/>
              <w:spacing w:before="120" w:after="120"/>
            </w:pPr>
            <w:r>
              <w:t>string</w:t>
            </w:r>
          </w:p>
        </w:tc>
        <w:tc>
          <w:tcPr>
            <w:tcW w:w="1233" w:type="dxa"/>
            <w:shd w:val="clear" w:color="auto" w:fill="F7F7F7"/>
          </w:tcPr>
          <w:p w14:paraId="74DFB119" w14:textId="77777777" w:rsidR="00A82A8D" w:rsidRDefault="00A82A8D" w:rsidP="005D7967">
            <w:pPr>
              <w:pStyle w:val="TableText"/>
              <w:spacing w:before="120" w:after="120"/>
            </w:pPr>
            <w:r>
              <w:t>no</w:t>
            </w:r>
          </w:p>
        </w:tc>
        <w:tc>
          <w:tcPr>
            <w:tcW w:w="5628" w:type="dxa"/>
            <w:shd w:val="clear" w:color="auto" w:fill="F7F7F7"/>
          </w:tcPr>
          <w:p w14:paraId="449A06E4" w14:textId="77777777" w:rsidR="00A82A8D" w:rsidRPr="00CC2F87" w:rsidRDefault="00A82A8D" w:rsidP="005D7967">
            <w:pPr>
              <w:pStyle w:val="TableText"/>
              <w:spacing w:before="120" w:after="120"/>
            </w:pPr>
            <w:r>
              <w:t>Unique name of the path (e.g. “short” or “qp_0.2”). For quiet paths, the name is formatted as “</w:t>
            </w:r>
            <w:proofErr w:type="spellStart"/>
            <w:r>
              <w:t>qp_xx</w:t>
            </w:r>
            <w:proofErr w:type="spellEnd"/>
            <w:r>
              <w:t xml:space="preserve">”, where xx is replaced with the noise sensitivity coefficient of the path. </w:t>
            </w:r>
          </w:p>
        </w:tc>
      </w:tr>
      <w:tr w:rsidR="00A82A8D" w:rsidRPr="00CC2F87" w14:paraId="430FFF59"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1862EF0" w14:textId="77777777" w:rsidR="00A82A8D" w:rsidRPr="002C4550" w:rsidRDefault="00A82A8D" w:rsidP="005D7967">
            <w:pPr>
              <w:pStyle w:val="TableText"/>
              <w:spacing w:before="120" w:after="120" w:line="240" w:lineRule="auto"/>
            </w:pPr>
            <w:r>
              <w:t>length</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3C35C52" w14:textId="77777777" w:rsidR="00A82A8D" w:rsidRDefault="00A82A8D" w:rsidP="005D7967">
            <w:pPr>
              <w:pStyle w:val="TableText"/>
              <w:spacing w:before="120" w:after="120"/>
            </w:pPr>
            <w:r>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8B972EE" w14:textId="77777777" w:rsidR="00A82A8D" w:rsidRDefault="00A82A8D" w:rsidP="005D7967">
            <w:pPr>
              <w:pStyle w:val="TableText"/>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D7B0232" w14:textId="77777777" w:rsidR="00A82A8D" w:rsidRPr="00CC2F87" w:rsidRDefault="00A82A8D" w:rsidP="005D7967">
            <w:pPr>
              <w:pStyle w:val="TableText"/>
              <w:spacing w:before="120" w:after="120"/>
            </w:pPr>
            <w:r>
              <w:t>Length of the path in meters.</w:t>
            </w:r>
          </w:p>
        </w:tc>
      </w:tr>
      <w:tr w:rsidR="00A82A8D" w:rsidRPr="00CC2F87" w14:paraId="52AC483A" w14:textId="77777777" w:rsidTr="00A82A8D">
        <w:trPr>
          <w:trHeight w:val="399"/>
        </w:trPr>
        <w:tc>
          <w:tcPr>
            <w:tcW w:w="1721" w:type="dxa"/>
            <w:shd w:val="clear" w:color="auto" w:fill="F7F7F7"/>
          </w:tcPr>
          <w:p w14:paraId="57C3C23C" w14:textId="77777777" w:rsidR="00A82A8D" w:rsidRPr="002C4550" w:rsidRDefault="00A82A8D" w:rsidP="005D7967">
            <w:pPr>
              <w:pStyle w:val="TableText"/>
              <w:spacing w:before="120" w:after="120" w:line="240" w:lineRule="auto"/>
            </w:pPr>
            <w:proofErr w:type="spellStart"/>
            <w:r>
              <w:lastRenderedPageBreak/>
              <w:t>cost_coeff</w:t>
            </w:r>
            <w:proofErr w:type="spellEnd"/>
            <w:r w:rsidRPr="002C4550">
              <w:t xml:space="preserve"> </w:t>
            </w:r>
          </w:p>
        </w:tc>
        <w:tc>
          <w:tcPr>
            <w:tcW w:w="1040" w:type="dxa"/>
            <w:shd w:val="clear" w:color="auto" w:fill="F7F7F7"/>
          </w:tcPr>
          <w:p w14:paraId="0BFF6DE3" w14:textId="77777777" w:rsidR="00A82A8D" w:rsidRDefault="00A82A8D" w:rsidP="005D7967">
            <w:pPr>
              <w:pStyle w:val="TableText"/>
              <w:spacing w:before="120" w:after="120"/>
            </w:pPr>
            <w:r>
              <w:t>number</w:t>
            </w:r>
          </w:p>
        </w:tc>
        <w:tc>
          <w:tcPr>
            <w:tcW w:w="1233" w:type="dxa"/>
            <w:shd w:val="clear" w:color="auto" w:fill="F7F7F7"/>
          </w:tcPr>
          <w:p w14:paraId="61275B21" w14:textId="77777777" w:rsidR="00A82A8D" w:rsidRDefault="00A82A8D" w:rsidP="005D7967">
            <w:pPr>
              <w:pStyle w:val="TableText"/>
              <w:spacing w:before="120" w:after="120"/>
            </w:pPr>
            <w:r>
              <w:t>no</w:t>
            </w:r>
          </w:p>
        </w:tc>
        <w:tc>
          <w:tcPr>
            <w:tcW w:w="5628" w:type="dxa"/>
            <w:shd w:val="clear" w:color="auto" w:fill="F7F7F7"/>
          </w:tcPr>
          <w:p w14:paraId="3DDFEDA2" w14:textId="77777777" w:rsidR="00A82A8D" w:rsidRPr="00CC2F87" w:rsidRDefault="00A82A8D" w:rsidP="005D7967">
            <w:pPr>
              <w:pStyle w:val="TableText"/>
              <w:spacing w:before="120" w:after="120"/>
            </w:pPr>
            <w:r>
              <w:t>Noise sensitivity coefficient with which the quiet path was calculated.</w:t>
            </w:r>
          </w:p>
        </w:tc>
      </w:tr>
      <w:tr w:rsidR="00A82A8D" w:rsidRPr="00CC2F87" w14:paraId="65FDCD75"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65BB3E2" w14:textId="77777777" w:rsidR="00A82A8D" w:rsidRPr="002C4550" w:rsidRDefault="00A82A8D" w:rsidP="005D7967">
            <w:pPr>
              <w:pStyle w:val="TableText"/>
              <w:spacing w:before="120" w:after="120" w:line="240" w:lineRule="auto"/>
            </w:pPr>
            <w:proofErr w:type="spellStart"/>
            <w:r>
              <w:t>len_diff</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710C4A2" w14:textId="77777777" w:rsidR="00A82A8D" w:rsidRDefault="00A82A8D" w:rsidP="005D7967">
            <w:pPr>
              <w:pStyle w:val="TableText"/>
              <w:tabs>
                <w:tab w:val="left" w:pos="744"/>
              </w:tabs>
              <w:spacing w:before="120" w:after="120"/>
            </w:pPr>
            <w:r>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9546B65" w14:textId="77777777" w:rsidR="00A82A8D" w:rsidRDefault="00A82A8D" w:rsidP="005D7967">
            <w:pPr>
              <w:pStyle w:val="TableText"/>
              <w:tabs>
                <w:tab w:val="left" w:pos="744"/>
              </w:tabs>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6A8D4F1" w14:textId="77777777" w:rsidR="00A82A8D" w:rsidRPr="00CC2F87" w:rsidRDefault="00A82A8D" w:rsidP="005D7967">
            <w:pPr>
              <w:pStyle w:val="TableText"/>
              <w:tabs>
                <w:tab w:val="left" w:pos="744"/>
              </w:tabs>
              <w:spacing w:before="120" w:after="120"/>
            </w:pPr>
            <w:r>
              <w:t>Difference in path length compared to the shortest path in meters.</w:t>
            </w:r>
          </w:p>
        </w:tc>
      </w:tr>
      <w:tr w:rsidR="00A82A8D" w:rsidRPr="00CC2F87" w14:paraId="3334EAF0" w14:textId="77777777" w:rsidTr="00A82A8D">
        <w:trPr>
          <w:trHeight w:val="399"/>
        </w:trPr>
        <w:tc>
          <w:tcPr>
            <w:tcW w:w="1721" w:type="dxa"/>
            <w:shd w:val="clear" w:color="auto" w:fill="F7F7F7"/>
          </w:tcPr>
          <w:p w14:paraId="54BFEC47" w14:textId="77777777" w:rsidR="00A82A8D" w:rsidRPr="002C4550" w:rsidRDefault="00A82A8D" w:rsidP="005D7967">
            <w:pPr>
              <w:pStyle w:val="TableText"/>
              <w:spacing w:before="120" w:after="120" w:line="240" w:lineRule="auto"/>
            </w:pPr>
            <w:proofErr w:type="spellStart"/>
            <w:r>
              <w:t>len_diff_rat</w:t>
            </w:r>
            <w:proofErr w:type="spellEnd"/>
            <w:r w:rsidRPr="002C4550">
              <w:t xml:space="preserve"> </w:t>
            </w:r>
          </w:p>
        </w:tc>
        <w:tc>
          <w:tcPr>
            <w:tcW w:w="1040" w:type="dxa"/>
            <w:shd w:val="clear" w:color="auto" w:fill="F7F7F7"/>
          </w:tcPr>
          <w:p w14:paraId="61D83369" w14:textId="77777777" w:rsidR="00A82A8D" w:rsidRDefault="00A82A8D" w:rsidP="005D7967">
            <w:pPr>
              <w:pStyle w:val="TableText"/>
              <w:spacing w:before="120" w:after="120"/>
            </w:pPr>
            <w:r>
              <w:t>number</w:t>
            </w:r>
          </w:p>
        </w:tc>
        <w:tc>
          <w:tcPr>
            <w:tcW w:w="1233" w:type="dxa"/>
            <w:shd w:val="clear" w:color="auto" w:fill="F7F7F7"/>
          </w:tcPr>
          <w:p w14:paraId="3E393842" w14:textId="77777777" w:rsidR="00A82A8D" w:rsidRDefault="00A82A8D" w:rsidP="005D7967">
            <w:pPr>
              <w:pStyle w:val="TableText"/>
              <w:spacing w:before="120" w:after="120"/>
            </w:pPr>
            <w:r>
              <w:t>yes</w:t>
            </w:r>
          </w:p>
        </w:tc>
        <w:tc>
          <w:tcPr>
            <w:tcW w:w="5628" w:type="dxa"/>
            <w:shd w:val="clear" w:color="auto" w:fill="F7F7F7"/>
          </w:tcPr>
          <w:p w14:paraId="34301225" w14:textId="77777777" w:rsidR="00A82A8D" w:rsidRPr="00CC2F87" w:rsidRDefault="00A82A8D" w:rsidP="005D7967">
            <w:pPr>
              <w:pStyle w:val="TableText"/>
              <w:spacing w:before="120" w:after="120"/>
            </w:pPr>
            <w:r>
              <w:t>Difference in path length compared to the shortest path in percentages.</w:t>
            </w:r>
          </w:p>
        </w:tc>
      </w:tr>
      <w:tr w:rsidR="00A82A8D" w:rsidRPr="00CC2F87" w14:paraId="28DB3217"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025B655" w14:textId="77777777" w:rsidR="00A82A8D" w:rsidRDefault="00A82A8D" w:rsidP="005D7967">
            <w:pPr>
              <w:pStyle w:val="TableText"/>
              <w:spacing w:before="120" w:after="120" w:line="240" w:lineRule="auto"/>
            </w:pPr>
            <w:proofErr w:type="spellStart"/>
            <w:r>
              <w:t>missing_noises</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D096C0" w14:textId="77777777" w:rsidR="00A82A8D" w:rsidRDefault="00A82A8D" w:rsidP="005D7967">
            <w:pPr>
              <w:pStyle w:val="TableText"/>
              <w:spacing w:before="120" w:after="120"/>
            </w:pPr>
            <w:r>
              <w:t>boolean</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A33FC40" w14:textId="77777777" w:rsidR="00A82A8D" w:rsidRDefault="00A82A8D" w:rsidP="005D7967">
            <w:pPr>
              <w:pStyle w:val="TableText"/>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760D515" w14:textId="77777777" w:rsidR="00A82A8D" w:rsidRDefault="00A82A8D" w:rsidP="005D7967">
            <w:pPr>
              <w:pStyle w:val="TableText"/>
              <w:spacing w:before="120" w:after="120"/>
            </w:pPr>
            <w:r>
              <w:t>A boolean variable indicating whether noise data was available for all edges of the path (</w:t>
            </w:r>
            <w:r w:rsidRPr="00B97390">
              <w:t>experimental</w:t>
            </w:r>
            <w:r>
              <w:t xml:space="preserve"> attribute).</w:t>
            </w:r>
          </w:p>
        </w:tc>
      </w:tr>
      <w:tr w:rsidR="00A82A8D" w:rsidRPr="00CC2F87" w14:paraId="222570CC" w14:textId="77777777" w:rsidTr="00A82A8D">
        <w:trPr>
          <w:trHeight w:val="399"/>
        </w:trPr>
        <w:tc>
          <w:tcPr>
            <w:tcW w:w="1721" w:type="dxa"/>
            <w:shd w:val="clear" w:color="auto" w:fill="F7F7F7"/>
          </w:tcPr>
          <w:p w14:paraId="7C1D5D51" w14:textId="77777777" w:rsidR="00A82A8D" w:rsidRPr="002C4550" w:rsidRDefault="00A82A8D" w:rsidP="005D7967">
            <w:pPr>
              <w:pStyle w:val="TableText"/>
              <w:spacing w:before="120" w:after="120" w:line="240" w:lineRule="auto"/>
            </w:pPr>
            <w:proofErr w:type="spellStart"/>
            <w:r>
              <w:t>mdB</w:t>
            </w:r>
            <w:proofErr w:type="spellEnd"/>
          </w:p>
        </w:tc>
        <w:tc>
          <w:tcPr>
            <w:tcW w:w="1040" w:type="dxa"/>
            <w:shd w:val="clear" w:color="auto" w:fill="F7F7F7"/>
          </w:tcPr>
          <w:p w14:paraId="0D91D8C7" w14:textId="77777777" w:rsidR="00A82A8D" w:rsidRDefault="00A82A8D" w:rsidP="005D7967">
            <w:pPr>
              <w:pStyle w:val="TableText"/>
              <w:spacing w:before="120" w:after="120"/>
            </w:pPr>
            <w:r>
              <w:t>number</w:t>
            </w:r>
          </w:p>
        </w:tc>
        <w:tc>
          <w:tcPr>
            <w:tcW w:w="1233" w:type="dxa"/>
            <w:shd w:val="clear" w:color="auto" w:fill="F7F7F7"/>
          </w:tcPr>
          <w:p w14:paraId="2F35F095" w14:textId="77777777" w:rsidR="00A82A8D" w:rsidRDefault="00A82A8D" w:rsidP="005D7967">
            <w:pPr>
              <w:pStyle w:val="TableText"/>
              <w:spacing w:before="120" w:after="120"/>
            </w:pPr>
            <w:r>
              <w:t>no</w:t>
            </w:r>
          </w:p>
        </w:tc>
        <w:tc>
          <w:tcPr>
            <w:tcW w:w="5628" w:type="dxa"/>
            <w:shd w:val="clear" w:color="auto" w:fill="F7F7F7"/>
          </w:tcPr>
          <w:p w14:paraId="435B5700" w14:textId="77777777" w:rsidR="00A82A8D" w:rsidRPr="00B076FB" w:rsidRDefault="00A82A8D" w:rsidP="005D7967">
            <w:pPr>
              <w:pStyle w:val="TableText"/>
              <w:spacing w:before="120" w:after="120"/>
              <w:rPr>
                <w:vertAlign w:val="subscript"/>
              </w:rPr>
            </w:pPr>
            <w:r>
              <w:t>dB</w:t>
            </w:r>
            <w:r>
              <w:rPr>
                <w:vertAlign w:val="subscript"/>
              </w:rPr>
              <w:t>mean</w:t>
            </w:r>
          </w:p>
        </w:tc>
      </w:tr>
      <w:tr w:rsidR="00A82A8D" w:rsidRPr="00CC2F87" w14:paraId="3766E72D"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64F4C4" w14:textId="77777777" w:rsidR="00A82A8D" w:rsidRPr="002C4550" w:rsidRDefault="00A82A8D" w:rsidP="005D7967">
            <w:pPr>
              <w:pStyle w:val="TableText"/>
              <w:spacing w:before="120" w:after="120" w:line="240" w:lineRule="auto"/>
            </w:pPr>
            <w:proofErr w:type="spellStart"/>
            <w:r>
              <w:t>mdB_diff</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90EAE96" w14:textId="77777777" w:rsidR="00A82A8D" w:rsidRDefault="00A82A8D" w:rsidP="005D7967">
            <w:pPr>
              <w:pStyle w:val="TableText"/>
              <w:spacing w:before="120" w:after="120"/>
            </w:pPr>
            <w:r>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34C90D9" w14:textId="77777777" w:rsidR="00A82A8D" w:rsidRDefault="00A82A8D" w:rsidP="005D7967">
            <w:pPr>
              <w:pStyle w:val="TableText"/>
              <w:spacing w:before="120" w:after="120"/>
            </w:pPr>
            <w:r>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B5DC54C" w14:textId="77777777" w:rsidR="00A82A8D" w:rsidRPr="00CC2F87" w:rsidRDefault="00A82A8D" w:rsidP="005D7967">
            <w:pPr>
              <w:pStyle w:val="TableText"/>
              <w:spacing w:before="120" w:after="120"/>
            </w:pPr>
            <w:r>
              <w:t>Difference in dB</w:t>
            </w:r>
            <w:r>
              <w:rPr>
                <w:vertAlign w:val="subscript"/>
              </w:rPr>
              <w:t>mean</w:t>
            </w:r>
            <w:r>
              <w:t xml:space="preserve"> compared to the shortest path.</w:t>
            </w:r>
          </w:p>
        </w:tc>
      </w:tr>
      <w:tr w:rsidR="00A82A8D" w:rsidRPr="00CC2F87" w14:paraId="039440E5" w14:textId="77777777" w:rsidTr="00A82A8D">
        <w:trPr>
          <w:trHeight w:val="399"/>
        </w:trPr>
        <w:tc>
          <w:tcPr>
            <w:tcW w:w="1721" w:type="dxa"/>
            <w:shd w:val="clear" w:color="auto" w:fill="F7F7F7"/>
          </w:tcPr>
          <w:p w14:paraId="01BF78C7" w14:textId="77777777" w:rsidR="00A82A8D" w:rsidRDefault="00A82A8D" w:rsidP="005D7967">
            <w:pPr>
              <w:pStyle w:val="TableText"/>
              <w:spacing w:before="120" w:after="120" w:line="240" w:lineRule="auto"/>
            </w:pPr>
            <w:proofErr w:type="spellStart"/>
            <w:r>
              <w:t>nei</w:t>
            </w:r>
            <w:proofErr w:type="spellEnd"/>
          </w:p>
        </w:tc>
        <w:tc>
          <w:tcPr>
            <w:tcW w:w="1040" w:type="dxa"/>
            <w:shd w:val="clear" w:color="auto" w:fill="F7F7F7"/>
          </w:tcPr>
          <w:p w14:paraId="29890C16" w14:textId="77777777" w:rsidR="00A82A8D" w:rsidRDefault="00A82A8D" w:rsidP="005D7967">
            <w:pPr>
              <w:pStyle w:val="TableText"/>
              <w:spacing w:before="120" w:after="120"/>
            </w:pPr>
            <w:r>
              <w:t>number</w:t>
            </w:r>
          </w:p>
        </w:tc>
        <w:tc>
          <w:tcPr>
            <w:tcW w:w="1233" w:type="dxa"/>
            <w:shd w:val="clear" w:color="auto" w:fill="F7F7F7"/>
          </w:tcPr>
          <w:p w14:paraId="09A17EC4" w14:textId="77777777" w:rsidR="00A82A8D" w:rsidRDefault="00A82A8D" w:rsidP="005D7967">
            <w:pPr>
              <w:pStyle w:val="TableText"/>
              <w:spacing w:before="120" w:after="120"/>
            </w:pPr>
            <w:r>
              <w:t>no</w:t>
            </w:r>
          </w:p>
        </w:tc>
        <w:tc>
          <w:tcPr>
            <w:tcW w:w="5628" w:type="dxa"/>
            <w:shd w:val="clear" w:color="auto" w:fill="F7F7F7"/>
          </w:tcPr>
          <w:p w14:paraId="1388D65C" w14:textId="77777777" w:rsidR="00A82A8D" w:rsidRPr="00CC2F87" w:rsidRDefault="00A82A8D" w:rsidP="005D7967">
            <w:pPr>
              <w:pStyle w:val="TableText"/>
              <w:spacing w:before="120" w:after="120"/>
            </w:pPr>
            <w:r>
              <w:t>Noise exposure index (EI).</w:t>
            </w:r>
          </w:p>
        </w:tc>
      </w:tr>
      <w:tr w:rsidR="00A82A8D" w:rsidRPr="00CC2F87" w14:paraId="17204C74"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98A50E1" w14:textId="77777777" w:rsidR="00A82A8D" w:rsidRDefault="00A82A8D" w:rsidP="005D7967">
            <w:pPr>
              <w:pStyle w:val="TableText"/>
              <w:spacing w:before="120" w:after="120" w:line="240" w:lineRule="auto"/>
            </w:pPr>
            <w:proofErr w:type="spellStart"/>
            <w:r>
              <w:t>nei_norm</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A4DB0B6" w14:textId="77777777" w:rsidR="00A82A8D" w:rsidRDefault="00A82A8D" w:rsidP="005D7967">
            <w:pPr>
              <w:pStyle w:val="TableText"/>
              <w:spacing w:before="120" w:after="120"/>
            </w:pPr>
            <w:r>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812251" w14:textId="77777777" w:rsidR="00A82A8D" w:rsidRDefault="00A82A8D" w:rsidP="005D7967">
            <w:pPr>
              <w:pStyle w:val="TableText"/>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20E3BFE" w14:textId="77777777" w:rsidR="00A82A8D" w:rsidRPr="00B076FB" w:rsidRDefault="00A82A8D" w:rsidP="005D7967">
            <w:pPr>
              <w:pStyle w:val="TableText"/>
              <w:spacing w:before="120" w:after="120"/>
            </w:pPr>
            <w:r>
              <w:t>Distance-normalized noise exposure index (EI</w:t>
            </w:r>
            <w:r>
              <w:rPr>
                <w:vertAlign w:val="subscript"/>
              </w:rPr>
              <w:t>n</w:t>
            </w:r>
            <w:r>
              <w:t>).</w:t>
            </w:r>
          </w:p>
        </w:tc>
      </w:tr>
      <w:tr w:rsidR="00A82A8D" w:rsidRPr="00CC2F87" w14:paraId="2AF395AA" w14:textId="77777777" w:rsidTr="00A82A8D">
        <w:trPr>
          <w:trHeight w:val="399"/>
        </w:trPr>
        <w:tc>
          <w:tcPr>
            <w:tcW w:w="1721" w:type="dxa"/>
            <w:shd w:val="clear" w:color="auto" w:fill="F7F7F7"/>
          </w:tcPr>
          <w:p w14:paraId="4D21B510" w14:textId="77777777" w:rsidR="00A82A8D" w:rsidRDefault="00A82A8D" w:rsidP="005D7967">
            <w:pPr>
              <w:pStyle w:val="TableText"/>
              <w:spacing w:before="120" w:after="120" w:line="240" w:lineRule="auto"/>
            </w:pPr>
            <w:proofErr w:type="spellStart"/>
            <w:r>
              <w:t>nei_diff</w:t>
            </w:r>
            <w:proofErr w:type="spellEnd"/>
          </w:p>
        </w:tc>
        <w:tc>
          <w:tcPr>
            <w:tcW w:w="1040" w:type="dxa"/>
            <w:shd w:val="clear" w:color="auto" w:fill="F7F7F7"/>
          </w:tcPr>
          <w:p w14:paraId="212C0620" w14:textId="77777777" w:rsidR="00A82A8D" w:rsidRDefault="00A82A8D" w:rsidP="005D7967">
            <w:pPr>
              <w:pStyle w:val="TableText"/>
              <w:spacing w:before="120" w:after="120"/>
            </w:pPr>
            <w:r>
              <w:t>number</w:t>
            </w:r>
          </w:p>
        </w:tc>
        <w:tc>
          <w:tcPr>
            <w:tcW w:w="1233" w:type="dxa"/>
            <w:shd w:val="clear" w:color="auto" w:fill="F7F7F7"/>
          </w:tcPr>
          <w:p w14:paraId="30F3AEE6" w14:textId="77777777" w:rsidR="00A82A8D" w:rsidRDefault="00A82A8D" w:rsidP="005D7967">
            <w:pPr>
              <w:pStyle w:val="TableText"/>
              <w:spacing w:before="120" w:after="120"/>
            </w:pPr>
            <w:r>
              <w:t>yes</w:t>
            </w:r>
          </w:p>
        </w:tc>
        <w:tc>
          <w:tcPr>
            <w:tcW w:w="5628" w:type="dxa"/>
            <w:shd w:val="clear" w:color="auto" w:fill="F7F7F7"/>
          </w:tcPr>
          <w:p w14:paraId="0F898D04" w14:textId="77777777" w:rsidR="00A82A8D" w:rsidRPr="00B076FB" w:rsidRDefault="00A82A8D" w:rsidP="005D7967">
            <w:pPr>
              <w:pStyle w:val="TableText"/>
              <w:spacing w:before="120" w:after="120"/>
            </w:pPr>
            <w:r>
              <w:t>Difference in noise exposure index (EI</w:t>
            </w:r>
            <w:r>
              <w:rPr>
                <w:vertAlign w:val="subscript"/>
              </w:rPr>
              <w:t>diff</w:t>
            </w:r>
            <w:r>
              <w:t>) compared to the shortest path.</w:t>
            </w:r>
          </w:p>
        </w:tc>
      </w:tr>
      <w:tr w:rsidR="00A82A8D" w:rsidRPr="00CC2F87" w14:paraId="50D09CB1"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DC171F9" w14:textId="77777777" w:rsidR="00A82A8D" w:rsidRDefault="00A82A8D" w:rsidP="005D7967">
            <w:pPr>
              <w:pStyle w:val="TableText"/>
              <w:spacing w:before="120" w:after="120" w:line="240" w:lineRule="auto"/>
            </w:pPr>
            <w:proofErr w:type="spellStart"/>
            <w:r>
              <w:t>nei_diff_rat</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13E47C7" w14:textId="77777777" w:rsidR="00A82A8D" w:rsidRDefault="00A82A8D" w:rsidP="005D7967">
            <w:pPr>
              <w:pStyle w:val="TableText"/>
              <w:spacing w:before="120" w:after="120"/>
            </w:pPr>
            <w:r>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D5493D5" w14:textId="77777777" w:rsidR="00A82A8D" w:rsidRDefault="00A82A8D" w:rsidP="005D7967">
            <w:pPr>
              <w:pStyle w:val="TableText"/>
              <w:spacing w:before="120" w:after="120"/>
            </w:pPr>
            <w:r>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0B8137E" w14:textId="77777777" w:rsidR="00A82A8D" w:rsidRPr="00CC2F87" w:rsidRDefault="00A82A8D" w:rsidP="005D7967">
            <w:pPr>
              <w:pStyle w:val="TableText"/>
              <w:spacing w:before="120" w:after="120"/>
            </w:pPr>
            <w:r>
              <w:t>Difference in noise exposure index (EI</w:t>
            </w:r>
            <w:r>
              <w:rPr>
                <w:vertAlign w:val="subscript"/>
              </w:rPr>
              <w:t>diff</w:t>
            </w:r>
            <w:r>
              <w:t>) as percentages compared to the shortest path.</w:t>
            </w:r>
          </w:p>
        </w:tc>
      </w:tr>
      <w:tr w:rsidR="00A82A8D" w:rsidRPr="00CC2F87" w14:paraId="4EA1FA86" w14:textId="77777777" w:rsidTr="00A82A8D">
        <w:trPr>
          <w:trHeight w:val="399"/>
        </w:trPr>
        <w:tc>
          <w:tcPr>
            <w:tcW w:w="1721" w:type="dxa"/>
            <w:shd w:val="clear" w:color="auto" w:fill="F7F7F7"/>
          </w:tcPr>
          <w:p w14:paraId="6E181CEC" w14:textId="77777777" w:rsidR="00A82A8D" w:rsidRDefault="00A82A8D" w:rsidP="005D7967">
            <w:pPr>
              <w:pStyle w:val="TableText"/>
              <w:spacing w:before="120" w:after="120" w:line="240" w:lineRule="auto"/>
            </w:pPr>
            <w:r>
              <w:t>noises</w:t>
            </w:r>
          </w:p>
        </w:tc>
        <w:tc>
          <w:tcPr>
            <w:tcW w:w="1040" w:type="dxa"/>
            <w:shd w:val="clear" w:color="auto" w:fill="F7F7F7"/>
          </w:tcPr>
          <w:p w14:paraId="2E1A75C8" w14:textId="77777777" w:rsidR="00A82A8D" w:rsidRDefault="00A82A8D" w:rsidP="005D7967">
            <w:pPr>
              <w:pStyle w:val="TableText"/>
              <w:spacing w:before="120" w:after="120"/>
            </w:pPr>
            <w:r>
              <w:t>object</w:t>
            </w:r>
          </w:p>
        </w:tc>
        <w:tc>
          <w:tcPr>
            <w:tcW w:w="1233" w:type="dxa"/>
            <w:shd w:val="clear" w:color="auto" w:fill="F7F7F7"/>
          </w:tcPr>
          <w:p w14:paraId="482550CC" w14:textId="77777777" w:rsidR="00A82A8D" w:rsidRDefault="00A82A8D" w:rsidP="005D7967">
            <w:pPr>
              <w:pStyle w:val="TableText"/>
              <w:spacing w:before="120" w:after="120"/>
            </w:pPr>
            <w:r>
              <w:t>no</w:t>
            </w:r>
          </w:p>
        </w:tc>
        <w:tc>
          <w:tcPr>
            <w:tcW w:w="5628" w:type="dxa"/>
            <w:shd w:val="clear" w:color="auto" w:fill="F7F7F7"/>
          </w:tcPr>
          <w:p w14:paraId="5A998577" w14:textId="77777777" w:rsidR="00A82A8D" w:rsidRPr="00CC2F87" w:rsidRDefault="00A82A8D" w:rsidP="005D7967">
            <w:pPr>
              <w:pStyle w:val="TableText"/>
              <w:spacing w:before="120" w:after="120"/>
            </w:pPr>
            <w:r>
              <w:t>A dictionary containing contaminated distances with different noise levels. Keys of the dictionary represent noise levels (dB) and values distances in meters.</w:t>
            </w:r>
          </w:p>
        </w:tc>
      </w:tr>
      <w:tr w:rsidR="00A82A8D" w:rsidRPr="00CC2F87" w14:paraId="520FE697"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714CDC8" w14:textId="77777777" w:rsidR="00A82A8D" w:rsidRDefault="00A82A8D" w:rsidP="005D7967">
            <w:pPr>
              <w:pStyle w:val="TableText"/>
              <w:spacing w:before="120" w:after="120" w:line="240" w:lineRule="auto"/>
            </w:pPr>
            <w:proofErr w:type="spellStart"/>
            <w:r w:rsidRPr="00A745D0">
              <w:t>noise_range_exps</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4274919" w14:textId="77777777" w:rsidR="00A82A8D" w:rsidRDefault="00A82A8D" w:rsidP="005D7967">
            <w:pPr>
              <w:pStyle w:val="TableText"/>
              <w:spacing w:before="120" w:after="120"/>
            </w:pPr>
            <w:r>
              <w:t>object</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22C1CF2" w14:textId="77777777" w:rsidR="00A82A8D" w:rsidRDefault="00A82A8D" w:rsidP="005D7967">
            <w:pPr>
              <w:pStyle w:val="TableText"/>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15F5A16" w14:textId="77777777" w:rsidR="00A82A8D" w:rsidRDefault="00A82A8D" w:rsidP="005D7967">
            <w:pPr>
              <w:pStyle w:val="TableText"/>
              <w:spacing w:before="120" w:after="120"/>
            </w:pPr>
            <w:r w:rsidRPr="007047F4">
              <w:t>Exposures (m) to noise level ranges</w:t>
            </w:r>
            <w:r>
              <w:t xml:space="preserve"> where noise levels exceeding 70 dB and lower than 50 dB are aggregated (separately)</w:t>
            </w:r>
            <w:r w:rsidRPr="007047F4">
              <w:t>. Keys represent noise levels and values distances (m).</w:t>
            </w:r>
          </w:p>
        </w:tc>
      </w:tr>
      <w:tr w:rsidR="00A82A8D" w:rsidRPr="00CC2F87" w14:paraId="76FEADC3" w14:textId="77777777" w:rsidTr="00A82A8D">
        <w:trPr>
          <w:trHeight w:val="399"/>
        </w:trPr>
        <w:tc>
          <w:tcPr>
            <w:tcW w:w="1721" w:type="dxa"/>
            <w:shd w:val="clear" w:color="auto" w:fill="F7F7F7"/>
          </w:tcPr>
          <w:p w14:paraId="470E1E93" w14:textId="77777777" w:rsidR="00A82A8D" w:rsidRPr="00A745D0" w:rsidRDefault="00A82A8D" w:rsidP="005D7967">
            <w:pPr>
              <w:pStyle w:val="TableText"/>
              <w:spacing w:before="120" w:after="120" w:line="240" w:lineRule="auto"/>
            </w:pPr>
            <w:proofErr w:type="spellStart"/>
            <w:r w:rsidRPr="00A745D0">
              <w:t>noise_pcts</w:t>
            </w:r>
            <w:proofErr w:type="spellEnd"/>
          </w:p>
        </w:tc>
        <w:tc>
          <w:tcPr>
            <w:tcW w:w="1040" w:type="dxa"/>
            <w:shd w:val="clear" w:color="auto" w:fill="F7F7F7"/>
          </w:tcPr>
          <w:p w14:paraId="03B7C094" w14:textId="77777777" w:rsidR="00A82A8D" w:rsidRDefault="00A82A8D" w:rsidP="005D7967">
            <w:pPr>
              <w:pStyle w:val="TableText"/>
              <w:spacing w:before="120" w:after="120"/>
            </w:pPr>
            <w:r>
              <w:t>object</w:t>
            </w:r>
          </w:p>
        </w:tc>
        <w:tc>
          <w:tcPr>
            <w:tcW w:w="1233" w:type="dxa"/>
            <w:shd w:val="clear" w:color="auto" w:fill="F7F7F7"/>
          </w:tcPr>
          <w:p w14:paraId="3B6392B5" w14:textId="77777777" w:rsidR="00A82A8D" w:rsidRDefault="00A82A8D" w:rsidP="005D7967">
            <w:pPr>
              <w:pStyle w:val="TableText"/>
              <w:spacing w:before="120" w:after="120"/>
            </w:pPr>
            <w:r>
              <w:t>no</w:t>
            </w:r>
          </w:p>
        </w:tc>
        <w:tc>
          <w:tcPr>
            <w:tcW w:w="5628" w:type="dxa"/>
            <w:shd w:val="clear" w:color="auto" w:fill="F7F7F7"/>
          </w:tcPr>
          <w:p w14:paraId="75FFF248" w14:textId="77777777" w:rsidR="00A82A8D" w:rsidRDefault="00A82A8D" w:rsidP="005D7967">
            <w:pPr>
              <w:pStyle w:val="TableText"/>
              <w:spacing w:before="120" w:after="120"/>
            </w:pPr>
            <w:r>
              <w:t>Relative e</w:t>
            </w:r>
            <w:r w:rsidRPr="007047F4">
              <w:t xml:space="preserve">xposures (%) to different noise </w:t>
            </w:r>
            <w:r>
              <w:t>level ranges (</w:t>
            </w:r>
            <w:proofErr w:type="spellStart"/>
            <w:r>
              <w:t>noise_range_exps</w:t>
            </w:r>
            <w:proofErr w:type="spellEnd"/>
            <w:r>
              <w:t>)</w:t>
            </w:r>
            <w:r w:rsidRPr="007047F4">
              <w:t>. Keys represent noise levels and values shares.</w:t>
            </w:r>
          </w:p>
        </w:tc>
      </w:tr>
      <w:tr w:rsidR="00A82A8D" w:rsidRPr="00CC2F87" w14:paraId="2CEAA5FC"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35D0A8D" w14:textId="77777777" w:rsidR="00A82A8D" w:rsidRDefault="00A82A8D" w:rsidP="005D7967">
            <w:pPr>
              <w:pStyle w:val="TableText"/>
              <w:spacing w:before="120" w:after="120" w:line="240" w:lineRule="auto"/>
            </w:pPr>
            <w:proofErr w:type="spellStart"/>
            <w:r>
              <w:t>noises_diff</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36A8EAD" w14:textId="77777777" w:rsidR="00A82A8D" w:rsidRPr="00D67597" w:rsidRDefault="00A82A8D" w:rsidP="005D7967">
            <w:pPr>
              <w:pStyle w:val="TableText"/>
              <w:spacing w:before="120" w:after="120"/>
            </w:pPr>
            <w:r>
              <w:t>object</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9F05950" w14:textId="77777777" w:rsidR="00A82A8D" w:rsidRPr="00D67597" w:rsidRDefault="00A82A8D" w:rsidP="005D7967">
            <w:pPr>
              <w:pStyle w:val="TableText"/>
              <w:spacing w:before="120" w:after="120"/>
            </w:pPr>
            <w:r>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49F436E" w14:textId="77777777" w:rsidR="00A82A8D" w:rsidRPr="00CC2F87" w:rsidRDefault="00A82A8D" w:rsidP="005D7967">
            <w:pPr>
              <w:pStyle w:val="TableText"/>
              <w:spacing w:before="120" w:after="120"/>
            </w:pPr>
            <w:r w:rsidRPr="00D67597">
              <w:t>Exposures to different noise levels. Keys represent noise levels and values distances (m).</w:t>
            </w:r>
          </w:p>
        </w:tc>
      </w:tr>
      <w:tr w:rsidR="00A82A8D" w:rsidRPr="00CC2F87" w14:paraId="0D80B24F" w14:textId="77777777" w:rsidTr="00A82A8D">
        <w:trPr>
          <w:trHeight w:val="975"/>
        </w:trPr>
        <w:tc>
          <w:tcPr>
            <w:tcW w:w="1721" w:type="dxa"/>
            <w:shd w:val="clear" w:color="auto" w:fill="F7F7F7"/>
          </w:tcPr>
          <w:p w14:paraId="40EE71EA" w14:textId="77777777" w:rsidR="00A82A8D" w:rsidRPr="002C4550" w:rsidRDefault="00A82A8D" w:rsidP="005D7967">
            <w:pPr>
              <w:pStyle w:val="TableText"/>
              <w:spacing w:before="120" w:after="120" w:line="240" w:lineRule="auto"/>
              <w:rPr>
                <w:vertAlign w:val="subscript"/>
              </w:rPr>
            </w:pPr>
            <w:proofErr w:type="spellStart"/>
            <w:r>
              <w:t>path_score</w:t>
            </w:r>
            <w:proofErr w:type="spellEnd"/>
          </w:p>
        </w:tc>
        <w:tc>
          <w:tcPr>
            <w:tcW w:w="1040" w:type="dxa"/>
            <w:shd w:val="clear" w:color="auto" w:fill="F7F7F7"/>
          </w:tcPr>
          <w:p w14:paraId="1694EEC9" w14:textId="77777777" w:rsidR="00A82A8D" w:rsidRPr="004217F8" w:rsidRDefault="00A82A8D" w:rsidP="005D7967">
            <w:pPr>
              <w:pStyle w:val="TableText"/>
              <w:spacing w:before="120" w:after="120"/>
            </w:pPr>
            <w:r>
              <w:t>number</w:t>
            </w:r>
          </w:p>
        </w:tc>
        <w:tc>
          <w:tcPr>
            <w:tcW w:w="1233" w:type="dxa"/>
            <w:shd w:val="clear" w:color="auto" w:fill="F7F7F7"/>
          </w:tcPr>
          <w:p w14:paraId="6A994126" w14:textId="77777777" w:rsidR="00A82A8D" w:rsidRPr="004217F8" w:rsidRDefault="00A82A8D" w:rsidP="005D7967">
            <w:pPr>
              <w:pStyle w:val="TableText"/>
              <w:spacing w:before="120" w:after="120"/>
            </w:pPr>
            <w:r>
              <w:t>yes</w:t>
            </w:r>
          </w:p>
        </w:tc>
        <w:tc>
          <w:tcPr>
            <w:tcW w:w="5628" w:type="dxa"/>
            <w:shd w:val="clear" w:color="auto" w:fill="F7F7F7"/>
          </w:tcPr>
          <w:p w14:paraId="14654E7C" w14:textId="77777777" w:rsidR="00A82A8D" w:rsidRPr="00CC2F87" w:rsidRDefault="00A82A8D" w:rsidP="005D7967">
            <w:pPr>
              <w:pStyle w:val="TableText"/>
              <w:spacing w:before="120" w:after="120"/>
            </w:pPr>
            <w:r w:rsidRPr="004217F8">
              <w:t xml:space="preserve">Ratio </w:t>
            </w:r>
            <w:r>
              <w:t>of</w:t>
            </w:r>
            <w:r w:rsidRPr="004217F8">
              <w:t xml:space="preserve"> difference in noise exposure index </w:t>
            </w:r>
            <w:r>
              <w:t>to difference in</w:t>
            </w:r>
            <w:r w:rsidRPr="004217F8">
              <w:t xml:space="preserve"> length compared to the shortest path - i.e. reduction in noise exposure index per each additional meter walked.</w:t>
            </w:r>
          </w:p>
        </w:tc>
      </w:tr>
    </w:tbl>
    <w:p w14:paraId="1D452A36" w14:textId="77777777" w:rsidR="00A82A8D" w:rsidRDefault="00A82A8D" w:rsidP="00A82A8D"/>
    <w:p w14:paraId="01712539" w14:textId="0E47D7B8" w:rsidR="00A82A8D" w:rsidRDefault="00A82A8D" w:rsidP="00A82A8D">
      <w:r>
        <w:t xml:space="preserve">The quiet path routing API allows anyone to query short and quiet paths in Helsinki and assess dynamic exposure to noise on the paths. Therefore, the routing API can facilitate both scientific dynamic noise exposure assessments and building route planner applications for people (both demonstrated in this study). However, due to the limited computing power of the current server setup, </w:t>
      </w:r>
      <w:r>
        <w:lastRenderedPageBreak/>
        <w:t xml:space="preserve">the recommended way to route large numbers of paths is to run a self-hosted instance of the quiet path routing application, as instructed in the documentation of the codebase (see 4.5). </w:t>
      </w:r>
    </w:p>
    <w:p w14:paraId="6CADB9BF" w14:textId="77777777" w:rsidR="00A82A8D" w:rsidRDefault="00A82A8D" w:rsidP="00A82A8D"/>
    <w:p w14:paraId="5FBBBD83" w14:textId="77777777" w:rsidR="00A82A8D" w:rsidRDefault="00A82A8D" w:rsidP="00A82A8D">
      <w:pPr>
        <w:spacing w:after="0" w:line="240" w:lineRule="auto"/>
        <w:jc w:val="left"/>
        <w:rPr>
          <w:iCs/>
          <w:color w:val="000000" w:themeColor="text1"/>
          <w:szCs w:val="18"/>
        </w:rPr>
      </w:pPr>
      <w:bookmarkStart w:id="112" w:name="_Ref34575558"/>
      <w:r>
        <w:br w:type="page"/>
      </w:r>
    </w:p>
    <w:p w14:paraId="406229F9" w14:textId="77777777" w:rsidR="00A82A8D" w:rsidRPr="00803B53" w:rsidRDefault="00A82A8D" w:rsidP="00A82A8D">
      <w:pPr>
        <w:pStyle w:val="TableCaption"/>
      </w:pPr>
      <w:bookmarkStart w:id="113" w:name="_Toc38115093"/>
      <w:r w:rsidRPr="00803B53">
        <w:lastRenderedPageBreak/>
        <w:t xml:space="preserve">Table </w:t>
      </w:r>
      <w:r w:rsidRPr="00803B53">
        <w:fldChar w:fldCharType="begin"/>
      </w:r>
      <w:r w:rsidRPr="00803B53">
        <w:instrText xml:space="preserve"> SEQ Table \* ARABIC </w:instrText>
      </w:r>
      <w:r w:rsidRPr="00803B53">
        <w:fldChar w:fldCharType="separate"/>
      </w:r>
      <w:r>
        <w:rPr>
          <w:noProof/>
        </w:rPr>
        <w:t>10</w:t>
      </w:r>
      <w:r w:rsidRPr="00803B53">
        <w:fldChar w:fldCharType="end"/>
      </w:r>
      <w:bookmarkEnd w:id="112"/>
      <w:r w:rsidRPr="00803B53">
        <w:t xml:space="preserve">. </w:t>
      </w:r>
      <w:r>
        <w:t>A</w:t>
      </w:r>
      <w:r w:rsidRPr="00803B53">
        <w:t xml:space="preserve"> FeatureCollection of two paths returned from </w:t>
      </w:r>
      <w:r>
        <w:t xml:space="preserve">the </w:t>
      </w:r>
      <w:r w:rsidRPr="00803B53">
        <w:t>quiet path routing API.</w:t>
      </w:r>
      <w:bookmarkEnd w:id="113"/>
    </w:p>
    <w:p w14:paraId="10F11811" w14:textId="77777777" w:rsidR="00A82A8D" w:rsidRDefault="00A82A8D" w:rsidP="00A82A8D">
      <w:r w:rsidRPr="009A77E3">
        <w:rPr>
          <w:noProof/>
        </w:rPr>
        <mc:AlternateContent>
          <mc:Choice Requires="wps">
            <w:drawing>
              <wp:inline distT="0" distB="0" distL="0" distR="0" wp14:anchorId="755577F5" wp14:editId="6AE7E039">
                <wp:extent cx="5698540" cy="8471002"/>
                <wp:effectExtent l="0" t="0" r="16510" b="12700"/>
                <wp:docPr id="16" name="Content Placeholder 2"/>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5698540" cy="8471002"/>
                        </a:xfrm>
                        <a:prstGeom prst="rect">
                          <a:avLst/>
                        </a:prstGeom>
                        <a:ln>
                          <a:solidFill>
                            <a:schemeClr val="tx1"/>
                          </a:solidFill>
                        </a:ln>
                      </wps:spPr>
                      <wps:txbx>
                        <w:txbxContent>
                          <w:p w14:paraId="0CA33CC0" w14:textId="77777777" w:rsidR="00392567" w:rsidRPr="009219C3" w:rsidRDefault="00392567" w:rsidP="00A82A8D">
                            <w:pPr>
                              <w:pStyle w:val="PlainText"/>
                            </w:pPr>
                            <w:r w:rsidRPr="009219C3">
                              <w:rPr>
                                <w:rFonts w:hint="eastAsia"/>
                              </w:rPr>
                              <w:t>Path_FC</w:t>
                            </w:r>
                            <w:r>
                              <w:t>:</w:t>
                            </w:r>
                            <w:r w:rsidRPr="009219C3">
                              <w:rPr>
                                <w:rFonts w:hint="eastAsia"/>
                              </w:rPr>
                              <w:t xml:space="preserve"> {</w:t>
                            </w:r>
                            <w:r>
                              <w:br/>
                              <w:t xml:space="preserve">  </w:t>
                            </w:r>
                            <w:r w:rsidRPr="009219C3">
                              <w:rPr>
                                <w:rFonts w:hint="eastAsia"/>
                              </w:rPr>
                              <w:t xml:space="preserve">type: </w:t>
                            </w:r>
                            <w:r w:rsidRPr="009219C3">
                              <w:rPr>
                                <w:rFonts w:hint="eastAsia"/>
                                <w:color w:val="C00000"/>
                              </w:rPr>
                              <w:t>"FeatureCollection"</w:t>
                            </w:r>
                            <w:r w:rsidRPr="00050446">
                              <w:t>,</w:t>
                            </w:r>
                            <w:r w:rsidRPr="009219C3">
                              <w:rPr>
                                <w:rFonts w:hint="eastAsia"/>
                              </w:rPr>
                              <w:br/>
                              <w:t xml:space="preserve">  features: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LineString</w:t>
                            </w:r>
                            <w:r w:rsidRPr="009219C3">
                              <w:rPr>
                                <w:color w:val="C00000"/>
                              </w:rPr>
                              <w:t>"</w:t>
                            </w:r>
                            <w:r w:rsidRPr="009219C3">
                              <w:rPr>
                                <w:rFonts w:hint="eastAsia"/>
                              </w:rPr>
                              <w:t xml:space="preserve"> },</w:t>
                            </w:r>
                            <w:r w:rsidRPr="009219C3">
                              <w:rPr>
                                <w:rFonts w:hint="eastAsia"/>
                              </w:rPr>
                              <w:br/>
                              <w:t xml:space="preserve">     properties: {</w:t>
                            </w:r>
                            <w:r w:rsidRPr="009219C3">
                              <w:rPr>
                                <w:rFonts w:hint="eastAsia"/>
                              </w:rPr>
                              <w:br/>
                              <w:t xml:space="preserve">       type: </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id:</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length: </w:t>
                            </w:r>
                            <w:r w:rsidRPr="00D12936">
                              <w:rPr>
                                <w:color w:val="0070C0"/>
                              </w:rPr>
                              <w:t>5107.54</w:t>
                            </w:r>
                            <w:r w:rsidRPr="009219C3">
                              <w:rPr>
                                <w:rFonts w:hint="eastAsia"/>
                              </w:rPr>
                              <w:t>,</w:t>
                            </w:r>
                            <w:r w:rsidRPr="009219C3">
                              <w:rPr>
                                <w:rFonts w:hint="eastAsia"/>
                              </w:rPr>
                              <w:br/>
                              <w:t xml:space="preserve">       cost_coeff: </w:t>
                            </w:r>
                            <w:r w:rsidRPr="00E13749">
                              <w:rPr>
                                <w:color w:val="0070C0"/>
                              </w:rPr>
                              <w:t>0</w:t>
                            </w:r>
                            <w:r w:rsidRPr="009219C3">
                              <w:rPr>
                                <w:rFonts w:hint="eastAsia"/>
                              </w:rPr>
                              <w:t>,</w:t>
                            </w:r>
                            <w:r w:rsidRPr="009219C3">
                              <w:rPr>
                                <w:rFonts w:hint="eastAsia"/>
                              </w:rPr>
                              <w:br/>
                              <w:t xml:space="preserve">       len_diff: </w:t>
                            </w:r>
                            <w:r w:rsidRPr="00141CF9">
                              <w:rPr>
                                <w:color w:val="595959" w:themeColor="text1" w:themeTint="A6"/>
                              </w:rPr>
                              <w:t>null</w:t>
                            </w:r>
                            <w:r w:rsidRPr="009219C3">
                              <w:rPr>
                                <w:rFonts w:hint="eastAsia"/>
                              </w:rPr>
                              <w:t>,</w:t>
                            </w:r>
                            <w:r w:rsidRPr="009219C3">
                              <w:rPr>
                                <w:rFonts w:hint="eastAsia"/>
                              </w:rPr>
                              <w:br/>
                              <w:t xml:space="preserve">       len_diff_rat: </w:t>
                            </w:r>
                            <w:r w:rsidRPr="00141CF9">
                              <w:rPr>
                                <w:color w:val="595959" w:themeColor="text1" w:themeTint="A6"/>
                              </w:rPr>
                              <w:t>null</w:t>
                            </w:r>
                            <w:r w:rsidRPr="009219C3">
                              <w:rPr>
                                <w:rFonts w:hint="eastAsia"/>
                              </w:rPr>
                              <w:t>,</w:t>
                            </w:r>
                            <w:r>
                              <w:br/>
                              <w:t xml:space="preserve">       missing_nosies</w:t>
                            </w:r>
                            <w:r w:rsidRPr="009219C3">
                              <w:rPr>
                                <w:rFonts w:hint="eastAsia"/>
                              </w:rPr>
                              <w:t>:</w:t>
                            </w:r>
                            <w:r w:rsidRPr="009219C3">
                              <w:rPr>
                                <w:rFonts w:hint="eastAsia"/>
                                <w:color w:val="C00000"/>
                              </w:rPr>
                              <w:t>“</w:t>
                            </w:r>
                            <w:r>
                              <w:rPr>
                                <w:color w:val="C00000"/>
                              </w:rPr>
                              <w:t>false</w:t>
                            </w:r>
                            <w:r w:rsidRPr="009219C3">
                              <w:rPr>
                                <w:rFonts w:hint="eastAsia"/>
                                <w:color w:val="C00000"/>
                              </w:rPr>
                              <w:t>”</w:t>
                            </w:r>
                            <w:r w:rsidRPr="009219C3">
                              <w:rPr>
                                <w:rFonts w:hint="eastAsia"/>
                              </w:rPr>
                              <w:t>,</w:t>
                            </w:r>
                            <w:r w:rsidRPr="009219C3">
                              <w:rPr>
                                <w:rFonts w:hint="eastAsia"/>
                              </w:rPr>
                              <w:br/>
                              <w:t xml:space="preserve">       mdB: </w:t>
                            </w:r>
                            <w:r w:rsidRPr="00D12936">
                              <w:rPr>
                                <w:color w:val="0070C0"/>
                              </w:rPr>
                              <w:t>70.5</w:t>
                            </w:r>
                            <w:r w:rsidRPr="009219C3">
                              <w:rPr>
                                <w:rFonts w:hint="eastAsia"/>
                              </w:rPr>
                              <w:t>,</w:t>
                            </w:r>
                            <w:r w:rsidRPr="009219C3">
                              <w:rPr>
                                <w:rFonts w:hint="eastAsia"/>
                              </w:rPr>
                              <w:br/>
                              <w:t xml:space="preserve">       mdB_diff: </w:t>
                            </w:r>
                            <w:r w:rsidRPr="00141CF9">
                              <w:rPr>
                                <w:color w:val="595959" w:themeColor="text1" w:themeTint="A6"/>
                              </w:rPr>
                              <w:t>null</w:t>
                            </w:r>
                            <w:r w:rsidRPr="009219C3">
                              <w:rPr>
                                <w:rFonts w:hint="eastAsia"/>
                              </w:rPr>
                              <w:t>,</w:t>
                            </w:r>
                            <w:r w:rsidRPr="009219C3">
                              <w:rPr>
                                <w:rFonts w:hint="eastAsia"/>
                              </w:rPr>
                              <w:br/>
                              <w:t xml:space="preserve">       nei: </w:t>
                            </w:r>
                            <w:r w:rsidRPr="00D12936">
                              <w:rPr>
                                <w:color w:val="0070C0"/>
                              </w:rPr>
                              <w:t>3654.4</w:t>
                            </w:r>
                            <w:r w:rsidRPr="009219C3">
                              <w:rPr>
                                <w:rFonts w:hint="eastAsia"/>
                              </w:rPr>
                              <w:t>,</w:t>
                            </w:r>
                            <w:r w:rsidRPr="009219C3">
                              <w:rPr>
                                <w:rFonts w:hint="eastAsia"/>
                              </w:rPr>
                              <w:br/>
                              <w:t xml:space="preserve">       nei_norm: </w:t>
                            </w:r>
                            <w:r w:rsidRPr="00D12936">
                              <w:rPr>
                                <w:color w:val="0070C0"/>
                              </w:rPr>
                              <w:t>0.72</w:t>
                            </w:r>
                            <w:r w:rsidRPr="009219C3">
                              <w:rPr>
                                <w:rFonts w:hint="eastAsia"/>
                              </w:rPr>
                              <w:t>,</w:t>
                            </w:r>
                            <w:r w:rsidRPr="009219C3">
                              <w:rPr>
                                <w:rFonts w:hint="eastAsia"/>
                              </w:rPr>
                              <w:br/>
                              <w:t xml:space="preserve">       nei_diff: </w:t>
                            </w:r>
                            <w:r w:rsidRPr="00141CF9">
                              <w:rPr>
                                <w:color w:val="595959" w:themeColor="text1" w:themeTint="A6"/>
                              </w:rPr>
                              <w:t>null</w:t>
                            </w:r>
                            <w:r w:rsidRPr="009219C3">
                              <w:rPr>
                                <w:rFonts w:hint="eastAsia"/>
                              </w:rPr>
                              <w:t>,</w:t>
                            </w:r>
                            <w:r w:rsidRPr="009219C3">
                              <w:rPr>
                                <w:rFonts w:hint="eastAsia"/>
                              </w:rPr>
                              <w:br/>
                              <w:t xml:space="preserve">       nei_diff_rat: </w:t>
                            </w:r>
                            <w:r w:rsidRPr="00141CF9">
                              <w:rPr>
                                <w:color w:val="595959" w:themeColor="text1" w:themeTint="A6"/>
                              </w:rPr>
                              <w:t>null</w:t>
                            </w:r>
                            <w:r w:rsidRPr="009219C3">
                              <w:rPr>
                                <w:rFonts w:hint="eastAsia"/>
                              </w:rPr>
                              <w:t>,</w:t>
                            </w:r>
                            <w:r w:rsidRPr="009219C3">
                              <w:rPr>
                                <w:rFonts w:hint="eastAsia"/>
                              </w:rPr>
                              <w:br/>
                              <w:t xml:space="preserve">       noises: { 45: </w:t>
                            </w:r>
                            <w:r w:rsidRPr="00D12936">
                              <w:rPr>
                                <w:color w:val="0070C0"/>
                              </w:rPr>
                              <w:t>246.68</w:t>
                            </w:r>
                            <w:r w:rsidRPr="009219C3">
                              <w:rPr>
                                <w:rFonts w:hint="eastAsia"/>
                              </w:rPr>
                              <w:t xml:space="preserve">, 50: </w:t>
                            </w:r>
                            <w:r w:rsidRPr="00D12936">
                              <w:rPr>
                                <w:color w:val="0070C0"/>
                              </w:rPr>
                              <w:t>285.14</w:t>
                            </w:r>
                            <w:r w:rsidRPr="009219C3">
                              <w:rPr>
                                <w:rFonts w:hint="eastAsia"/>
                              </w:rPr>
                              <w:t xml:space="preserve">, 55: </w:t>
                            </w:r>
                            <w:r w:rsidRPr="00D12936">
                              <w:rPr>
                                <w:color w:val="0070C0"/>
                              </w:rPr>
                              <w:t>229.9</w:t>
                            </w:r>
                            <w:r w:rsidRPr="009219C3">
                              <w:rPr>
                                <w:rFonts w:hint="eastAsia"/>
                              </w:rPr>
                              <w:t xml:space="preserve">, 60: </w:t>
                            </w:r>
                            <w:r w:rsidRPr="00D12936">
                              <w:rPr>
                                <w:color w:val="0070C0"/>
                              </w:rPr>
                              <w:t>296.49</w:t>
                            </w:r>
                            <w:r w:rsidRPr="009219C3">
                              <w:rPr>
                                <w:rFonts w:hint="eastAsia"/>
                              </w:rPr>
                              <w:t xml:space="preserve">, </w:t>
                            </w:r>
                            <w:r w:rsidRPr="009219C3">
                              <w:rPr>
                                <w:rFonts w:hint="eastAsia"/>
                              </w:rPr>
                              <w:br/>
                              <w:t xml:space="preserve">                 65: </w:t>
                            </w:r>
                            <w:r w:rsidRPr="00D12936">
                              <w:rPr>
                                <w:color w:val="0070C0"/>
                              </w:rPr>
                              <w:t>135.53</w:t>
                            </w:r>
                            <w:r w:rsidRPr="009219C3">
                              <w:rPr>
                                <w:rFonts w:hint="eastAsia"/>
                              </w:rPr>
                              <w:t xml:space="preserve">, 70: </w:t>
                            </w:r>
                            <w:r w:rsidRPr="00A2387C">
                              <w:rPr>
                                <w:color w:val="0070C0"/>
                              </w:rPr>
                              <w:t>1782.62</w:t>
                            </w:r>
                            <w:r w:rsidRPr="009219C3">
                              <w:rPr>
                                <w:rFonts w:hint="eastAsia"/>
                              </w:rPr>
                              <w:t xml:space="preserve">, 75: </w:t>
                            </w:r>
                            <w:r w:rsidRPr="00A2387C">
                              <w:rPr>
                                <w:color w:val="0070C0"/>
                              </w:rPr>
                              <w:t>2082.59</w:t>
                            </w:r>
                            <w:r w:rsidRPr="00E13749">
                              <w:rPr>
                                <w:rFonts w:hint="eastAsia"/>
                                <w:color w:val="0070C0"/>
                              </w:rPr>
                              <w:t xml:space="preserve"> </w:t>
                            </w:r>
                            <w:r w:rsidRPr="009219C3">
                              <w:rPr>
                                <w:rFonts w:hint="eastAsia"/>
                              </w:rPr>
                              <w:t>},</w:t>
                            </w:r>
                            <w:r>
                              <w:br/>
                              <w:t xml:space="preserve">       </w:t>
                            </w:r>
                            <w:r w:rsidRPr="00671548">
                              <w:t>noise_range_exps</w:t>
                            </w:r>
                            <w:r>
                              <w:t>: {...},</w:t>
                            </w:r>
                            <w:r>
                              <w:br/>
                              <w:t xml:space="preserve">       </w:t>
                            </w:r>
                            <w:r w:rsidRPr="00671548">
                              <w:t>noise_pcts</w:t>
                            </w:r>
                            <w:r>
                              <w:t>: {...},</w:t>
                            </w:r>
                            <w:r w:rsidRPr="009219C3">
                              <w:rPr>
                                <w:rFonts w:hint="eastAsia"/>
                              </w:rPr>
                              <w:br/>
                              <w:t xml:space="preserve">       noises_diff: </w:t>
                            </w:r>
                            <w:r w:rsidRPr="00141CF9">
                              <w:rPr>
                                <w:color w:val="595959" w:themeColor="text1" w:themeTint="A6"/>
                              </w:rPr>
                              <w:t>null</w:t>
                            </w:r>
                            <w:r w:rsidRPr="009219C3">
                              <w:t>,</w:t>
                            </w:r>
                            <w:r>
                              <w:br/>
                              <w:t xml:space="preserve">       path_score: </w:t>
                            </w:r>
                            <w:r w:rsidRPr="00141CF9">
                              <w:rPr>
                                <w:color w:val="595959" w:themeColor="text1" w:themeTint="A6"/>
                              </w:rPr>
                              <w:t>null</w:t>
                            </w:r>
                            <w:r w:rsidRPr="009219C3">
                              <w:rPr>
                                <w:rFonts w:hint="eastAsia"/>
                              </w:rPr>
                              <w:br/>
                              <w:t xml:space="preserve">     type:</w:t>
                            </w:r>
                            <w:r w:rsidRPr="009219C3">
                              <w:rPr>
                                <w:rFonts w:hint="eastAsia"/>
                                <w:color w:val="C00000"/>
                              </w:rPr>
                              <w:t>“Feature”</w:t>
                            </w:r>
                            <w:r w:rsidRPr="009219C3">
                              <w:br/>
                              <w:t xml:space="preserve">     </w:t>
                            </w:r>
                            <w:r w:rsidRPr="009219C3">
                              <w:rPr>
                                <w:rFonts w:hint="eastAsia"/>
                              </w:rPr>
                              <w:t>},</w:t>
                            </w:r>
                            <w:r w:rsidRPr="009219C3">
                              <w:t xml:space="preserve">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 xml:space="preserve">"LineString" </w:t>
                            </w:r>
                            <w:r w:rsidRPr="009219C3">
                              <w:rPr>
                                <w:rFonts w:hint="eastAsia"/>
                              </w:rPr>
                              <w:t>},</w:t>
                            </w:r>
                            <w:r w:rsidRPr="009219C3">
                              <w:rPr>
                                <w:rFonts w:hint="eastAsia"/>
                              </w:rPr>
                              <w:br/>
                              <w:t xml:space="preserve">     properties: {</w:t>
                            </w:r>
                            <w:r w:rsidRPr="009219C3">
                              <w:rPr>
                                <w:rFonts w:hint="eastAsia"/>
                              </w:rPr>
                              <w:br/>
                              <w:t xml:space="preserve">       type: </w:t>
                            </w:r>
                            <w:r w:rsidRPr="009219C3">
                              <w:rPr>
                                <w:rFonts w:hint="eastAsia"/>
                                <w:color w:val="C00000"/>
                              </w:rPr>
                              <w:t>“quiet”</w:t>
                            </w:r>
                            <w:r w:rsidRPr="009219C3">
                              <w:rPr>
                                <w:rFonts w:hint="eastAsia"/>
                              </w:rPr>
                              <w:t>,</w:t>
                            </w:r>
                            <w:r w:rsidRPr="009219C3">
                              <w:rPr>
                                <w:rFonts w:hint="eastAsia"/>
                              </w:rPr>
                              <w:br/>
                              <w:t xml:space="preserve">       id:</w:t>
                            </w:r>
                            <w:r w:rsidRPr="009219C3">
                              <w:rPr>
                                <w:rFonts w:hint="eastAsia"/>
                                <w:color w:val="C00000"/>
                              </w:rPr>
                              <w:t>“</w:t>
                            </w:r>
                            <w:r w:rsidRPr="00A2387C">
                              <w:rPr>
                                <w:color w:val="C00000"/>
                              </w:rPr>
                              <w:t>q_0.2</w:t>
                            </w:r>
                            <w:r w:rsidRPr="009219C3">
                              <w:rPr>
                                <w:rFonts w:hint="eastAsia"/>
                                <w:color w:val="C00000"/>
                              </w:rPr>
                              <w:t>”</w:t>
                            </w:r>
                            <w:r w:rsidRPr="009219C3">
                              <w:rPr>
                                <w:rFonts w:hint="eastAsia"/>
                              </w:rPr>
                              <w:t>,</w:t>
                            </w:r>
                            <w:r w:rsidRPr="009219C3">
                              <w:rPr>
                                <w:rFonts w:hint="eastAsia"/>
                              </w:rPr>
                              <w:br/>
                              <w:t xml:space="preserve">       length: </w:t>
                            </w:r>
                            <w:r w:rsidRPr="00A2387C">
                              <w:rPr>
                                <w:color w:val="0070C0"/>
                              </w:rPr>
                              <w:t>5189.25</w:t>
                            </w:r>
                            <w:r w:rsidRPr="009219C3">
                              <w:rPr>
                                <w:rFonts w:hint="eastAsia"/>
                              </w:rPr>
                              <w:t>,</w:t>
                            </w:r>
                            <w:r w:rsidRPr="009219C3">
                              <w:rPr>
                                <w:rFonts w:hint="eastAsia"/>
                              </w:rPr>
                              <w:br/>
                              <w:t xml:space="preserve">       cost_coeff: </w:t>
                            </w:r>
                            <w:r>
                              <w:rPr>
                                <w:color w:val="0070C0"/>
                              </w:rPr>
                              <w:t>0.2</w:t>
                            </w:r>
                            <w:r w:rsidRPr="009219C3">
                              <w:rPr>
                                <w:rFonts w:hint="eastAsia"/>
                              </w:rPr>
                              <w:t>,</w:t>
                            </w:r>
                            <w:r w:rsidRPr="009219C3">
                              <w:rPr>
                                <w:rFonts w:hint="eastAsia"/>
                              </w:rPr>
                              <w:br/>
                              <w:t xml:space="preserve">       len_diff: </w:t>
                            </w:r>
                            <w:r w:rsidRPr="00A2387C">
                              <w:rPr>
                                <w:color w:val="0070C0"/>
                              </w:rPr>
                              <w:t>81.7</w:t>
                            </w:r>
                            <w:r w:rsidRPr="009219C3">
                              <w:rPr>
                                <w:rFonts w:hint="eastAsia"/>
                              </w:rPr>
                              <w:t>,</w:t>
                            </w:r>
                            <w:r w:rsidRPr="009219C3">
                              <w:rPr>
                                <w:rFonts w:hint="eastAsia"/>
                              </w:rPr>
                              <w:br/>
                              <w:t xml:space="preserve">       len_diff_rat: </w:t>
                            </w:r>
                            <w:r w:rsidRPr="00A2387C">
                              <w:rPr>
                                <w:color w:val="0070C0"/>
                              </w:rPr>
                              <w:t>1.6</w:t>
                            </w:r>
                            <w:r w:rsidRPr="009219C3">
                              <w:rPr>
                                <w:rFonts w:hint="eastAsia"/>
                              </w:rPr>
                              <w:t>,</w:t>
                            </w:r>
                            <w:r>
                              <w:br/>
                              <w:t xml:space="preserve">       missing_nosies</w:t>
                            </w:r>
                            <w:r w:rsidRPr="009219C3">
                              <w:rPr>
                                <w:rFonts w:hint="eastAsia"/>
                              </w:rPr>
                              <w:t>:</w:t>
                            </w:r>
                            <w:r w:rsidRPr="009219C3">
                              <w:rPr>
                                <w:rFonts w:hint="eastAsia"/>
                                <w:color w:val="C00000"/>
                              </w:rPr>
                              <w:t>“</w:t>
                            </w:r>
                            <w:r>
                              <w:rPr>
                                <w:color w:val="C00000"/>
                              </w:rPr>
                              <w:t>false</w:t>
                            </w:r>
                            <w:r w:rsidRPr="009219C3">
                              <w:rPr>
                                <w:rFonts w:hint="eastAsia"/>
                                <w:color w:val="C00000"/>
                              </w:rPr>
                              <w:t>”</w:t>
                            </w:r>
                            <w:r w:rsidRPr="009219C3">
                              <w:rPr>
                                <w:rFonts w:hint="eastAsia"/>
                              </w:rPr>
                              <w:t>,</w:t>
                            </w:r>
                            <w:r w:rsidRPr="009219C3">
                              <w:rPr>
                                <w:rFonts w:hint="eastAsia"/>
                              </w:rPr>
                              <w:br/>
                              <w:t xml:space="preserve">       mdB: </w:t>
                            </w:r>
                            <w:r w:rsidRPr="00A2387C">
                              <w:rPr>
                                <w:color w:val="0070C0"/>
                              </w:rPr>
                              <w:t>61.3</w:t>
                            </w:r>
                            <w:r w:rsidRPr="009219C3">
                              <w:rPr>
                                <w:rFonts w:hint="eastAsia"/>
                              </w:rPr>
                              <w:t>,</w:t>
                            </w:r>
                            <w:r w:rsidRPr="009219C3">
                              <w:rPr>
                                <w:rFonts w:hint="eastAsia"/>
                              </w:rPr>
                              <w:br/>
                              <w:t xml:space="preserve">       mdB_diff: </w:t>
                            </w:r>
                            <w:r w:rsidRPr="00E13749">
                              <w:rPr>
                                <w:rFonts w:hint="eastAsia"/>
                                <w:color w:val="0070C0"/>
                              </w:rPr>
                              <w:t>-</w:t>
                            </w:r>
                            <w:r w:rsidRPr="00A2387C">
                              <w:rPr>
                                <w:color w:val="0070C0"/>
                              </w:rPr>
                              <w:t>9.2</w:t>
                            </w:r>
                            <w:r w:rsidRPr="009219C3">
                              <w:rPr>
                                <w:rFonts w:hint="eastAsia"/>
                              </w:rPr>
                              <w:t>,</w:t>
                            </w:r>
                            <w:r w:rsidRPr="009219C3">
                              <w:rPr>
                                <w:rFonts w:hint="eastAsia"/>
                              </w:rPr>
                              <w:br/>
                              <w:t xml:space="preserve">       nei: </w:t>
                            </w:r>
                            <w:r w:rsidRPr="00A2387C">
                              <w:rPr>
                                <w:color w:val="0070C0"/>
                              </w:rPr>
                              <w:t>2126.5</w:t>
                            </w:r>
                            <w:r w:rsidRPr="009219C3">
                              <w:rPr>
                                <w:rFonts w:hint="eastAsia"/>
                              </w:rPr>
                              <w:t>,</w:t>
                            </w:r>
                            <w:r w:rsidRPr="009219C3">
                              <w:rPr>
                                <w:rFonts w:hint="eastAsia"/>
                              </w:rPr>
                              <w:br/>
                              <w:t xml:space="preserve">       nei_norm: </w:t>
                            </w:r>
                            <w:r w:rsidRPr="00A2387C">
                              <w:rPr>
                                <w:color w:val="0070C0"/>
                              </w:rPr>
                              <w:t>0.41</w:t>
                            </w:r>
                            <w:r w:rsidRPr="009219C3">
                              <w:rPr>
                                <w:rFonts w:hint="eastAsia"/>
                              </w:rPr>
                              <w:t>,</w:t>
                            </w:r>
                            <w:r w:rsidRPr="009219C3">
                              <w:rPr>
                                <w:rFonts w:hint="eastAsia"/>
                              </w:rPr>
                              <w:br/>
                              <w:t xml:space="preserve">       nei_diff: </w:t>
                            </w:r>
                            <w:r w:rsidRPr="00E13749">
                              <w:rPr>
                                <w:rFonts w:hint="eastAsia"/>
                                <w:color w:val="0070C0"/>
                              </w:rPr>
                              <w:t>-</w:t>
                            </w:r>
                            <w:r w:rsidRPr="00A2387C">
                              <w:rPr>
                                <w:color w:val="0070C0"/>
                              </w:rPr>
                              <w:t>1527.9</w:t>
                            </w:r>
                            <w:r w:rsidRPr="009219C3">
                              <w:rPr>
                                <w:rFonts w:hint="eastAsia"/>
                              </w:rPr>
                              <w:t>,</w:t>
                            </w:r>
                            <w:r w:rsidRPr="009219C3">
                              <w:rPr>
                                <w:rFonts w:hint="eastAsia"/>
                              </w:rPr>
                              <w:br/>
                              <w:t xml:space="preserve">       nei_diff_rat: </w:t>
                            </w:r>
                            <w:r w:rsidRPr="00E13749">
                              <w:rPr>
                                <w:rFonts w:hint="eastAsia"/>
                                <w:color w:val="0070C0"/>
                              </w:rPr>
                              <w:t>-</w:t>
                            </w:r>
                            <w:r w:rsidRPr="00A2387C">
                              <w:rPr>
                                <w:color w:val="0070C0"/>
                              </w:rPr>
                              <w:t>41.8</w:t>
                            </w:r>
                            <w:r w:rsidRPr="009219C3">
                              <w:rPr>
                                <w:rFonts w:hint="eastAsia"/>
                              </w:rPr>
                              <w:t>,</w:t>
                            </w:r>
                            <w:r w:rsidRPr="009219C3">
                              <w:rPr>
                                <w:rFonts w:hint="eastAsia"/>
                              </w:rPr>
                              <w:br/>
                              <w:t xml:space="preserve">       noises: { 45: </w:t>
                            </w:r>
                            <w:r w:rsidRPr="00B15B46">
                              <w:rPr>
                                <w:color w:val="0070C0"/>
                              </w:rPr>
                              <w:t>1196.12</w:t>
                            </w:r>
                            <w:r w:rsidRPr="009219C3">
                              <w:rPr>
                                <w:rFonts w:hint="eastAsia"/>
                              </w:rPr>
                              <w:t xml:space="preserve">, 50: </w:t>
                            </w:r>
                            <w:r w:rsidRPr="00B15B46">
                              <w:rPr>
                                <w:color w:val="0070C0"/>
                              </w:rPr>
                              <w:t>194.09</w:t>
                            </w:r>
                            <w:r w:rsidRPr="009219C3">
                              <w:rPr>
                                <w:rFonts w:hint="eastAsia"/>
                              </w:rPr>
                              <w:t xml:space="preserve">, 55: </w:t>
                            </w:r>
                            <w:r w:rsidRPr="00B15B46">
                              <w:rPr>
                                <w:color w:val="0070C0"/>
                              </w:rPr>
                              <w:t>204.74</w:t>
                            </w:r>
                            <w:r w:rsidRPr="009219C3">
                              <w:rPr>
                                <w:rFonts w:hint="eastAsia"/>
                              </w:rPr>
                              <w:t xml:space="preserve">, 60: </w:t>
                            </w:r>
                            <w:r w:rsidRPr="00B15B46">
                              <w:rPr>
                                <w:color w:val="0070C0"/>
                              </w:rPr>
                              <w:t>622.92</w:t>
                            </w:r>
                            <w:r w:rsidRPr="009219C3">
                              <w:rPr>
                                <w:rFonts w:hint="eastAsia"/>
                              </w:rPr>
                              <w:t xml:space="preserve">, </w:t>
                            </w:r>
                            <w:r w:rsidRPr="009219C3">
                              <w:rPr>
                                <w:rFonts w:hint="eastAsia"/>
                              </w:rPr>
                              <w:br/>
                              <w:t xml:space="preserve">                 65: </w:t>
                            </w:r>
                            <w:r w:rsidRPr="00B15B46">
                              <w:rPr>
                                <w:color w:val="0070C0"/>
                              </w:rPr>
                              <w:t>1081.62</w:t>
                            </w:r>
                            <w:r w:rsidRPr="009219C3">
                              <w:rPr>
                                <w:rFonts w:hint="eastAsia"/>
                              </w:rPr>
                              <w:t xml:space="preserve">, 70: </w:t>
                            </w:r>
                            <w:r w:rsidRPr="00B15B46">
                              <w:rPr>
                                <w:color w:val="0070C0"/>
                              </w:rPr>
                              <w:t>1452.68</w:t>
                            </w:r>
                            <w:r w:rsidRPr="009219C3">
                              <w:rPr>
                                <w:rFonts w:hint="eastAsia"/>
                              </w:rPr>
                              <w:t xml:space="preserve">, 75: </w:t>
                            </w:r>
                            <w:r w:rsidRPr="00B15B46">
                              <w:rPr>
                                <w:color w:val="0070C0"/>
                              </w:rPr>
                              <w:t>103.07</w:t>
                            </w:r>
                            <w:r w:rsidRPr="00E13749">
                              <w:rPr>
                                <w:rFonts w:hint="eastAsia"/>
                                <w:color w:val="0070C0"/>
                              </w:rPr>
                              <w:t xml:space="preserve"> </w:t>
                            </w:r>
                            <w:r w:rsidRPr="009219C3">
                              <w:rPr>
                                <w:rFonts w:hint="eastAsia"/>
                              </w:rPr>
                              <w:t>},</w:t>
                            </w:r>
                            <w:r>
                              <w:br/>
                              <w:t xml:space="preserve">       </w:t>
                            </w:r>
                            <w:r w:rsidRPr="00671548">
                              <w:t>noise_range_exps</w:t>
                            </w:r>
                            <w:r>
                              <w:t>: {...},</w:t>
                            </w:r>
                            <w:r>
                              <w:br/>
                              <w:t xml:space="preserve">       </w:t>
                            </w:r>
                            <w:r w:rsidRPr="00671548">
                              <w:t>noise_pcts</w:t>
                            </w:r>
                            <w:r>
                              <w:t>: {...},</w:t>
                            </w:r>
                            <w:r w:rsidRPr="009219C3">
                              <w:rPr>
                                <w:rFonts w:hint="eastAsia"/>
                              </w:rPr>
                              <w:br/>
                              <w:t xml:space="preserve">       noises_diff: { 40: </w:t>
                            </w:r>
                            <w:r>
                              <w:rPr>
                                <w:color w:val="0070C0"/>
                              </w:rPr>
                              <w:t>0</w:t>
                            </w:r>
                            <w:r w:rsidRPr="009219C3">
                              <w:rPr>
                                <w:rFonts w:hint="eastAsia"/>
                              </w:rPr>
                              <w:t xml:space="preserve">, 45: </w:t>
                            </w:r>
                            <w:r w:rsidRPr="00B15B46">
                              <w:rPr>
                                <w:color w:val="0070C0"/>
                              </w:rPr>
                              <w:t>949.44</w:t>
                            </w:r>
                            <w:r w:rsidRPr="009219C3">
                              <w:rPr>
                                <w:rFonts w:hint="eastAsia"/>
                              </w:rPr>
                              <w:t xml:space="preserve">, 50: </w:t>
                            </w:r>
                            <w:r>
                              <w:rPr>
                                <w:color w:val="0070C0"/>
                              </w:rPr>
                              <w:t>-</w:t>
                            </w:r>
                            <w:r w:rsidRPr="00B15B46">
                              <w:rPr>
                                <w:color w:val="0070C0"/>
                              </w:rPr>
                              <w:t>91.05</w:t>
                            </w:r>
                            <w:r w:rsidRPr="009219C3">
                              <w:rPr>
                                <w:rFonts w:hint="eastAsia"/>
                              </w:rPr>
                              <w:t xml:space="preserve">, 55: </w:t>
                            </w:r>
                            <w:r>
                              <w:rPr>
                                <w:color w:val="0070C0"/>
                              </w:rPr>
                              <w:t>-</w:t>
                            </w:r>
                            <w:r w:rsidRPr="00B15B46">
                              <w:rPr>
                                <w:color w:val="0070C0"/>
                              </w:rPr>
                              <w:t>25.16</w:t>
                            </w:r>
                            <w:r w:rsidRPr="009219C3">
                              <w:rPr>
                                <w:rFonts w:hint="eastAsia"/>
                              </w:rPr>
                              <w:t xml:space="preserve">, 60: </w:t>
                            </w:r>
                            <w:r w:rsidRPr="00B15B46">
                              <w:rPr>
                                <w:color w:val="0070C0"/>
                              </w:rPr>
                              <w:t>326.43</w:t>
                            </w:r>
                            <w:r w:rsidRPr="009219C3">
                              <w:rPr>
                                <w:rFonts w:hint="eastAsia"/>
                              </w:rPr>
                              <w:t xml:space="preserve">, </w:t>
                            </w:r>
                            <w:r w:rsidRPr="009219C3">
                              <w:rPr>
                                <w:rFonts w:hint="eastAsia"/>
                              </w:rPr>
                              <w:br/>
                              <w:t xml:space="preserve">                      65: </w:t>
                            </w:r>
                            <w:r w:rsidRPr="00B15B46">
                              <w:rPr>
                                <w:color w:val="0070C0"/>
                              </w:rPr>
                              <w:t>946.09</w:t>
                            </w:r>
                            <w:r w:rsidRPr="009219C3">
                              <w:rPr>
                                <w:rFonts w:hint="eastAsia"/>
                              </w:rPr>
                              <w:t xml:space="preserve">, 70: </w:t>
                            </w:r>
                            <w:r w:rsidRPr="00E13749">
                              <w:rPr>
                                <w:rFonts w:hint="eastAsia"/>
                                <w:color w:val="0070C0"/>
                              </w:rPr>
                              <w:t>-</w:t>
                            </w:r>
                            <w:r w:rsidRPr="00B15B46">
                              <w:rPr>
                                <w:color w:val="0070C0"/>
                              </w:rPr>
                              <w:t>329.94</w:t>
                            </w:r>
                            <w:r w:rsidRPr="009219C3">
                              <w:rPr>
                                <w:rFonts w:hint="eastAsia"/>
                              </w:rPr>
                              <w:t xml:space="preserve">, 75: </w:t>
                            </w:r>
                            <w:r w:rsidRPr="00E13749">
                              <w:rPr>
                                <w:rFonts w:hint="eastAsia"/>
                                <w:color w:val="0070C0"/>
                              </w:rPr>
                              <w:t>-</w:t>
                            </w:r>
                            <w:r w:rsidRPr="00B15B46">
                              <w:rPr>
                                <w:color w:val="0070C0"/>
                              </w:rPr>
                              <w:t>1979.52</w:t>
                            </w:r>
                            <w:r w:rsidRPr="00E13749">
                              <w:rPr>
                                <w:rFonts w:hint="eastAsia"/>
                                <w:color w:val="0070C0"/>
                              </w:rPr>
                              <w:t xml:space="preserve"> </w:t>
                            </w:r>
                            <w:r w:rsidRPr="009219C3">
                              <w:rPr>
                                <w:rFonts w:hint="eastAsia"/>
                              </w:rPr>
                              <w:t>},</w:t>
                            </w:r>
                            <w:r>
                              <w:br/>
                              <w:t xml:space="preserve">       path_score: </w:t>
                            </w:r>
                            <w:r w:rsidRPr="00B15B46">
                              <w:rPr>
                                <w:color w:val="0070C0"/>
                              </w:rPr>
                              <w:t>18.7</w:t>
                            </w:r>
                            <w:r w:rsidRPr="009219C3">
                              <w:rPr>
                                <w:rFonts w:hint="eastAsia"/>
                              </w:rPr>
                              <w:br/>
                              <w:t xml:space="preserve">     type</w:t>
                            </w:r>
                            <w:r w:rsidRPr="009219C3">
                              <w:rPr>
                                <w:rFonts w:hint="eastAsia"/>
                                <w:color w:val="auto"/>
                              </w:rPr>
                              <w:t>:</w:t>
                            </w:r>
                            <w:r w:rsidRPr="009219C3">
                              <w:rPr>
                                <w:rFonts w:hint="eastAsia"/>
                                <w:color w:val="C00000"/>
                              </w:rPr>
                              <w:t>“Feature”</w:t>
                            </w:r>
                            <w:r w:rsidRPr="009219C3">
                              <w:br/>
                              <w:t xml:space="preserve">     </w:t>
                            </w:r>
                            <w:r w:rsidRPr="009219C3">
                              <w:rPr>
                                <w:rFonts w:hint="eastAsia"/>
                              </w:rPr>
                              <w:t>},</w:t>
                            </w:r>
                            <w:r>
                              <w:t xml:space="preserve"> </w:t>
                            </w:r>
                            <w:r w:rsidRPr="009219C3">
                              <w:rPr>
                                <w:rFonts w:hint="eastAsia"/>
                              </w:rPr>
                              <w:br/>
                              <w:t xml:space="preserve">     {...}, {...}, ... ]</w:t>
                            </w:r>
                            <w:r w:rsidRPr="009219C3">
                              <w:rPr>
                                <w:rFonts w:hint="eastAsia"/>
                              </w:rPr>
                              <w:br/>
                              <w:t xml:space="preserve">} </w:t>
                            </w:r>
                          </w:p>
                          <w:p w14:paraId="6D5E47C5" w14:textId="77777777" w:rsidR="00392567" w:rsidRPr="009A77E3" w:rsidRDefault="00392567" w:rsidP="00A82A8D">
                            <w:pPr>
                              <w:pStyle w:val="PlainText"/>
                            </w:pPr>
                          </w:p>
                        </w:txbxContent>
                      </wps:txbx>
                      <wps:bodyPr vert="horz" wrap="square" lIns="91440" tIns="45720" rIns="91440" bIns="45720" rtlCol="0">
                        <a:noAutofit/>
                      </wps:bodyPr>
                    </wps:wsp>
                  </a:graphicData>
                </a:graphic>
              </wp:inline>
            </w:drawing>
          </mc:Choice>
          <mc:Fallback>
            <w:pict>
              <v:rect w14:anchorId="755577F5" id="Content Placeholder 2" o:spid="_x0000_s1026" style="width:448.7pt;height:66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" filled="f" strokecolor="black [3213]">
                <v:path arrowok="t"/>
                <o:lock v:ext="edit" grouping="t"/>
                <v:textbox>
                  <w:txbxContent>
                    <w:p w14:paraId="0CA33CC0" w14:textId="77777777" w:rsidR="00392567" w:rsidRPr="009219C3" w:rsidRDefault="00392567" w:rsidP="00A82A8D">
                      <w:pPr>
                        <w:pStyle w:val="PlainText"/>
                      </w:pPr>
                      <w:r w:rsidRPr="009219C3">
                        <w:rPr>
                          <w:rFonts w:hint="eastAsia"/>
                        </w:rPr>
                        <w:t>Path_FC</w:t>
                      </w:r>
                      <w:r>
                        <w:t>:</w:t>
                      </w:r>
                      <w:r w:rsidRPr="009219C3">
                        <w:rPr>
                          <w:rFonts w:hint="eastAsia"/>
                        </w:rPr>
                        <w:t xml:space="preserve"> {</w:t>
                      </w:r>
                      <w:r>
                        <w:br/>
                        <w:t xml:space="preserve">  </w:t>
                      </w:r>
                      <w:r w:rsidRPr="009219C3">
                        <w:rPr>
                          <w:rFonts w:hint="eastAsia"/>
                        </w:rPr>
                        <w:t xml:space="preserve">type: </w:t>
                      </w:r>
                      <w:r w:rsidRPr="009219C3">
                        <w:rPr>
                          <w:rFonts w:hint="eastAsia"/>
                          <w:color w:val="C00000"/>
                        </w:rPr>
                        <w:t>"FeatureCollection"</w:t>
                      </w:r>
                      <w:r w:rsidRPr="00050446">
                        <w:t>,</w:t>
                      </w:r>
                      <w:r w:rsidRPr="009219C3">
                        <w:rPr>
                          <w:rFonts w:hint="eastAsia"/>
                        </w:rPr>
                        <w:br/>
                        <w:t xml:space="preserve">  features: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LineString</w:t>
                      </w:r>
                      <w:r w:rsidRPr="009219C3">
                        <w:rPr>
                          <w:color w:val="C00000"/>
                        </w:rPr>
                        <w:t>"</w:t>
                      </w:r>
                      <w:r w:rsidRPr="009219C3">
                        <w:rPr>
                          <w:rFonts w:hint="eastAsia"/>
                        </w:rPr>
                        <w:t xml:space="preserve"> },</w:t>
                      </w:r>
                      <w:r w:rsidRPr="009219C3">
                        <w:rPr>
                          <w:rFonts w:hint="eastAsia"/>
                        </w:rPr>
                        <w:br/>
                        <w:t xml:space="preserve">     properties: {</w:t>
                      </w:r>
                      <w:r w:rsidRPr="009219C3">
                        <w:rPr>
                          <w:rFonts w:hint="eastAsia"/>
                        </w:rPr>
                        <w:br/>
                        <w:t xml:space="preserve">       type: </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id:</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length: </w:t>
                      </w:r>
                      <w:r w:rsidRPr="00D12936">
                        <w:rPr>
                          <w:color w:val="0070C0"/>
                        </w:rPr>
                        <w:t>5107.54</w:t>
                      </w:r>
                      <w:r w:rsidRPr="009219C3">
                        <w:rPr>
                          <w:rFonts w:hint="eastAsia"/>
                        </w:rPr>
                        <w:t>,</w:t>
                      </w:r>
                      <w:r w:rsidRPr="009219C3">
                        <w:rPr>
                          <w:rFonts w:hint="eastAsia"/>
                        </w:rPr>
                        <w:br/>
                        <w:t xml:space="preserve">       cost_coeff: </w:t>
                      </w:r>
                      <w:r w:rsidRPr="00E13749">
                        <w:rPr>
                          <w:color w:val="0070C0"/>
                        </w:rPr>
                        <w:t>0</w:t>
                      </w:r>
                      <w:r w:rsidRPr="009219C3">
                        <w:rPr>
                          <w:rFonts w:hint="eastAsia"/>
                        </w:rPr>
                        <w:t>,</w:t>
                      </w:r>
                      <w:r w:rsidRPr="009219C3">
                        <w:rPr>
                          <w:rFonts w:hint="eastAsia"/>
                        </w:rPr>
                        <w:br/>
                        <w:t xml:space="preserve">       len_diff: </w:t>
                      </w:r>
                      <w:r w:rsidRPr="00141CF9">
                        <w:rPr>
                          <w:color w:val="595959" w:themeColor="text1" w:themeTint="A6"/>
                        </w:rPr>
                        <w:t>null</w:t>
                      </w:r>
                      <w:r w:rsidRPr="009219C3">
                        <w:rPr>
                          <w:rFonts w:hint="eastAsia"/>
                        </w:rPr>
                        <w:t>,</w:t>
                      </w:r>
                      <w:r w:rsidRPr="009219C3">
                        <w:rPr>
                          <w:rFonts w:hint="eastAsia"/>
                        </w:rPr>
                        <w:br/>
                        <w:t xml:space="preserve">       len_diff_rat: </w:t>
                      </w:r>
                      <w:r w:rsidRPr="00141CF9">
                        <w:rPr>
                          <w:color w:val="595959" w:themeColor="text1" w:themeTint="A6"/>
                        </w:rPr>
                        <w:t>null</w:t>
                      </w:r>
                      <w:r w:rsidRPr="009219C3">
                        <w:rPr>
                          <w:rFonts w:hint="eastAsia"/>
                        </w:rPr>
                        <w:t>,</w:t>
                      </w:r>
                      <w:r>
                        <w:br/>
                        <w:t xml:space="preserve">       missing_nosies</w:t>
                      </w:r>
                      <w:r w:rsidRPr="009219C3">
                        <w:rPr>
                          <w:rFonts w:hint="eastAsia"/>
                        </w:rPr>
                        <w:t>:</w:t>
                      </w:r>
                      <w:r w:rsidRPr="009219C3">
                        <w:rPr>
                          <w:rFonts w:hint="eastAsia"/>
                          <w:color w:val="C00000"/>
                        </w:rPr>
                        <w:t>“</w:t>
                      </w:r>
                      <w:r>
                        <w:rPr>
                          <w:color w:val="C00000"/>
                        </w:rPr>
                        <w:t>false</w:t>
                      </w:r>
                      <w:r w:rsidRPr="009219C3">
                        <w:rPr>
                          <w:rFonts w:hint="eastAsia"/>
                          <w:color w:val="C00000"/>
                        </w:rPr>
                        <w:t>”</w:t>
                      </w:r>
                      <w:r w:rsidRPr="009219C3">
                        <w:rPr>
                          <w:rFonts w:hint="eastAsia"/>
                        </w:rPr>
                        <w:t>,</w:t>
                      </w:r>
                      <w:r w:rsidRPr="009219C3">
                        <w:rPr>
                          <w:rFonts w:hint="eastAsia"/>
                        </w:rPr>
                        <w:br/>
                        <w:t xml:space="preserve">       mdB: </w:t>
                      </w:r>
                      <w:r w:rsidRPr="00D12936">
                        <w:rPr>
                          <w:color w:val="0070C0"/>
                        </w:rPr>
                        <w:t>70.5</w:t>
                      </w:r>
                      <w:r w:rsidRPr="009219C3">
                        <w:rPr>
                          <w:rFonts w:hint="eastAsia"/>
                        </w:rPr>
                        <w:t>,</w:t>
                      </w:r>
                      <w:r w:rsidRPr="009219C3">
                        <w:rPr>
                          <w:rFonts w:hint="eastAsia"/>
                        </w:rPr>
                        <w:br/>
                        <w:t xml:space="preserve">       mdB_diff: </w:t>
                      </w:r>
                      <w:r w:rsidRPr="00141CF9">
                        <w:rPr>
                          <w:color w:val="595959" w:themeColor="text1" w:themeTint="A6"/>
                        </w:rPr>
                        <w:t>null</w:t>
                      </w:r>
                      <w:r w:rsidRPr="009219C3">
                        <w:rPr>
                          <w:rFonts w:hint="eastAsia"/>
                        </w:rPr>
                        <w:t>,</w:t>
                      </w:r>
                      <w:r w:rsidRPr="009219C3">
                        <w:rPr>
                          <w:rFonts w:hint="eastAsia"/>
                        </w:rPr>
                        <w:br/>
                        <w:t xml:space="preserve">       nei: </w:t>
                      </w:r>
                      <w:r w:rsidRPr="00D12936">
                        <w:rPr>
                          <w:color w:val="0070C0"/>
                        </w:rPr>
                        <w:t>3654.4</w:t>
                      </w:r>
                      <w:r w:rsidRPr="009219C3">
                        <w:rPr>
                          <w:rFonts w:hint="eastAsia"/>
                        </w:rPr>
                        <w:t>,</w:t>
                      </w:r>
                      <w:r w:rsidRPr="009219C3">
                        <w:rPr>
                          <w:rFonts w:hint="eastAsia"/>
                        </w:rPr>
                        <w:br/>
                        <w:t xml:space="preserve">       nei_norm: </w:t>
                      </w:r>
                      <w:r w:rsidRPr="00D12936">
                        <w:rPr>
                          <w:color w:val="0070C0"/>
                        </w:rPr>
                        <w:t>0.72</w:t>
                      </w:r>
                      <w:r w:rsidRPr="009219C3">
                        <w:rPr>
                          <w:rFonts w:hint="eastAsia"/>
                        </w:rPr>
                        <w:t>,</w:t>
                      </w:r>
                      <w:r w:rsidRPr="009219C3">
                        <w:rPr>
                          <w:rFonts w:hint="eastAsia"/>
                        </w:rPr>
                        <w:br/>
                        <w:t xml:space="preserve">       nei_diff: </w:t>
                      </w:r>
                      <w:r w:rsidRPr="00141CF9">
                        <w:rPr>
                          <w:color w:val="595959" w:themeColor="text1" w:themeTint="A6"/>
                        </w:rPr>
                        <w:t>null</w:t>
                      </w:r>
                      <w:r w:rsidRPr="009219C3">
                        <w:rPr>
                          <w:rFonts w:hint="eastAsia"/>
                        </w:rPr>
                        <w:t>,</w:t>
                      </w:r>
                      <w:r w:rsidRPr="009219C3">
                        <w:rPr>
                          <w:rFonts w:hint="eastAsia"/>
                        </w:rPr>
                        <w:br/>
                        <w:t xml:space="preserve">       nei_diff_rat: </w:t>
                      </w:r>
                      <w:r w:rsidRPr="00141CF9">
                        <w:rPr>
                          <w:color w:val="595959" w:themeColor="text1" w:themeTint="A6"/>
                        </w:rPr>
                        <w:t>null</w:t>
                      </w:r>
                      <w:r w:rsidRPr="009219C3">
                        <w:rPr>
                          <w:rFonts w:hint="eastAsia"/>
                        </w:rPr>
                        <w:t>,</w:t>
                      </w:r>
                      <w:r w:rsidRPr="009219C3">
                        <w:rPr>
                          <w:rFonts w:hint="eastAsia"/>
                        </w:rPr>
                        <w:br/>
                        <w:t xml:space="preserve">       noises: { 45: </w:t>
                      </w:r>
                      <w:r w:rsidRPr="00D12936">
                        <w:rPr>
                          <w:color w:val="0070C0"/>
                        </w:rPr>
                        <w:t>246.68</w:t>
                      </w:r>
                      <w:r w:rsidRPr="009219C3">
                        <w:rPr>
                          <w:rFonts w:hint="eastAsia"/>
                        </w:rPr>
                        <w:t xml:space="preserve">, 50: </w:t>
                      </w:r>
                      <w:r w:rsidRPr="00D12936">
                        <w:rPr>
                          <w:color w:val="0070C0"/>
                        </w:rPr>
                        <w:t>285.14</w:t>
                      </w:r>
                      <w:r w:rsidRPr="009219C3">
                        <w:rPr>
                          <w:rFonts w:hint="eastAsia"/>
                        </w:rPr>
                        <w:t xml:space="preserve">, 55: </w:t>
                      </w:r>
                      <w:r w:rsidRPr="00D12936">
                        <w:rPr>
                          <w:color w:val="0070C0"/>
                        </w:rPr>
                        <w:t>229.9</w:t>
                      </w:r>
                      <w:r w:rsidRPr="009219C3">
                        <w:rPr>
                          <w:rFonts w:hint="eastAsia"/>
                        </w:rPr>
                        <w:t xml:space="preserve">, 60: </w:t>
                      </w:r>
                      <w:r w:rsidRPr="00D12936">
                        <w:rPr>
                          <w:color w:val="0070C0"/>
                        </w:rPr>
                        <w:t>296.49</w:t>
                      </w:r>
                      <w:r w:rsidRPr="009219C3">
                        <w:rPr>
                          <w:rFonts w:hint="eastAsia"/>
                        </w:rPr>
                        <w:t xml:space="preserve">, </w:t>
                      </w:r>
                      <w:r w:rsidRPr="009219C3">
                        <w:rPr>
                          <w:rFonts w:hint="eastAsia"/>
                        </w:rPr>
                        <w:br/>
                        <w:t xml:space="preserve">                 65: </w:t>
                      </w:r>
                      <w:r w:rsidRPr="00D12936">
                        <w:rPr>
                          <w:color w:val="0070C0"/>
                        </w:rPr>
                        <w:t>135.53</w:t>
                      </w:r>
                      <w:r w:rsidRPr="009219C3">
                        <w:rPr>
                          <w:rFonts w:hint="eastAsia"/>
                        </w:rPr>
                        <w:t xml:space="preserve">, 70: </w:t>
                      </w:r>
                      <w:r w:rsidRPr="00A2387C">
                        <w:rPr>
                          <w:color w:val="0070C0"/>
                        </w:rPr>
                        <w:t>1782.62</w:t>
                      </w:r>
                      <w:r w:rsidRPr="009219C3">
                        <w:rPr>
                          <w:rFonts w:hint="eastAsia"/>
                        </w:rPr>
                        <w:t xml:space="preserve">, 75: </w:t>
                      </w:r>
                      <w:r w:rsidRPr="00A2387C">
                        <w:rPr>
                          <w:color w:val="0070C0"/>
                        </w:rPr>
                        <w:t>2082.59</w:t>
                      </w:r>
                      <w:r w:rsidRPr="00E13749">
                        <w:rPr>
                          <w:rFonts w:hint="eastAsia"/>
                          <w:color w:val="0070C0"/>
                        </w:rPr>
                        <w:t xml:space="preserve"> </w:t>
                      </w:r>
                      <w:r w:rsidRPr="009219C3">
                        <w:rPr>
                          <w:rFonts w:hint="eastAsia"/>
                        </w:rPr>
                        <w:t>},</w:t>
                      </w:r>
                      <w:r>
                        <w:br/>
                        <w:t xml:space="preserve">       </w:t>
                      </w:r>
                      <w:r w:rsidRPr="00671548">
                        <w:t>noise_range_exps</w:t>
                      </w:r>
                      <w:r>
                        <w:t>: {...},</w:t>
                      </w:r>
                      <w:r>
                        <w:br/>
                        <w:t xml:space="preserve">       </w:t>
                      </w:r>
                      <w:r w:rsidRPr="00671548">
                        <w:t>noise_pcts</w:t>
                      </w:r>
                      <w:r>
                        <w:t>: {...},</w:t>
                      </w:r>
                      <w:r w:rsidRPr="009219C3">
                        <w:rPr>
                          <w:rFonts w:hint="eastAsia"/>
                        </w:rPr>
                        <w:br/>
                        <w:t xml:space="preserve">       noises_diff: </w:t>
                      </w:r>
                      <w:r w:rsidRPr="00141CF9">
                        <w:rPr>
                          <w:color w:val="595959" w:themeColor="text1" w:themeTint="A6"/>
                        </w:rPr>
                        <w:t>null</w:t>
                      </w:r>
                      <w:r w:rsidRPr="009219C3">
                        <w:t>,</w:t>
                      </w:r>
                      <w:r>
                        <w:br/>
                        <w:t xml:space="preserve">       path_score: </w:t>
                      </w:r>
                      <w:r w:rsidRPr="00141CF9">
                        <w:rPr>
                          <w:color w:val="595959" w:themeColor="text1" w:themeTint="A6"/>
                        </w:rPr>
                        <w:t>null</w:t>
                      </w:r>
                      <w:r w:rsidRPr="009219C3">
                        <w:rPr>
                          <w:rFonts w:hint="eastAsia"/>
                        </w:rPr>
                        <w:br/>
                        <w:t xml:space="preserve">     type:</w:t>
                      </w:r>
                      <w:r w:rsidRPr="009219C3">
                        <w:rPr>
                          <w:rFonts w:hint="eastAsia"/>
                          <w:color w:val="C00000"/>
                        </w:rPr>
                        <w:t>“Feature”</w:t>
                      </w:r>
                      <w:r w:rsidRPr="009219C3">
                        <w:br/>
                        <w:t xml:space="preserve">     </w:t>
                      </w:r>
                      <w:r w:rsidRPr="009219C3">
                        <w:rPr>
                          <w:rFonts w:hint="eastAsia"/>
                        </w:rPr>
                        <w:t>},</w:t>
                      </w:r>
                      <w:r w:rsidRPr="009219C3">
                        <w:t xml:space="preserve">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 xml:space="preserve">"LineString" </w:t>
                      </w:r>
                      <w:r w:rsidRPr="009219C3">
                        <w:rPr>
                          <w:rFonts w:hint="eastAsia"/>
                        </w:rPr>
                        <w:t>},</w:t>
                      </w:r>
                      <w:r w:rsidRPr="009219C3">
                        <w:rPr>
                          <w:rFonts w:hint="eastAsia"/>
                        </w:rPr>
                        <w:br/>
                        <w:t xml:space="preserve">     properties: {</w:t>
                      </w:r>
                      <w:r w:rsidRPr="009219C3">
                        <w:rPr>
                          <w:rFonts w:hint="eastAsia"/>
                        </w:rPr>
                        <w:br/>
                        <w:t xml:space="preserve">       type: </w:t>
                      </w:r>
                      <w:r w:rsidRPr="009219C3">
                        <w:rPr>
                          <w:rFonts w:hint="eastAsia"/>
                          <w:color w:val="C00000"/>
                        </w:rPr>
                        <w:t>“quiet”</w:t>
                      </w:r>
                      <w:r w:rsidRPr="009219C3">
                        <w:rPr>
                          <w:rFonts w:hint="eastAsia"/>
                        </w:rPr>
                        <w:t>,</w:t>
                      </w:r>
                      <w:r w:rsidRPr="009219C3">
                        <w:rPr>
                          <w:rFonts w:hint="eastAsia"/>
                        </w:rPr>
                        <w:br/>
                        <w:t xml:space="preserve">       id:</w:t>
                      </w:r>
                      <w:r w:rsidRPr="009219C3">
                        <w:rPr>
                          <w:rFonts w:hint="eastAsia"/>
                          <w:color w:val="C00000"/>
                        </w:rPr>
                        <w:t>“</w:t>
                      </w:r>
                      <w:r w:rsidRPr="00A2387C">
                        <w:rPr>
                          <w:color w:val="C00000"/>
                        </w:rPr>
                        <w:t>q_0.2</w:t>
                      </w:r>
                      <w:r w:rsidRPr="009219C3">
                        <w:rPr>
                          <w:rFonts w:hint="eastAsia"/>
                          <w:color w:val="C00000"/>
                        </w:rPr>
                        <w:t>”</w:t>
                      </w:r>
                      <w:r w:rsidRPr="009219C3">
                        <w:rPr>
                          <w:rFonts w:hint="eastAsia"/>
                        </w:rPr>
                        <w:t>,</w:t>
                      </w:r>
                      <w:r w:rsidRPr="009219C3">
                        <w:rPr>
                          <w:rFonts w:hint="eastAsia"/>
                        </w:rPr>
                        <w:br/>
                        <w:t xml:space="preserve">       length: </w:t>
                      </w:r>
                      <w:r w:rsidRPr="00A2387C">
                        <w:rPr>
                          <w:color w:val="0070C0"/>
                        </w:rPr>
                        <w:t>5189.25</w:t>
                      </w:r>
                      <w:r w:rsidRPr="009219C3">
                        <w:rPr>
                          <w:rFonts w:hint="eastAsia"/>
                        </w:rPr>
                        <w:t>,</w:t>
                      </w:r>
                      <w:r w:rsidRPr="009219C3">
                        <w:rPr>
                          <w:rFonts w:hint="eastAsia"/>
                        </w:rPr>
                        <w:br/>
                        <w:t xml:space="preserve">       cost_coeff: </w:t>
                      </w:r>
                      <w:r>
                        <w:rPr>
                          <w:color w:val="0070C0"/>
                        </w:rPr>
                        <w:t>0.2</w:t>
                      </w:r>
                      <w:r w:rsidRPr="009219C3">
                        <w:rPr>
                          <w:rFonts w:hint="eastAsia"/>
                        </w:rPr>
                        <w:t>,</w:t>
                      </w:r>
                      <w:r w:rsidRPr="009219C3">
                        <w:rPr>
                          <w:rFonts w:hint="eastAsia"/>
                        </w:rPr>
                        <w:br/>
                        <w:t xml:space="preserve">       len_diff: </w:t>
                      </w:r>
                      <w:r w:rsidRPr="00A2387C">
                        <w:rPr>
                          <w:color w:val="0070C0"/>
                        </w:rPr>
                        <w:t>81.7</w:t>
                      </w:r>
                      <w:r w:rsidRPr="009219C3">
                        <w:rPr>
                          <w:rFonts w:hint="eastAsia"/>
                        </w:rPr>
                        <w:t>,</w:t>
                      </w:r>
                      <w:r w:rsidRPr="009219C3">
                        <w:rPr>
                          <w:rFonts w:hint="eastAsia"/>
                        </w:rPr>
                        <w:br/>
                        <w:t xml:space="preserve">       len_diff_rat: </w:t>
                      </w:r>
                      <w:r w:rsidRPr="00A2387C">
                        <w:rPr>
                          <w:color w:val="0070C0"/>
                        </w:rPr>
                        <w:t>1.6</w:t>
                      </w:r>
                      <w:r w:rsidRPr="009219C3">
                        <w:rPr>
                          <w:rFonts w:hint="eastAsia"/>
                        </w:rPr>
                        <w:t>,</w:t>
                      </w:r>
                      <w:r>
                        <w:br/>
                        <w:t xml:space="preserve">       missing_nosies</w:t>
                      </w:r>
                      <w:r w:rsidRPr="009219C3">
                        <w:rPr>
                          <w:rFonts w:hint="eastAsia"/>
                        </w:rPr>
                        <w:t>:</w:t>
                      </w:r>
                      <w:r w:rsidRPr="009219C3">
                        <w:rPr>
                          <w:rFonts w:hint="eastAsia"/>
                          <w:color w:val="C00000"/>
                        </w:rPr>
                        <w:t>“</w:t>
                      </w:r>
                      <w:r>
                        <w:rPr>
                          <w:color w:val="C00000"/>
                        </w:rPr>
                        <w:t>false</w:t>
                      </w:r>
                      <w:r w:rsidRPr="009219C3">
                        <w:rPr>
                          <w:rFonts w:hint="eastAsia"/>
                          <w:color w:val="C00000"/>
                        </w:rPr>
                        <w:t>”</w:t>
                      </w:r>
                      <w:r w:rsidRPr="009219C3">
                        <w:rPr>
                          <w:rFonts w:hint="eastAsia"/>
                        </w:rPr>
                        <w:t>,</w:t>
                      </w:r>
                      <w:r w:rsidRPr="009219C3">
                        <w:rPr>
                          <w:rFonts w:hint="eastAsia"/>
                        </w:rPr>
                        <w:br/>
                        <w:t xml:space="preserve">       mdB: </w:t>
                      </w:r>
                      <w:r w:rsidRPr="00A2387C">
                        <w:rPr>
                          <w:color w:val="0070C0"/>
                        </w:rPr>
                        <w:t>61.3</w:t>
                      </w:r>
                      <w:r w:rsidRPr="009219C3">
                        <w:rPr>
                          <w:rFonts w:hint="eastAsia"/>
                        </w:rPr>
                        <w:t>,</w:t>
                      </w:r>
                      <w:r w:rsidRPr="009219C3">
                        <w:rPr>
                          <w:rFonts w:hint="eastAsia"/>
                        </w:rPr>
                        <w:br/>
                        <w:t xml:space="preserve">       mdB_diff: </w:t>
                      </w:r>
                      <w:r w:rsidRPr="00E13749">
                        <w:rPr>
                          <w:rFonts w:hint="eastAsia"/>
                          <w:color w:val="0070C0"/>
                        </w:rPr>
                        <w:t>-</w:t>
                      </w:r>
                      <w:r w:rsidRPr="00A2387C">
                        <w:rPr>
                          <w:color w:val="0070C0"/>
                        </w:rPr>
                        <w:t>9.2</w:t>
                      </w:r>
                      <w:r w:rsidRPr="009219C3">
                        <w:rPr>
                          <w:rFonts w:hint="eastAsia"/>
                        </w:rPr>
                        <w:t>,</w:t>
                      </w:r>
                      <w:r w:rsidRPr="009219C3">
                        <w:rPr>
                          <w:rFonts w:hint="eastAsia"/>
                        </w:rPr>
                        <w:br/>
                        <w:t xml:space="preserve">       nei: </w:t>
                      </w:r>
                      <w:r w:rsidRPr="00A2387C">
                        <w:rPr>
                          <w:color w:val="0070C0"/>
                        </w:rPr>
                        <w:t>2126.5</w:t>
                      </w:r>
                      <w:r w:rsidRPr="009219C3">
                        <w:rPr>
                          <w:rFonts w:hint="eastAsia"/>
                        </w:rPr>
                        <w:t>,</w:t>
                      </w:r>
                      <w:r w:rsidRPr="009219C3">
                        <w:rPr>
                          <w:rFonts w:hint="eastAsia"/>
                        </w:rPr>
                        <w:br/>
                        <w:t xml:space="preserve">       nei_norm: </w:t>
                      </w:r>
                      <w:r w:rsidRPr="00A2387C">
                        <w:rPr>
                          <w:color w:val="0070C0"/>
                        </w:rPr>
                        <w:t>0.41</w:t>
                      </w:r>
                      <w:r w:rsidRPr="009219C3">
                        <w:rPr>
                          <w:rFonts w:hint="eastAsia"/>
                        </w:rPr>
                        <w:t>,</w:t>
                      </w:r>
                      <w:r w:rsidRPr="009219C3">
                        <w:rPr>
                          <w:rFonts w:hint="eastAsia"/>
                        </w:rPr>
                        <w:br/>
                        <w:t xml:space="preserve">       nei_diff: </w:t>
                      </w:r>
                      <w:r w:rsidRPr="00E13749">
                        <w:rPr>
                          <w:rFonts w:hint="eastAsia"/>
                          <w:color w:val="0070C0"/>
                        </w:rPr>
                        <w:t>-</w:t>
                      </w:r>
                      <w:r w:rsidRPr="00A2387C">
                        <w:rPr>
                          <w:color w:val="0070C0"/>
                        </w:rPr>
                        <w:t>1527.9</w:t>
                      </w:r>
                      <w:r w:rsidRPr="009219C3">
                        <w:rPr>
                          <w:rFonts w:hint="eastAsia"/>
                        </w:rPr>
                        <w:t>,</w:t>
                      </w:r>
                      <w:r w:rsidRPr="009219C3">
                        <w:rPr>
                          <w:rFonts w:hint="eastAsia"/>
                        </w:rPr>
                        <w:br/>
                        <w:t xml:space="preserve">       nei_diff_rat: </w:t>
                      </w:r>
                      <w:r w:rsidRPr="00E13749">
                        <w:rPr>
                          <w:rFonts w:hint="eastAsia"/>
                          <w:color w:val="0070C0"/>
                        </w:rPr>
                        <w:t>-</w:t>
                      </w:r>
                      <w:r w:rsidRPr="00A2387C">
                        <w:rPr>
                          <w:color w:val="0070C0"/>
                        </w:rPr>
                        <w:t>41.8</w:t>
                      </w:r>
                      <w:r w:rsidRPr="009219C3">
                        <w:rPr>
                          <w:rFonts w:hint="eastAsia"/>
                        </w:rPr>
                        <w:t>,</w:t>
                      </w:r>
                      <w:r w:rsidRPr="009219C3">
                        <w:rPr>
                          <w:rFonts w:hint="eastAsia"/>
                        </w:rPr>
                        <w:br/>
                        <w:t xml:space="preserve">       noises: { 45: </w:t>
                      </w:r>
                      <w:r w:rsidRPr="00B15B46">
                        <w:rPr>
                          <w:color w:val="0070C0"/>
                        </w:rPr>
                        <w:t>1196.12</w:t>
                      </w:r>
                      <w:r w:rsidRPr="009219C3">
                        <w:rPr>
                          <w:rFonts w:hint="eastAsia"/>
                        </w:rPr>
                        <w:t xml:space="preserve">, 50: </w:t>
                      </w:r>
                      <w:r w:rsidRPr="00B15B46">
                        <w:rPr>
                          <w:color w:val="0070C0"/>
                        </w:rPr>
                        <w:t>194.09</w:t>
                      </w:r>
                      <w:r w:rsidRPr="009219C3">
                        <w:rPr>
                          <w:rFonts w:hint="eastAsia"/>
                        </w:rPr>
                        <w:t xml:space="preserve">, 55: </w:t>
                      </w:r>
                      <w:r w:rsidRPr="00B15B46">
                        <w:rPr>
                          <w:color w:val="0070C0"/>
                        </w:rPr>
                        <w:t>204.74</w:t>
                      </w:r>
                      <w:r w:rsidRPr="009219C3">
                        <w:rPr>
                          <w:rFonts w:hint="eastAsia"/>
                        </w:rPr>
                        <w:t xml:space="preserve">, 60: </w:t>
                      </w:r>
                      <w:r w:rsidRPr="00B15B46">
                        <w:rPr>
                          <w:color w:val="0070C0"/>
                        </w:rPr>
                        <w:t>622.92</w:t>
                      </w:r>
                      <w:r w:rsidRPr="009219C3">
                        <w:rPr>
                          <w:rFonts w:hint="eastAsia"/>
                        </w:rPr>
                        <w:t xml:space="preserve">, </w:t>
                      </w:r>
                      <w:r w:rsidRPr="009219C3">
                        <w:rPr>
                          <w:rFonts w:hint="eastAsia"/>
                        </w:rPr>
                        <w:br/>
                        <w:t xml:space="preserve">                 65: </w:t>
                      </w:r>
                      <w:r w:rsidRPr="00B15B46">
                        <w:rPr>
                          <w:color w:val="0070C0"/>
                        </w:rPr>
                        <w:t>1081.62</w:t>
                      </w:r>
                      <w:r w:rsidRPr="009219C3">
                        <w:rPr>
                          <w:rFonts w:hint="eastAsia"/>
                        </w:rPr>
                        <w:t xml:space="preserve">, 70: </w:t>
                      </w:r>
                      <w:r w:rsidRPr="00B15B46">
                        <w:rPr>
                          <w:color w:val="0070C0"/>
                        </w:rPr>
                        <w:t>1452.68</w:t>
                      </w:r>
                      <w:r w:rsidRPr="009219C3">
                        <w:rPr>
                          <w:rFonts w:hint="eastAsia"/>
                        </w:rPr>
                        <w:t xml:space="preserve">, 75: </w:t>
                      </w:r>
                      <w:r w:rsidRPr="00B15B46">
                        <w:rPr>
                          <w:color w:val="0070C0"/>
                        </w:rPr>
                        <w:t>103.07</w:t>
                      </w:r>
                      <w:r w:rsidRPr="00E13749">
                        <w:rPr>
                          <w:rFonts w:hint="eastAsia"/>
                          <w:color w:val="0070C0"/>
                        </w:rPr>
                        <w:t xml:space="preserve"> </w:t>
                      </w:r>
                      <w:r w:rsidRPr="009219C3">
                        <w:rPr>
                          <w:rFonts w:hint="eastAsia"/>
                        </w:rPr>
                        <w:t>},</w:t>
                      </w:r>
                      <w:r>
                        <w:br/>
                        <w:t xml:space="preserve">       </w:t>
                      </w:r>
                      <w:r w:rsidRPr="00671548">
                        <w:t>noise_range_exps</w:t>
                      </w:r>
                      <w:r>
                        <w:t>: {...},</w:t>
                      </w:r>
                      <w:r>
                        <w:br/>
                        <w:t xml:space="preserve">       </w:t>
                      </w:r>
                      <w:r w:rsidRPr="00671548">
                        <w:t>noise_pcts</w:t>
                      </w:r>
                      <w:r>
                        <w:t>: {...},</w:t>
                      </w:r>
                      <w:r w:rsidRPr="009219C3">
                        <w:rPr>
                          <w:rFonts w:hint="eastAsia"/>
                        </w:rPr>
                        <w:br/>
                        <w:t xml:space="preserve">       noises_diff: { 40: </w:t>
                      </w:r>
                      <w:r>
                        <w:rPr>
                          <w:color w:val="0070C0"/>
                        </w:rPr>
                        <w:t>0</w:t>
                      </w:r>
                      <w:r w:rsidRPr="009219C3">
                        <w:rPr>
                          <w:rFonts w:hint="eastAsia"/>
                        </w:rPr>
                        <w:t xml:space="preserve">, 45: </w:t>
                      </w:r>
                      <w:r w:rsidRPr="00B15B46">
                        <w:rPr>
                          <w:color w:val="0070C0"/>
                        </w:rPr>
                        <w:t>949.44</w:t>
                      </w:r>
                      <w:r w:rsidRPr="009219C3">
                        <w:rPr>
                          <w:rFonts w:hint="eastAsia"/>
                        </w:rPr>
                        <w:t xml:space="preserve">, 50: </w:t>
                      </w:r>
                      <w:r>
                        <w:rPr>
                          <w:color w:val="0070C0"/>
                        </w:rPr>
                        <w:t>-</w:t>
                      </w:r>
                      <w:r w:rsidRPr="00B15B46">
                        <w:rPr>
                          <w:color w:val="0070C0"/>
                        </w:rPr>
                        <w:t>91.05</w:t>
                      </w:r>
                      <w:r w:rsidRPr="009219C3">
                        <w:rPr>
                          <w:rFonts w:hint="eastAsia"/>
                        </w:rPr>
                        <w:t xml:space="preserve">, 55: </w:t>
                      </w:r>
                      <w:r>
                        <w:rPr>
                          <w:color w:val="0070C0"/>
                        </w:rPr>
                        <w:t>-</w:t>
                      </w:r>
                      <w:r w:rsidRPr="00B15B46">
                        <w:rPr>
                          <w:color w:val="0070C0"/>
                        </w:rPr>
                        <w:t>25.16</w:t>
                      </w:r>
                      <w:r w:rsidRPr="009219C3">
                        <w:rPr>
                          <w:rFonts w:hint="eastAsia"/>
                        </w:rPr>
                        <w:t xml:space="preserve">, 60: </w:t>
                      </w:r>
                      <w:r w:rsidRPr="00B15B46">
                        <w:rPr>
                          <w:color w:val="0070C0"/>
                        </w:rPr>
                        <w:t>326.43</w:t>
                      </w:r>
                      <w:r w:rsidRPr="009219C3">
                        <w:rPr>
                          <w:rFonts w:hint="eastAsia"/>
                        </w:rPr>
                        <w:t xml:space="preserve">, </w:t>
                      </w:r>
                      <w:r w:rsidRPr="009219C3">
                        <w:rPr>
                          <w:rFonts w:hint="eastAsia"/>
                        </w:rPr>
                        <w:br/>
                        <w:t xml:space="preserve">                      65: </w:t>
                      </w:r>
                      <w:r w:rsidRPr="00B15B46">
                        <w:rPr>
                          <w:color w:val="0070C0"/>
                        </w:rPr>
                        <w:t>946.09</w:t>
                      </w:r>
                      <w:r w:rsidRPr="009219C3">
                        <w:rPr>
                          <w:rFonts w:hint="eastAsia"/>
                        </w:rPr>
                        <w:t xml:space="preserve">, 70: </w:t>
                      </w:r>
                      <w:r w:rsidRPr="00E13749">
                        <w:rPr>
                          <w:rFonts w:hint="eastAsia"/>
                          <w:color w:val="0070C0"/>
                        </w:rPr>
                        <w:t>-</w:t>
                      </w:r>
                      <w:r w:rsidRPr="00B15B46">
                        <w:rPr>
                          <w:color w:val="0070C0"/>
                        </w:rPr>
                        <w:t>329.94</w:t>
                      </w:r>
                      <w:r w:rsidRPr="009219C3">
                        <w:rPr>
                          <w:rFonts w:hint="eastAsia"/>
                        </w:rPr>
                        <w:t xml:space="preserve">, 75: </w:t>
                      </w:r>
                      <w:r w:rsidRPr="00E13749">
                        <w:rPr>
                          <w:rFonts w:hint="eastAsia"/>
                          <w:color w:val="0070C0"/>
                        </w:rPr>
                        <w:t>-</w:t>
                      </w:r>
                      <w:r w:rsidRPr="00B15B46">
                        <w:rPr>
                          <w:color w:val="0070C0"/>
                        </w:rPr>
                        <w:t>1979.52</w:t>
                      </w:r>
                      <w:r w:rsidRPr="00E13749">
                        <w:rPr>
                          <w:rFonts w:hint="eastAsia"/>
                          <w:color w:val="0070C0"/>
                        </w:rPr>
                        <w:t xml:space="preserve"> </w:t>
                      </w:r>
                      <w:r w:rsidRPr="009219C3">
                        <w:rPr>
                          <w:rFonts w:hint="eastAsia"/>
                        </w:rPr>
                        <w:t>},</w:t>
                      </w:r>
                      <w:r>
                        <w:br/>
                        <w:t xml:space="preserve">       path_score: </w:t>
                      </w:r>
                      <w:r w:rsidRPr="00B15B46">
                        <w:rPr>
                          <w:color w:val="0070C0"/>
                        </w:rPr>
                        <w:t>18.7</w:t>
                      </w:r>
                      <w:r w:rsidRPr="009219C3">
                        <w:rPr>
                          <w:rFonts w:hint="eastAsia"/>
                        </w:rPr>
                        <w:br/>
                        <w:t xml:space="preserve">     type</w:t>
                      </w:r>
                      <w:r w:rsidRPr="009219C3">
                        <w:rPr>
                          <w:rFonts w:hint="eastAsia"/>
                          <w:color w:val="auto"/>
                        </w:rPr>
                        <w:t>:</w:t>
                      </w:r>
                      <w:r w:rsidRPr="009219C3">
                        <w:rPr>
                          <w:rFonts w:hint="eastAsia"/>
                          <w:color w:val="C00000"/>
                        </w:rPr>
                        <w:t>“Feature”</w:t>
                      </w:r>
                      <w:r w:rsidRPr="009219C3">
                        <w:br/>
                        <w:t xml:space="preserve">     </w:t>
                      </w:r>
                      <w:r w:rsidRPr="009219C3">
                        <w:rPr>
                          <w:rFonts w:hint="eastAsia"/>
                        </w:rPr>
                        <w:t>},</w:t>
                      </w:r>
                      <w:r>
                        <w:t xml:space="preserve"> </w:t>
                      </w:r>
                      <w:r w:rsidRPr="009219C3">
                        <w:rPr>
                          <w:rFonts w:hint="eastAsia"/>
                        </w:rPr>
                        <w:br/>
                        <w:t xml:space="preserve">     {...}, {...}, ... ]</w:t>
                      </w:r>
                      <w:r w:rsidRPr="009219C3">
                        <w:rPr>
                          <w:rFonts w:hint="eastAsia"/>
                        </w:rPr>
                        <w:br/>
                        <w:t xml:space="preserve">} </w:t>
                      </w:r>
                    </w:p>
                    <w:p w14:paraId="6D5E47C5" w14:textId="77777777" w:rsidR="00392567" w:rsidRPr="009A77E3" w:rsidRDefault="00392567" w:rsidP="00A82A8D">
                      <w:pPr>
                        <w:pStyle w:val="PlainText"/>
                      </w:pPr>
                    </w:p>
                  </w:txbxContent>
                </v:textbox>
                <w10:anchorlock/>
              </v:rect>
            </w:pict>
          </mc:Fallback>
        </mc:AlternateContent>
      </w:r>
    </w:p>
    <w:p w14:paraId="0C34F927" w14:textId="77777777" w:rsidR="00A82A8D" w:rsidRPr="00CC2F87" w:rsidRDefault="00A82A8D" w:rsidP="00A82A8D">
      <w:pPr>
        <w:pStyle w:val="Heading2"/>
      </w:pPr>
      <w:bookmarkStart w:id="114" w:name="_Toc38538764"/>
      <w:r w:rsidRPr="00CC2F87">
        <w:lastRenderedPageBreak/>
        <w:t>Quiet path route planner</w:t>
      </w:r>
      <w:bookmarkEnd w:id="114"/>
    </w:p>
    <w:p w14:paraId="674710C0" w14:textId="77777777" w:rsidR="00A82A8D" w:rsidRDefault="00A82A8D" w:rsidP="00A82A8D">
      <w:r>
        <w:t xml:space="preserve">At the time of writing this, the interactive web map user interface (UI) of the quiet path route planner is accessible at: </w:t>
      </w:r>
      <w:r w:rsidRPr="00381384">
        <w:rPr>
          <w:u w:val="single"/>
        </w:rPr>
        <w:t>https://green-paths.web.app/</w:t>
      </w:r>
      <w:r>
        <w:t xml:space="preserve">. To facilitate testing and using the application in real-life (i.e. real-time) situations, namely on mobile phones, both Responsive Web Design (RWD) and mobile-first principle are applied in the design of the UI. </w:t>
      </w:r>
      <w:r w:rsidRPr="00CC2F87">
        <w:fldChar w:fldCharType="begin"/>
      </w:r>
      <w:r w:rsidRPr="00CC2F87">
        <w:instrText xml:space="preserve"> REF _Ref9602518 \h </w:instrText>
      </w:r>
      <w:r w:rsidRPr="00CC2F87">
        <w:fldChar w:fldCharType="separate"/>
      </w:r>
      <w:r w:rsidRPr="00CC2F87">
        <w:t xml:space="preserve">Figure </w:t>
      </w:r>
      <w:r>
        <w:rPr>
          <w:noProof/>
        </w:rPr>
        <w:t>32</w:t>
      </w:r>
      <w:r w:rsidRPr="00CC2F87">
        <w:fldChar w:fldCharType="end"/>
      </w:r>
      <w:r>
        <w:t xml:space="preserve"> represents a</w:t>
      </w:r>
      <w:r w:rsidRPr="00CC2F87">
        <w:t xml:space="preserve"> </w:t>
      </w:r>
      <w:r>
        <w:t xml:space="preserve">basic </w:t>
      </w:r>
      <w:r w:rsidRPr="00CC2F87">
        <w:t xml:space="preserve">user story </w:t>
      </w:r>
      <w:r>
        <w:t>covering the typical sequence of actions for requesting, receiving and comparing route suggestions for one pathfinding problem</w:t>
      </w:r>
      <w:r w:rsidRPr="00CC2F87">
        <w:t xml:space="preserve">. </w:t>
      </w:r>
      <w:r>
        <w:t>Since the main objective of the route planner application was to serve as a proof of concept of the quiet path routing method, only the most essential functionalities were implemented. Hence, for example, address geocoding functionality is not supported but the u</w:t>
      </w:r>
      <w:r w:rsidRPr="00CC2F87">
        <w:t xml:space="preserve">ser can select </w:t>
      </w:r>
      <w:r>
        <w:t xml:space="preserve">the </w:t>
      </w:r>
      <w:r w:rsidRPr="00CC2F87">
        <w:t>origin and destination</w:t>
      </w:r>
      <w:r>
        <w:t xml:space="preserve"> only</w:t>
      </w:r>
      <w:r w:rsidRPr="00CC2F87">
        <w:t xml:space="preserve"> </w:t>
      </w:r>
      <w:r>
        <w:t xml:space="preserve">from </w:t>
      </w:r>
      <w:r w:rsidRPr="00CC2F87">
        <w:t>the ma</w:t>
      </w:r>
      <w:r>
        <w:t>p. However, some minor features and functionalities are implemented in the UI to improve the overall user experience (</w:t>
      </w:r>
      <w:r>
        <w:fldChar w:fldCharType="begin"/>
      </w:r>
      <w:r>
        <w:instrText xml:space="preserve"> REF _Ref37672118 \h </w:instrText>
      </w:r>
      <w:r>
        <w:fldChar w:fldCharType="separate"/>
      </w:r>
      <w:r>
        <w:t xml:space="preserve">Table </w:t>
      </w:r>
      <w:r>
        <w:rPr>
          <w:noProof/>
        </w:rPr>
        <w:t>11</w:t>
      </w:r>
      <w:r>
        <w:fldChar w:fldCharType="end"/>
      </w:r>
      <w:r>
        <w:t xml:space="preserve">). </w:t>
      </w:r>
    </w:p>
    <w:p w14:paraId="2C5A8FCF" w14:textId="790E4759" w:rsidR="00A82A8D" w:rsidRDefault="00A82A8D" w:rsidP="00A82A8D">
      <w:r>
        <w:t>To make the application more intuitive to use, most of the noise exposure indices (see 3.5.4) are not shown in the UI as they would have required additional explanations. Instead, dynamic exposures to different traffic noise levels are visualized with dB-specific colors both on the map and in the list of paths. In the list, the ratios of the exposures to different traffic noise levels (%) are visualized as a colored bar chart. For quiet paths, the difference in traffic noise exposure index compared to the shortest path (EI</w:t>
      </w:r>
      <w:r>
        <w:rPr>
          <w:vertAlign w:val="subscript"/>
        </w:rPr>
        <w:t>diff</w:t>
      </w:r>
      <w:r>
        <w:t xml:space="preserve">) is presented simply as reduction (%) in </w:t>
      </w:r>
      <w:r w:rsidRPr="005531D3">
        <w:rPr>
          <w:i/>
          <w:iCs/>
        </w:rPr>
        <w:t>noise</w:t>
      </w:r>
      <w:r w:rsidR="00ED13C4">
        <w:rPr>
          <w:i/>
          <w:iCs/>
        </w:rPr>
        <w:t xml:space="preserve"> </w:t>
      </w:r>
      <w:r w:rsidR="00ED13C4">
        <w:t>(despite the conceptual difficulty)</w:t>
      </w:r>
      <w:r>
        <w:t xml:space="preserve">. </w:t>
      </w:r>
    </w:p>
    <w:p w14:paraId="294BCDEB" w14:textId="77777777" w:rsidR="00A82A8D" w:rsidRDefault="00A82A8D" w:rsidP="00A82A8D">
      <w:r>
        <w:fldChar w:fldCharType="begin"/>
      </w:r>
      <w:r>
        <w:instrText xml:space="preserve"> REF _Ref34580873 \h </w:instrText>
      </w:r>
      <w:r>
        <w:fldChar w:fldCharType="separate"/>
      </w:r>
      <w:r w:rsidRPr="00CC2F87">
        <w:t xml:space="preserve">Figure </w:t>
      </w:r>
      <w:r>
        <w:rPr>
          <w:noProof/>
        </w:rPr>
        <w:t>33</w:t>
      </w:r>
      <w:r>
        <w:fldChar w:fldCharType="end"/>
      </w:r>
      <w:r>
        <w:t xml:space="preserve"> and </w:t>
      </w:r>
      <w:r>
        <w:fldChar w:fldCharType="begin"/>
      </w:r>
      <w:r>
        <w:instrText xml:space="preserve"> REF _Ref34580877 \h </w:instrText>
      </w:r>
      <w:r>
        <w:fldChar w:fldCharType="separate"/>
      </w:r>
      <w:r>
        <w:t xml:space="preserve">Figure </w:t>
      </w:r>
      <w:r>
        <w:rPr>
          <w:noProof/>
        </w:rPr>
        <w:t>34</w:t>
      </w:r>
      <w:r>
        <w:fldChar w:fldCharType="end"/>
      </w:r>
      <w:r>
        <w:t xml:space="preserve"> represent the quiet path route planner in two practical situations. In the first figure, only two paths are shown for the OD pair. In the third picture of the first figure, a quiet path has been opened from the list and more detailed noise exposure information is shown for the path:</w:t>
      </w:r>
    </w:p>
    <w:p w14:paraId="5C27826B" w14:textId="57D11862" w:rsidR="00A82A8D" w:rsidRDefault="00A82A8D" w:rsidP="00A82A8D">
      <w:pPr>
        <w:pStyle w:val="ListParagraph"/>
        <w:numPr>
          <w:ilvl w:val="0"/>
          <w:numId w:val="16"/>
        </w:numPr>
      </w:pPr>
      <w:r>
        <w:t>Exposures to different traffic noise levels (%) as colored bar charts for both the opened (quiet) path and the shortest path</w:t>
      </w:r>
    </w:p>
    <w:p w14:paraId="72C318BC" w14:textId="0BA158E6" w:rsidR="00A82A8D" w:rsidRDefault="00A82A8D" w:rsidP="00A82A8D">
      <w:pPr>
        <w:pStyle w:val="ListParagraph"/>
        <w:numPr>
          <w:ilvl w:val="0"/>
          <w:numId w:val="16"/>
        </w:numPr>
      </w:pPr>
      <w:r>
        <w:t>Durations of exposure to different traffic noise levels on the opened (quiet) path</w:t>
      </w:r>
    </w:p>
    <w:p w14:paraId="4198EAA5" w14:textId="77777777" w:rsidR="00A82A8D" w:rsidRDefault="00A82A8D" w:rsidP="00A82A8D">
      <w:r>
        <w:t xml:space="preserve">In </w:t>
      </w:r>
      <w:r>
        <w:fldChar w:fldCharType="begin"/>
      </w:r>
      <w:r>
        <w:instrText xml:space="preserve"> REF _Ref34580877 \h </w:instrText>
      </w:r>
      <w:r>
        <w:fldChar w:fldCharType="separate"/>
      </w:r>
      <w:r>
        <w:t xml:space="preserve">Figure </w:t>
      </w:r>
      <w:r>
        <w:rPr>
          <w:noProof/>
        </w:rPr>
        <w:t>34</w:t>
      </w:r>
      <w:r>
        <w:fldChar w:fldCharType="end"/>
      </w:r>
      <w:r>
        <w:t xml:space="preserve">, routing was performed for a longer OD-distance, resulting more alternative quiet paths. To reduce the number of the displayed paths, user can select a maximum length for the paths via the filter button (third picture in </w:t>
      </w:r>
      <w:r>
        <w:fldChar w:fldCharType="begin"/>
      </w:r>
      <w:r>
        <w:instrText xml:space="preserve"> REF _Ref34580877 \h </w:instrText>
      </w:r>
      <w:r>
        <w:fldChar w:fldCharType="separate"/>
      </w:r>
      <w:r>
        <w:t xml:space="preserve">Figure </w:t>
      </w:r>
      <w:r>
        <w:rPr>
          <w:noProof/>
        </w:rPr>
        <w:t>34</w:t>
      </w:r>
      <w:r>
        <w:fldChar w:fldCharType="end"/>
      </w:r>
      <w:r>
        <w:t xml:space="preserve">). </w:t>
      </w:r>
    </w:p>
    <w:p w14:paraId="226E89A5" w14:textId="77777777" w:rsidR="00A82A8D" w:rsidRDefault="00A82A8D" w:rsidP="00A82A8D">
      <w:pPr>
        <w:pStyle w:val="TableCaption"/>
      </w:pPr>
      <w:bookmarkStart w:id="115" w:name="_Ref37672118"/>
      <w:bookmarkStart w:id="116" w:name="_Toc38115094"/>
      <w:r>
        <w:t xml:space="preserve">Table </w:t>
      </w:r>
      <w:r>
        <w:fldChar w:fldCharType="begin"/>
      </w:r>
      <w:r>
        <w:instrText xml:space="preserve"> SEQ Table \* ARABIC </w:instrText>
      </w:r>
      <w:r>
        <w:fldChar w:fldCharType="separate"/>
      </w:r>
      <w:r>
        <w:rPr>
          <w:noProof/>
        </w:rPr>
        <w:t>11</w:t>
      </w:r>
      <w:r>
        <w:fldChar w:fldCharType="end"/>
      </w:r>
      <w:bookmarkEnd w:id="115"/>
      <w:r>
        <w:t>. Minor features and functionalities of the route planner UI that aim to improve the overall user experience of the application.</w:t>
      </w:r>
      <w:bookmarkEnd w:id="116"/>
      <w:r>
        <w:t xml:space="preserve"> </w:t>
      </w:r>
    </w:p>
    <w:tbl>
      <w:tblPr>
        <w:tblStyle w:val="Style2"/>
        <w:tblW w:w="9488" w:type="dxa"/>
        <w:tblInd w:w="5"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0A0" w:firstRow="1" w:lastRow="0" w:firstColumn="1" w:lastColumn="0" w:noHBand="0" w:noVBand="0"/>
      </w:tblPr>
      <w:tblGrid>
        <w:gridCol w:w="4385"/>
        <w:gridCol w:w="5103"/>
      </w:tblGrid>
      <w:tr w:rsidR="00A82A8D" w:rsidRPr="007047F4" w14:paraId="24E7A7A9" w14:textId="77777777" w:rsidTr="005D7967">
        <w:trPr>
          <w:cnfStyle w:val="100000000000" w:firstRow="1" w:lastRow="0" w:firstColumn="0" w:lastColumn="0" w:oddVBand="0" w:evenVBand="0" w:oddHBand="0" w:evenHBand="0" w:firstRowFirstColumn="0" w:firstRowLastColumn="0" w:lastRowFirstColumn="0" w:lastRowLastColumn="0"/>
          <w:trHeight w:val="561"/>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5A34048" w14:textId="77777777" w:rsidR="00A82A8D" w:rsidRPr="007047F4" w:rsidRDefault="00A82A8D" w:rsidP="005D7967">
            <w:pPr>
              <w:pStyle w:val="TableText"/>
              <w:spacing w:before="120" w:after="120"/>
              <w:rPr>
                <w:b/>
                <w:bCs/>
              </w:rPr>
            </w:pPr>
            <w:r>
              <w:rPr>
                <w:b/>
                <w:bCs/>
              </w:rPr>
              <w:t>Trigger</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2E5CC9E" w14:textId="77777777" w:rsidR="00A82A8D" w:rsidRPr="007047F4" w:rsidRDefault="00A82A8D" w:rsidP="005D7967">
            <w:pPr>
              <w:pStyle w:val="TableText"/>
              <w:spacing w:before="120" w:after="120"/>
              <w:rPr>
                <w:b/>
                <w:bCs/>
              </w:rPr>
            </w:pPr>
            <w:r>
              <w:rPr>
                <w:b/>
                <w:bCs/>
              </w:rPr>
              <w:t>Action</w:t>
            </w:r>
          </w:p>
        </w:tc>
      </w:tr>
      <w:tr w:rsidR="00A82A8D" w:rsidRPr="00CC2F87" w14:paraId="30188FC2" w14:textId="77777777" w:rsidTr="005D7967">
        <w:trPr>
          <w:cnfStyle w:val="000000100000" w:firstRow="0" w:lastRow="0" w:firstColumn="0" w:lastColumn="0" w:oddVBand="0" w:evenVBand="0" w:oddHBand="1" w:evenHBand="0" w:firstRowFirstColumn="0" w:firstRowLastColumn="0" w:lastRowFirstColumn="0" w:lastRowLastColumn="0"/>
          <w:trHeight w:val="466"/>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617C533" w14:textId="77777777" w:rsidR="00A82A8D" w:rsidRPr="002C4550" w:rsidRDefault="00A82A8D" w:rsidP="005D7967">
            <w:pPr>
              <w:pStyle w:val="TableText"/>
              <w:spacing w:before="120" w:after="120" w:line="240" w:lineRule="auto"/>
              <w:rPr>
                <w:vertAlign w:val="subscript"/>
              </w:rPr>
            </w:pPr>
            <w:r>
              <w:lastRenderedPageBreak/>
              <w:t>User clicks the “Find quiet paths” -button and routing is started</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8F52851" w14:textId="77777777" w:rsidR="00A82A8D" w:rsidRPr="00CC2F87" w:rsidRDefault="00A82A8D" w:rsidP="005D7967">
            <w:pPr>
              <w:pStyle w:val="TableText"/>
              <w:spacing w:before="120" w:after="120"/>
            </w:pPr>
            <w:r w:rsidRPr="0089612C">
              <w:t>Map zooms automatically to fit both origin and destination in the view</w:t>
            </w:r>
          </w:p>
        </w:tc>
      </w:tr>
      <w:tr w:rsidR="00A82A8D" w:rsidRPr="00CC2F87" w14:paraId="438CD251" w14:textId="77777777" w:rsidTr="005D7967">
        <w:trPr>
          <w:trHeight w:val="399"/>
        </w:trPr>
        <w:tc>
          <w:tcPr>
            <w:tcW w:w="4385" w:type="dxa"/>
            <w:shd w:val="clear" w:color="auto" w:fill="F7F7F7"/>
          </w:tcPr>
          <w:p w14:paraId="394FC145" w14:textId="77777777" w:rsidR="00A82A8D" w:rsidRPr="00B076FB" w:rsidRDefault="00A82A8D" w:rsidP="005D7967">
            <w:pPr>
              <w:pStyle w:val="TableText"/>
              <w:spacing w:before="120" w:after="120" w:line="240" w:lineRule="auto"/>
            </w:pPr>
            <w:r>
              <w:t>User selects “Use current location” as origin</w:t>
            </w:r>
          </w:p>
        </w:tc>
        <w:tc>
          <w:tcPr>
            <w:tcW w:w="5103" w:type="dxa"/>
            <w:shd w:val="clear" w:color="auto" w:fill="F7F7F7"/>
          </w:tcPr>
          <w:p w14:paraId="43B64BF5" w14:textId="77777777" w:rsidR="00A82A8D" w:rsidRPr="00CC2F87" w:rsidRDefault="00A82A8D" w:rsidP="005D7967">
            <w:pPr>
              <w:pStyle w:val="TableText"/>
              <w:spacing w:before="120" w:after="120"/>
            </w:pPr>
            <w:r w:rsidRPr="0089612C">
              <w:t>Map zooms automatically to user location</w:t>
            </w:r>
          </w:p>
        </w:tc>
      </w:tr>
      <w:tr w:rsidR="00A82A8D" w:rsidRPr="00CC2F87" w14:paraId="062C6184" w14:textId="77777777" w:rsidTr="005D7967">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C6D3EE0" w14:textId="77777777" w:rsidR="00A82A8D" w:rsidRPr="002C4550" w:rsidRDefault="00A82A8D" w:rsidP="005D7967">
            <w:pPr>
              <w:pStyle w:val="TableText"/>
              <w:spacing w:before="120" w:after="120" w:line="240" w:lineRule="auto"/>
            </w:pPr>
            <w:r>
              <w:t>Routing results multiple quiet path alternatives of which some are calculated with high noise sensitivity coefficient</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611DBDC" w14:textId="77777777" w:rsidR="00A82A8D" w:rsidRPr="00CC2F87" w:rsidRDefault="00A82A8D" w:rsidP="005D7967">
            <w:pPr>
              <w:pStyle w:val="TableText"/>
              <w:spacing w:before="120" w:after="120"/>
            </w:pPr>
            <w:r>
              <w:t>Longest quiet paths are filtered out by default if they were calculated with high noise sensitivity coefficient (user can show them by disabling filtering by length from the filter-button)</w:t>
            </w:r>
          </w:p>
        </w:tc>
      </w:tr>
      <w:tr w:rsidR="00A82A8D" w:rsidRPr="00CC2F87" w14:paraId="26579983" w14:textId="77777777" w:rsidTr="005D7967">
        <w:trPr>
          <w:trHeight w:val="399"/>
        </w:trPr>
        <w:tc>
          <w:tcPr>
            <w:tcW w:w="4385" w:type="dxa"/>
            <w:shd w:val="clear" w:color="auto" w:fill="F7F7F7"/>
          </w:tcPr>
          <w:p w14:paraId="6FA5A937" w14:textId="77777777" w:rsidR="00A82A8D" w:rsidRPr="002C4550" w:rsidRDefault="00A82A8D" w:rsidP="005D7967">
            <w:pPr>
              <w:pStyle w:val="TableText"/>
              <w:spacing w:before="120" w:after="120" w:line="240" w:lineRule="auto"/>
            </w:pPr>
            <w:r>
              <w:t>Routing results include quiet paths that are only slightly longer than the shortest path</w:t>
            </w:r>
            <w:r w:rsidRPr="002C4550">
              <w:t xml:space="preserve"> </w:t>
            </w:r>
          </w:p>
        </w:tc>
        <w:tc>
          <w:tcPr>
            <w:tcW w:w="5103" w:type="dxa"/>
            <w:shd w:val="clear" w:color="auto" w:fill="F7F7F7"/>
          </w:tcPr>
          <w:p w14:paraId="41599FE3" w14:textId="77777777" w:rsidR="00A82A8D" w:rsidRPr="00CC2F87" w:rsidRDefault="00A82A8D" w:rsidP="005D7967">
            <w:pPr>
              <w:pStyle w:val="TableText"/>
              <w:spacing w:before="120" w:after="120"/>
            </w:pPr>
            <w:r>
              <w:t>The shortest quiet path is automatically selected if it is only slightly longer than the very shortest path</w:t>
            </w:r>
          </w:p>
        </w:tc>
      </w:tr>
      <w:tr w:rsidR="00A82A8D" w:rsidRPr="00CC2F87" w14:paraId="5031BD09" w14:textId="77777777" w:rsidTr="005D7967">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9A90C76" w14:textId="77777777" w:rsidR="00A82A8D" w:rsidRPr="002C4550" w:rsidRDefault="00A82A8D" w:rsidP="005D7967">
            <w:pPr>
              <w:pStyle w:val="TableText"/>
              <w:spacing w:before="120" w:after="120" w:line="240" w:lineRule="auto"/>
            </w:pPr>
            <w:r>
              <w:t>Path is selected from the map by clicking</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54FC47D" w14:textId="77777777" w:rsidR="00A82A8D" w:rsidRPr="00CC2F87" w:rsidRDefault="00A82A8D" w:rsidP="005D7967">
            <w:pPr>
              <w:pStyle w:val="TableText"/>
              <w:tabs>
                <w:tab w:val="left" w:pos="744"/>
              </w:tabs>
              <w:spacing w:before="120" w:after="120"/>
            </w:pPr>
            <w:r>
              <w:t xml:space="preserve">The list of paths automatically “jumps” to display the selected path </w:t>
            </w:r>
          </w:p>
        </w:tc>
      </w:tr>
      <w:tr w:rsidR="00A82A8D" w:rsidRPr="00CC2F87" w14:paraId="128918CD" w14:textId="77777777" w:rsidTr="005D7967">
        <w:trPr>
          <w:trHeight w:val="399"/>
        </w:trPr>
        <w:tc>
          <w:tcPr>
            <w:tcW w:w="4385" w:type="dxa"/>
            <w:shd w:val="clear" w:color="auto" w:fill="F7F7F7"/>
          </w:tcPr>
          <w:p w14:paraId="1F2DE301" w14:textId="77777777" w:rsidR="00A82A8D" w:rsidRPr="002C4550" w:rsidRDefault="00A82A8D" w:rsidP="005D7967">
            <w:pPr>
              <w:pStyle w:val="TableText"/>
              <w:spacing w:before="120" w:after="120" w:line="240" w:lineRule="auto"/>
            </w:pPr>
            <w:r>
              <w:t>An error occurred during routing</w:t>
            </w:r>
            <w:r w:rsidRPr="002C4550">
              <w:t xml:space="preserve"> </w:t>
            </w:r>
          </w:p>
        </w:tc>
        <w:tc>
          <w:tcPr>
            <w:tcW w:w="5103" w:type="dxa"/>
            <w:shd w:val="clear" w:color="auto" w:fill="F7F7F7"/>
          </w:tcPr>
          <w:p w14:paraId="3E6A63F2" w14:textId="77777777" w:rsidR="00A82A8D" w:rsidRPr="00CC2F87" w:rsidRDefault="00A82A8D" w:rsidP="005D7967">
            <w:pPr>
              <w:pStyle w:val="TableText"/>
              <w:spacing w:before="120" w:after="120"/>
            </w:pPr>
            <w:r>
              <w:t>A descriptive error message is shown, e.g. “Error in routing”</w:t>
            </w:r>
          </w:p>
        </w:tc>
      </w:tr>
      <w:tr w:rsidR="00A82A8D" w14:paraId="243D5652" w14:textId="77777777" w:rsidTr="005D7967">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0893ACE" w14:textId="77777777" w:rsidR="00A82A8D" w:rsidRDefault="00A82A8D" w:rsidP="005D7967">
            <w:pPr>
              <w:pStyle w:val="TableText"/>
              <w:spacing w:before="120" w:after="120" w:line="240" w:lineRule="auto"/>
            </w:pPr>
            <w:r>
              <w:t>User selects an origin or a destination outside the supported area</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BA1AB82" w14:textId="77777777" w:rsidR="00A82A8D" w:rsidRDefault="00A82A8D" w:rsidP="005D7967">
            <w:pPr>
              <w:pStyle w:val="TableText"/>
              <w:spacing w:before="120" w:after="120"/>
            </w:pPr>
            <w:r>
              <w:t xml:space="preserve">The UI prevents routing and shows an error message “Origin [or destination] is outside the supported </w:t>
            </w:r>
            <w:proofErr w:type="spellStart"/>
            <w:r>
              <w:t>ara</w:t>
            </w:r>
            <w:proofErr w:type="spellEnd"/>
            <w:r>
              <w:t>”</w:t>
            </w:r>
          </w:p>
        </w:tc>
      </w:tr>
      <w:tr w:rsidR="00A82A8D" w:rsidRPr="00B076FB" w14:paraId="66B8676F" w14:textId="77777777" w:rsidTr="005D7967">
        <w:trPr>
          <w:trHeight w:val="399"/>
        </w:trPr>
        <w:tc>
          <w:tcPr>
            <w:tcW w:w="4385" w:type="dxa"/>
            <w:shd w:val="clear" w:color="auto" w:fill="F7F7F7"/>
          </w:tcPr>
          <w:p w14:paraId="60255530" w14:textId="77777777" w:rsidR="00A82A8D" w:rsidRPr="002C4550" w:rsidRDefault="00A82A8D" w:rsidP="005D7967">
            <w:pPr>
              <w:pStyle w:val="TableText"/>
              <w:spacing w:before="120" w:after="120" w:line="240" w:lineRule="auto"/>
            </w:pPr>
            <w:r>
              <w:t>User is trying to select a path from the map on mobile device but does not click directly on the path</w:t>
            </w:r>
          </w:p>
        </w:tc>
        <w:tc>
          <w:tcPr>
            <w:tcW w:w="5103" w:type="dxa"/>
            <w:shd w:val="clear" w:color="auto" w:fill="F7F7F7"/>
          </w:tcPr>
          <w:p w14:paraId="134204A2" w14:textId="77777777" w:rsidR="00A82A8D" w:rsidRPr="00B076FB" w:rsidRDefault="00A82A8D" w:rsidP="005D7967">
            <w:pPr>
              <w:pStyle w:val="TableText"/>
              <w:spacing w:before="120" w:after="120"/>
              <w:rPr>
                <w:vertAlign w:val="subscript"/>
              </w:rPr>
            </w:pPr>
            <w:r w:rsidRPr="000E37DF">
              <w:t xml:space="preserve">A small search radius is </w:t>
            </w:r>
            <w:r>
              <w:t xml:space="preserve">used </w:t>
            </w:r>
            <w:r w:rsidRPr="000E37DF">
              <w:t>when selecting paths from the map to ease selecting paths on mobile phones (i.e. without a mouse)</w:t>
            </w:r>
          </w:p>
        </w:tc>
      </w:tr>
      <w:tr w:rsidR="00A82A8D" w:rsidRPr="00CC2F87" w14:paraId="1DC83097" w14:textId="77777777" w:rsidTr="005D7967">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B64EA16" w14:textId="77777777" w:rsidR="00A82A8D" w:rsidRPr="002C4550" w:rsidRDefault="00A82A8D" w:rsidP="005D7967">
            <w:pPr>
              <w:pStyle w:val="TableText"/>
              <w:spacing w:before="120" w:after="120" w:line="240" w:lineRule="auto"/>
            </w:pPr>
            <w:r>
              <w:t>User changes the orientation of the mobile device (i.e. to landscape or portrait mode) or switches to a device of different size</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97522E2" w14:textId="77777777" w:rsidR="00A82A8D" w:rsidRPr="00CC2F87" w:rsidRDefault="00A82A8D" w:rsidP="005D7967">
            <w:pPr>
              <w:pStyle w:val="TableText"/>
              <w:spacing w:before="120" w:after="120"/>
            </w:pPr>
            <w:r w:rsidRPr="000E37DF">
              <w:t xml:space="preserve">The UI reacts to the dimensions of the screen in order to show practical layout on devices of </w:t>
            </w:r>
            <w:r>
              <w:t xml:space="preserve">any </w:t>
            </w:r>
            <w:r w:rsidRPr="000E37DF">
              <w:t>sizes (especially on mobile)</w:t>
            </w:r>
          </w:p>
        </w:tc>
      </w:tr>
      <w:tr w:rsidR="00A82A8D" w:rsidRPr="00CC2F87" w14:paraId="13A9003E" w14:textId="77777777" w:rsidTr="005D7967">
        <w:trPr>
          <w:trHeight w:val="399"/>
        </w:trPr>
        <w:tc>
          <w:tcPr>
            <w:tcW w:w="4385" w:type="dxa"/>
            <w:shd w:val="clear" w:color="auto" w:fill="F7F7F7"/>
          </w:tcPr>
          <w:p w14:paraId="23FCC755" w14:textId="77777777" w:rsidR="00A82A8D" w:rsidRDefault="00A82A8D" w:rsidP="005D7967">
            <w:pPr>
              <w:pStyle w:val="TableText"/>
              <w:spacing w:before="120" w:after="120" w:line="240" w:lineRule="auto"/>
            </w:pPr>
            <w:r>
              <w:t>User triggers the “add to home screen” functionality of the web page in the browser of a mobile device</w:t>
            </w:r>
          </w:p>
        </w:tc>
        <w:tc>
          <w:tcPr>
            <w:tcW w:w="5103" w:type="dxa"/>
            <w:shd w:val="clear" w:color="auto" w:fill="F7F7F7"/>
          </w:tcPr>
          <w:p w14:paraId="3377BD61" w14:textId="77777777" w:rsidR="00A82A8D" w:rsidRPr="00CC2F87" w:rsidRDefault="00A82A8D" w:rsidP="005D7967">
            <w:pPr>
              <w:pStyle w:val="TableText"/>
              <w:spacing w:before="120" w:after="120"/>
            </w:pPr>
            <w:r w:rsidRPr="00BE2B89">
              <w:t xml:space="preserve">The web application </w:t>
            </w:r>
            <w:r>
              <w:t>is</w:t>
            </w:r>
            <w:r w:rsidRPr="00BE2B89">
              <w:t xml:space="preserve"> added to the “home screen” of </w:t>
            </w:r>
            <w:r>
              <w:t xml:space="preserve">the </w:t>
            </w:r>
            <w:r w:rsidRPr="00BE2B89">
              <w:t>user’s phone</w:t>
            </w:r>
            <w:r>
              <w:t>. When opened from home screen, the application can be used</w:t>
            </w:r>
            <w:r w:rsidRPr="00BE2B89">
              <w:t xml:space="preserve"> similarly as installed apps</w:t>
            </w:r>
            <w:r>
              <w:t>:</w:t>
            </w:r>
            <w:r w:rsidRPr="00BE2B89">
              <w:t xml:space="preserve"> </w:t>
            </w:r>
            <w:r>
              <w:t xml:space="preserve">it </w:t>
            </w:r>
            <w:r w:rsidRPr="00BE2B89">
              <w:t xml:space="preserve">runs in full screen mode without address </w:t>
            </w:r>
            <w:r>
              <w:t xml:space="preserve">and bookmark </w:t>
            </w:r>
            <w:r w:rsidRPr="00BE2B89">
              <w:t>bar</w:t>
            </w:r>
            <w:r>
              <w:t xml:space="preserve">s of the browser (see </w:t>
            </w:r>
            <w:r>
              <w:fldChar w:fldCharType="begin"/>
            </w:r>
            <w:r>
              <w:instrText xml:space="preserve"> REF _Ref35094920 \h </w:instrText>
            </w:r>
            <w:r>
              <w:fldChar w:fldCharType="separate"/>
            </w:r>
            <w:r>
              <w:t xml:space="preserve">Figure </w:t>
            </w:r>
            <w:r>
              <w:rPr>
                <w:noProof/>
              </w:rPr>
              <w:t>35</w:t>
            </w:r>
            <w:r>
              <w:fldChar w:fldCharType="end"/>
            </w:r>
            <w:r w:rsidRPr="00BE2B89">
              <w:t>) and avoids the need to be refreshed. This feature is enabled by specific HTML meta tags and a custom-made “app icon”.</w:t>
            </w:r>
            <w:r>
              <w:t xml:space="preserve"> </w:t>
            </w:r>
          </w:p>
        </w:tc>
      </w:tr>
    </w:tbl>
    <w:p w14:paraId="557B015F" w14:textId="77777777" w:rsidR="00A82A8D" w:rsidRDefault="00A82A8D" w:rsidP="00A82A8D"/>
    <w:p w14:paraId="6AF071DA" w14:textId="77777777" w:rsidR="00A82A8D" w:rsidRPr="00CC2F87" w:rsidRDefault="00A82A8D" w:rsidP="00A82A8D">
      <w:pPr>
        <w:keepNext/>
        <w:spacing w:before="360" w:after="0"/>
      </w:pPr>
      <w:r w:rsidRPr="00CC2F87">
        <w:rPr>
          <w:noProof/>
        </w:rPr>
        <w:lastRenderedPageBreak/>
        <w:drawing>
          <wp:inline distT="0" distB="0" distL="0" distR="0" wp14:anchorId="5C91CC0A" wp14:editId="604D73AC">
            <wp:extent cx="6007725" cy="5625926"/>
            <wp:effectExtent l="0" t="0" r="0" b="635"/>
            <wp:docPr id="9" name="Picture 9"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6007725" cy="5625926"/>
                    </a:xfrm>
                    <a:prstGeom prst="rect">
                      <a:avLst/>
                    </a:prstGeom>
                    <a:ln>
                      <a:noFill/>
                    </a:ln>
                  </pic:spPr>
                </pic:pic>
              </a:graphicData>
            </a:graphic>
          </wp:inline>
        </w:drawing>
      </w:r>
    </w:p>
    <w:p w14:paraId="254C97F5" w14:textId="77777777" w:rsidR="00A82A8D" w:rsidRPr="00CC2F87" w:rsidRDefault="00A82A8D" w:rsidP="00A82A8D">
      <w:pPr>
        <w:pStyle w:val="Caption"/>
      </w:pPr>
      <w:bookmarkStart w:id="117" w:name="_Ref9602518"/>
      <w:bookmarkStart w:id="118" w:name="_Ref9602513"/>
      <w:bookmarkStart w:id="119" w:name="_Toc38115076"/>
      <w:r w:rsidRPr="00CC2F87">
        <w:t xml:space="preserve">Figure </w:t>
      </w:r>
      <w:r w:rsidRPr="00CC2F87">
        <w:fldChar w:fldCharType="begin"/>
      </w:r>
      <w:r w:rsidRPr="00CC2F87">
        <w:instrText xml:space="preserve"> SEQ Figure \* ARABIC </w:instrText>
      </w:r>
      <w:r w:rsidRPr="00CC2F87">
        <w:fldChar w:fldCharType="separate"/>
      </w:r>
      <w:r>
        <w:rPr>
          <w:noProof/>
        </w:rPr>
        <w:t>32</w:t>
      </w:r>
      <w:r w:rsidRPr="00CC2F87">
        <w:fldChar w:fldCharType="end"/>
      </w:r>
      <w:bookmarkEnd w:id="117"/>
      <w:r w:rsidRPr="00CC2F87">
        <w:t xml:space="preserve">. </w:t>
      </w:r>
      <w:r>
        <w:t>A t</w:t>
      </w:r>
      <w:r w:rsidRPr="00CC2F87">
        <w:t xml:space="preserve">ypical </w:t>
      </w:r>
      <w:r>
        <w:t>sequence of actions included in solving one pathfinding problem from the perspective of the route planner application (grey) and user (blue)</w:t>
      </w:r>
      <w:bookmarkEnd w:id="118"/>
      <w:r>
        <w:t>.</w:t>
      </w:r>
      <w:bookmarkEnd w:id="119"/>
    </w:p>
    <w:p w14:paraId="066E4AE1" w14:textId="77777777" w:rsidR="00A82A8D" w:rsidRDefault="00A82A8D" w:rsidP="00A82A8D">
      <w:pPr>
        <w:pStyle w:val="Caption"/>
        <w:spacing w:before="240" w:after="240"/>
      </w:pPr>
      <w:r w:rsidRPr="00B52366">
        <w:rPr>
          <w:noProof/>
        </w:rPr>
        <w:lastRenderedPageBreak/>
        <mc:AlternateContent>
          <mc:Choice Requires="wpg">
            <w:drawing>
              <wp:inline distT="0" distB="0" distL="0" distR="0" wp14:anchorId="165B77BC" wp14:editId="4E0D3080">
                <wp:extent cx="5769535" cy="3223674"/>
                <wp:effectExtent l="12700" t="12700" r="9525" b="15240"/>
                <wp:docPr id="14" name="Group 2"/>
                <wp:cNvGraphicFramePr/>
                <a:graphic xmlns:a="http://schemas.openxmlformats.org/drawingml/2006/main">
                  <a:graphicData uri="http://schemas.microsoft.com/office/word/2010/wordprocessingGroup">
                    <wpg:wgp>
                      <wpg:cNvGrpSpPr/>
                      <wpg:grpSpPr>
                        <a:xfrm>
                          <a:off x="0" y="0"/>
                          <a:ext cx="5769535" cy="3223674"/>
                          <a:chOff x="0" y="0"/>
                          <a:chExt cx="7886697" cy="4406430"/>
                        </a:xfrm>
                      </wpg:grpSpPr>
                      <pic:pic xmlns:pic="http://schemas.openxmlformats.org/drawingml/2006/picture">
                        <pic:nvPicPr>
                          <pic:cNvPr id="15" name="Picture 15" descr="A close up of a map&#10;&#10;Description automatically generated"/>
                          <pic:cNvPicPr>
                            <a:picLocks noChangeAspect="1"/>
                          </pic:cNvPicPr>
                        </pic:nvPicPr>
                        <pic:blipFill>
                          <a:blip r:embed="rId42" cstate="screen">
                            <a:extLst>
                              <a:ext uri="{28A0092B-C50C-407E-A947-70E740481C1C}">
                                <a14:useLocalDpi xmlns:a14="http://schemas.microsoft.com/office/drawing/2010/main"/>
                              </a:ext>
                            </a:extLst>
                          </a:blip>
                          <a:stretch>
                            <a:fillRect/>
                          </a:stretch>
                        </pic:blipFill>
                        <pic:spPr>
                          <a:xfrm>
                            <a:off x="0" y="0"/>
                            <a:ext cx="2478617" cy="4406430"/>
                          </a:xfrm>
                          <a:prstGeom prst="rect">
                            <a:avLst/>
                          </a:prstGeom>
                          <a:ln>
                            <a:solidFill>
                              <a:schemeClr val="tx1"/>
                            </a:solidFill>
                          </a:ln>
                        </pic:spPr>
                      </pic:pic>
                      <pic:pic xmlns:pic="http://schemas.openxmlformats.org/drawingml/2006/picture">
                        <pic:nvPicPr>
                          <pic:cNvPr id="17" name="Picture 17"/>
                          <pic:cNvPicPr>
                            <a:picLocks noChangeAspect="1"/>
                          </pic:cNvPicPr>
                        </pic:nvPicPr>
                        <pic:blipFill>
                          <a:blip r:embed="rId43" cstate="screen">
                            <a:extLst>
                              <a:ext uri="{28A0092B-C50C-407E-A947-70E740481C1C}">
                                <a14:useLocalDpi xmlns:a14="http://schemas.microsoft.com/office/drawing/2010/main"/>
                              </a:ext>
                            </a:extLst>
                          </a:blip>
                          <a:srcRect/>
                          <a:stretch/>
                        </pic:blipFill>
                        <pic:spPr>
                          <a:xfrm>
                            <a:off x="2704041" y="0"/>
                            <a:ext cx="2478616" cy="4406430"/>
                          </a:xfrm>
                          <a:prstGeom prst="rect">
                            <a:avLst/>
                          </a:prstGeom>
                          <a:ln>
                            <a:solidFill>
                              <a:schemeClr val="tx1"/>
                            </a:solidFill>
                          </a:ln>
                        </pic:spPr>
                      </pic:pic>
                      <pic:pic xmlns:pic="http://schemas.openxmlformats.org/drawingml/2006/picture">
                        <pic:nvPicPr>
                          <pic:cNvPr id="41" name="Picture 41"/>
                          <pic:cNvPicPr>
                            <a:picLocks noChangeAspect="1"/>
                          </pic:cNvPicPr>
                        </pic:nvPicPr>
                        <pic:blipFill>
                          <a:blip r:embed="rId44" cstate="screen">
                            <a:extLst>
                              <a:ext uri="{28A0092B-C50C-407E-A947-70E740481C1C}">
                                <a14:useLocalDpi xmlns:a14="http://schemas.microsoft.com/office/drawing/2010/main"/>
                              </a:ext>
                            </a:extLst>
                          </a:blip>
                          <a:srcRect/>
                          <a:stretch/>
                        </pic:blipFill>
                        <pic:spPr>
                          <a:xfrm>
                            <a:off x="5408081" y="1"/>
                            <a:ext cx="2478616" cy="4406428"/>
                          </a:xfrm>
                          <a:prstGeom prst="rect">
                            <a:avLst/>
                          </a:prstGeom>
                          <a:ln>
                            <a:solidFill>
                              <a:schemeClr val="tx1"/>
                            </a:solidFill>
                          </a:ln>
                        </pic:spPr>
                      </pic:pic>
                    </wpg:wgp>
                  </a:graphicData>
                </a:graphic>
              </wp:inline>
            </w:drawing>
          </mc:Choice>
          <mc:Fallback>
            <w:pict>
              <v:group w14:anchorId="25B6ACBC" id="Group 2" o:spid="_x0000_s1026" style="width:454.3pt;height:253.85pt;mso-position-horizontal-relative:char;mso-position-vertical-relative:line" coordsize="78866,440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27" type="#_x0000_t75" alt="A close up of a map&#10;&#10;Description automatically generated" style="position:absolute;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" stroked="t" strokecolor="black [3213]">
                  <v:imagedata r:id="rId45" o:title="A close up of a map&#10;&#10;Description automatically generated"/>
                  <v:path arrowok="t"/>
                </v:shape>
                <v:shape id="Picture 17" o:spid="_x0000_s1028" type="#_x0000_t75" style="position:absolute;left:2704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" stroked="t" strokecolor="black [3213]">
                  <v:imagedata r:id="rId46" o:title=""/>
                  <v:path arrowok="t"/>
                </v:shape>
                <v:shape id="Picture 41" o:spid="_x0000_s1029" type="#_x0000_t75" style="position:absolute;left:5408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" stroked="t" strokecolor="black [3213]">
                  <v:imagedata r:id="rId47" o:title=""/>
                  <v:path arrowok="t"/>
                </v:shape>
                <w10:anchorlock/>
              </v:group>
            </w:pict>
          </mc:Fallback>
        </mc:AlternateContent>
      </w:r>
    </w:p>
    <w:p w14:paraId="503B480B" w14:textId="77777777" w:rsidR="00A82A8D" w:rsidRDefault="00A82A8D" w:rsidP="00A82A8D">
      <w:pPr>
        <w:pStyle w:val="Caption"/>
        <w:spacing w:before="120" w:after="240"/>
      </w:pPr>
      <w:bookmarkStart w:id="120" w:name="_Ref34580873"/>
      <w:bookmarkStart w:id="121" w:name="_Toc38115077"/>
      <w:r w:rsidRPr="00CC2F87">
        <w:t xml:space="preserve">Figure </w:t>
      </w:r>
      <w:r w:rsidRPr="00CC2F87">
        <w:fldChar w:fldCharType="begin"/>
      </w:r>
      <w:r w:rsidRPr="00CC2F87">
        <w:instrText xml:space="preserve"> SEQ Figure \* ARABIC </w:instrText>
      </w:r>
      <w:r w:rsidRPr="00CC2F87">
        <w:fldChar w:fldCharType="separate"/>
      </w:r>
      <w:r>
        <w:rPr>
          <w:noProof/>
        </w:rPr>
        <w:t>33</w:t>
      </w:r>
      <w:r w:rsidRPr="00CC2F87">
        <w:fldChar w:fldCharType="end"/>
      </w:r>
      <w:bookmarkEnd w:id="120"/>
      <w:r w:rsidRPr="00CC2F87">
        <w:t xml:space="preserve">. </w:t>
      </w:r>
      <w:r>
        <w:t>The user interface</w:t>
      </w:r>
      <w:r w:rsidRPr="00CC2F87">
        <w:t xml:space="preserve"> of the </w:t>
      </w:r>
      <w:r>
        <w:t xml:space="preserve">quiet path </w:t>
      </w:r>
      <w:r w:rsidRPr="00CC2F87">
        <w:t>route planner</w:t>
      </w:r>
      <w:r>
        <w:t xml:space="preserve"> when</w:t>
      </w:r>
      <w:r w:rsidRPr="00CC2F87">
        <w:t xml:space="preserve"> </w:t>
      </w:r>
      <w:r>
        <w:t>showing two alternative paths (one shortest path and one quiet path).</w:t>
      </w:r>
      <w:bookmarkEnd w:id="121"/>
      <w:r>
        <w:t xml:space="preserve"> </w:t>
      </w:r>
    </w:p>
    <w:p w14:paraId="0D47B194" w14:textId="77777777" w:rsidR="00A82A8D" w:rsidRPr="002F4105" w:rsidRDefault="00A82A8D" w:rsidP="00A82A8D"/>
    <w:p w14:paraId="12743D9B" w14:textId="77777777" w:rsidR="00A82A8D" w:rsidRDefault="00A82A8D" w:rsidP="00A82A8D">
      <w:pPr>
        <w:keepNext/>
      </w:pPr>
      <w:r w:rsidRPr="002F4105">
        <w:rPr>
          <w:noProof/>
        </w:rPr>
        <mc:AlternateContent>
          <mc:Choice Requires="wpg">
            <w:drawing>
              <wp:inline distT="0" distB="0" distL="0" distR="0" wp14:anchorId="6B0A8A18" wp14:editId="0E60B4A1">
                <wp:extent cx="5753733" cy="3214369"/>
                <wp:effectExtent l="12700" t="12700" r="12700" b="12065"/>
                <wp:docPr id="42" name="Group 2"/>
                <wp:cNvGraphicFramePr/>
                <a:graphic xmlns:a="http://schemas.openxmlformats.org/drawingml/2006/main">
                  <a:graphicData uri="http://schemas.microsoft.com/office/word/2010/wordprocessingGroup">
                    <wpg:wgp>
                      <wpg:cNvGrpSpPr/>
                      <wpg:grpSpPr>
                        <a:xfrm>
                          <a:off x="0" y="0"/>
                          <a:ext cx="5753733" cy="3214369"/>
                          <a:chOff x="0" y="0"/>
                          <a:chExt cx="7886696" cy="4406430"/>
                        </a:xfrm>
                      </wpg:grpSpPr>
                      <pic:pic xmlns:pic="http://schemas.openxmlformats.org/drawingml/2006/picture">
                        <pic:nvPicPr>
                          <pic:cNvPr id="43" name="Picture 43"/>
                          <pic:cNvPicPr>
                            <a:picLocks noChangeAspect="1"/>
                          </pic:cNvPicPr>
                        </pic:nvPicPr>
                        <pic:blipFill>
                          <a:blip r:embed="rId48" cstate="screen">
                            <a:extLst>
                              <a:ext uri="{28A0092B-C50C-407E-A947-70E740481C1C}">
                                <a14:useLocalDpi xmlns:a14="http://schemas.microsoft.com/office/drawing/2010/main"/>
                              </a:ext>
                            </a:extLst>
                          </a:blip>
                          <a:srcRect/>
                          <a:stretch/>
                        </pic:blipFill>
                        <pic:spPr>
                          <a:xfrm>
                            <a:off x="0" y="0"/>
                            <a:ext cx="2478616" cy="4406430"/>
                          </a:xfrm>
                          <a:prstGeom prst="rect">
                            <a:avLst/>
                          </a:prstGeom>
                          <a:ln>
                            <a:solidFill>
                              <a:schemeClr val="tx1"/>
                            </a:solidFill>
                          </a:ln>
                        </pic:spPr>
                      </pic:pic>
                      <pic:pic xmlns:pic="http://schemas.openxmlformats.org/drawingml/2006/picture">
                        <pic:nvPicPr>
                          <pic:cNvPr id="44" name="Picture 44"/>
                          <pic:cNvPicPr>
                            <a:picLocks noChangeAspect="1"/>
                          </pic:cNvPicPr>
                        </pic:nvPicPr>
                        <pic:blipFill>
                          <a:blip r:embed="rId49" cstate="screen">
                            <a:extLst>
                              <a:ext uri="{28A0092B-C50C-407E-A947-70E740481C1C}">
                                <a14:useLocalDpi xmlns:a14="http://schemas.microsoft.com/office/drawing/2010/main"/>
                              </a:ext>
                            </a:extLst>
                          </a:blip>
                          <a:srcRect/>
                          <a:stretch/>
                        </pic:blipFill>
                        <pic:spPr>
                          <a:xfrm>
                            <a:off x="2704041" y="1"/>
                            <a:ext cx="2478616" cy="4406428"/>
                          </a:xfrm>
                          <a:prstGeom prst="rect">
                            <a:avLst/>
                          </a:prstGeom>
                          <a:ln>
                            <a:solidFill>
                              <a:schemeClr val="tx1"/>
                            </a:solidFill>
                          </a:ln>
                        </pic:spPr>
                      </pic:pic>
                      <pic:pic xmlns:pic="http://schemas.openxmlformats.org/drawingml/2006/picture">
                        <pic:nvPicPr>
                          <pic:cNvPr id="45" name="Picture 45"/>
                          <pic:cNvPicPr>
                            <a:picLocks noChangeAspect="1"/>
                          </pic:cNvPicPr>
                        </pic:nvPicPr>
                        <pic:blipFill>
                          <a:blip r:embed="rId50" cstate="screen">
                            <a:extLst>
                              <a:ext uri="{28A0092B-C50C-407E-A947-70E740481C1C}">
                                <a14:useLocalDpi xmlns:a14="http://schemas.microsoft.com/office/drawing/2010/main"/>
                              </a:ext>
                            </a:extLst>
                          </a:blip>
                          <a:srcRect/>
                          <a:stretch/>
                        </pic:blipFill>
                        <pic:spPr>
                          <a:xfrm>
                            <a:off x="5408081" y="1"/>
                            <a:ext cx="2478615" cy="4406428"/>
                          </a:xfrm>
                          <a:prstGeom prst="rect">
                            <a:avLst/>
                          </a:prstGeom>
                          <a:ln>
                            <a:solidFill>
                              <a:schemeClr val="tx1"/>
                            </a:solidFill>
                          </a:ln>
                        </pic:spPr>
                      </pic:pic>
                    </wpg:wgp>
                  </a:graphicData>
                </a:graphic>
              </wp:inline>
            </w:drawing>
          </mc:Choice>
          <mc:Fallback>
            <w:pict>
              <v:group w14:anchorId="105ADEC6" id="Group 2" o:spid="_x0000_s1026" style="width:453.05pt;height:253.1pt;mso-position-horizontal-relative:char;mso-position-vertical-relative:line" coordsize="78866,440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">
                <v:shape id="Picture 43" o:spid="_x0000_s1027" type="#_x0000_t75" style="position:absolute;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" stroked="t" strokecolor="black [3213]">
                  <v:imagedata r:id="rId51" o:title=""/>
                  <v:path arrowok="t"/>
                </v:shape>
                <v:shape id="Picture 44" o:spid="_x0000_s1028" type="#_x0000_t75" style="position:absolute;left:2704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" stroked="t" strokecolor="black [3213]">
                  <v:imagedata r:id="rId52" o:title=""/>
                  <v:path arrowok="t"/>
                </v:shape>
                <v:shape id="Picture 45" o:spid="_x0000_s1029" type="#_x0000_t75" style="position:absolute;left:5408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" stroked="t" strokecolor="black [3213]">
                  <v:imagedata r:id="rId53" o:title=""/>
                  <v:path arrowok="t"/>
                </v:shape>
                <w10:anchorlock/>
              </v:group>
            </w:pict>
          </mc:Fallback>
        </mc:AlternateContent>
      </w:r>
    </w:p>
    <w:p w14:paraId="106C17B0" w14:textId="77777777" w:rsidR="00A82A8D" w:rsidRDefault="00A82A8D" w:rsidP="00A82A8D">
      <w:pPr>
        <w:pStyle w:val="Caption"/>
        <w:jc w:val="both"/>
      </w:pPr>
      <w:bookmarkStart w:id="122" w:name="_Ref34580877"/>
      <w:bookmarkStart w:id="123" w:name="_Toc38115078"/>
      <w:r>
        <w:t xml:space="preserve">Figure </w:t>
      </w:r>
      <w:r>
        <w:fldChar w:fldCharType="begin"/>
      </w:r>
      <w:r>
        <w:instrText xml:space="preserve"> SEQ Figure \* ARABIC </w:instrText>
      </w:r>
      <w:r>
        <w:fldChar w:fldCharType="separate"/>
      </w:r>
      <w:r>
        <w:rPr>
          <w:noProof/>
        </w:rPr>
        <w:t>34</w:t>
      </w:r>
      <w:r>
        <w:fldChar w:fldCharType="end"/>
      </w:r>
      <w:bookmarkEnd w:id="122"/>
      <w:r>
        <w:t>. The user interface of the quiet path route planner when showing several alternative paths (one shortest path and six quiet paths). In the third picture, longest paths are filtered out by a user-defined length threshold.</w:t>
      </w:r>
      <w:bookmarkEnd w:id="123"/>
      <w:r>
        <w:t xml:space="preserve"> </w:t>
      </w:r>
    </w:p>
    <w:p w14:paraId="1DD56D24" w14:textId="77777777" w:rsidR="00A82A8D" w:rsidRDefault="00A82A8D" w:rsidP="00A82A8D">
      <w:pPr>
        <w:keepNext/>
        <w:spacing w:after="0"/>
      </w:pPr>
      <w:r>
        <w:rPr>
          <w:noProof/>
        </w:rPr>
        <w:lastRenderedPageBreak/>
        <w:drawing>
          <wp:inline distT="0" distB="0" distL="0" distR="0" wp14:anchorId="2EFE4C59" wp14:editId="6CC3AD39">
            <wp:extent cx="6095942" cy="3522980"/>
            <wp:effectExtent l="0" t="0" r="635" b="0"/>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dd_home_screen.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6095942" cy="3522980"/>
                    </a:xfrm>
                    <a:prstGeom prst="rect">
                      <a:avLst/>
                    </a:prstGeom>
                  </pic:spPr>
                </pic:pic>
              </a:graphicData>
            </a:graphic>
          </wp:inline>
        </w:drawing>
      </w:r>
    </w:p>
    <w:p w14:paraId="52A48586" w14:textId="72643492" w:rsidR="00A82A8D" w:rsidRDefault="00A82A8D" w:rsidP="00A82A8D">
      <w:pPr>
        <w:pStyle w:val="Caption"/>
        <w:jc w:val="both"/>
      </w:pPr>
      <w:bookmarkStart w:id="124" w:name="_Ref35094920"/>
      <w:bookmarkStart w:id="125" w:name="_Toc38115079"/>
      <w:r>
        <w:t xml:space="preserve">Figure </w:t>
      </w:r>
      <w:r>
        <w:fldChar w:fldCharType="begin"/>
      </w:r>
      <w:r>
        <w:instrText xml:space="preserve"> SEQ Figure \* ARABIC </w:instrText>
      </w:r>
      <w:r>
        <w:fldChar w:fldCharType="separate"/>
      </w:r>
      <w:r>
        <w:rPr>
          <w:noProof/>
        </w:rPr>
        <w:t>35</w:t>
      </w:r>
      <w:r>
        <w:fldChar w:fldCharType="end"/>
      </w:r>
      <w:bookmarkEnd w:id="124"/>
      <w:r>
        <w:t>. “Add to home screen” -functionality of the web application; the quiet path route planner can be "installed" on user's phone to work similarly as installed apps (without web browser and address bar).</w:t>
      </w:r>
      <w:bookmarkEnd w:id="125"/>
      <w:r>
        <w:t xml:space="preserve"> </w:t>
      </w:r>
    </w:p>
    <w:p w14:paraId="0941AD91" w14:textId="77777777" w:rsidR="00A82A8D" w:rsidRPr="00A82A8D" w:rsidRDefault="00A82A8D" w:rsidP="00A82A8D"/>
    <w:p w14:paraId="221851F0" w14:textId="351B9379" w:rsidR="004A2443" w:rsidRPr="004A2443" w:rsidRDefault="004A2443" w:rsidP="004A2443">
      <w:pPr>
        <w:pStyle w:val="Heading2"/>
      </w:pPr>
      <w:bookmarkStart w:id="126" w:name="_Toc38538765"/>
      <w:r>
        <w:t xml:space="preserve">Case study: </w:t>
      </w:r>
      <w:r w:rsidR="006A27F7">
        <w:t>P</w:t>
      </w:r>
      <w:r>
        <w:t>edestrians’ exposure to traffic noise in Helsinki</w:t>
      </w:r>
      <w:bookmarkEnd w:id="126"/>
    </w:p>
    <w:p w14:paraId="30ADDC1E" w14:textId="7DF556CE" w:rsidR="00B17DC1" w:rsidRDefault="00B17DC1" w:rsidP="004A2443">
      <w:pPr>
        <w:pStyle w:val="Heading3"/>
      </w:pPr>
      <w:bookmarkStart w:id="127" w:name="_Toc38538766"/>
      <w:r w:rsidRPr="00CC2F87">
        <w:t>Pedestrians</w:t>
      </w:r>
      <w:r w:rsidR="002367E0">
        <w:t>’</w:t>
      </w:r>
      <w:r w:rsidRPr="00CC2F87">
        <w:t xml:space="preserve"> exposure to traffic noise</w:t>
      </w:r>
      <w:bookmarkEnd w:id="127"/>
    </w:p>
    <w:p w14:paraId="4EA105FD" w14:textId="18BBD023" w:rsidR="00A01D53" w:rsidRDefault="00286F03" w:rsidP="00E5335E">
      <w:r>
        <w:fldChar w:fldCharType="begin"/>
      </w:r>
      <w:r>
        <w:instrText xml:space="preserve"> REF _Ref33960913 \h </w:instrText>
      </w:r>
      <w:r>
        <w:fldChar w:fldCharType="separate"/>
      </w:r>
      <w:r w:rsidR="00711D61" w:rsidRPr="00CC2F87">
        <w:t xml:space="preserve">Table </w:t>
      </w:r>
      <w:r w:rsidR="00711D61">
        <w:rPr>
          <w:noProof/>
        </w:rPr>
        <w:t>7</w:t>
      </w:r>
      <w:r>
        <w:fldChar w:fldCharType="end"/>
      </w:r>
      <w:r>
        <w:t xml:space="preserve"> and </w:t>
      </w:r>
      <w:r>
        <w:fldChar w:fldCharType="begin"/>
      </w:r>
      <w:r>
        <w:instrText xml:space="preserve"> REF _Ref33960922 \h </w:instrText>
      </w:r>
      <w:r>
        <w:fldChar w:fldCharType="separate"/>
      </w:r>
      <w:r w:rsidR="00711D61">
        <w:t xml:space="preserve">Table </w:t>
      </w:r>
      <w:r w:rsidR="00711D61">
        <w:rPr>
          <w:noProof/>
        </w:rPr>
        <w:t>8</w:t>
      </w:r>
      <w:r>
        <w:fldChar w:fldCharType="end"/>
      </w:r>
      <w:r>
        <w:t xml:space="preserve"> represent both </w:t>
      </w:r>
      <w:r w:rsidR="00052F46">
        <w:t>average</w:t>
      </w:r>
      <w:r>
        <w:t xml:space="preserve"> exposures and variance in exposure</w:t>
      </w:r>
      <w:r w:rsidR="000804A1">
        <w:t xml:space="preserve">s </w:t>
      </w:r>
      <w:r>
        <w:t>to traffic noise on home</w:t>
      </w:r>
      <w:r w:rsidR="004F39A7">
        <w:t xml:space="preserve"> </w:t>
      </w:r>
      <w:r w:rsidR="00707618">
        <w:t>–</w:t>
      </w:r>
      <w:r w:rsidR="004F39A7">
        <w:t xml:space="preserve"> </w:t>
      </w:r>
      <w:r>
        <w:t>PT stop walks</w:t>
      </w:r>
      <w:r w:rsidR="008823FC">
        <w:t xml:space="preserve"> </w:t>
      </w:r>
      <w:r>
        <w:t xml:space="preserve">and </w:t>
      </w:r>
      <w:r w:rsidR="008823FC">
        <w:t xml:space="preserve">on </w:t>
      </w:r>
      <w:r>
        <w:t>home</w:t>
      </w:r>
      <w:r w:rsidR="00707618">
        <w:t>–</w:t>
      </w:r>
      <w:r>
        <w:t>workplace walks</w:t>
      </w:r>
      <w:r w:rsidR="00571311">
        <w:t>,</w:t>
      </w:r>
      <w:r w:rsidR="00E417FA">
        <w:t xml:space="preserve"> </w:t>
      </w:r>
      <w:r w:rsidR="00704A98">
        <w:t xml:space="preserve">considering </w:t>
      </w:r>
      <w:r w:rsidR="00571311">
        <w:t xml:space="preserve">only </w:t>
      </w:r>
      <w:r w:rsidR="004F39A7">
        <w:t xml:space="preserve">the </w:t>
      </w:r>
      <w:r w:rsidR="00E417FA">
        <w:t>shortest paths.</w:t>
      </w:r>
      <w:r>
        <w:t xml:space="preserve"> </w:t>
      </w:r>
      <w:r w:rsidR="00EC0E0B">
        <w:t xml:space="preserve">In </w:t>
      </w:r>
      <w:r w:rsidR="00EC0E0B">
        <w:fldChar w:fldCharType="begin"/>
      </w:r>
      <w:r w:rsidR="00EC0E0B">
        <w:instrText xml:space="preserve"> REF _Ref33960922 \h </w:instrText>
      </w:r>
      <w:r w:rsidR="00EC0E0B">
        <w:fldChar w:fldCharType="separate"/>
      </w:r>
      <w:r w:rsidR="00711D61">
        <w:t xml:space="preserve">Table </w:t>
      </w:r>
      <w:r w:rsidR="00711D61">
        <w:rPr>
          <w:noProof/>
        </w:rPr>
        <w:t>8</w:t>
      </w:r>
      <w:r w:rsidR="00EC0E0B">
        <w:fldChar w:fldCharType="end"/>
      </w:r>
      <w:r w:rsidR="00EC0E0B">
        <w:t xml:space="preserve">, </w:t>
      </w:r>
      <w:r w:rsidR="00026E83">
        <w:t xml:space="preserve">exposures on </w:t>
      </w:r>
      <w:r w:rsidR="00EC0E0B">
        <w:t xml:space="preserve">direct walks to workplaces are excluded from the statistics. </w:t>
      </w:r>
      <w:r w:rsidR="005A5286">
        <w:t>Th</w:t>
      </w:r>
      <w:r w:rsidR="004227C7">
        <w:t>e</w:t>
      </w:r>
      <w:r w:rsidR="005A5286">
        <w:t xml:space="preserve"> noise exposure</w:t>
      </w:r>
      <w:r w:rsidR="00477240">
        <w:t>s</w:t>
      </w:r>
      <w:r w:rsidR="005A5286">
        <w:t xml:space="preserve"> on the paths </w:t>
      </w:r>
      <w:r w:rsidR="00477240">
        <w:t xml:space="preserve">were </w:t>
      </w:r>
      <w:r w:rsidR="005A5286">
        <w:t xml:space="preserve">assessed by several noise exposure </w:t>
      </w:r>
      <w:r w:rsidR="00CC76A4">
        <w:t>indices</w:t>
      </w:r>
      <w:r w:rsidR="005A5286">
        <w:t xml:space="preserve"> (</w:t>
      </w:r>
      <w:r w:rsidR="00CB0663">
        <w:t xml:space="preserve">see </w:t>
      </w:r>
      <w:r w:rsidR="005A5286">
        <w:t>3.5.4).</w:t>
      </w:r>
      <w:r w:rsidR="00EB6814">
        <w:t xml:space="preserve"> The noise </w:t>
      </w:r>
      <w:r w:rsidR="001579AF">
        <w:t>level</w:t>
      </w:r>
      <w:r w:rsidR="008C7B90">
        <w:t xml:space="preserve"> thresholds</w:t>
      </w:r>
      <w:r w:rsidR="00186A51">
        <w:t xml:space="preserve"> </w:t>
      </w:r>
      <w:r w:rsidR="00E05664">
        <w:t xml:space="preserve">60 dB, 65 dB and 70 dB were selected for </w:t>
      </w:r>
      <w:r w:rsidR="00AC44B5">
        <w:t xml:space="preserve">the </w:t>
      </w:r>
      <w:r w:rsidR="00C112FD">
        <w:t xml:space="preserve">threshold-based </w:t>
      </w:r>
      <w:r w:rsidR="00CC76A4">
        <w:t>indices</w:t>
      </w:r>
      <w:r w:rsidR="00EB6814">
        <w:t xml:space="preserve"> </w:t>
      </w:r>
      <w:r w:rsidR="00E05664">
        <w:t xml:space="preserve">in order </w:t>
      </w:r>
      <w:r w:rsidR="00EB6814">
        <w:t xml:space="preserve">to </w:t>
      </w:r>
      <w:r w:rsidR="00E05664">
        <w:t>assess</w:t>
      </w:r>
      <w:r w:rsidR="00EB6814">
        <w:t xml:space="preserve"> exposure</w:t>
      </w:r>
      <w:r w:rsidR="00E05664">
        <w:t>s</w:t>
      </w:r>
      <w:r w:rsidR="00EB6814">
        <w:t xml:space="preserve"> to the highest traffic noise levels. </w:t>
      </w:r>
      <w:r w:rsidR="00FF0203">
        <w:t xml:space="preserve">The statistics are weighted by </w:t>
      </w:r>
      <w:r w:rsidR="00976762">
        <w:t xml:space="preserve">the </w:t>
      </w:r>
      <w:r w:rsidR="00732A12">
        <w:t xml:space="preserve">modelled </w:t>
      </w:r>
      <w:r w:rsidR="00FF0203">
        <w:t xml:space="preserve">utilization rates of the walks and hence </w:t>
      </w:r>
      <w:r w:rsidR="00B11E8D">
        <w:t xml:space="preserve">better </w:t>
      </w:r>
      <w:r w:rsidR="00FF0203">
        <w:t xml:space="preserve">represent </w:t>
      </w:r>
      <w:r w:rsidR="00521837">
        <w:t>average</w:t>
      </w:r>
      <w:r w:rsidR="00FF0203">
        <w:t xml:space="preserve"> exposures to traffic noise. </w:t>
      </w:r>
      <w:r w:rsidR="00E417FA">
        <w:t xml:space="preserve">The paths included in </w:t>
      </w:r>
      <w:r w:rsidR="00E417FA">
        <w:fldChar w:fldCharType="begin"/>
      </w:r>
      <w:r w:rsidR="00E417FA">
        <w:instrText xml:space="preserve"> REF _Ref33960922 \h </w:instrText>
      </w:r>
      <w:r w:rsidR="00E417FA">
        <w:fldChar w:fldCharType="separate"/>
      </w:r>
      <w:r w:rsidR="00711D61">
        <w:t xml:space="preserve">Table </w:t>
      </w:r>
      <w:r w:rsidR="00711D61">
        <w:rPr>
          <w:noProof/>
        </w:rPr>
        <w:t>8</w:t>
      </w:r>
      <w:r w:rsidR="00E417FA">
        <w:fldChar w:fldCharType="end"/>
      </w:r>
      <w:r w:rsidR="00E417FA">
        <w:t xml:space="preserve"> </w:t>
      </w:r>
      <w:r w:rsidR="00C5049C">
        <w:t xml:space="preserve">were </w:t>
      </w:r>
      <w:r w:rsidR="00E417FA">
        <w:t>shorter</w:t>
      </w:r>
      <w:r w:rsidR="006402BB">
        <w:t>, on average,</w:t>
      </w:r>
      <w:r w:rsidR="00E417FA">
        <w:t xml:space="preserve"> than the ones in </w:t>
      </w:r>
      <w:r w:rsidR="00E417FA">
        <w:fldChar w:fldCharType="begin"/>
      </w:r>
      <w:r w:rsidR="00E417FA">
        <w:instrText xml:space="preserve"> REF _Ref33960913 \h </w:instrText>
      </w:r>
      <w:r w:rsidR="00E417FA">
        <w:fldChar w:fldCharType="separate"/>
      </w:r>
      <w:r w:rsidR="00711D61" w:rsidRPr="00CC2F87">
        <w:t xml:space="preserve">Table </w:t>
      </w:r>
      <w:r w:rsidR="00711D61">
        <w:rPr>
          <w:noProof/>
        </w:rPr>
        <w:t>7</w:t>
      </w:r>
      <w:r w:rsidR="00E417FA">
        <w:fldChar w:fldCharType="end"/>
      </w:r>
      <w:r w:rsidR="00E417FA">
        <w:t xml:space="preserve">, as per the </w:t>
      </w:r>
      <w:r w:rsidR="00C5049C">
        <w:t xml:space="preserve">descriptive </w:t>
      </w:r>
      <w:r w:rsidR="00E417FA">
        <w:t>statistic</w:t>
      </w:r>
      <w:r w:rsidR="00686840">
        <w:t>s</w:t>
      </w:r>
      <w:r w:rsidR="00E417FA">
        <w:t xml:space="preserve"> o</w:t>
      </w:r>
      <w:r w:rsidR="00C5049C">
        <w:t>f</w:t>
      </w:r>
      <w:r w:rsidR="00E417FA">
        <w:t xml:space="preserve"> path lengths presented in </w:t>
      </w:r>
      <w:r w:rsidR="00E417FA">
        <w:fldChar w:fldCharType="begin"/>
      </w:r>
      <w:r w:rsidR="00E417FA">
        <w:instrText xml:space="preserve"> REF _Ref33902848 \h </w:instrText>
      </w:r>
      <w:r w:rsidR="00E417FA">
        <w:fldChar w:fldCharType="separate"/>
      </w:r>
      <w:r w:rsidR="00711D61" w:rsidRPr="00CC2F87">
        <w:t xml:space="preserve">Table </w:t>
      </w:r>
      <w:r w:rsidR="00711D61">
        <w:rPr>
          <w:noProof/>
        </w:rPr>
        <w:t>6</w:t>
      </w:r>
      <w:r w:rsidR="00E417FA">
        <w:fldChar w:fldCharType="end"/>
      </w:r>
      <w:r w:rsidR="002142B1">
        <w:t xml:space="preserve"> (see 3.7.3)</w:t>
      </w:r>
      <w:r w:rsidR="00E417FA">
        <w:t>.</w:t>
      </w:r>
      <w:r w:rsidR="00C5049C">
        <w:t xml:space="preserve"> </w:t>
      </w:r>
      <w:r w:rsidR="006402BB">
        <w:t>Accordingly</w:t>
      </w:r>
      <w:r w:rsidR="00C5049C">
        <w:t xml:space="preserve">, the </w:t>
      </w:r>
      <w:r w:rsidR="00C5049C" w:rsidRPr="00C5049C">
        <w:t>unnormalized</w:t>
      </w:r>
      <w:r w:rsidR="00C5049C">
        <w:t xml:space="preserve"> noise exposure </w:t>
      </w:r>
      <w:r w:rsidR="00CC76A4">
        <w:t>indices</w:t>
      </w:r>
      <w:r w:rsidR="00C5049C">
        <w:t xml:space="preserve"> </w:t>
      </w:r>
      <w:r w:rsidR="008C5BFF">
        <w:t>show higher values (on average)</w:t>
      </w:r>
      <w:r w:rsidR="00C5049C">
        <w:t xml:space="preserve"> for the </w:t>
      </w:r>
      <w:r w:rsidR="00EA6DF7">
        <w:t>longer paths (</w:t>
      </w:r>
      <w:r w:rsidR="00EA6DF7">
        <w:fldChar w:fldCharType="begin"/>
      </w:r>
      <w:r w:rsidR="00EA6DF7">
        <w:instrText xml:space="preserve"> REF _Ref33960913 \h </w:instrText>
      </w:r>
      <w:r w:rsidR="00EA6DF7">
        <w:fldChar w:fldCharType="separate"/>
      </w:r>
      <w:r w:rsidR="00711D61" w:rsidRPr="00CC2F87">
        <w:t xml:space="preserve">Table </w:t>
      </w:r>
      <w:r w:rsidR="00711D61">
        <w:rPr>
          <w:noProof/>
        </w:rPr>
        <w:t>7</w:t>
      </w:r>
      <w:r w:rsidR="00EA6DF7">
        <w:fldChar w:fldCharType="end"/>
      </w:r>
      <w:r w:rsidR="00EA6DF7">
        <w:t>).</w:t>
      </w:r>
      <w:r w:rsidR="00B356F0">
        <w:t xml:space="preserve"> </w:t>
      </w:r>
    </w:p>
    <w:p w14:paraId="70EC3638" w14:textId="527F33E4" w:rsidR="003650EF" w:rsidRPr="00E5335E" w:rsidRDefault="00A01D53" w:rsidP="00E5335E">
      <w:r>
        <w:t xml:space="preserve">The average exposures to the highest noise levels are </w:t>
      </w:r>
      <w:r w:rsidR="008610F4">
        <w:t>smaller</w:t>
      </w:r>
      <w:r>
        <w:t xml:space="preserve"> compared to the exposures to the lower noise levels</w:t>
      </w:r>
      <w:r w:rsidR="008610F4">
        <w:t xml:space="preserve"> (e.g. </w:t>
      </w:r>
      <w:r w:rsidR="00433DC5">
        <w:t>ED</w:t>
      </w:r>
      <w:r w:rsidR="00433DC5">
        <w:rPr>
          <w:vertAlign w:val="subscript"/>
        </w:rPr>
        <w:t>+65dB</w:t>
      </w:r>
      <w:r w:rsidR="00433DC5">
        <w:t xml:space="preserve"> </w:t>
      </w:r>
      <w:r w:rsidR="008610F4">
        <w:t xml:space="preserve">vs. </w:t>
      </w:r>
      <w:r w:rsidR="00433DC5">
        <w:t>ED</w:t>
      </w:r>
      <w:r w:rsidR="00433DC5">
        <w:rPr>
          <w:vertAlign w:val="subscript"/>
        </w:rPr>
        <w:t>+60dB</w:t>
      </w:r>
      <w:r w:rsidR="008610F4">
        <w:t>)</w:t>
      </w:r>
      <w:r w:rsidR="00355DED">
        <w:t xml:space="preserve">. </w:t>
      </w:r>
      <w:r w:rsidR="00FD4A18">
        <w:t xml:space="preserve">On average, almost half </w:t>
      </w:r>
      <w:r w:rsidR="003650EF">
        <w:t xml:space="preserve">(46 %) </w:t>
      </w:r>
      <w:r w:rsidR="00FD4A18">
        <w:t xml:space="preserve">of </w:t>
      </w:r>
      <w:r w:rsidR="003650EF">
        <w:t xml:space="preserve">the total distance </w:t>
      </w:r>
      <w:r w:rsidR="00FD4A18">
        <w:t xml:space="preserve">of the </w:t>
      </w:r>
      <w:r w:rsidR="00FD4A18">
        <w:lastRenderedPageBreak/>
        <w:t xml:space="preserve">walks </w:t>
      </w:r>
      <w:r>
        <w:t xml:space="preserve">is </w:t>
      </w:r>
      <w:r w:rsidR="00FD4A18">
        <w:t>exposed to traffic noise levels higher than 60 dB</w:t>
      </w:r>
      <w:r>
        <w:t xml:space="preserve"> (</w:t>
      </w:r>
      <w:r>
        <w:fldChar w:fldCharType="begin"/>
      </w:r>
      <w:r>
        <w:instrText xml:space="preserve"> REF _Ref33960913 \h </w:instrText>
      </w:r>
      <w:r>
        <w:fldChar w:fldCharType="separate"/>
      </w:r>
      <w:r w:rsidR="00711D61" w:rsidRPr="00CC2F87">
        <w:t xml:space="preserve">Table </w:t>
      </w:r>
      <w:r w:rsidR="00711D61">
        <w:rPr>
          <w:noProof/>
        </w:rPr>
        <w:t>7</w:t>
      </w:r>
      <w:r>
        <w:fldChar w:fldCharType="end"/>
      </w:r>
      <w:r>
        <w:t>)</w:t>
      </w:r>
      <w:r w:rsidR="00FD4A18">
        <w:t>. Reduced</w:t>
      </w:r>
      <w:r w:rsidR="001D3070">
        <w:t xml:space="preserve">, yet still </w:t>
      </w:r>
      <w:r w:rsidR="001D3070" w:rsidRPr="001D3070">
        <w:t xml:space="preserve">remarkably </w:t>
      </w:r>
      <w:r w:rsidR="001D3070">
        <w:t>high,</w:t>
      </w:r>
      <w:r w:rsidR="00FD4A18">
        <w:t xml:space="preserve"> </w:t>
      </w:r>
      <w:r>
        <w:t>average</w:t>
      </w:r>
      <w:r w:rsidR="00FD4A18">
        <w:t xml:space="preserve"> exposures </w:t>
      </w:r>
      <w:r w:rsidR="001D3070">
        <w:t xml:space="preserve">were found </w:t>
      </w:r>
      <w:r w:rsidR="00FD4A18">
        <w:t>for noise levels</w:t>
      </w:r>
      <w:r w:rsidR="001D3070">
        <w:t xml:space="preserve"> higher than 60 dB</w:t>
      </w:r>
      <w:r w:rsidR="00E26D13">
        <w:t xml:space="preserve"> </w:t>
      </w:r>
      <w:r w:rsidR="003650EF">
        <w:t xml:space="preserve">(e.g. </w:t>
      </w:r>
      <w:r>
        <w:t xml:space="preserve">30 % </w:t>
      </w:r>
      <w:r w:rsidR="00217F3D">
        <w:t xml:space="preserve">mean </w:t>
      </w:r>
      <w:r w:rsidR="003650EF">
        <w:t>ER</w:t>
      </w:r>
      <w:r w:rsidR="003650EF">
        <w:rPr>
          <w:vertAlign w:val="subscript"/>
        </w:rPr>
        <w:t>+65dB</w:t>
      </w:r>
      <w:r w:rsidR="003650EF">
        <w:t xml:space="preserve">). </w:t>
      </w:r>
      <w:r w:rsidR="00A879C2">
        <w:t xml:space="preserve">However, </w:t>
      </w:r>
      <w:r w:rsidR="00E26D13">
        <w:t xml:space="preserve">high standard deviations of the exposure </w:t>
      </w:r>
      <w:r w:rsidR="00CC76A4">
        <w:t>indices</w:t>
      </w:r>
      <w:r w:rsidR="00E26D13">
        <w:t xml:space="preserve"> indicate </w:t>
      </w:r>
      <w:r w:rsidR="00A879C2">
        <w:t>highly unequal exposures to traffic noise between different walks.</w:t>
      </w:r>
      <w:r w:rsidR="002C1671">
        <w:t xml:space="preserve"> </w:t>
      </w:r>
      <w:r w:rsidR="00045ABB">
        <w:t xml:space="preserve">For </w:t>
      </w:r>
      <w:r w:rsidR="009E0945">
        <w:t xml:space="preserve">both </w:t>
      </w:r>
      <w:r w:rsidR="00CA1FBF">
        <w:t xml:space="preserve">EI, </w:t>
      </w:r>
      <w:r w:rsidR="00045ABB">
        <w:t xml:space="preserve">ED and ER </w:t>
      </w:r>
      <w:r w:rsidR="00CC76A4">
        <w:t>indices</w:t>
      </w:r>
      <w:r w:rsidR="00571CDB">
        <w:t xml:space="preserve">, </w:t>
      </w:r>
      <w:r w:rsidR="00045ABB">
        <w:t>excluding</w:t>
      </w:r>
      <w:r w:rsidR="00571CDB">
        <w:t xml:space="preserve"> the highest </w:t>
      </w:r>
      <w:r w:rsidR="00045ABB">
        <w:t>noise level threshold</w:t>
      </w:r>
      <w:r w:rsidR="00571CDB">
        <w:t xml:space="preserve"> (</w:t>
      </w:r>
      <w:r w:rsidR="00045ABB">
        <w:t xml:space="preserve">70 dB), the standard deviations of the </w:t>
      </w:r>
      <w:r w:rsidR="00CC76A4">
        <w:t>indices</w:t>
      </w:r>
      <w:r w:rsidR="00045ABB">
        <w:t xml:space="preserve"> are of the same magnitude as their means</w:t>
      </w:r>
      <w:r w:rsidR="00A04188">
        <w:t xml:space="preserve"> (i.e. relatively high)</w:t>
      </w:r>
      <w:r w:rsidR="00045ABB">
        <w:t xml:space="preserve">. </w:t>
      </w:r>
      <w:r w:rsidR="00105ADB">
        <w:t xml:space="preserve">The average </w:t>
      </w:r>
      <w:r w:rsidR="00C300DC">
        <w:t xml:space="preserve">traffic noise level </w:t>
      </w:r>
      <w:r w:rsidR="00105ADB">
        <w:t xml:space="preserve">on all walks is 58 dB but </w:t>
      </w:r>
      <w:r w:rsidR="00937CBD">
        <w:t xml:space="preserve">it </w:t>
      </w:r>
      <w:r w:rsidR="00105ADB">
        <w:t xml:space="preserve">varies </w:t>
      </w:r>
      <w:r w:rsidR="00504EF2">
        <w:t xml:space="preserve">considerably from quiet to noisy </w:t>
      </w:r>
      <w:r w:rsidR="00105ADB">
        <w:t>(</w:t>
      </w:r>
      <w:r w:rsidR="00695342">
        <w:t xml:space="preserve">SD = </w:t>
      </w:r>
      <w:r w:rsidR="00105ADB">
        <w:t xml:space="preserve">7 dB). </w:t>
      </w:r>
    </w:p>
    <w:p w14:paraId="18E23A8D" w14:textId="5ED3083B" w:rsidR="00B17DC1" w:rsidRPr="00CC2F87" w:rsidRDefault="00B17DC1" w:rsidP="00B17DC1">
      <w:pPr>
        <w:pStyle w:val="TableCaption"/>
      </w:pPr>
      <w:bookmarkStart w:id="128" w:name="_Ref33960913"/>
      <w:bookmarkStart w:id="129" w:name="_Toc38115090"/>
      <w:r w:rsidRPr="00CC2F87">
        <w:t xml:space="preserve">Table </w:t>
      </w:r>
      <w:r w:rsidRPr="00CC2F87">
        <w:fldChar w:fldCharType="begin"/>
      </w:r>
      <w:r w:rsidRPr="00CC2F87">
        <w:instrText xml:space="preserve"> SEQ Table \* ARABIC </w:instrText>
      </w:r>
      <w:r w:rsidRPr="00CC2F87">
        <w:fldChar w:fldCharType="separate"/>
      </w:r>
      <w:r w:rsidR="00711D61">
        <w:rPr>
          <w:noProof/>
        </w:rPr>
        <w:t>7</w:t>
      </w:r>
      <w:r w:rsidRPr="00CC2F87">
        <w:fldChar w:fldCharType="end"/>
      </w:r>
      <w:bookmarkEnd w:id="128"/>
      <w:r w:rsidRPr="00CC2F87">
        <w:t xml:space="preserve">. </w:t>
      </w:r>
      <w:r w:rsidR="00255601">
        <w:t>Descriptive s</w:t>
      </w:r>
      <w:commentRangeStart w:id="130"/>
      <w:r w:rsidRPr="00CC2F87">
        <w:t xml:space="preserve">tatistics </w:t>
      </w:r>
      <w:commentRangeEnd w:id="130"/>
      <w:r>
        <w:rPr>
          <w:rStyle w:val="CommentReference"/>
          <w:iCs w:val="0"/>
          <w:color w:val="auto"/>
        </w:rPr>
        <w:commentReference w:id="130"/>
      </w:r>
      <w:r w:rsidRPr="00CC2F87">
        <w:t>of exposure to traffic noise on the first walks of</w:t>
      </w:r>
      <w:r w:rsidR="00E5335E">
        <w:t xml:space="preserve"> </w:t>
      </w:r>
      <w:r w:rsidRPr="00CC2F87">
        <w:t xml:space="preserve">public transport itineraries to workplaces </w:t>
      </w:r>
      <w:r w:rsidR="00B82108">
        <w:t>and</w:t>
      </w:r>
      <w:r>
        <w:t xml:space="preserve"> </w:t>
      </w:r>
      <w:r w:rsidR="00640A7A">
        <w:t xml:space="preserve">on </w:t>
      </w:r>
      <w:r>
        <w:t xml:space="preserve">direct walks </w:t>
      </w:r>
      <w:r w:rsidRPr="00CC2F87">
        <w:t>to nearby workplaces</w:t>
      </w:r>
      <w:r>
        <w:t xml:space="preserve"> (n=</w:t>
      </w:r>
      <w:r w:rsidR="000C3EBB" w:rsidRPr="000C3EBB">
        <w:t>30160</w:t>
      </w:r>
      <w:r>
        <w:t>)</w:t>
      </w:r>
      <w:r w:rsidRPr="00CC2F87">
        <w:t>.</w:t>
      </w:r>
      <w:bookmarkEnd w:id="129"/>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6EEC103C" w14:textId="77777777" w:rsidTr="006C457B">
        <w:trPr>
          <w:trHeight w:val="561"/>
        </w:trPr>
        <w:tc>
          <w:tcPr>
            <w:tcW w:w="1838" w:type="dxa"/>
            <w:tcBorders>
              <w:left w:val="single" w:sz="4" w:space="0" w:color="FFFFFF"/>
              <w:right w:val="single" w:sz="4" w:space="0" w:color="FFFFFF"/>
            </w:tcBorders>
          </w:tcPr>
          <w:p w14:paraId="39ED00ED"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5449456F"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19F99C27"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17E83C11"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43551EFC"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339275FA"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14C4B5CA"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597EC22D" w14:textId="77777777" w:rsidR="00B17DC1" w:rsidRPr="00CC2F87" w:rsidRDefault="00B17DC1" w:rsidP="006C457B">
            <w:pPr>
              <w:pStyle w:val="TableText"/>
              <w:spacing w:before="240" w:after="160"/>
            </w:pPr>
            <w:r w:rsidRPr="00CC2F87">
              <w:t>p9</w:t>
            </w:r>
            <w:r>
              <w:t>0</w:t>
            </w:r>
          </w:p>
        </w:tc>
      </w:tr>
      <w:tr w:rsidR="00B17DC1" w:rsidRPr="00CC2F87" w14:paraId="7501B20E"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7137D078" w14:textId="46A5F3C6" w:rsidR="00B17DC1" w:rsidRPr="00A42003" w:rsidRDefault="00B17DC1" w:rsidP="006C457B">
            <w:pPr>
              <w:pStyle w:val="TableText"/>
              <w:spacing w:before="240" w:line="240" w:lineRule="auto"/>
              <w:rPr>
                <w:vertAlign w:val="subscript"/>
              </w:rPr>
            </w:pPr>
            <w:r w:rsidRPr="00A42003">
              <w:t>E</w:t>
            </w:r>
            <w:r w:rsidR="005A5286">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458368" w14:textId="7C96CF95" w:rsidR="00B17DC1" w:rsidRPr="00CC2F87" w:rsidRDefault="00B571E8" w:rsidP="006C457B">
            <w:pPr>
              <w:pStyle w:val="TableText"/>
              <w:spacing w:before="240"/>
            </w:pPr>
            <w:r>
              <w:t>25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6CEF157" w14:textId="6CB2205E" w:rsidR="00B17DC1" w:rsidRPr="00CC2F87" w:rsidRDefault="00B571E8" w:rsidP="006C457B">
            <w:pPr>
              <w:pStyle w:val="TableText"/>
              <w:spacing w:before="240"/>
            </w:pPr>
            <w:r>
              <w:t>19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0D7829" w14:textId="4930D3F9" w:rsidR="00B17DC1" w:rsidRPr="00CC2F87" w:rsidRDefault="00B571E8" w:rsidP="006C457B">
            <w:pPr>
              <w:pStyle w:val="TableText"/>
              <w:spacing w:before="240" w:line="240" w:lineRule="auto"/>
            </w:pPr>
            <w:r>
              <w:t>22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C7A9C5" w14:textId="7A4FFD2D" w:rsidR="00B17DC1" w:rsidRPr="00CC2F87" w:rsidRDefault="00B571E8" w:rsidP="006C457B">
            <w:pPr>
              <w:pStyle w:val="TableText"/>
              <w:spacing w:before="240"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C89B20" w14:textId="1D9A9A6A" w:rsidR="00B17DC1" w:rsidRPr="00CC2F87" w:rsidRDefault="00B571E8" w:rsidP="006C457B">
            <w:pPr>
              <w:pStyle w:val="TableText"/>
              <w:spacing w:before="240" w:line="240" w:lineRule="auto"/>
            </w:pPr>
            <w:r>
              <w:t>10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BF3C2B5" w14:textId="7C7886E8" w:rsidR="00B17DC1" w:rsidRPr="00CC2F87" w:rsidRDefault="00B571E8" w:rsidP="006C457B">
            <w:pPr>
              <w:pStyle w:val="TableText"/>
              <w:spacing w:before="240" w:line="240" w:lineRule="auto"/>
            </w:pPr>
            <w:r>
              <w:t>340</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181A0C6" w14:textId="080F366A" w:rsidR="00B17DC1" w:rsidRPr="00CC2F87" w:rsidRDefault="00B571E8" w:rsidP="006C457B">
            <w:pPr>
              <w:pStyle w:val="TableText"/>
              <w:spacing w:before="240" w:line="240" w:lineRule="auto"/>
            </w:pPr>
            <w:r>
              <w:t>543</w:t>
            </w:r>
          </w:p>
        </w:tc>
      </w:tr>
      <w:tr w:rsidR="00B17DC1" w:rsidRPr="00CC2F87" w14:paraId="17C7DF72"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D18B307" w14:textId="6785C5A6" w:rsidR="00B17DC1" w:rsidRPr="00A42003" w:rsidRDefault="00B17DC1" w:rsidP="006C457B">
            <w:pPr>
              <w:pStyle w:val="TableText"/>
              <w:spacing w:line="240" w:lineRule="auto"/>
              <w:rPr>
                <w:vertAlign w:val="subscript"/>
              </w:rPr>
            </w:pPr>
            <w:r w:rsidRPr="00A42003">
              <w:t>E</w:t>
            </w:r>
            <w:r w:rsidR="005A5286">
              <w:t>I</w:t>
            </w:r>
            <w:r w:rsidRPr="00A42003">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798FBC5" w14:textId="33CB3F69" w:rsidR="00B17DC1" w:rsidRPr="00CC2F87" w:rsidRDefault="00B17DC1" w:rsidP="006C457B">
            <w:pPr>
              <w:pStyle w:val="TableText"/>
            </w:pPr>
            <w:r w:rsidRPr="00400730">
              <w:t>0</w:t>
            </w:r>
            <w:r w:rsidRPr="00CC2F87">
              <w:t>.</w:t>
            </w:r>
            <w:r w:rsidRPr="00400730">
              <w:t>3</w:t>
            </w:r>
            <w:r w:rsidR="00DF7EB2">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2FF8171" w14:textId="0239DA21" w:rsidR="00B17DC1" w:rsidRPr="00CC2F87" w:rsidRDefault="00B17DC1" w:rsidP="006C457B">
            <w:pPr>
              <w:pStyle w:val="TableText"/>
            </w:pPr>
            <w:r w:rsidRPr="00AD13B0">
              <w:t>0</w:t>
            </w:r>
            <w:r w:rsidRPr="00CC2F87">
              <w:t>.</w:t>
            </w:r>
            <w:r w:rsidR="00D069AE">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F15B3D3" w14:textId="45F52D56" w:rsidR="00B17DC1" w:rsidRPr="00CC2F87" w:rsidRDefault="00B17DC1" w:rsidP="006C457B">
            <w:pPr>
              <w:pStyle w:val="TableText"/>
            </w:pPr>
            <w:r w:rsidRPr="00F83AA9">
              <w:t>0</w:t>
            </w:r>
            <w:r w:rsidRPr="00CC2F87">
              <w:t>.</w:t>
            </w:r>
            <w:r w:rsidR="00D069AE">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A09571" w14:textId="059EEA31" w:rsidR="00B17DC1" w:rsidRPr="00CC2F87" w:rsidRDefault="00B17DC1" w:rsidP="006C457B">
            <w:pPr>
              <w:pStyle w:val="TableText"/>
              <w:spacing w:line="240" w:lineRule="auto"/>
            </w:pPr>
            <w:r>
              <w:t>0.</w:t>
            </w:r>
            <w:r w:rsidR="00D069AE">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192108D" w14:textId="2CBB93DB" w:rsidR="00B17DC1" w:rsidRPr="00CC2F87" w:rsidRDefault="00B17DC1" w:rsidP="006C457B">
            <w:pPr>
              <w:pStyle w:val="TableText"/>
              <w:spacing w:line="240" w:lineRule="auto"/>
            </w:pPr>
            <w:r>
              <w:t>0.</w:t>
            </w:r>
            <w:r w:rsidR="00F86785">
              <w:t>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91DED9" w14:textId="0AD4A04B" w:rsidR="00B17DC1" w:rsidRPr="00CC2F87" w:rsidRDefault="00B17DC1" w:rsidP="006C457B">
            <w:pPr>
              <w:pStyle w:val="TableText"/>
              <w:spacing w:line="240" w:lineRule="auto"/>
            </w:pPr>
            <w:r>
              <w:t>0.</w:t>
            </w:r>
            <w:r w:rsidR="00D069AE">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61ED46A" w14:textId="30EF6914" w:rsidR="00B17DC1" w:rsidRPr="00CC2F87" w:rsidRDefault="00B17DC1" w:rsidP="006C457B">
            <w:pPr>
              <w:pStyle w:val="TableText"/>
              <w:spacing w:line="240" w:lineRule="auto"/>
            </w:pPr>
            <w:r>
              <w:t>0.</w:t>
            </w:r>
            <w:r w:rsidR="00D069AE">
              <w:t>52</w:t>
            </w:r>
          </w:p>
        </w:tc>
      </w:tr>
      <w:tr w:rsidR="00B17DC1" w:rsidRPr="00CC2F87" w14:paraId="56DF9FEE"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69D3D27B" w14:textId="77777777" w:rsidR="00B17DC1" w:rsidRPr="00A42003" w:rsidRDefault="00B17DC1" w:rsidP="006C457B">
            <w:pPr>
              <w:pStyle w:val="TableText"/>
              <w:spacing w:line="240" w:lineRule="auto"/>
            </w:pPr>
            <w:r w:rsidRPr="00A42003">
              <w:t>dB</w:t>
            </w:r>
            <w:r w:rsidRPr="00A42003">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3EB01E" w14:textId="7F66015C" w:rsidR="00B17DC1" w:rsidRPr="00CC2F87" w:rsidRDefault="00B17DC1" w:rsidP="006C457B">
            <w:pPr>
              <w:pStyle w:val="TableText"/>
            </w:pPr>
            <w:r w:rsidRPr="00400730">
              <w:t>5</w:t>
            </w:r>
            <w:r w:rsidR="00B82108">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5F75D45" w14:textId="4984F1A6" w:rsidR="00B17DC1" w:rsidRPr="00CC2F87" w:rsidRDefault="00B17DC1" w:rsidP="006C457B">
            <w:pPr>
              <w:pStyle w:val="TableText"/>
            </w:pPr>
            <w:r w:rsidRPr="00AD13B0">
              <w:t>5</w:t>
            </w:r>
            <w:r w:rsidR="00D069AE">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C1E8F9"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13682E" w14:textId="41A5519C" w:rsidR="00B17DC1" w:rsidRPr="00CC2F87" w:rsidRDefault="00B17DC1" w:rsidP="006C457B">
            <w:pPr>
              <w:pStyle w:val="TableText"/>
              <w:spacing w:line="240" w:lineRule="auto"/>
            </w:pPr>
            <w:r>
              <w:t>4</w:t>
            </w:r>
            <w:r w:rsidR="00D069AE">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9090BE"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D8F4F"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E3F8BB6" w14:textId="77777777" w:rsidR="00B17DC1" w:rsidRPr="00CC2F87" w:rsidRDefault="00B17DC1" w:rsidP="006C457B">
            <w:pPr>
              <w:pStyle w:val="TableText"/>
              <w:spacing w:line="240" w:lineRule="auto"/>
            </w:pPr>
            <w:r>
              <w:t>67</w:t>
            </w:r>
          </w:p>
        </w:tc>
      </w:tr>
      <w:tr w:rsidR="00B17DC1" w:rsidRPr="00CC2F87" w14:paraId="27ADA045"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C074CFE" w14:textId="41D56A94"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F219CD1" w14:textId="3A7537B9" w:rsidR="00B17DC1" w:rsidRPr="00CC2F87" w:rsidRDefault="00B17DC1" w:rsidP="006C457B">
            <w:pPr>
              <w:pStyle w:val="TableText"/>
            </w:pPr>
            <w:r w:rsidRPr="00400730">
              <w:t>2</w:t>
            </w:r>
            <w:r w:rsidRPr="00CC2F87">
              <w:t>1</w:t>
            </w:r>
            <w:r w:rsidR="00D069AE">
              <w:t>4</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789D105" w14:textId="742D9777" w:rsidR="00B17DC1" w:rsidRPr="00CC2F87" w:rsidRDefault="00B17DC1" w:rsidP="006C457B">
            <w:pPr>
              <w:pStyle w:val="TableText"/>
            </w:pPr>
            <w:r w:rsidRPr="00AD13B0">
              <w:t>14</w:t>
            </w:r>
            <w:r w:rsidR="00D069AE">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D249784" w14:textId="0EE28A5B" w:rsidR="00B17DC1" w:rsidRPr="00CC2F87" w:rsidRDefault="00B17DC1" w:rsidP="006C457B">
            <w:pPr>
              <w:pStyle w:val="TableText"/>
            </w:pPr>
            <w:r w:rsidRPr="00F83AA9">
              <w:t>21</w:t>
            </w:r>
            <w:r w:rsidR="00D069AE">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D56F9A" w14:textId="2A16B81D" w:rsidR="00B17DC1" w:rsidRPr="00CC2F87" w:rsidRDefault="00B17DC1" w:rsidP="006C457B">
            <w:pPr>
              <w:pStyle w:val="TableText"/>
              <w:spacing w:line="240" w:lineRule="auto"/>
            </w:pPr>
            <w:r>
              <w:t>1</w:t>
            </w:r>
            <w:r w:rsidR="00B82108">
              <w:t>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27602D" w14:textId="1F644D60" w:rsidR="00B17DC1" w:rsidRPr="00CC2F87" w:rsidRDefault="00B17DC1" w:rsidP="006C457B">
            <w:pPr>
              <w:pStyle w:val="TableText"/>
              <w:spacing w:line="240" w:lineRule="auto"/>
            </w:pPr>
            <w:r>
              <w:t>6</w:t>
            </w:r>
            <w:r w:rsidR="00B82108">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3A19AA8" w14:textId="6B782C27" w:rsidR="00B17DC1" w:rsidRPr="00CC2F87" w:rsidRDefault="00B17DC1" w:rsidP="006C457B">
            <w:pPr>
              <w:pStyle w:val="TableText"/>
              <w:spacing w:line="240" w:lineRule="auto"/>
            </w:pPr>
            <w:r>
              <w:t>29</w:t>
            </w:r>
            <w:r w:rsidR="00D069AE">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9B6DF9E" w14:textId="4CDC0E77" w:rsidR="00B17DC1" w:rsidRPr="00CC2F87" w:rsidRDefault="00D069AE" w:rsidP="006C457B">
            <w:pPr>
              <w:pStyle w:val="TableText"/>
              <w:spacing w:line="240" w:lineRule="auto"/>
            </w:pPr>
            <w:r>
              <w:t>510</w:t>
            </w:r>
          </w:p>
        </w:tc>
      </w:tr>
      <w:tr w:rsidR="00B17DC1" w:rsidRPr="00CC2F87" w14:paraId="79BAE03A"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4AEA31CF" w14:textId="0043CAC7"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5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585BBA0" w14:textId="62749D06" w:rsidR="00B17DC1" w:rsidRPr="00CC2F87" w:rsidRDefault="00B17DC1" w:rsidP="006C457B">
            <w:pPr>
              <w:pStyle w:val="TableText"/>
            </w:pPr>
            <w:r w:rsidRPr="00400730">
              <w:t>13</w:t>
            </w:r>
            <w:r w:rsidR="007E5700">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7BB268" w14:textId="00C0A6D8" w:rsidR="00B17DC1" w:rsidRPr="00CC2F87" w:rsidRDefault="00B17DC1" w:rsidP="006C457B">
            <w:pPr>
              <w:pStyle w:val="TableText"/>
            </w:pPr>
            <w:r w:rsidRPr="00AD13B0">
              <w:t>7</w:t>
            </w:r>
            <w:r w:rsidR="00B82108">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2780BFD" w14:textId="062666E6" w:rsidR="00B17DC1" w:rsidRPr="00CC2F87" w:rsidRDefault="00B17DC1" w:rsidP="006C457B">
            <w:pPr>
              <w:pStyle w:val="TableText"/>
            </w:pPr>
            <w:r w:rsidRPr="00F83AA9">
              <w:t>17</w:t>
            </w:r>
            <w:r w:rsidR="007E5700">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27091F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9CC59D" w14:textId="45A75B51" w:rsidR="00B17DC1" w:rsidRPr="00CC2F87" w:rsidRDefault="00B17DC1" w:rsidP="006C457B">
            <w:pPr>
              <w:pStyle w:val="TableText"/>
              <w:spacing w:line="240" w:lineRule="auto"/>
            </w:pPr>
            <w:r>
              <w:t>2</w:t>
            </w:r>
            <w:r w:rsidR="007E5700">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055EECD" w14:textId="57A002A4" w:rsidR="00B17DC1" w:rsidRPr="00CC2F87" w:rsidRDefault="00B17DC1" w:rsidP="006C457B">
            <w:pPr>
              <w:pStyle w:val="TableText"/>
              <w:spacing w:line="240" w:lineRule="auto"/>
            </w:pPr>
            <w:r>
              <w:t>1</w:t>
            </w:r>
            <w:r w:rsidR="00B82108">
              <w:t>7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BB7155A" w14:textId="6B29C984" w:rsidR="00B17DC1" w:rsidRPr="00CC2F87" w:rsidRDefault="00B17DC1" w:rsidP="006C457B">
            <w:pPr>
              <w:pStyle w:val="TableText"/>
              <w:spacing w:line="240" w:lineRule="auto"/>
            </w:pPr>
            <w:r>
              <w:t>3</w:t>
            </w:r>
            <w:r w:rsidR="007E5700">
              <w:t>52</w:t>
            </w:r>
          </w:p>
        </w:tc>
      </w:tr>
      <w:tr w:rsidR="00B17DC1" w:rsidRPr="00CC2F87" w14:paraId="15563989"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1391CAA" w14:textId="3FBF0D5D" w:rsidR="00B17DC1" w:rsidRPr="00A42003" w:rsidRDefault="00B17DC1" w:rsidP="006C457B">
            <w:pPr>
              <w:pStyle w:val="TableText"/>
              <w:spacing w:line="240" w:lineRule="auto"/>
            </w:pPr>
            <w:r w:rsidRPr="00A42003">
              <w:t>E</w:t>
            </w:r>
            <w:r w:rsidR="00A42003">
              <w:t>D</w:t>
            </w:r>
            <w:r w:rsidR="00B63943" w:rsidRPr="00A42003">
              <w:rPr>
                <w:vertAlign w:val="subscript"/>
              </w:rPr>
              <w:t>+7</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70D6885" w14:textId="45A06325" w:rsidR="00B17DC1" w:rsidRPr="00CC2F87" w:rsidRDefault="00B17DC1" w:rsidP="006C457B">
            <w:pPr>
              <w:pStyle w:val="TableText"/>
            </w:pPr>
            <w:r w:rsidRPr="00400730">
              <w:t>5</w:t>
            </w:r>
            <w:r w:rsidR="007E5700">
              <w:t>2</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386F8A16" w14:textId="1ACC3EB9" w:rsidR="00B17DC1" w:rsidRPr="00CC2F87" w:rsidRDefault="007E5700" w:rsidP="006C457B">
            <w:pPr>
              <w:pStyle w:val="TableText"/>
            </w:pPr>
            <w:r>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114AAE" w14:textId="77777777" w:rsidR="00B17DC1" w:rsidRPr="00CC2F87" w:rsidRDefault="00B17DC1" w:rsidP="006C457B">
            <w:pPr>
              <w:pStyle w:val="TableText"/>
            </w:pPr>
            <w:r w:rsidRPr="00F83AA9">
              <w:t>10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46AC322"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CCEB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684F28A" w14:textId="0F03D51F" w:rsidR="00B17DC1" w:rsidRPr="00CC2F87" w:rsidRDefault="00B17DC1" w:rsidP="006C457B">
            <w:pPr>
              <w:pStyle w:val="TableText"/>
              <w:spacing w:line="240" w:lineRule="auto"/>
            </w:pPr>
            <w:r>
              <w:t>6</w:t>
            </w:r>
            <w:r w:rsidR="007E5700">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45597E7C" w14:textId="0E4367ED" w:rsidR="00B17DC1" w:rsidRPr="00CC2F87" w:rsidRDefault="00B17DC1" w:rsidP="006C457B">
            <w:pPr>
              <w:pStyle w:val="TableText"/>
              <w:spacing w:line="240" w:lineRule="auto"/>
            </w:pPr>
            <w:r>
              <w:t>1</w:t>
            </w:r>
            <w:r w:rsidR="007E5700">
              <w:t>46</w:t>
            </w:r>
          </w:p>
        </w:tc>
      </w:tr>
      <w:tr w:rsidR="00B17DC1" w:rsidRPr="00CC2F87" w14:paraId="72DF34BB"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7E9F21F" w14:textId="3805A02E"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4FA4F53" w14:textId="2BEE0D69" w:rsidR="00B17DC1" w:rsidRPr="00CC2F87" w:rsidRDefault="00B17DC1" w:rsidP="006C457B">
            <w:pPr>
              <w:pStyle w:val="TableText"/>
            </w:pPr>
            <w:r w:rsidRPr="00400730">
              <w:t>4</w:t>
            </w:r>
            <w:r w:rsidR="00A801BE">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21C2089B" w14:textId="21008492" w:rsidR="00B17DC1" w:rsidRPr="00CC2F87" w:rsidRDefault="00B17DC1" w:rsidP="006C457B">
            <w:pPr>
              <w:pStyle w:val="TableText"/>
            </w:pPr>
            <w:r w:rsidRPr="00AD13B0">
              <w:t>4</w:t>
            </w:r>
            <w:r w:rsidR="00A801BE">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BD0F9E7"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0FD35C" w14:textId="77777777" w:rsidR="00B17DC1" w:rsidRPr="00CC2F87" w:rsidRDefault="00B17DC1" w:rsidP="006C457B">
            <w:pPr>
              <w:pStyle w:val="TableText"/>
              <w:spacing w:line="240" w:lineRule="auto"/>
            </w:pPr>
            <w:r>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92C2BFD" w14:textId="5FC33EC7" w:rsidR="00B17DC1" w:rsidRPr="00CC2F87" w:rsidRDefault="00B17DC1" w:rsidP="006C457B">
            <w:pPr>
              <w:pStyle w:val="TableText"/>
              <w:spacing w:line="240" w:lineRule="auto"/>
            </w:pPr>
            <w:r>
              <w:t>1</w:t>
            </w:r>
            <w:r w:rsidR="00A801BE">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EA07243" w14:textId="77777777" w:rsidR="00B17DC1" w:rsidRPr="00CC2F87" w:rsidRDefault="00B17DC1" w:rsidP="006C457B">
            <w:pPr>
              <w:pStyle w:val="TableText"/>
              <w:spacing w:line="240" w:lineRule="auto"/>
            </w:pPr>
            <w:r>
              <w:t>7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C4C36CD" w14:textId="77777777" w:rsidR="00B17DC1" w:rsidRPr="00CC2F87" w:rsidRDefault="00B17DC1" w:rsidP="006C457B">
            <w:pPr>
              <w:pStyle w:val="TableText"/>
              <w:spacing w:line="240" w:lineRule="auto"/>
            </w:pPr>
            <w:r>
              <w:t>100</w:t>
            </w:r>
          </w:p>
        </w:tc>
      </w:tr>
      <w:tr w:rsidR="00B17DC1" w:rsidRPr="00CC2F87" w14:paraId="7307D8B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7F6D71A" w14:textId="627CDF5C"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5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A6F34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D10912" w14:textId="57D52DDA" w:rsidR="00B17DC1" w:rsidRPr="00CC2F87" w:rsidRDefault="00B17DC1" w:rsidP="006C457B">
            <w:pPr>
              <w:pStyle w:val="TableText"/>
            </w:pPr>
            <w:r w:rsidRPr="00AD13B0">
              <w:t>2</w:t>
            </w:r>
            <w:r w:rsidR="00B82108">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55DC8A"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4FA94A3"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C2530BD"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9CBC8B5"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9DF9FF1" w14:textId="63FF9893" w:rsidR="00B17DC1" w:rsidRPr="00CC2F87" w:rsidRDefault="00964765" w:rsidP="006C457B">
            <w:pPr>
              <w:pStyle w:val="TableText"/>
              <w:spacing w:line="240" w:lineRule="auto"/>
            </w:pPr>
            <w:r>
              <w:t>79</w:t>
            </w:r>
          </w:p>
        </w:tc>
      </w:tr>
      <w:tr w:rsidR="00B17DC1" w:rsidRPr="00CC2F87" w14:paraId="06ABA0B7"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0F128BA0" w14:textId="4FB51237" w:rsidR="00B17DC1" w:rsidRPr="00A42003" w:rsidRDefault="00B17DC1" w:rsidP="006C457B">
            <w:pPr>
              <w:pStyle w:val="TableText"/>
              <w:spacing w:after="240" w:line="240" w:lineRule="auto"/>
              <w:rPr>
                <w:vertAlign w:val="subscript"/>
              </w:rPr>
            </w:pPr>
            <w:r w:rsidRPr="00A42003">
              <w:t>E</w:t>
            </w:r>
            <w:r w:rsidR="00A42003">
              <w:t>R</w:t>
            </w:r>
            <w:r w:rsidR="00B63943" w:rsidRPr="00A42003">
              <w:rPr>
                <w:vertAlign w:val="subscript"/>
              </w:rPr>
              <w:t>+7</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right w:val="single" w:sz="4" w:space="0" w:color="FFFFFF"/>
            </w:tcBorders>
          </w:tcPr>
          <w:p w14:paraId="55833F2F" w14:textId="1656E444" w:rsidR="00B17DC1" w:rsidRPr="00CC2F87" w:rsidRDefault="00B17DC1" w:rsidP="006C457B">
            <w:pPr>
              <w:pStyle w:val="TableText"/>
            </w:pPr>
            <w:r w:rsidRPr="00400730">
              <w:t>1</w:t>
            </w:r>
            <w:r w:rsidR="000A4BF0">
              <w:t>1</w:t>
            </w:r>
          </w:p>
        </w:tc>
        <w:tc>
          <w:tcPr>
            <w:tcW w:w="1276" w:type="dxa"/>
            <w:tcBorders>
              <w:top w:val="single" w:sz="4" w:space="0" w:color="FFFFFF" w:themeColor="background1"/>
              <w:left w:val="single" w:sz="4" w:space="0" w:color="FFFFFF"/>
              <w:right w:val="single" w:sz="4" w:space="0" w:color="FFFFFF"/>
            </w:tcBorders>
          </w:tcPr>
          <w:p w14:paraId="271BC18C"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EDCD8A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29711CE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736E51EF"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6A4A285F"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39FBA9BE" w14:textId="7B78543F" w:rsidR="00B17DC1" w:rsidRPr="00CC2F87" w:rsidRDefault="00B17DC1" w:rsidP="006C457B">
            <w:pPr>
              <w:pStyle w:val="TableText"/>
              <w:spacing w:line="240" w:lineRule="auto"/>
            </w:pPr>
            <w:r>
              <w:t>3</w:t>
            </w:r>
            <w:r w:rsidR="001740AD">
              <w:t>6</w:t>
            </w:r>
          </w:p>
        </w:tc>
      </w:tr>
    </w:tbl>
    <w:p w14:paraId="014132EC" w14:textId="01CE0A1E" w:rsidR="00B17DC1" w:rsidRPr="00CC2F87" w:rsidRDefault="00B17DC1" w:rsidP="00B17DC1">
      <w:pPr>
        <w:pStyle w:val="TableCaption"/>
      </w:pPr>
      <w:r>
        <w:br/>
      </w:r>
      <w:bookmarkStart w:id="131" w:name="_Ref33960922"/>
      <w:bookmarkStart w:id="132" w:name="_Toc38115091"/>
      <w:r>
        <w:t xml:space="preserve">Table </w:t>
      </w:r>
      <w:r>
        <w:fldChar w:fldCharType="begin"/>
      </w:r>
      <w:r>
        <w:instrText xml:space="preserve"> SEQ Table \* ARABIC </w:instrText>
      </w:r>
      <w:r>
        <w:fldChar w:fldCharType="separate"/>
      </w:r>
      <w:r w:rsidR="00711D61">
        <w:rPr>
          <w:noProof/>
        </w:rPr>
        <w:t>8</w:t>
      </w:r>
      <w:r>
        <w:fldChar w:fldCharType="end"/>
      </w:r>
      <w:bookmarkEnd w:id="131"/>
      <w:r>
        <w:t xml:space="preserve">. </w:t>
      </w:r>
      <w:r w:rsidR="002F047B">
        <w:t>Descriptive s</w:t>
      </w:r>
      <w:commentRangeStart w:id="133"/>
      <w:r w:rsidRPr="007159C8">
        <w:t xml:space="preserve">tatistics </w:t>
      </w:r>
      <w:commentRangeEnd w:id="133"/>
      <w:r>
        <w:rPr>
          <w:rStyle w:val="CommentReference"/>
          <w:iCs w:val="0"/>
          <w:color w:val="auto"/>
        </w:rPr>
        <w:commentReference w:id="133"/>
      </w:r>
      <w:r w:rsidRPr="007159C8">
        <w:t xml:space="preserve">of exposure to traffic noise on the first walks of public transport itineraries to workplaces </w:t>
      </w:r>
      <w:r>
        <w:t>(</w:t>
      </w:r>
      <w:r w:rsidRPr="007159C8">
        <w:t>direc</w:t>
      </w:r>
      <w:r>
        <w:t xml:space="preserve">t walks </w:t>
      </w:r>
      <w:r w:rsidRPr="007159C8">
        <w:t>to nearby workplaces</w:t>
      </w:r>
      <w:r>
        <w:t xml:space="preserve"> are filtered out, n=</w:t>
      </w:r>
      <w:r w:rsidR="004E3E85" w:rsidRPr="004E3E85">
        <w:t>17891</w:t>
      </w:r>
      <w:r w:rsidRPr="007159C8">
        <w:t>).</w:t>
      </w:r>
      <w:bookmarkEnd w:id="132"/>
      <w: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7D3CE436" w14:textId="77777777" w:rsidTr="006C457B">
        <w:trPr>
          <w:trHeight w:val="561"/>
        </w:trPr>
        <w:tc>
          <w:tcPr>
            <w:tcW w:w="1838" w:type="dxa"/>
            <w:tcBorders>
              <w:left w:val="single" w:sz="4" w:space="0" w:color="FFFFFF"/>
              <w:right w:val="single" w:sz="4" w:space="0" w:color="FFFFFF"/>
            </w:tcBorders>
          </w:tcPr>
          <w:p w14:paraId="3D4B422E"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0B36AC44"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4B7B6B91"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58DA82B9"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51D5E65F"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15F3AB52"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40003657"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6331815E" w14:textId="77777777" w:rsidR="00B17DC1" w:rsidRPr="00CC2F87" w:rsidRDefault="00B17DC1" w:rsidP="006C457B">
            <w:pPr>
              <w:pStyle w:val="TableText"/>
              <w:spacing w:before="240" w:after="160"/>
            </w:pPr>
            <w:r w:rsidRPr="00CC2F87">
              <w:t>p9</w:t>
            </w:r>
            <w:r>
              <w:t>0</w:t>
            </w:r>
          </w:p>
        </w:tc>
      </w:tr>
      <w:tr w:rsidR="00B17DC1" w:rsidRPr="00CC2F87" w14:paraId="4D19C567"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240BEF7E" w14:textId="19E978F0" w:rsidR="00B17DC1" w:rsidRPr="002C4550" w:rsidRDefault="00B17DC1" w:rsidP="006C457B">
            <w:pPr>
              <w:pStyle w:val="TableText"/>
              <w:spacing w:before="240" w:line="240" w:lineRule="auto"/>
              <w:rPr>
                <w:vertAlign w:val="subscript"/>
              </w:rPr>
            </w:pPr>
            <w:r w:rsidRPr="002C4550">
              <w:t>E</w:t>
            </w:r>
            <w:r w:rsidR="005A5286">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8EF829F" w14:textId="4F3A9468" w:rsidR="00B17DC1" w:rsidRPr="00CC2F87" w:rsidRDefault="00C74411" w:rsidP="006C457B">
            <w:pPr>
              <w:pStyle w:val="TableText"/>
              <w:spacing w:before="240"/>
            </w:pPr>
            <w:r>
              <w:t>24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17730367" w14:textId="6FB39562" w:rsidR="00B17DC1" w:rsidRPr="00CC2F87" w:rsidRDefault="00C74411" w:rsidP="006C457B">
            <w:pPr>
              <w:pStyle w:val="TableText"/>
              <w:spacing w:before="240"/>
            </w:pPr>
            <w:r>
              <w:t>18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640CA" w14:textId="1B31D909" w:rsidR="00B17DC1" w:rsidRPr="00CC2F87" w:rsidRDefault="00C74411" w:rsidP="006C457B">
            <w:pPr>
              <w:pStyle w:val="TableText"/>
              <w:spacing w:before="240" w:line="240" w:lineRule="auto"/>
            </w:pPr>
            <w:r>
              <w:t>21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004BF7" w14:textId="6AA97F39" w:rsidR="00B17DC1" w:rsidRPr="00CC2F87" w:rsidRDefault="00C74411" w:rsidP="006C457B">
            <w:pPr>
              <w:pStyle w:val="TableText"/>
              <w:spacing w:before="240"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06F209D" w14:textId="324D34CD" w:rsidR="00B17DC1" w:rsidRPr="00CC2F87" w:rsidRDefault="00C74411" w:rsidP="006C457B">
            <w:pPr>
              <w:pStyle w:val="TableText"/>
              <w:spacing w:before="240" w:line="240" w:lineRule="auto"/>
            </w:pPr>
            <w:r>
              <w:t>9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24317BA" w14:textId="2F202037" w:rsidR="00B17DC1" w:rsidRPr="00CC2F87" w:rsidRDefault="00C74411" w:rsidP="006C457B">
            <w:pPr>
              <w:pStyle w:val="TableText"/>
              <w:spacing w:before="240" w:line="240" w:lineRule="auto"/>
            </w:pPr>
            <w:r>
              <w:t>32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2F21B9A" w14:textId="0A677845" w:rsidR="00B17DC1" w:rsidRPr="00CC2F87" w:rsidRDefault="00C74411" w:rsidP="006C457B">
            <w:pPr>
              <w:pStyle w:val="TableText"/>
              <w:spacing w:before="240" w:line="240" w:lineRule="auto"/>
            </w:pPr>
            <w:r>
              <w:t>518</w:t>
            </w:r>
          </w:p>
        </w:tc>
      </w:tr>
      <w:tr w:rsidR="00B17DC1" w:rsidRPr="00CC2F87" w14:paraId="52CA018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0B6CDF7" w14:textId="2CD16030" w:rsidR="00B17DC1" w:rsidRPr="002C4550" w:rsidRDefault="00B17DC1" w:rsidP="006C457B">
            <w:pPr>
              <w:pStyle w:val="TableText"/>
              <w:spacing w:line="240" w:lineRule="auto"/>
              <w:rPr>
                <w:vertAlign w:val="subscript"/>
              </w:rPr>
            </w:pPr>
            <w:r w:rsidRPr="002C4550">
              <w:t>E</w:t>
            </w:r>
            <w:r w:rsidR="005A5286">
              <w:t>I</w:t>
            </w:r>
            <w:r w:rsidRPr="002C4550">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087CDC" w14:textId="0DD15C36" w:rsidR="00B17DC1" w:rsidRPr="00CC2F87" w:rsidRDefault="00B17DC1" w:rsidP="006C457B">
            <w:pPr>
              <w:pStyle w:val="TableText"/>
            </w:pPr>
            <w:r w:rsidRPr="00400730">
              <w:t>0</w:t>
            </w:r>
            <w:r w:rsidRPr="00CC2F87">
              <w:t>.</w:t>
            </w:r>
            <w:r w:rsidRPr="00400730">
              <w:t>3</w:t>
            </w:r>
            <w:r w:rsidR="00DF7EB2">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0AACEC6" w14:textId="260C7DFD" w:rsidR="00B17DC1" w:rsidRPr="00CC2F87" w:rsidRDefault="00B17DC1" w:rsidP="006C457B">
            <w:pPr>
              <w:pStyle w:val="TableText"/>
            </w:pPr>
            <w:r w:rsidRPr="00AD13B0">
              <w:t>0</w:t>
            </w:r>
            <w:r w:rsidRPr="00CC2F87">
              <w:t>.</w:t>
            </w:r>
            <w:r w:rsidR="00F86785">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3CB6D60" w14:textId="1EBB0BF6" w:rsidR="00B17DC1" w:rsidRPr="00CC2F87" w:rsidRDefault="00B17DC1" w:rsidP="006C457B">
            <w:pPr>
              <w:pStyle w:val="TableText"/>
            </w:pPr>
            <w:r w:rsidRPr="00F83AA9">
              <w:t>0</w:t>
            </w:r>
            <w:r w:rsidRPr="00CC2F87">
              <w:t>.</w:t>
            </w:r>
            <w:r w:rsidR="00F86785">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E2FE7D8" w14:textId="306BA776" w:rsidR="00B17DC1" w:rsidRPr="00CC2F87" w:rsidRDefault="00B17DC1" w:rsidP="006C457B">
            <w:pPr>
              <w:pStyle w:val="TableText"/>
              <w:spacing w:line="240" w:lineRule="auto"/>
            </w:pPr>
            <w:r>
              <w:t>0.</w:t>
            </w:r>
            <w:r w:rsidR="00F86785">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DE3FDB" w14:textId="77777777" w:rsidR="00B17DC1" w:rsidRPr="00CC2F87" w:rsidRDefault="00B17DC1" w:rsidP="006C457B">
            <w:pPr>
              <w:pStyle w:val="TableText"/>
              <w:spacing w:line="240" w:lineRule="auto"/>
            </w:pPr>
            <w:r>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448E18" w14:textId="0A1132C5" w:rsidR="00B17DC1" w:rsidRPr="00CC2F87" w:rsidRDefault="00B17DC1" w:rsidP="006C457B">
            <w:pPr>
              <w:pStyle w:val="TableText"/>
              <w:spacing w:line="240" w:lineRule="auto"/>
            </w:pPr>
            <w:r>
              <w:t>0.</w:t>
            </w:r>
            <w:r w:rsidR="007571A0">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40C313F" w14:textId="315FA9B1" w:rsidR="00B17DC1" w:rsidRPr="00CC2F87" w:rsidRDefault="00B17DC1" w:rsidP="006C457B">
            <w:pPr>
              <w:pStyle w:val="TableText"/>
              <w:spacing w:line="240" w:lineRule="auto"/>
            </w:pPr>
            <w:r>
              <w:t>0.</w:t>
            </w:r>
            <w:r w:rsidR="007571A0">
              <w:t>52</w:t>
            </w:r>
          </w:p>
        </w:tc>
      </w:tr>
      <w:tr w:rsidR="00B17DC1" w:rsidRPr="00CC2F87" w14:paraId="5D3BEDC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AAA3286" w14:textId="77777777" w:rsidR="00B17DC1" w:rsidRPr="002C4550" w:rsidRDefault="00B17DC1" w:rsidP="006C457B">
            <w:pPr>
              <w:pStyle w:val="TableText"/>
              <w:spacing w:line="240" w:lineRule="auto"/>
            </w:pPr>
            <w:r w:rsidRPr="002C4550">
              <w:t>dB</w:t>
            </w:r>
            <w:r w:rsidRPr="002C4550">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611046" w14:textId="77777777" w:rsidR="00B17DC1" w:rsidRPr="00CC2F87" w:rsidRDefault="00B17DC1" w:rsidP="006C457B">
            <w:pPr>
              <w:pStyle w:val="TableText"/>
            </w:pPr>
            <w:r w:rsidRPr="00400730">
              <w:t>5</w:t>
            </w:r>
            <w:r>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CBA4637" w14:textId="51610552" w:rsidR="00B17DC1" w:rsidRPr="00CC2F87" w:rsidRDefault="00B17DC1" w:rsidP="006C457B">
            <w:pPr>
              <w:pStyle w:val="TableText"/>
            </w:pPr>
            <w:r w:rsidRPr="00AD13B0">
              <w:t>5</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1247E54"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0F27E6" w14:textId="38178222" w:rsidR="00B17DC1" w:rsidRPr="00CC2F87" w:rsidRDefault="00B17DC1" w:rsidP="006C457B">
            <w:pPr>
              <w:pStyle w:val="TableText"/>
              <w:spacing w:line="240" w:lineRule="auto"/>
            </w:pPr>
            <w:r>
              <w:t>4</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7A4BB1"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B6946C"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1D68EC3F" w14:textId="77777777" w:rsidR="00B17DC1" w:rsidRPr="00CC2F87" w:rsidRDefault="00B17DC1" w:rsidP="006C457B">
            <w:pPr>
              <w:pStyle w:val="TableText"/>
              <w:spacing w:line="240" w:lineRule="auto"/>
            </w:pPr>
            <w:r>
              <w:t>67</w:t>
            </w:r>
          </w:p>
        </w:tc>
      </w:tr>
      <w:tr w:rsidR="00B17DC1" w:rsidRPr="00CC2F87" w14:paraId="7301132F"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F1DAA4E" w14:textId="43F752D9" w:rsidR="00B17DC1" w:rsidRPr="002C4550" w:rsidRDefault="00B17DC1" w:rsidP="006C457B">
            <w:pPr>
              <w:pStyle w:val="TableText"/>
              <w:spacing w:line="240" w:lineRule="auto"/>
            </w:pPr>
            <w:r w:rsidRPr="002C4550">
              <w:t>E</w:t>
            </w:r>
            <w:r w:rsidR="002C4550" w:rsidRPr="002C4550">
              <w:t>D</w:t>
            </w:r>
            <w:r w:rsidR="000C3E11">
              <w:rPr>
                <w:vertAlign w:val="subscript"/>
              </w:rPr>
              <w:t>+6</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1B6953" w14:textId="74AF5171" w:rsidR="00B17DC1" w:rsidRPr="00CC2F87" w:rsidRDefault="00B17DC1" w:rsidP="006C457B">
            <w:pPr>
              <w:pStyle w:val="TableText"/>
            </w:pPr>
            <w:r w:rsidRPr="00400730">
              <w:t>2</w:t>
            </w:r>
            <w:r>
              <w:t>0</w:t>
            </w:r>
            <w:r w:rsidR="009423C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6A459B7" w14:textId="5E3245FB" w:rsidR="00B17DC1" w:rsidRPr="00CC2F87" w:rsidRDefault="00B17DC1" w:rsidP="006C457B">
            <w:pPr>
              <w:pStyle w:val="TableText"/>
            </w:pPr>
            <w:r w:rsidRPr="00AD13B0">
              <w:t>1</w:t>
            </w:r>
            <w:r w:rsidR="00990E47">
              <w:t>4</w:t>
            </w:r>
            <w:r w:rsidR="009423C7">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127CAC" w14:textId="00B8CBB4" w:rsidR="00B17DC1" w:rsidRPr="00CC2F87" w:rsidRDefault="009423C7" w:rsidP="006C457B">
            <w:pPr>
              <w:pStyle w:val="TableText"/>
            </w:pPr>
            <w:r>
              <w:t>20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245BF5A" w14:textId="7B704270" w:rsidR="00B17DC1" w:rsidRPr="00CC2F87" w:rsidRDefault="00B17DC1" w:rsidP="006C457B">
            <w:pPr>
              <w:pStyle w:val="TableText"/>
              <w:spacing w:line="240" w:lineRule="auto"/>
            </w:pPr>
            <w:r>
              <w:t>1</w:t>
            </w:r>
            <w:r w:rsidR="00990E47">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8CADCFA" w14:textId="6ADEF2F4" w:rsidR="00B17DC1" w:rsidRPr="00CC2F87" w:rsidRDefault="00B17DC1" w:rsidP="006C457B">
            <w:pPr>
              <w:pStyle w:val="TableText"/>
              <w:spacing w:line="240" w:lineRule="auto"/>
            </w:pPr>
            <w:r>
              <w:t>6</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98C3146" w14:textId="50581259" w:rsidR="00B17DC1" w:rsidRPr="00CC2F87" w:rsidRDefault="00B17DC1" w:rsidP="006C457B">
            <w:pPr>
              <w:pStyle w:val="TableText"/>
              <w:spacing w:line="240" w:lineRule="auto"/>
            </w:pPr>
            <w:r>
              <w:t>28</w:t>
            </w:r>
            <w:r w:rsidR="009423C7">
              <w:t>8</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24B04B9" w14:textId="28B5CB67" w:rsidR="00B17DC1" w:rsidRPr="00CC2F87" w:rsidRDefault="009423C7" w:rsidP="006C457B">
            <w:pPr>
              <w:pStyle w:val="TableText"/>
              <w:spacing w:line="240" w:lineRule="auto"/>
            </w:pPr>
            <w:r>
              <w:t>480</w:t>
            </w:r>
          </w:p>
        </w:tc>
      </w:tr>
      <w:tr w:rsidR="00B17DC1" w:rsidRPr="00CC2F87" w14:paraId="65694A8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B49D415" w14:textId="633DF470" w:rsidR="00B17DC1" w:rsidRPr="002C4550" w:rsidRDefault="00B17DC1" w:rsidP="006C457B">
            <w:pPr>
              <w:pStyle w:val="TableText"/>
              <w:spacing w:line="240" w:lineRule="auto"/>
            </w:pPr>
            <w:r w:rsidRPr="002C4550">
              <w:t>E</w:t>
            </w:r>
            <w:r w:rsidR="002C4550">
              <w:t>D</w:t>
            </w:r>
            <w:r w:rsidR="000C3E11">
              <w:rPr>
                <w:vertAlign w:val="subscript"/>
              </w:rPr>
              <w:t>+6</w:t>
            </w:r>
            <w:r w:rsidRPr="002C4550">
              <w:rPr>
                <w:vertAlign w:val="subscript"/>
              </w:rPr>
              <w:t>5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59F396" w14:textId="594B87FB" w:rsidR="00B17DC1" w:rsidRPr="00CC2F87" w:rsidRDefault="00B17DC1" w:rsidP="006C457B">
            <w:pPr>
              <w:pStyle w:val="TableText"/>
            </w:pPr>
            <w:r w:rsidRPr="00400730">
              <w:t>13</w:t>
            </w:r>
            <w:r w:rsidR="007D654B">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7E27FAE" w14:textId="70ECEA5D" w:rsidR="00B17DC1" w:rsidRPr="00CC2F87" w:rsidRDefault="00B17DC1" w:rsidP="006C457B">
            <w:pPr>
              <w:pStyle w:val="TableText"/>
            </w:pPr>
            <w:r>
              <w:t>7</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7492D46" w14:textId="13E21C63" w:rsidR="00B17DC1" w:rsidRPr="00CC2F87" w:rsidRDefault="00B17DC1" w:rsidP="006C457B">
            <w:pPr>
              <w:pStyle w:val="TableText"/>
            </w:pPr>
            <w:r>
              <w:t>16</w:t>
            </w:r>
            <w:r w:rsidR="007D654B">
              <w:t>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5AA1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9041170" w14:textId="7A8E7760" w:rsidR="00B17DC1" w:rsidRPr="00CC2F87" w:rsidRDefault="00B17DC1" w:rsidP="006C457B">
            <w:pPr>
              <w:pStyle w:val="TableText"/>
              <w:spacing w:line="240" w:lineRule="auto"/>
            </w:pPr>
            <w:r>
              <w:t>2</w:t>
            </w:r>
            <w:r w:rsidR="007D654B">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C1DE2F0" w14:textId="43B9BEB8" w:rsidR="00B17DC1" w:rsidRPr="00CC2F87" w:rsidRDefault="00B17DC1" w:rsidP="006C457B">
            <w:pPr>
              <w:pStyle w:val="TableText"/>
              <w:spacing w:line="240" w:lineRule="auto"/>
            </w:pPr>
            <w:r>
              <w:t>17</w:t>
            </w:r>
            <w:r w:rsidR="00990E47">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97BE37" w14:textId="31F01F1B" w:rsidR="00B17DC1" w:rsidRPr="00CC2F87" w:rsidRDefault="00B17DC1" w:rsidP="006C457B">
            <w:pPr>
              <w:pStyle w:val="TableText"/>
              <w:spacing w:line="240" w:lineRule="auto"/>
            </w:pPr>
            <w:r>
              <w:t>33</w:t>
            </w:r>
            <w:r w:rsidR="007D654B">
              <w:t>5</w:t>
            </w:r>
          </w:p>
        </w:tc>
      </w:tr>
      <w:tr w:rsidR="00B17DC1" w:rsidRPr="00CC2F87" w14:paraId="268CBC3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35DE5C2" w14:textId="49D2E5D3" w:rsidR="00B17DC1" w:rsidRPr="002C4550" w:rsidRDefault="00B17DC1" w:rsidP="006C457B">
            <w:pPr>
              <w:pStyle w:val="TableText"/>
              <w:spacing w:line="240" w:lineRule="auto"/>
            </w:pPr>
            <w:r w:rsidRPr="002C4550">
              <w:t>E</w:t>
            </w:r>
            <w:r w:rsidR="002C4550">
              <w:t>D</w:t>
            </w:r>
            <w:r w:rsidR="000C3E11">
              <w:rPr>
                <w:vertAlign w:val="subscript"/>
              </w:rPr>
              <w:t>+7</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443F17C" w14:textId="1FC39DF5" w:rsidR="00B17DC1" w:rsidRPr="00CC2F87" w:rsidRDefault="000503EC" w:rsidP="006C457B">
            <w:pPr>
              <w:pStyle w:val="TableText"/>
            </w:pPr>
            <w:r>
              <w:t>49</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D93E9C2" w14:textId="5583CB59" w:rsidR="00B17DC1" w:rsidRPr="00CC2F87" w:rsidRDefault="000503EC" w:rsidP="006C457B">
            <w:pPr>
              <w:pStyle w:val="TableText"/>
            </w:pPr>
            <w:r>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7B646E" w14:textId="77777777" w:rsidR="00B17DC1" w:rsidRPr="00CC2F87" w:rsidRDefault="00B17DC1" w:rsidP="006C457B">
            <w:pPr>
              <w:pStyle w:val="TableText"/>
            </w:pPr>
            <w:r>
              <w:t>9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C8CF90"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8CFAE0A"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49099" w14:textId="3DE4F316" w:rsidR="00B17DC1" w:rsidRPr="00CC2F87" w:rsidRDefault="00B17DC1" w:rsidP="006C457B">
            <w:pPr>
              <w:pStyle w:val="TableText"/>
              <w:spacing w:line="240" w:lineRule="auto"/>
            </w:pPr>
            <w:r>
              <w:t>6</w:t>
            </w:r>
            <w:r w:rsidR="000503EC">
              <w:t>2</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3C04B0" w14:textId="6D4107D0" w:rsidR="00B17DC1" w:rsidRPr="00CC2F87" w:rsidRDefault="00B17DC1" w:rsidP="006C457B">
            <w:pPr>
              <w:pStyle w:val="TableText"/>
              <w:spacing w:line="240" w:lineRule="auto"/>
            </w:pPr>
            <w:r>
              <w:t>1</w:t>
            </w:r>
            <w:r w:rsidR="000503EC">
              <w:t>39</w:t>
            </w:r>
          </w:p>
        </w:tc>
      </w:tr>
      <w:tr w:rsidR="00B17DC1" w:rsidRPr="00CC2F87" w14:paraId="7C7DFCD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01E4402" w14:textId="3BFD0F86" w:rsidR="00B17DC1" w:rsidRPr="002C4550" w:rsidRDefault="00B17DC1" w:rsidP="006C457B">
            <w:pPr>
              <w:pStyle w:val="TableText"/>
              <w:spacing w:line="240" w:lineRule="auto"/>
            </w:pPr>
            <w:r w:rsidRPr="002C4550">
              <w:lastRenderedPageBreak/>
              <w:t>E</w:t>
            </w:r>
            <w:r w:rsidR="002C4550">
              <w:t>R</w:t>
            </w:r>
            <w:r w:rsidR="000C3E11">
              <w:rPr>
                <w:vertAlign w:val="subscript"/>
              </w:rPr>
              <w:t>+6</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423BE05" w14:textId="2088E2BE" w:rsidR="00B17DC1" w:rsidRPr="00CC2F87" w:rsidRDefault="00B17DC1" w:rsidP="006C457B">
            <w:pPr>
              <w:pStyle w:val="TableText"/>
            </w:pPr>
            <w:r w:rsidRPr="00400730">
              <w:t>4</w:t>
            </w:r>
            <w:r w:rsidR="00990E47">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A3D8FA0" w14:textId="1EDD2D67" w:rsidR="00B17DC1" w:rsidRPr="00CC2F87" w:rsidRDefault="00B17DC1" w:rsidP="006C457B">
            <w:pPr>
              <w:pStyle w:val="TableText"/>
            </w:pPr>
            <w:r w:rsidRPr="00AD13B0">
              <w:t>4</w:t>
            </w:r>
            <w:r w:rsidR="005511C6">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BBABC3"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B9525A" w14:textId="3C519AF9" w:rsidR="00B17DC1" w:rsidRPr="00CC2F87" w:rsidRDefault="005511C6"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98F993" w14:textId="2261CE9E" w:rsidR="00B17DC1" w:rsidRPr="00CC2F87" w:rsidRDefault="00B17DC1" w:rsidP="006C457B">
            <w:pPr>
              <w:pStyle w:val="TableText"/>
              <w:spacing w:line="240" w:lineRule="auto"/>
            </w:pPr>
            <w:r>
              <w:t>1</w:t>
            </w:r>
            <w:r w:rsidR="00990E47">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FAB3CB1" w14:textId="094AF1A1" w:rsidR="00B17DC1" w:rsidRPr="00CC2F87" w:rsidRDefault="00B17DC1" w:rsidP="006C457B">
            <w:pPr>
              <w:pStyle w:val="TableText"/>
              <w:spacing w:line="240" w:lineRule="auto"/>
            </w:pPr>
            <w:r>
              <w:t>7</w:t>
            </w:r>
            <w:r w:rsidR="00990E47">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744264C" w14:textId="77777777" w:rsidR="00B17DC1" w:rsidRPr="00CC2F87" w:rsidRDefault="00B17DC1" w:rsidP="006C457B">
            <w:pPr>
              <w:pStyle w:val="TableText"/>
              <w:spacing w:line="240" w:lineRule="auto"/>
            </w:pPr>
            <w:r>
              <w:t>100</w:t>
            </w:r>
          </w:p>
        </w:tc>
      </w:tr>
      <w:tr w:rsidR="00B17DC1" w:rsidRPr="00CC2F87" w14:paraId="0916A5D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85985AC" w14:textId="164C3DED"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5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D69C88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E40152E" w14:textId="4FCAB8D5" w:rsidR="00B17DC1" w:rsidRPr="00CC2F87" w:rsidRDefault="00B17DC1" w:rsidP="006C457B">
            <w:pPr>
              <w:pStyle w:val="TableText"/>
            </w:pPr>
            <w:r w:rsidRPr="00AD13B0">
              <w:t>2</w:t>
            </w:r>
            <w:r w:rsidR="00990E47">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B7949AC"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C1BA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8DE381"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C5DC626"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4876410" w14:textId="307AEDC4" w:rsidR="00B17DC1" w:rsidRPr="00CC2F87" w:rsidRDefault="001712C8" w:rsidP="006C457B">
            <w:pPr>
              <w:pStyle w:val="TableText"/>
              <w:spacing w:line="240" w:lineRule="auto"/>
            </w:pPr>
            <w:r>
              <w:t>79</w:t>
            </w:r>
          </w:p>
        </w:tc>
      </w:tr>
      <w:tr w:rsidR="00B17DC1" w:rsidRPr="00CC2F87" w14:paraId="04997858"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44E5C010" w14:textId="74FF992A" w:rsidR="00B17DC1" w:rsidRPr="002C4550" w:rsidRDefault="00B17DC1" w:rsidP="006C457B">
            <w:pPr>
              <w:pStyle w:val="TableText"/>
              <w:spacing w:after="240" w:line="240" w:lineRule="auto"/>
              <w:rPr>
                <w:vertAlign w:val="subscript"/>
              </w:rPr>
            </w:pPr>
            <w:r w:rsidRPr="002C4550">
              <w:t>E</w:t>
            </w:r>
            <w:r w:rsidR="002C4550">
              <w:t>R</w:t>
            </w:r>
            <w:r w:rsidR="000C3E11">
              <w:rPr>
                <w:vertAlign w:val="subscript"/>
              </w:rPr>
              <w:t>+7</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right w:val="single" w:sz="4" w:space="0" w:color="FFFFFF"/>
            </w:tcBorders>
          </w:tcPr>
          <w:p w14:paraId="3D06092B" w14:textId="5F7B42A5" w:rsidR="00B17DC1" w:rsidRPr="00CC2F87" w:rsidRDefault="00B17DC1" w:rsidP="006C457B">
            <w:pPr>
              <w:pStyle w:val="TableText"/>
            </w:pPr>
            <w:r w:rsidRPr="00400730">
              <w:t>1</w:t>
            </w:r>
            <w:r w:rsidR="001712C8">
              <w:t>1</w:t>
            </w:r>
          </w:p>
        </w:tc>
        <w:tc>
          <w:tcPr>
            <w:tcW w:w="1276" w:type="dxa"/>
            <w:tcBorders>
              <w:top w:val="single" w:sz="4" w:space="0" w:color="FFFFFF" w:themeColor="background1"/>
              <w:left w:val="single" w:sz="4" w:space="0" w:color="FFFFFF"/>
              <w:right w:val="single" w:sz="4" w:space="0" w:color="FFFFFF"/>
            </w:tcBorders>
          </w:tcPr>
          <w:p w14:paraId="2B9A8AEB"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2D01A1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64867B9C"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16410EE7"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58E577BA"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762F032B" w14:textId="179FECF2" w:rsidR="00B17DC1" w:rsidRPr="00CC2F87" w:rsidRDefault="00B17DC1" w:rsidP="006C457B">
            <w:pPr>
              <w:pStyle w:val="TableText"/>
              <w:spacing w:line="240" w:lineRule="auto"/>
            </w:pPr>
            <w:r>
              <w:t>3</w:t>
            </w:r>
            <w:r w:rsidR="00707421">
              <w:t>6</w:t>
            </w:r>
          </w:p>
        </w:tc>
      </w:tr>
    </w:tbl>
    <w:p w14:paraId="0EAA74DB" w14:textId="77777777" w:rsidR="00B17DC1" w:rsidRPr="00CC2F87" w:rsidRDefault="00B17DC1" w:rsidP="00B17DC1"/>
    <w:p w14:paraId="3C51A178" w14:textId="15910039" w:rsidR="00B17DC1" w:rsidRDefault="00B17DC1" w:rsidP="00890ABD">
      <w:pPr>
        <w:pStyle w:val="Heading3"/>
      </w:pPr>
      <w:bookmarkStart w:id="134" w:name="_Toc38538767"/>
      <w:r w:rsidRPr="00CC2F87">
        <w:t>Spatial patterns in pedestrians’ exposures to traffic noise</w:t>
      </w:r>
      <w:bookmarkEnd w:id="134"/>
    </w:p>
    <w:p w14:paraId="4FCEC4A6" w14:textId="06AD4987" w:rsidR="00B13B54" w:rsidRDefault="00A12AB1" w:rsidP="00180492">
      <w:r>
        <w:fldChar w:fldCharType="begin"/>
      </w:r>
      <w:r>
        <w:instrText xml:space="preserve"> REF _Ref33965311 \h </w:instrText>
      </w:r>
      <w:r>
        <w:fldChar w:fldCharType="separate"/>
      </w:r>
      <w:r w:rsidR="00711D61" w:rsidRPr="00CC2F87">
        <w:t xml:space="preserve">Figure </w:t>
      </w:r>
      <w:r w:rsidR="00711D61">
        <w:rPr>
          <w:noProof/>
        </w:rPr>
        <w:t>26</w:t>
      </w:r>
      <w:r>
        <w:fldChar w:fldCharType="end"/>
      </w:r>
      <w:r>
        <w:t xml:space="preserve"> represents </w:t>
      </w:r>
      <w:r w:rsidR="006971DB">
        <w:t xml:space="preserve">spatial variation in </w:t>
      </w:r>
      <w:r w:rsidR="001A5367">
        <w:t xml:space="preserve">the </w:t>
      </w:r>
      <w:r w:rsidR="006971DB">
        <w:t xml:space="preserve">mean </w:t>
      </w:r>
      <w:r>
        <w:t xml:space="preserve">walking distance from origin to </w:t>
      </w:r>
      <w:r w:rsidR="00807305">
        <w:t xml:space="preserve">(local) </w:t>
      </w:r>
      <w:r>
        <w:t xml:space="preserve">PT stops. </w:t>
      </w:r>
      <w:r>
        <w:fldChar w:fldCharType="begin"/>
      </w:r>
      <w:r>
        <w:instrText xml:space="preserve"> REF _Ref33965456 \h </w:instrText>
      </w:r>
      <w:r>
        <w:fldChar w:fldCharType="separate"/>
      </w:r>
      <w:r w:rsidR="00711D61">
        <w:t xml:space="preserve">Figure </w:t>
      </w:r>
      <w:r w:rsidR="00711D61">
        <w:rPr>
          <w:noProof/>
        </w:rPr>
        <w:t>27</w:t>
      </w:r>
      <w:r>
        <w:fldChar w:fldCharType="end"/>
      </w:r>
      <w:r>
        <w:t xml:space="preserve"> represents </w:t>
      </w:r>
      <w:r w:rsidR="006F61A3">
        <w:t xml:space="preserve">mean </w:t>
      </w:r>
      <w:r>
        <w:t>traffic noise level (dB</w:t>
      </w:r>
      <w:r>
        <w:rPr>
          <w:vertAlign w:val="subscript"/>
        </w:rPr>
        <w:t>mean</w:t>
      </w:r>
      <w:r>
        <w:t xml:space="preserve">) on the walks from each </w:t>
      </w:r>
      <w:r w:rsidR="006F61A3">
        <w:t>origin</w:t>
      </w:r>
      <w:r w:rsidR="00C37144">
        <w:t xml:space="preserve"> (for </w:t>
      </w:r>
      <w:r w:rsidR="00B6477E">
        <w:t xml:space="preserve">origin-level </w:t>
      </w:r>
      <w:r w:rsidR="00C37144">
        <w:t>STD of dB</w:t>
      </w:r>
      <w:r w:rsidR="00C37144">
        <w:rPr>
          <w:vertAlign w:val="subscript"/>
        </w:rPr>
        <w:t>mean</w:t>
      </w:r>
      <w:r w:rsidR="00C37144">
        <w:t xml:space="preserve">, see </w:t>
      </w:r>
      <w:r w:rsidR="00C37144" w:rsidRPr="00C37144">
        <w:fldChar w:fldCharType="begin"/>
      </w:r>
      <w:r w:rsidR="00C37144" w:rsidRPr="00C37144">
        <w:instrText xml:space="preserve"> REF _Ref37584622 \h  \* MERGEFORMAT </w:instrText>
      </w:r>
      <w:r w:rsidR="00C37144" w:rsidRPr="00C37144">
        <w:fldChar w:fldCharType="separate"/>
      </w:r>
      <w:r w:rsidR="00711D61" w:rsidRPr="00711D61">
        <w:t xml:space="preserve">Appendix </w:t>
      </w:r>
      <w:r w:rsidR="00711D61" w:rsidRPr="00711D61">
        <w:rPr>
          <w:noProof/>
        </w:rPr>
        <w:t>4</w:t>
      </w:r>
      <w:r w:rsidR="00C37144" w:rsidRPr="00C37144">
        <w:fldChar w:fldCharType="end"/>
      </w:r>
      <w:r w:rsidR="00C37144">
        <w:t>)</w:t>
      </w:r>
      <w:r>
        <w:t xml:space="preserve">. </w:t>
      </w:r>
      <w:r>
        <w:fldChar w:fldCharType="begin"/>
      </w:r>
      <w:r>
        <w:instrText xml:space="preserve"> REF _Ref33965511 \h </w:instrText>
      </w:r>
      <w:r>
        <w:fldChar w:fldCharType="separate"/>
      </w:r>
      <w:r w:rsidR="00711D61" w:rsidRPr="00CC2F87">
        <w:t xml:space="preserve">Figure </w:t>
      </w:r>
      <w:r w:rsidR="00711D61">
        <w:rPr>
          <w:noProof/>
        </w:rPr>
        <w:t>28</w:t>
      </w:r>
      <w:r>
        <w:fldChar w:fldCharType="end"/>
      </w:r>
      <w:r>
        <w:t xml:space="preserve"> and </w:t>
      </w:r>
      <w:r>
        <w:fldChar w:fldCharType="begin"/>
      </w:r>
      <w:r>
        <w:instrText xml:space="preserve"> REF _Ref33965563 \h </w:instrText>
      </w:r>
      <w:r>
        <w:fldChar w:fldCharType="separate"/>
      </w:r>
      <w:r w:rsidR="00711D61" w:rsidRPr="00CC2F87">
        <w:t xml:space="preserve">Figure </w:t>
      </w:r>
      <w:r w:rsidR="00711D61">
        <w:rPr>
          <w:noProof/>
        </w:rPr>
        <w:t>29</w:t>
      </w:r>
      <w:r>
        <w:fldChar w:fldCharType="end"/>
      </w:r>
      <w:r>
        <w:t xml:space="preserve"> represent </w:t>
      </w:r>
      <w:r w:rsidR="00452494">
        <w:t xml:space="preserve">mean </w:t>
      </w:r>
      <w:r w:rsidR="00EF6775">
        <w:t xml:space="preserve">exposures (m) to traffic noise </w:t>
      </w:r>
      <w:r>
        <w:t>levels exceeding 6</w:t>
      </w:r>
      <w:r w:rsidR="00FD0B57">
        <w:t>5</w:t>
      </w:r>
      <w:r>
        <w:t xml:space="preserve"> dB</w:t>
      </w:r>
      <w:r w:rsidR="000868C3">
        <w:t>(A)</w:t>
      </w:r>
      <w:r>
        <w:t xml:space="preserve"> and 70 dB</w:t>
      </w:r>
      <w:r w:rsidR="000868C3">
        <w:t>(A)</w:t>
      </w:r>
      <w:r w:rsidR="007B081B">
        <w:t xml:space="preserve"> </w:t>
      </w:r>
      <w:r w:rsidR="00EB6D51">
        <w:t xml:space="preserve">thresholds </w:t>
      </w:r>
      <w:r w:rsidR="007B081B">
        <w:t>(ED</w:t>
      </w:r>
      <w:r w:rsidR="007B081B">
        <w:rPr>
          <w:vertAlign w:val="subscript"/>
        </w:rPr>
        <w:t>+6</w:t>
      </w:r>
      <w:r w:rsidR="00831FE7">
        <w:rPr>
          <w:vertAlign w:val="subscript"/>
        </w:rPr>
        <w:t>5</w:t>
      </w:r>
      <w:r w:rsidR="007B081B">
        <w:rPr>
          <w:vertAlign w:val="subscript"/>
        </w:rPr>
        <w:t xml:space="preserve">dB </w:t>
      </w:r>
      <w:r w:rsidR="007B081B">
        <w:t>&amp; ED</w:t>
      </w:r>
      <w:r w:rsidR="007B081B">
        <w:rPr>
          <w:vertAlign w:val="subscript"/>
        </w:rPr>
        <w:t>+70dB</w:t>
      </w:r>
      <w:r w:rsidR="007B081B">
        <w:t>)</w:t>
      </w:r>
      <w:r>
        <w:t xml:space="preserve">. </w:t>
      </w:r>
      <w:r w:rsidR="00C44611">
        <w:t xml:space="preserve">Respectively, </w:t>
      </w:r>
      <w:r w:rsidR="00C44611">
        <w:fldChar w:fldCharType="begin"/>
      </w:r>
      <w:r w:rsidR="00C44611">
        <w:instrText xml:space="preserve"> REF _Ref36313852 \h </w:instrText>
      </w:r>
      <w:r w:rsidR="00C44611">
        <w:fldChar w:fldCharType="separate"/>
      </w:r>
      <w:r w:rsidR="00711D61">
        <w:t xml:space="preserve">Figure </w:t>
      </w:r>
      <w:r w:rsidR="00711D61">
        <w:rPr>
          <w:noProof/>
        </w:rPr>
        <w:t>30</w:t>
      </w:r>
      <w:r w:rsidR="00C44611">
        <w:fldChar w:fldCharType="end"/>
      </w:r>
      <w:r w:rsidR="00C44611">
        <w:t xml:space="preserve"> and </w:t>
      </w:r>
      <w:r w:rsidR="00C44611">
        <w:fldChar w:fldCharType="begin"/>
      </w:r>
      <w:r w:rsidR="00C44611">
        <w:instrText xml:space="preserve"> REF _Ref36313855 \h </w:instrText>
      </w:r>
      <w:r w:rsidR="00C44611">
        <w:fldChar w:fldCharType="separate"/>
      </w:r>
      <w:r w:rsidR="00711D61">
        <w:t xml:space="preserve">Figure </w:t>
      </w:r>
      <w:r w:rsidR="00711D61">
        <w:rPr>
          <w:noProof/>
        </w:rPr>
        <w:t>31</w:t>
      </w:r>
      <w:r w:rsidR="00C44611">
        <w:fldChar w:fldCharType="end"/>
      </w:r>
      <w:r w:rsidR="00C44611">
        <w:t xml:space="preserve"> represent </w:t>
      </w:r>
      <w:r w:rsidR="00442F75">
        <w:t xml:space="preserve">mean relative </w:t>
      </w:r>
      <w:r w:rsidR="00F63DD4">
        <w:t xml:space="preserve">exposures </w:t>
      </w:r>
      <w:r w:rsidR="00104006">
        <w:t>(%)</w:t>
      </w:r>
      <w:r w:rsidR="00F63DD4">
        <w:t xml:space="preserve"> </w:t>
      </w:r>
      <w:r w:rsidR="00442F75">
        <w:t>to traffic noise levels exceeding the thresholds</w:t>
      </w:r>
      <w:r w:rsidR="00BF25D2">
        <w:t xml:space="preserve"> </w:t>
      </w:r>
      <w:r w:rsidR="00447577">
        <w:t xml:space="preserve">as proportions </w:t>
      </w:r>
      <w:r w:rsidR="00BF25D2">
        <w:t>of the total lengths of the paths</w:t>
      </w:r>
      <w:r w:rsidR="00442F75">
        <w:t xml:space="preserve"> (</w:t>
      </w:r>
      <w:r w:rsidR="00B64832">
        <w:t>ER</w:t>
      </w:r>
      <w:r w:rsidR="00B64832">
        <w:rPr>
          <w:vertAlign w:val="subscript"/>
        </w:rPr>
        <w:t xml:space="preserve">+65dB </w:t>
      </w:r>
      <w:r w:rsidR="00B64832">
        <w:t>and ER</w:t>
      </w:r>
      <w:r w:rsidR="00B64832">
        <w:rPr>
          <w:vertAlign w:val="subscript"/>
        </w:rPr>
        <w:t>+70dB</w:t>
      </w:r>
      <w:r w:rsidR="00442F75">
        <w:t xml:space="preserve">). </w:t>
      </w:r>
      <w:r w:rsidR="001A6F6B">
        <w:t xml:space="preserve">Choropleth maps </w:t>
      </w:r>
      <w:r w:rsidR="00960D49">
        <w:t>of noise exposure index (EI) and normalized noise exposure index (EI</w:t>
      </w:r>
      <w:r w:rsidR="00960D49" w:rsidRPr="00960D49">
        <w:rPr>
          <w:vertAlign w:val="subscript"/>
        </w:rPr>
        <w:t>n</w:t>
      </w:r>
      <w:r w:rsidR="00960D49">
        <w:t xml:space="preserve">) are attached </w:t>
      </w:r>
      <w:r w:rsidR="002426BE">
        <w:t xml:space="preserve">only </w:t>
      </w:r>
      <w:r w:rsidR="00960D49" w:rsidRPr="002426BE">
        <w:t xml:space="preserve">as </w:t>
      </w:r>
      <w:r w:rsidR="002426BE" w:rsidRPr="002426BE">
        <w:fldChar w:fldCharType="begin"/>
      </w:r>
      <w:r w:rsidR="002426BE" w:rsidRPr="002426BE">
        <w:instrText xml:space="preserve"> REF _Ref37584741 \h  \* MERGEFORMAT </w:instrText>
      </w:r>
      <w:r w:rsidR="002426BE" w:rsidRPr="002426BE">
        <w:fldChar w:fldCharType="separate"/>
      </w:r>
      <w:r w:rsidR="00711D61" w:rsidRPr="00711D61">
        <w:t xml:space="preserve">Appendix </w:t>
      </w:r>
      <w:r w:rsidR="00711D61" w:rsidRPr="00711D61">
        <w:rPr>
          <w:noProof/>
        </w:rPr>
        <w:t>2</w:t>
      </w:r>
      <w:r w:rsidR="002426BE" w:rsidRPr="002426BE">
        <w:fldChar w:fldCharType="end"/>
      </w:r>
      <w:r w:rsidR="002426BE" w:rsidRPr="002426BE">
        <w:t xml:space="preserve"> and </w:t>
      </w:r>
      <w:r w:rsidR="002426BE" w:rsidRPr="002426BE">
        <w:fldChar w:fldCharType="begin"/>
      </w:r>
      <w:r w:rsidR="002426BE" w:rsidRPr="002426BE">
        <w:instrText xml:space="preserve"> REF _Ref37584746 \h  \* MERGEFORMAT </w:instrText>
      </w:r>
      <w:r w:rsidR="002426BE" w:rsidRPr="002426BE">
        <w:fldChar w:fldCharType="separate"/>
      </w:r>
      <w:r w:rsidR="00711D61" w:rsidRPr="00711D61">
        <w:t xml:space="preserve">Appendix </w:t>
      </w:r>
      <w:r w:rsidR="00711D61" w:rsidRPr="00711D61">
        <w:rPr>
          <w:noProof/>
        </w:rPr>
        <w:t>3</w:t>
      </w:r>
      <w:r w:rsidR="002426BE" w:rsidRPr="002426BE">
        <w:fldChar w:fldCharType="end"/>
      </w:r>
      <w:r w:rsidR="002426BE">
        <w:t xml:space="preserve">, as they are conceptually more difficult but show </w:t>
      </w:r>
      <w:r w:rsidR="008B4AAE">
        <w:t xml:space="preserve">mainly </w:t>
      </w:r>
      <w:r w:rsidR="002426BE">
        <w:t xml:space="preserve">similar spatial patterns as ED and ER. </w:t>
      </w:r>
    </w:p>
    <w:p w14:paraId="1BF4B4C2" w14:textId="57EBCCA6" w:rsidR="00180492" w:rsidRDefault="00761C67" w:rsidP="00180492">
      <w:r>
        <w:t>The</w:t>
      </w:r>
      <w:r w:rsidR="004D07F8">
        <w:t xml:space="preserve"> </w:t>
      </w:r>
      <w:r w:rsidR="0042016F">
        <w:t xml:space="preserve">choropleth </w:t>
      </w:r>
      <w:r w:rsidR="004D07F8">
        <w:t xml:space="preserve">maps </w:t>
      </w:r>
      <w:r w:rsidR="005F230D">
        <w:t>represent</w:t>
      </w:r>
      <w:r w:rsidR="00AA6D0D">
        <w:t xml:space="preserve"> </w:t>
      </w:r>
      <w:r w:rsidR="006A6D97">
        <w:t>mean</w:t>
      </w:r>
      <w:r w:rsidR="004D07F8">
        <w:t xml:space="preserve"> traffic noise exposure </w:t>
      </w:r>
      <w:r w:rsidR="00CC76A4">
        <w:t>indices</w:t>
      </w:r>
      <w:r w:rsidR="004D07F8">
        <w:t xml:space="preserve"> </w:t>
      </w:r>
      <w:r w:rsidR="00AA000B">
        <w:t>at origin</w:t>
      </w:r>
      <w:r w:rsidR="00E65B68">
        <w:t>-</w:t>
      </w:r>
      <w:r w:rsidR="00AA000B">
        <w:t xml:space="preserve">level, </w:t>
      </w:r>
      <w:r w:rsidR="004D07F8">
        <w:t xml:space="preserve">weighted with the </w:t>
      </w:r>
      <w:r w:rsidR="002B3EE3">
        <w:t xml:space="preserve">estimated </w:t>
      </w:r>
      <w:r w:rsidR="004D07F8">
        <w:t xml:space="preserve">utilization rates of the walks. </w:t>
      </w:r>
      <w:r w:rsidR="00C13E10">
        <w:t>Thus</w:t>
      </w:r>
      <w:r w:rsidR="00B13B54">
        <w:t>, t</w:t>
      </w:r>
      <w:r w:rsidR="00C341C8">
        <w:t xml:space="preserve">he concepts: 1) </w:t>
      </w:r>
      <w:r w:rsidR="00C341C8" w:rsidRPr="00551E53">
        <w:rPr>
          <w:i/>
          <w:iCs/>
        </w:rPr>
        <w:t>average local walk</w:t>
      </w:r>
      <w:r w:rsidR="00C341C8">
        <w:t xml:space="preserve">, 2) </w:t>
      </w:r>
      <w:r w:rsidR="00C341C8" w:rsidRPr="00551E53">
        <w:rPr>
          <w:i/>
          <w:iCs/>
        </w:rPr>
        <w:t>typical local walk</w:t>
      </w:r>
      <w:r w:rsidR="00C341C8">
        <w:t xml:space="preserve"> </w:t>
      </w:r>
      <w:r w:rsidR="00551E53">
        <w:t>and</w:t>
      </w:r>
      <w:r w:rsidR="00C341C8">
        <w:t xml:space="preserve"> 3) </w:t>
      </w:r>
      <w:r w:rsidR="00C341C8" w:rsidRPr="00551E53">
        <w:rPr>
          <w:i/>
          <w:iCs/>
        </w:rPr>
        <w:t>expected local walk</w:t>
      </w:r>
      <w:r w:rsidR="00551E53">
        <w:t xml:space="preserve"> can be </w:t>
      </w:r>
      <w:r w:rsidR="0063166D">
        <w:t>applied</w:t>
      </w:r>
      <w:r w:rsidR="00551E53">
        <w:t xml:space="preserve"> </w:t>
      </w:r>
      <w:r w:rsidR="0063166D">
        <w:t xml:space="preserve">in </w:t>
      </w:r>
      <w:r w:rsidR="00551E53">
        <w:t xml:space="preserve">interpreting the </w:t>
      </w:r>
      <w:r w:rsidR="007755E8">
        <w:t>results</w:t>
      </w:r>
      <w:r w:rsidR="00551E53">
        <w:t xml:space="preserve">. </w:t>
      </w:r>
      <w:r w:rsidR="00DA224A">
        <w:t xml:space="preserve">The </w:t>
      </w:r>
      <w:r w:rsidR="0058740D">
        <w:t xml:space="preserve">three </w:t>
      </w:r>
      <w:r w:rsidR="000A169D">
        <w:t xml:space="preserve">concepts </w:t>
      </w:r>
      <w:r w:rsidR="00F94E36">
        <w:t xml:space="preserve">aim to </w:t>
      </w:r>
      <w:r w:rsidR="0058740D">
        <w:t xml:space="preserve">consider </w:t>
      </w:r>
      <w:r w:rsidR="00F94E36">
        <w:t xml:space="preserve">the </w:t>
      </w:r>
      <w:r w:rsidR="00CB0DCE">
        <w:t xml:space="preserve">spatial and </w:t>
      </w:r>
      <w:r w:rsidR="002E27EC">
        <w:t xml:space="preserve">statistical </w:t>
      </w:r>
      <w:r w:rsidR="00F94E36">
        <w:t xml:space="preserve">nature of </w:t>
      </w:r>
      <w:r w:rsidR="00677FCB">
        <w:t xml:space="preserve">the </w:t>
      </w:r>
      <w:r w:rsidR="00824891">
        <w:t>choropleth maps</w:t>
      </w:r>
      <w:r w:rsidR="00551E53">
        <w:t xml:space="preserve">; as </w:t>
      </w:r>
      <w:r w:rsidR="00711167">
        <w:t xml:space="preserve">the </w:t>
      </w:r>
      <w:r w:rsidR="00CC76A4">
        <w:t>indices</w:t>
      </w:r>
      <w:r w:rsidR="00711167">
        <w:t xml:space="preserve"> </w:t>
      </w:r>
      <w:r w:rsidR="008A64CA">
        <w:t>are</w:t>
      </w:r>
      <w:r w:rsidR="00551E53">
        <w:t xml:space="preserve"> weighted with the utilization rates of the </w:t>
      </w:r>
      <w:r w:rsidR="00551764">
        <w:t>walks</w:t>
      </w:r>
      <w:r w:rsidR="00551E53">
        <w:t xml:space="preserve">, they </w:t>
      </w:r>
      <w:r w:rsidR="0042016F">
        <w:t xml:space="preserve">can </w:t>
      </w:r>
      <w:r w:rsidR="00551E53">
        <w:t>estimate the</w:t>
      </w:r>
      <w:r w:rsidR="00B705BB">
        <w:t xml:space="preserve"> expected</w:t>
      </w:r>
      <w:r w:rsidR="00551E53">
        <w:t xml:space="preserve"> traffic noise exposure </w:t>
      </w:r>
      <w:r w:rsidR="00C52F7A">
        <w:t xml:space="preserve">on </w:t>
      </w:r>
      <w:r w:rsidR="00551E53">
        <w:t>a</w:t>
      </w:r>
      <w:r w:rsidR="0007504E">
        <w:t>n average</w:t>
      </w:r>
      <w:r w:rsidR="00011E2C">
        <w:t xml:space="preserve"> (</w:t>
      </w:r>
      <w:r w:rsidR="00551E53">
        <w:t>commuting</w:t>
      </w:r>
      <w:r w:rsidR="00551764">
        <w:t>-</w:t>
      </w:r>
      <w:r w:rsidR="00551E53">
        <w:t>related</w:t>
      </w:r>
      <w:r w:rsidR="00011E2C">
        <w:t>)</w:t>
      </w:r>
      <w:r w:rsidR="00551E53">
        <w:t xml:space="preserve"> walk</w:t>
      </w:r>
      <w:r w:rsidR="00E9249C">
        <w:t xml:space="preserve"> from each origin</w:t>
      </w:r>
      <w:r w:rsidR="00551E53">
        <w:t>.</w:t>
      </w:r>
      <w:r w:rsidR="00663F13">
        <w:t xml:space="preserve"> </w:t>
      </w:r>
    </w:p>
    <w:p w14:paraId="3A9CB7FD" w14:textId="2990DAC9" w:rsidR="00863F96" w:rsidRDefault="00227288" w:rsidP="00361E7C">
      <w:r>
        <w:t xml:space="preserve">Some spatial </w:t>
      </w:r>
      <w:r w:rsidR="00461314">
        <w:t>patterns</w:t>
      </w:r>
      <w:r>
        <w:t xml:space="preserve"> in the </w:t>
      </w:r>
      <w:r w:rsidR="00713F78">
        <w:t xml:space="preserve">noise exposure </w:t>
      </w:r>
      <w:r w:rsidR="00CC76A4">
        <w:t>indices</w:t>
      </w:r>
      <w:r w:rsidR="00713F78">
        <w:t xml:space="preserve"> </w:t>
      </w:r>
      <w:r>
        <w:t xml:space="preserve">are visible </w:t>
      </w:r>
      <w:r w:rsidR="00A2636F">
        <w:t>on</w:t>
      </w:r>
      <w:r>
        <w:t xml:space="preserve"> the maps</w:t>
      </w:r>
      <w:r w:rsidR="00AD70DF">
        <w:t>.</w:t>
      </w:r>
      <w:r w:rsidR="00AD0010">
        <w:t xml:space="preserve"> </w:t>
      </w:r>
      <w:r w:rsidR="00AD70DF">
        <w:t>E</w:t>
      </w:r>
      <w:r w:rsidR="00713F78">
        <w:t xml:space="preserve">xposure to the highest </w:t>
      </w:r>
      <w:r w:rsidR="00A65423">
        <w:t xml:space="preserve">noise levels by </w:t>
      </w:r>
      <w:r w:rsidR="00713F78">
        <w:t>dB</w:t>
      </w:r>
      <w:r w:rsidR="00713F78" w:rsidRPr="00AD0010">
        <w:rPr>
          <w:vertAlign w:val="subscript"/>
        </w:rPr>
        <w:t>mean</w:t>
      </w:r>
      <w:r w:rsidR="000A7F42">
        <w:rPr>
          <w:vertAlign w:val="subscript"/>
        </w:rPr>
        <w:t xml:space="preserve"> </w:t>
      </w:r>
      <w:r w:rsidR="00713F78">
        <w:t xml:space="preserve">occur </w:t>
      </w:r>
      <w:r w:rsidR="0061771E">
        <w:t xml:space="preserve">often </w:t>
      </w:r>
      <w:r w:rsidR="00713F78">
        <w:t xml:space="preserve">on the walks from the origins near the major roads </w:t>
      </w:r>
      <w:r w:rsidR="00441B3F">
        <w:t>in</w:t>
      </w:r>
      <w:r w:rsidR="00713F78">
        <w:t xml:space="preserve"> the city.</w:t>
      </w:r>
      <w:r w:rsidR="00AD0010">
        <w:t xml:space="preserve"> Similarly, the highest </w:t>
      </w:r>
      <w:r w:rsidR="001F19EA">
        <w:t>mean</w:t>
      </w:r>
      <w:r w:rsidR="00143907">
        <w:t xml:space="preserve"> </w:t>
      </w:r>
      <w:r w:rsidR="00AD0010">
        <w:t>ED</w:t>
      </w:r>
      <w:r w:rsidR="00AD0010">
        <w:rPr>
          <w:vertAlign w:val="subscript"/>
        </w:rPr>
        <w:t>+6</w:t>
      </w:r>
      <w:r w:rsidR="002E2133">
        <w:rPr>
          <w:vertAlign w:val="subscript"/>
        </w:rPr>
        <w:t>5</w:t>
      </w:r>
      <w:r w:rsidR="00AD0010">
        <w:rPr>
          <w:vertAlign w:val="subscript"/>
        </w:rPr>
        <w:t>dB</w:t>
      </w:r>
      <w:r w:rsidR="00D400C1">
        <w:t xml:space="preserve">, </w:t>
      </w:r>
      <w:r w:rsidR="00AD0010">
        <w:t>ED</w:t>
      </w:r>
      <w:r w:rsidR="00AD0010">
        <w:rPr>
          <w:vertAlign w:val="subscript"/>
        </w:rPr>
        <w:t>+70dB</w:t>
      </w:r>
      <w:r w:rsidR="00D400C1">
        <w:t>, ER</w:t>
      </w:r>
      <w:r w:rsidR="00D400C1">
        <w:rPr>
          <w:vertAlign w:val="subscript"/>
        </w:rPr>
        <w:t xml:space="preserve">+65dB </w:t>
      </w:r>
      <w:r w:rsidR="00D400C1">
        <w:t>and ER</w:t>
      </w:r>
      <w:r w:rsidR="00D400C1">
        <w:rPr>
          <w:vertAlign w:val="subscript"/>
        </w:rPr>
        <w:t xml:space="preserve">+70dB </w:t>
      </w:r>
      <w:r w:rsidR="00281007">
        <w:t>appear</w:t>
      </w:r>
      <w:r w:rsidR="00AD0010">
        <w:t xml:space="preserve"> </w:t>
      </w:r>
      <w:r w:rsidR="006A27E7">
        <w:t xml:space="preserve">often </w:t>
      </w:r>
      <w:r w:rsidR="00AD0010">
        <w:t xml:space="preserve">near the major roads </w:t>
      </w:r>
      <w:r w:rsidR="00670589">
        <w:t xml:space="preserve">of </w:t>
      </w:r>
      <w:r w:rsidR="00AD0010">
        <w:t xml:space="preserve">the city, but with </w:t>
      </w:r>
      <w:r w:rsidR="005D181D">
        <w:t>considerable</w:t>
      </w:r>
      <w:r w:rsidR="00AD0010">
        <w:t xml:space="preserve"> spatial variation. </w:t>
      </w:r>
      <w:r w:rsidR="002845A3">
        <w:t xml:space="preserve">Some </w:t>
      </w:r>
      <w:r w:rsidR="00361E7C">
        <w:t>correlation</w:t>
      </w:r>
      <w:r w:rsidR="00671225">
        <w:t xml:space="preserve"> between </w:t>
      </w:r>
      <w:r w:rsidR="002845A3">
        <w:t xml:space="preserve">the average </w:t>
      </w:r>
      <w:r w:rsidR="00671225">
        <w:t xml:space="preserve">walking distances from the origins </w:t>
      </w:r>
      <w:r w:rsidR="002845A3">
        <w:t xml:space="preserve">and the </w:t>
      </w:r>
      <w:r w:rsidR="00671225">
        <w:t>respective ED</w:t>
      </w:r>
      <w:r w:rsidR="00671225">
        <w:rPr>
          <w:vertAlign w:val="subscript"/>
        </w:rPr>
        <w:t>+6</w:t>
      </w:r>
      <w:r w:rsidR="00E316EC">
        <w:rPr>
          <w:vertAlign w:val="subscript"/>
        </w:rPr>
        <w:t>5</w:t>
      </w:r>
      <w:r w:rsidR="00671225">
        <w:rPr>
          <w:vertAlign w:val="subscript"/>
        </w:rPr>
        <w:t xml:space="preserve">dB </w:t>
      </w:r>
      <w:r w:rsidR="00671225">
        <w:t>and ED</w:t>
      </w:r>
      <w:r w:rsidR="00671225">
        <w:rPr>
          <w:vertAlign w:val="subscript"/>
        </w:rPr>
        <w:t>+70dB</w:t>
      </w:r>
      <w:r w:rsidR="00361E7C">
        <w:t xml:space="preserve"> </w:t>
      </w:r>
      <w:r w:rsidR="00CC76A4">
        <w:t>indices</w:t>
      </w:r>
      <w:r w:rsidR="002845A3">
        <w:t xml:space="preserve"> </w:t>
      </w:r>
      <w:r w:rsidR="00361E7C">
        <w:t>can be seen by</w:t>
      </w:r>
      <w:r w:rsidR="00671225">
        <w:t xml:space="preserve"> visual comparison of the maps</w:t>
      </w:r>
      <w:r w:rsidR="00027F14">
        <w:t xml:space="preserve"> (</w:t>
      </w:r>
      <w:r w:rsidR="00027F14">
        <w:fldChar w:fldCharType="begin"/>
      </w:r>
      <w:r w:rsidR="00027F14">
        <w:instrText xml:space="preserve"> REF _Ref33965311 \h </w:instrText>
      </w:r>
      <w:r w:rsidR="00027F14">
        <w:fldChar w:fldCharType="separate"/>
      </w:r>
      <w:r w:rsidR="00711D61" w:rsidRPr="00CC2F87">
        <w:t xml:space="preserve">Figure </w:t>
      </w:r>
      <w:r w:rsidR="00711D61">
        <w:rPr>
          <w:noProof/>
        </w:rPr>
        <w:t>26</w:t>
      </w:r>
      <w:r w:rsidR="00027F14">
        <w:fldChar w:fldCharType="end"/>
      </w:r>
      <w:r w:rsidR="00027F14">
        <w:t xml:space="preserve">; </w:t>
      </w:r>
      <w:r w:rsidR="00027F14">
        <w:fldChar w:fldCharType="begin"/>
      </w:r>
      <w:r w:rsidR="00027F14">
        <w:instrText xml:space="preserve"> REF _Ref33965511 \h </w:instrText>
      </w:r>
      <w:r w:rsidR="00027F14">
        <w:fldChar w:fldCharType="separate"/>
      </w:r>
      <w:r w:rsidR="00711D61" w:rsidRPr="00CC2F87">
        <w:t xml:space="preserve">Figure </w:t>
      </w:r>
      <w:r w:rsidR="00711D61">
        <w:rPr>
          <w:noProof/>
        </w:rPr>
        <w:t>28</w:t>
      </w:r>
      <w:r w:rsidR="00027F14">
        <w:fldChar w:fldCharType="end"/>
      </w:r>
      <w:r w:rsidR="00027F14">
        <w:t xml:space="preserve"> &amp; </w:t>
      </w:r>
      <w:r w:rsidR="00027F14">
        <w:fldChar w:fldCharType="begin"/>
      </w:r>
      <w:r w:rsidR="00027F14">
        <w:instrText xml:space="preserve"> REF _Ref33965563 \h </w:instrText>
      </w:r>
      <w:r w:rsidR="00027F14">
        <w:fldChar w:fldCharType="separate"/>
      </w:r>
      <w:r w:rsidR="00711D61" w:rsidRPr="00CC2F87">
        <w:t xml:space="preserve">Figure </w:t>
      </w:r>
      <w:r w:rsidR="00711D61">
        <w:rPr>
          <w:noProof/>
        </w:rPr>
        <w:t>29</w:t>
      </w:r>
      <w:r w:rsidR="00027F14">
        <w:fldChar w:fldCharType="end"/>
      </w:r>
      <w:r w:rsidR="00027F14">
        <w:t>)</w:t>
      </w:r>
      <w:r w:rsidR="00671225">
        <w:t xml:space="preserve">. </w:t>
      </w:r>
      <w:r w:rsidR="00A507BC">
        <w:t>E</w:t>
      </w:r>
      <w:r w:rsidR="00392C48">
        <w:t>xposures to the</w:t>
      </w:r>
      <w:r w:rsidR="002C1D92">
        <w:t xml:space="preserve"> very</w:t>
      </w:r>
      <w:r w:rsidR="00392C48">
        <w:t xml:space="preserve"> highest noise levels are distributed unequally in the </w:t>
      </w:r>
      <w:r w:rsidR="00C37AED">
        <w:t>study area</w:t>
      </w:r>
      <w:r w:rsidR="00392C48">
        <w:t>.</w:t>
      </w:r>
      <w:r w:rsidR="00863F96">
        <w:t xml:space="preserve"> </w:t>
      </w:r>
      <w:r w:rsidR="00EA0F21">
        <w:t>F</w:t>
      </w:r>
      <w:r w:rsidR="00863F96">
        <w:t xml:space="preserve">or some </w:t>
      </w:r>
      <w:r w:rsidR="003A738D">
        <w:t>neighborhoods</w:t>
      </w:r>
      <w:r w:rsidR="002D6C06">
        <w:t xml:space="preserve"> (e.g. </w:t>
      </w:r>
      <w:proofErr w:type="spellStart"/>
      <w:r w:rsidR="002D6C06">
        <w:t>Itä-Pakila</w:t>
      </w:r>
      <w:proofErr w:type="spellEnd"/>
      <w:r w:rsidR="002D6C06">
        <w:t xml:space="preserve">, </w:t>
      </w:r>
      <w:proofErr w:type="spellStart"/>
      <w:r w:rsidR="002D6C06">
        <w:t>Kruunuhaka</w:t>
      </w:r>
      <w:proofErr w:type="spellEnd"/>
      <w:r w:rsidR="002D6C06">
        <w:t xml:space="preserve"> and Koskela)</w:t>
      </w:r>
      <w:r w:rsidR="00863F96">
        <w:t xml:space="preserve">, the </w:t>
      </w:r>
      <w:r w:rsidR="00CC76A4">
        <w:t>indices</w:t>
      </w:r>
      <w:r w:rsidR="003A738D">
        <w:t xml:space="preserve"> </w:t>
      </w:r>
      <w:r w:rsidR="00EA0F21">
        <w:t>ED</w:t>
      </w:r>
      <w:r w:rsidR="00EA0F21">
        <w:rPr>
          <w:vertAlign w:val="subscript"/>
        </w:rPr>
        <w:t xml:space="preserve">+65dB </w:t>
      </w:r>
      <w:r w:rsidR="00EA0F21">
        <w:t>and ED</w:t>
      </w:r>
      <w:r w:rsidR="00EA0F21">
        <w:rPr>
          <w:vertAlign w:val="subscript"/>
        </w:rPr>
        <w:t xml:space="preserve">+70dB </w:t>
      </w:r>
      <w:r w:rsidR="00EA0F21">
        <w:t xml:space="preserve">are </w:t>
      </w:r>
      <w:r w:rsidR="00863F96">
        <w:t xml:space="preserve">considerably </w:t>
      </w:r>
      <w:r w:rsidR="00EA0F21">
        <w:t xml:space="preserve">higher </w:t>
      </w:r>
      <w:r w:rsidR="00863F96">
        <w:t xml:space="preserve">than </w:t>
      </w:r>
      <w:r w:rsidR="00EA0F21">
        <w:t>the average of all walks</w:t>
      </w:r>
      <w:r w:rsidR="00A507BC">
        <w:t xml:space="preserve"> (see </w:t>
      </w:r>
      <w:r w:rsidR="00A507BC">
        <w:fldChar w:fldCharType="begin"/>
      </w:r>
      <w:r w:rsidR="00A507BC">
        <w:instrText xml:space="preserve"> REF _Ref33960922 \h </w:instrText>
      </w:r>
      <w:r w:rsidR="00A507BC">
        <w:fldChar w:fldCharType="separate"/>
      </w:r>
      <w:r w:rsidR="00711D61">
        <w:t xml:space="preserve">Table </w:t>
      </w:r>
      <w:r w:rsidR="00711D61">
        <w:rPr>
          <w:noProof/>
        </w:rPr>
        <w:t>8</w:t>
      </w:r>
      <w:r w:rsidR="00A507BC">
        <w:fldChar w:fldCharType="end"/>
      </w:r>
      <w:r w:rsidR="00A507BC">
        <w:t>)</w:t>
      </w:r>
      <w:r w:rsidR="00863F96">
        <w:t xml:space="preserve">. </w:t>
      </w:r>
      <w:r w:rsidR="00D33142">
        <w:t xml:space="preserve">Despite that these </w:t>
      </w:r>
      <w:r w:rsidR="00CC76A4">
        <w:t>indices</w:t>
      </w:r>
      <w:r w:rsidR="00D33142">
        <w:t xml:space="preserve"> are likely to </w:t>
      </w:r>
      <w:r w:rsidR="0009406D">
        <w:t xml:space="preserve">covary </w:t>
      </w:r>
      <w:r w:rsidR="00D33142">
        <w:t xml:space="preserve">with the mean walking distances (as mentioned above), also the relative traffic noise </w:t>
      </w:r>
      <w:r w:rsidR="00CC76A4">
        <w:t>indices</w:t>
      </w:r>
      <w:r w:rsidR="00D33142">
        <w:t xml:space="preserve"> ER</w:t>
      </w:r>
      <w:r w:rsidR="00D33142">
        <w:rPr>
          <w:vertAlign w:val="subscript"/>
        </w:rPr>
        <w:t xml:space="preserve">+65dB </w:t>
      </w:r>
      <w:r w:rsidR="00D33142">
        <w:t>and ER</w:t>
      </w:r>
      <w:r w:rsidR="00D33142">
        <w:rPr>
          <w:vertAlign w:val="subscript"/>
        </w:rPr>
        <w:t>+70dB</w:t>
      </w:r>
      <w:r w:rsidR="00D33142">
        <w:t xml:space="preserve"> show higher values </w:t>
      </w:r>
      <w:r w:rsidR="003A738D">
        <w:t>in</w:t>
      </w:r>
      <w:r w:rsidR="004871A6">
        <w:t xml:space="preserve"> </w:t>
      </w:r>
      <w:r w:rsidR="003A738D">
        <w:t xml:space="preserve">the </w:t>
      </w:r>
      <w:r w:rsidR="004871A6">
        <w:t xml:space="preserve">same areas. </w:t>
      </w:r>
      <w:r w:rsidR="00831DFE">
        <w:t>F</w:t>
      </w:r>
      <w:r w:rsidR="001323FB">
        <w:t xml:space="preserve">or </w:t>
      </w:r>
      <w:r w:rsidR="0061771E">
        <w:t xml:space="preserve">a substantial share of the </w:t>
      </w:r>
      <w:r w:rsidR="001323FB">
        <w:t xml:space="preserve">areas (including the previously mentioned), </w:t>
      </w:r>
      <w:r w:rsidR="001323FB">
        <w:lastRenderedPageBreak/>
        <w:t xml:space="preserve">the </w:t>
      </w:r>
      <w:r w:rsidR="00D278FA">
        <w:t xml:space="preserve">mean traffic </w:t>
      </w:r>
      <w:r w:rsidR="001323FB">
        <w:t>noise level of the average walk is higher than 65 dB</w:t>
      </w:r>
      <w:r w:rsidR="00E344A4">
        <w:t>(A)</w:t>
      </w:r>
      <w:r w:rsidR="002C14E5">
        <w:t xml:space="preserve">. </w:t>
      </w:r>
      <w:r w:rsidR="009F5395">
        <w:t>Considering these findings, the</w:t>
      </w:r>
      <w:r w:rsidR="002C14E5">
        <w:t xml:space="preserve"> results </w:t>
      </w:r>
      <w:r w:rsidR="0088192F">
        <w:t>indicate</w:t>
      </w:r>
      <w:r w:rsidR="000C624D">
        <w:t xml:space="preserve"> </w:t>
      </w:r>
      <w:r w:rsidR="00E730D7">
        <w:t>that</w:t>
      </w:r>
      <w:r w:rsidR="007A46C8">
        <w:t xml:space="preserve"> </w:t>
      </w:r>
      <w:r w:rsidR="00094882">
        <w:t xml:space="preserve">major </w:t>
      </w:r>
      <w:r w:rsidR="002C14E5">
        <w:t>dynamic exposures to unhealthy traffic noise levels</w:t>
      </w:r>
      <w:r w:rsidR="007A46C8">
        <w:t xml:space="preserve"> </w:t>
      </w:r>
      <w:r w:rsidR="00E730D7">
        <w:t xml:space="preserve">are relatively common </w:t>
      </w:r>
      <w:r w:rsidR="007A46C8">
        <w:t>in the study area</w:t>
      </w:r>
      <w:r w:rsidR="002C14E5">
        <w:t xml:space="preserve">. </w:t>
      </w:r>
    </w:p>
    <w:p w14:paraId="6E192477" w14:textId="77777777" w:rsidR="00361E7C" w:rsidRDefault="00361E7C" w:rsidP="00361E7C"/>
    <w:p w14:paraId="22AC3D01" w14:textId="7BEDE961" w:rsidR="00B17DC1" w:rsidRPr="00CC2F87" w:rsidRDefault="00B17DC1" w:rsidP="00361E7C">
      <w:r w:rsidRPr="00CC2F87">
        <w:rPr>
          <w:noProof/>
        </w:rPr>
        <w:drawing>
          <wp:inline distT="0" distB="0" distL="0" distR="0" wp14:anchorId="02800182" wp14:editId="3D4DA599">
            <wp:extent cx="6116042" cy="5401944"/>
            <wp:effectExtent l="12700" t="12700" r="1841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el_len_mean.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44AD22FC" w14:textId="160F98C6" w:rsidR="00B17DC1" w:rsidRDefault="00B17DC1" w:rsidP="00B17DC1">
      <w:pPr>
        <w:pStyle w:val="Caption"/>
        <w:jc w:val="both"/>
      </w:pPr>
      <w:bookmarkStart w:id="135" w:name="_Ref33965311"/>
      <w:bookmarkStart w:id="136" w:name="_Toc38115070"/>
      <w:r w:rsidRPr="00CC2F87">
        <w:t xml:space="preserve">Figure </w:t>
      </w:r>
      <w:r w:rsidRPr="00CC2F87">
        <w:fldChar w:fldCharType="begin"/>
      </w:r>
      <w:r w:rsidRPr="00CC2F87">
        <w:instrText xml:space="preserve"> SEQ Figure \* ARABIC </w:instrText>
      </w:r>
      <w:r w:rsidRPr="00CC2F87">
        <w:fldChar w:fldCharType="separate"/>
      </w:r>
      <w:r w:rsidR="00711D61">
        <w:rPr>
          <w:noProof/>
        </w:rPr>
        <w:t>26</w:t>
      </w:r>
      <w:r w:rsidRPr="00CC2F87">
        <w:fldChar w:fldCharType="end"/>
      </w:r>
      <w:bookmarkEnd w:id="135"/>
      <w:r w:rsidRPr="00CC2F87">
        <w:t xml:space="preserve">. </w:t>
      </w:r>
      <w:r w:rsidR="002F2145">
        <w:t>M</w:t>
      </w:r>
      <w:r w:rsidR="00C20BBC">
        <w:t xml:space="preserve">ean </w:t>
      </w:r>
      <w:r w:rsidRPr="00CC2F87">
        <w:t xml:space="preserve">walking </w:t>
      </w:r>
      <w:commentRangeStart w:id="137"/>
      <w:r w:rsidRPr="00CC2F87">
        <w:t>distance</w:t>
      </w:r>
      <w:r w:rsidR="002F2145">
        <w:t>s</w:t>
      </w:r>
      <w:r w:rsidRPr="00CC2F87">
        <w:t xml:space="preserve"> </w:t>
      </w:r>
      <w:commentRangeEnd w:id="137"/>
      <w:r w:rsidR="00D10ADB">
        <w:rPr>
          <w:rStyle w:val="CommentReference"/>
          <w:iCs w:val="0"/>
          <w:color w:val="auto"/>
        </w:rPr>
        <w:commentReference w:id="137"/>
      </w:r>
      <w:r w:rsidR="00A31008">
        <w:t xml:space="preserve">from homes </w:t>
      </w:r>
      <w:r w:rsidRPr="00CC2F87">
        <w:t>to public transport (PT) stop</w:t>
      </w:r>
      <w:r w:rsidR="00A31008">
        <w:t>s</w:t>
      </w:r>
      <w:r w:rsidRPr="00CC2F87">
        <w:t xml:space="preserve">. </w:t>
      </w:r>
      <w:r w:rsidR="008665BF">
        <w:t>The averages are weighted with the</w:t>
      </w:r>
      <w:r w:rsidR="008665BF" w:rsidRPr="00CC2F87">
        <w:t xml:space="preserve"> </w:t>
      </w:r>
      <w:r w:rsidR="008665BF">
        <w:t xml:space="preserve">estimated </w:t>
      </w:r>
      <w:r w:rsidR="008665BF" w:rsidRPr="00CC2F87">
        <w:t>utilization rates of</w:t>
      </w:r>
      <w:r w:rsidR="008665BF">
        <w:t xml:space="preserve"> the walks</w:t>
      </w:r>
      <w:r w:rsidR="008665BF" w:rsidRPr="00CC2F87">
        <w:t xml:space="preserve"> based on </w:t>
      </w:r>
      <w:r w:rsidR="008665BF">
        <w:t xml:space="preserve">the </w:t>
      </w:r>
      <w:r w:rsidR="008665BF" w:rsidRPr="00CC2F87">
        <w:t xml:space="preserve">total flow of commutes </w:t>
      </w:r>
      <w:r w:rsidR="00B61919">
        <w:t>using each origin</w:t>
      </w:r>
      <w:r w:rsidR="00285ED4">
        <w:t xml:space="preserve"> – </w:t>
      </w:r>
      <w:r w:rsidR="008665BF" w:rsidRPr="00CC2F87">
        <w:t>PT stop</w:t>
      </w:r>
      <w:r w:rsidR="00285ED4">
        <w:t xml:space="preserve"> pair</w:t>
      </w:r>
      <w:r w:rsidR="008665BF" w:rsidRPr="00CC2F87">
        <w:t>.</w:t>
      </w:r>
      <w:bookmarkEnd w:id="136"/>
      <w:r w:rsidR="002845A3">
        <w:t xml:space="preserve"> </w:t>
      </w:r>
    </w:p>
    <w:p w14:paraId="528B00FA" w14:textId="65B4AF6E" w:rsidR="00232359" w:rsidRDefault="00232359" w:rsidP="00232359"/>
    <w:p w14:paraId="65E19957" w14:textId="77777777" w:rsidR="00981967" w:rsidRDefault="00232359" w:rsidP="00981967">
      <w:pPr>
        <w:keepNext/>
      </w:pPr>
      <w:r w:rsidRPr="00CC2F87">
        <w:rPr>
          <w:noProof/>
        </w:rPr>
        <w:lastRenderedPageBreak/>
        <w:drawing>
          <wp:inline distT="0" distB="0" distL="0" distR="0" wp14:anchorId="05B182E5" wp14:editId="205B377E">
            <wp:extent cx="6116042" cy="5401944"/>
            <wp:effectExtent l="12700" t="12700" r="18415"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56"/>
                    <a:stretch>
                      <a:fillRect/>
                    </a:stretch>
                  </pic:blipFill>
                  <pic:spPr>
                    <a:xfrm>
                      <a:off x="0" y="0"/>
                      <a:ext cx="6116042" cy="5401944"/>
                    </a:xfrm>
                    <a:prstGeom prst="rect">
                      <a:avLst/>
                    </a:prstGeom>
                    <a:ln>
                      <a:solidFill>
                        <a:schemeClr val="tx1"/>
                      </a:solidFill>
                    </a:ln>
                  </pic:spPr>
                </pic:pic>
              </a:graphicData>
            </a:graphic>
          </wp:inline>
        </w:drawing>
      </w:r>
    </w:p>
    <w:p w14:paraId="5FBB04BF" w14:textId="3FD0B36E" w:rsidR="00232359" w:rsidRPr="00232359" w:rsidRDefault="00981967" w:rsidP="00981967">
      <w:pPr>
        <w:pStyle w:val="Caption"/>
        <w:jc w:val="both"/>
      </w:pPr>
      <w:bookmarkStart w:id="138" w:name="_Ref33965456"/>
      <w:bookmarkStart w:id="139" w:name="_Toc38115071"/>
      <w:r>
        <w:t xml:space="preserve">Figure </w:t>
      </w:r>
      <w:r>
        <w:fldChar w:fldCharType="begin"/>
      </w:r>
      <w:r>
        <w:instrText xml:space="preserve"> SEQ Figure \* ARABIC </w:instrText>
      </w:r>
      <w:r>
        <w:fldChar w:fldCharType="separate"/>
      </w:r>
      <w:r w:rsidR="00711D61">
        <w:rPr>
          <w:noProof/>
        </w:rPr>
        <w:t>27</w:t>
      </w:r>
      <w:r>
        <w:fldChar w:fldCharType="end"/>
      </w:r>
      <w:bookmarkEnd w:id="138"/>
      <w:r>
        <w:t xml:space="preserve">. </w:t>
      </w:r>
      <w:r w:rsidR="00805C54">
        <w:t>M</w:t>
      </w:r>
      <w:r w:rsidR="00C16090">
        <w:t>ean</w:t>
      </w:r>
      <w:r w:rsidR="007F7CEB">
        <w:t xml:space="preserve"> traffic noise level (dB(A))</w:t>
      </w:r>
      <w:r>
        <w:t xml:space="preserve"> on walks from home</w:t>
      </w:r>
      <w:r w:rsidR="00A31008">
        <w:t>s</w:t>
      </w:r>
      <w:r>
        <w:t xml:space="preserve"> to </w:t>
      </w:r>
      <w:r w:rsidR="00A40666">
        <w:t xml:space="preserve">PT </w:t>
      </w:r>
      <w:r>
        <w:t>stop</w:t>
      </w:r>
      <w:r w:rsidR="00A40666">
        <w:t>s</w:t>
      </w:r>
      <w:r>
        <w:t xml:space="preserve">. </w:t>
      </w:r>
      <w:r w:rsidR="002E7875">
        <w:t>The averages are weighted with the</w:t>
      </w:r>
      <w:r w:rsidR="002E7875" w:rsidRPr="00CC2F87">
        <w:t xml:space="preserve"> </w:t>
      </w:r>
      <w:r w:rsidR="002E7875">
        <w:t xml:space="preserve">estimated </w:t>
      </w:r>
      <w:r w:rsidR="002E7875" w:rsidRPr="00CC2F87">
        <w:t>utilization rates of</w:t>
      </w:r>
      <w:r w:rsidR="002E7875">
        <w:t xml:space="preserve"> the walks</w:t>
      </w:r>
      <w:r w:rsidR="002E7875" w:rsidRPr="00CC2F87">
        <w:t xml:space="preserve"> based on </w:t>
      </w:r>
      <w:r w:rsidR="002E7875">
        <w:t xml:space="preserve">the </w:t>
      </w:r>
      <w:r w:rsidR="002E7875" w:rsidRPr="00CC2F87">
        <w:t xml:space="preserve">total flow of commutes </w:t>
      </w:r>
      <w:r w:rsidR="00B61919">
        <w:t>using each origin</w:t>
      </w:r>
      <w:r w:rsidR="002E7875">
        <w:t xml:space="preserve"> – </w:t>
      </w:r>
      <w:r w:rsidR="002E7875" w:rsidRPr="00CC2F87">
        <w:t>PT stop</w:t>
      </w:r>
      <w:r w:rsidR="002E7875">
        <w:t xml:space="preserve"> pair</w:t>
      </w:r>
      <w:r w:rsidR="002E7875" w:rsidRPr="00CC2F87">
        <w:t>.</w:t>
      </w:r>
      <w:bookmarkEnd w:id="139"/>
      <w:r w:rsidR="001B0460">
        <w:t xml:space="preserve"> </w:t>
      </w:r>
    </w:p>
    <w:p w14:paraId="4123EC4C" w14:textId="77777777" w:rsidR="00B17DC1" w:rsidRPr="00CC2F87" w:rsidRDefault="00B17DC1" w:rsidP="00B17DC1"/>
    <w:p w14:paraId="1A2CF5C8" w14:textId="77777777" w:rsidR="00B17DC1" w:rsidRPr="00CC2F87" w:rsidRDefault="00B17DC1" w:rsidP="005F7507">
      <w:pPr>
        <w:keepNext/>
        <w:ind w:left="720" w:hanging="720"/>
      </w:pPr>
      <w:r w:rsidRPr="00CC2F87">
        <w:rPr>
          <w:noProof/>
        </w:rPr>
        <w:lastRenderedPageBreak/>
        <w:drawing>
          <wp:inline distT="0" distB="0" distL="0" distR="0" wp14:anchorId="72AB0CE8" wp14:editId="51CE4778">
            <wp:extent cx="6116042" cy="5401943"/>
            <wp:effectExtent l="12700" t="12700" r="18415"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6116042" cy="5401943"/>
                    </a:xfrm>
                    <a:prstGeom prst="rect">
                      <a:avLst/>
                    </a:prstGeom>
                    <a:ln>
                      <a:solidFill>
                        <a:schemeClr val="tx1"/>
                      </a:solidFill>
                    </a:ln>
                  </pic:spPr>
                </pic:pic>
              </a:graphicData>
            </a:graphic>
          </wp:inline>
        </w:drawing>
      </w:r>
    </w:p>
    <w:p w14:paraId="49DDA8C9" w14:textId="44700B97" w:rsidR="00B17DC1" w:rsidRPr="00CC2F87" w:rsidRDefault="00B17DC1" w:rsidP="00B17DC1">
      <w:pPr>
        <w:pStyle w:val="Caption"/>
        <w:jc w:val="both"/>
      </w:pPr>
      <w:bookmarkStart w:id="140" w:name="_Ref33965511"/>
      <w:bookmarkStart w:id="141" w:name="_Toc38115072"/>
      <w:r w:rsidRPr="00CC2F87">
        <w:t xml:space="preserve">Figure </w:t>
      </w:r>
      <w:r w:rsidRPr="00CC2F87">
        <w:fldChar w:fldCharType="begin"/>
      </w:r>
      <w:r w:rsidRPr="00CC2F87">
        <w:instrText xml:space="preserve"> SEQ Figure \* ARABIC </w:instrText>
      </w:r>
      <w:r w:rsidRPr="00CC2F87">
        <w:fldChar w:fldCharType="separate"/>
      </w:r>
      <w:r w:rsidR="00711D61">
        <w:rPr>
          <w:noProof/>
        </w:rPr>
        <w:t>28</w:t>
      </w:r>
      <w:r w:rsidRPr="00CC2F87">
        <w:fldChar w:fldCharType="end"/>
      </w:r>
      <w:bookmarkEnd w:id="140"/>
      <w:r w:rsidRPr="00CC2F87">
        <w:t xml:space="preserve">. </w:t>
      </w:r>
      <w:r w:rsidR="003C2D46">
        <w:t>Mean exposure</w:t>
      </w:r>
      <w:r w:rsidR="000C0D5D">
        <w:t>s</w:t>
      </w:r>
      <w:r w:rsidR="003C2D46">
        <w:t xml:space="preserve"> to </w:t>
      </w:r>
      <w:r w:rsidRPr="00CC2F87">
        <w:t>+6</w:t>
      </w:r>
      <w:r w:rsidR="00957F6F">
        <w:t>5</w:t>
      </w:r>
      <w:r w:rsidR="00A12AB1">
        <w:t xml:space="preserve"> </w:t>
      </w:r>
      <w:r w:rsidRPr="00CC2F87">
        <w:t>dB</w:t>
      </w:r>
      <w:r w:rsidR="003C2D46">
        <w:t>(A)</w:t>
      </w:r>
      <w:r w:rsidRPr="00CC2F87">
        <w:t xml:space="preserve"> traffic noise level</w:t>
      </w:r>
      <w:r w:rsidR="003C2D46">
        <w:t>s</w:t>
      </w:r>
      <w:r w:rsidRPr="00CC2F87">
        <w:t xml:space="preserve"> </w:t>
      </w:r>
      <w:r w:rsidR="003C2D46">
        <w:t xml:space="preserve">(m) </w:t>
      </w:r>
      <w:r w:rsidR="00D10ADB">
        <w:t xml:space="preserve">on </w:t>
      </w:r>
      <w:r w:rsidRPr="00CC2F87">
        <w:t>walk</w:t>
      </w:r>
      <w:r w:rsidR="00981967">
        <w:t>s</w:t>
      </w:r>
      <w:r w:rsidRPr="00CC2F87">
        <w:t xml:space="preserve"> from home</w:t>
      </w:r>
      <w:r w:rsidR="00802880">
        <w:t>s</w:t>
      </w:r>
      <w:r w:rsidRPr="00CC2F87">
        <w:t xml:space="preserve"> to public transport (PT) stop</w:t>
      </w:r>
      <w:r w:rsidR="00981967">
        <w:t>s</w:t>
      </w:r>
      <w:r w:rsidRPr="00CC2F87">
        <w:t xml:space="preserve">. </w:t>
      </w:r>
      <w:r w:rsidR="003C2D46">
        <w:t>The averages are weighted with the</w:t>
      </w:r>
      <w:r w:rsidR="003C2D46" w:rsidRPr="00CC2F87">
        <w:t xml:space="preserve"> </w:t>
      </w:r>
      <w:r w:rsidR="003C2D46">
        <w:t xml:space="preserve">estimated </w:t>
      </w:r>
      <w:r w:rsidR="003C2D46" w:rsidRPr="00CC2F87">
        <w:t>utilization rates of</w:t>
      </w:r>
      <w:r w:rsidR="003C2D46">
        <w:t xml:space="preserve"> the walks</w:t>
      </w:r>
      <w:r w:rsidR="003C2D46" w:rsidRPr="00CC2F87">
        <w:t xml:space="preserve"> based on </w:t>
      </w:r>
      <w:r w:rsidR="003C2D46">
        <w:t xml:space="preserve">the </w:t>
      </w:r>
      <w:r w:rsidR="003C2D46" w:rsidRPr="00CC2F87">
        <w:t xml:space="preserve">total flow of commutes </w:t>
      </w:r>
      <w:r w:rsidR="00B61919">
        <w:t>using each origin</w:t>
      </w:r>
      <w:r w:rsidR="003C2D46">
        <w:t xml:space="preserve"> – </w:t>
      </w:r>
      <w:r w:rsidR="003C2D46" w:rsidRPr="00CC2F87">
        <w:t>PT stop</w:t>
      </w:r>
      <w:r w:rsidR="003C2D46">
        <w:t xml:space="preserve"> pair</w:t>
      </w:r>
      <w:r w:rsidR="003C2D46" w:rsidRPr="00CC2F87">
        <w:t>.</w:t>
      </w:r>
      <w:bookmarkEnd w:id="141"/>
      <w:r w:rsidR="003C2D46">
        <w:t xml:space="preserve"> </w:t>
      </w:r>
    </w:p>
    <w:p w14:paraId="57A10A86" w14:textId="77777777" w:rsidR="00B17DC1" w:rsidRPr="00CC2F87" w:rsidRDefault="00B17DC1" w:rsidP="00B17DC1">
      <w:r w:rsidRPr="00CC2F87">
        <w:rPr>
          <w:noProof/>
        </w:rPr>
        <w:lastRenderedPageBreak/>
        <w:drawing>
          <wp:inline distT="0" distB="0" distL="0" distR="0" wp14:anchorId="5671CE17" wp14:editId="666CA933">
            <wp:extent cx="6116042" cy="5401944"/>
            <wp:effectExtent l="12700" t="12700" r="18415"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58"/>
                    <a:stretch>
                      <a:fillRect/>
                    </a:stretch>
                  </pic:blipFill>
                  <pic:spPr>
                    <a:xfrm>
                      <a:off x="0" y="0"/>
                      <a:ext cx="6116042" cy="5401944"/>
                    </a:xfrm>
                    <a:prstGeom prst="rect">
                      <a:avLst/>
                    </a:prstGeom>
                    <a:ln>
                      <a:solidFill>
                        <a:schemeClr val="tx1"/>
                      </a:solidFill>
                    </a:ln>
                  </pic:spPr>
                </pic:pic>
              </a:graphicData>
            </a:graphic>
          </wp:inline>
        </w:drawing>
      </w:r>
    </w:p>
    <w:p w14:paraId="52AFF5BD" w14:textId="14356B32" w:rsidR="00575A13" w:rsidRDefault="00B17DC1" w:rsidP="006E50C1">
      <w:pPr>
        <w:pStyle w:val="Caption"/>
      </w:pPr>
      <w:bookmarkStart w:id="142" w:name="_Ref33965563"/>
      <w:bookmarkStart w:id="143" w:name="_Toc38115073"/>
      <w:r w:rsidRPr="00CC2F87">
        <w:t xml:space="preserve">Figure </w:t>
      </w:r>
      <w:r w:rsidRPr="00CC2F87">
        <w:fldChar w:fldCharType="begin"/>
      </w:r>
      <w:r w:rsidRPr="00CC2F87">
        <w:instrText xml:space="preserve"> SEQ Figure \* ARABIC </w:instrText>
      </w:r>
      <w:r w:rsidRPr="00CC2F87">
        <w:fldChar w:fldCharType="separate"/>
      </w:r>
      <w:r w:rsidR="00711D61">
        <w:rPr>
          <w:noProof/>
        </w:rPr>
        <w:t>29</w:t>
      </w:r>
      <w:r w:rsidRPr="00CC2F87">
        <w:fldChar w:fldCharType="end"/>
      </w:r>
      <w:bookmarkEnd w:id="142"/>
      <w:r w:rsidRPr="00CC2F87">
        <w:t xml:space="preserve">. </w:t>
      </w:r>
      <w:r w:rsidR="000C0D5D">
        <w:t xml:space="preserve">Mean exposures to </w:t>
      </w:r>
      <w:r w:rsidR="000D29EE" w:rsidRPr="00CC2F87">
        <w:t>+</w:t>
      </w:r>
      <w:r w:rsidR="000D29EE">
        <w:t>7</w:t>
      </w:r>
      <w:r w:rsidR="000D29EE" w:rsidRPr="00CC2F87">
        <w:t>0</w:t>
      </w:r>
      <w:r w:rsidR="000D29EE">
        <w:t xml:space="preserve"> </w:t>
      </w:r>
      <w:r w:rsidR="000D29EE" w:rsidRPr="00CC2F87">
        <w:t>dB traffic noise level</w:t>
      </w:r>
      <w:r w:rsidR="000C0D5D">
        <w:t>s</w:t>
      </w:r>
      <w:r w:rsidR="000D29EE" w:rsidRPr="00CC2F87">
        <w:t xml:space="preserve"> </w:t>
      </w:r>
      <w:r w:rsidR="00AF0FB5">
        <w:t xml:space="preserve">(m) </w:t>
      </w:r>
      <w:r w:rsidR="000D29EE">
        <w:t xml:space="preserve">on </w:t>
      </w:r>
      <w:r w:rsidR="000D29EE" w:rsidRPr="00CC2F87">
        <w:t>walk</w:t>
      </w:r>
      <w:r w:rsidR="000D29EE">
        <w:t>s</w:t>
      </w:r>
      <w:r w:rsidR="000D29EE" w:rsidRPr="00CC2F87">
        <w:t xml:space="preserve"> from home</w:t>
      </w:r>
      <w:r w:rsidR="000D29EE">
        <w:t>s</w:t>
      </w:r>
      <w:r w:rsidR="000D29EE" w:rsidRPr="00CC2F87">
        <w:t xml:space="preserve"> to public transport (PT) stop</w:t>
      </w:r>
      <w:r w:rsidR="000D29EE">
        <w:t>s</w:t>
      </w:r>
      <w:r w:rsidR="000D29EE" w:rsidRPr="00CC2F87">
        <w:t xml:space="preserve">. </w:t>
      </w:r>
      <w:r w:rsidR="00526C50">
        <w:t>The averages are weighted with the</w:t>
      </w:r>
      <w:r w:rsidR="00526C50" w:rsidRPr="00CC2F87">
        <w:t xml:space="preserve"> </w:t>
      </w:r>
      <w:r w:rsidR="00526C50">
        <w:t xml:space="preserve">estimated </w:t>
      </w:r>
      <w:r w:rsidR="00526C50" w:rsidRPr="00CC2F87">
        <w:t>utilization rates of</w:t>
      </w:r>
      <w:r w:rsidR="00526C50">
        <w:t xml:space="preserve"> the walks</w:t>
      </w:r>
      <w:r w:rsidR="00526C50" w:rsidRPr="00CC2F87">
        <w:t xml:space="preserve"> based on </w:t>
      </w:r>
      <w:r w:rsidR="00526C50">
        <w:t xml:space="preserve">the </w:t>
      </w:r>
      <w:r w:rsidR="00526C50" w:rsidRPr="00CC2F87">
        <w:t xml:space="preserve">total flow of commutes </w:t>
      </w:r>
      <w:r w:rsidR="00B61919">
        <w:t>using each origin</w:t>
      </w:r>
      <w:r w:rsidR="00526C50">
        <w:t xml:space="preserve"> – </w:t>
      </w:r>
      <w:r w:rsidR="00526C50" w:rsidRPr="00CC2F87">
        <w:t>PT stop</w:t>
      </w:r>
      <w:r w:rsidR="00526C50">
        <w:t xml:space="preserve"> pair</w:t>
      </w:r>
      <w:r w:rsidR="00526C50" w:rsidRPr="00CC2F87">
        <w:t>.</w:t>
      </w:r>
      <w:bookmarkEnd w:id="143"/>
    </w:p>
    <w:p w14:paraId="5903F2CE" w14:textId="77777777" w:rsidR="009D1A6B" w:rsidRDefault="009D1A6B" w:rsidP="009D1A6B">
      <w:pPr>
        <w:keepNext/>
      </w:pPr>
      <w:r>
        <w:rPr>
          <w:noProof/>
        </w:rPr>
        <w:lastRenderedPageBreak/>
        <w:drawing>
          <wp:inline distT="0" distB="0" distL="0" distR="0" wp14:anchorId="15A0C783" wp14:editId="17D1833D">
            <wp:extent cx="6039390" cy="5334000"/>
            <wp:effectExtent l="12700" t="12700" r="19050" b="12700"/>
            <wp:docPr id="25" name="Picture 25"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65dB_rat_mean.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6043791" cy="5337887"/>
                    </a:xfrm>
                    <a:prstGeom prst="rect">
                      <a:avLst/>
                    </a:prstGeom>
                    <a:ln>
                      <a:solidFill>
                        <a:schemeClr val="tx1"/>
                      </a:solidFill>
                    </a:ln>
                  </pic:spPr>
                </pic:pic>
              </a:graphicData>
            </a:graphic>
          </wp:inline>
        </w:drawing>
      </w:r>
    </w:p>
    <w:p w14:paraId="3B09C297" w14:textId="46FC6C3B" w:rsidR="009D1A6B" w:rsidRDefault="009D1A6B" w:rsidP="009D1A6B">
      <w:pPr>
        <w:pStyle w:val="Caption"/>
        <w:jc w:val="both"/>
      </w:pPr>
      <w:bookmarkStart w:id="144" w:name="_Ref36313852"/>
      <w:bookmarkStart w:id="145" w:name="_Toc38115074"/>
      <w:r>
        <w:t xml:space="preserve">Figure </w:t>
      </w:r>
      <w:r>
        <w:fldChar w:fldCharType="begin"/>
      </w:r>
      <w:r>
        <w:instrText xml:space="preserve"> SEQ Figure \* ARABIC </w:instrText>
      </w:r>
      <w:r>
        <w:fldChar w:fldCharType="separate"/>
      </w:r>
      <w:r w:rsidR="00711D61">
        <w:rPr>
          <w:noProof/>
        </w:rPr>
        <w:t>30</w:t>
      </w:r>
      <w:r>
        <w:fldChar w:fldCharType="end"/>
      </w:r>
      <w:bookmarkEnd w:id="144"/>
      <w:r>
        <w:t xml:space="preserve">. Mean exposure to +65 dB(A) traffic noise levels (%) on </w:t>
      </w:r>
      <w:r w:rsidRPr="00CC2F87">
        <w:t>walk</w:t>
      </w:r>
      <w:r>
        <w:t>s</w:t>
      </w:r>
      <w:r w:rsidRPr="00CC2F87">
        <w:t xml:space="preserve"> from home</w:t>
      </w:r>
      <w:r>
        <w:t>s</w:t>
      </w:r>
      <w:r w:rsidRPr="00CC2F87">
        <w:t xml:space="preserve"> to public transport (PT) stop</w:t>
      </w:r>
      <w:r>
        <w:t>s</w:t>
      </w:r>
      <w:r w:rsidRPr="00CC2F87">
        <w:t xml:space="preserve">. </w:t>
      </w:r>
      <w:r>
        <w:t>The averages are weighted with the</w:t>
      </w:r>
      <w:r w:rsidRPr="00CC2F87">
        <w:t xml:space="preserve"> </w:t>
      </w:r>
      <w:r>
        <w:t xml:space="preserve">estimated </w:t>
      </w:r>
      <w:r w:rsidRPr="00CC2F87">
        <w:t>utilization rates of</w:t>
      </w:r>
      <w:r>
        <w:t xml:space="preserve"> the walks</w:t>
      </w:r>
      <w:r w:rsidRPr="00CC2F87">
        <w:t xml:space="preserve"> based on </w:t>
      </w:r>
      <w:r>
        <w:t xml:space="preserve">the </w:t>
      </w:r>
      <w:r w:rsidRPr="00CC2F87">
        <w:t xml:space="preserve">total flow of commutes </w:t>
      </w:r>
      <w:r w:rsidR="00B61919">
        <w:t>using each origin</w:t>
      </w:r>
      <w:r>
        <w:t xml:space="preserve"> – </w:t>
      </w:r>
      <w:r w:rsidRPr="00CC2F87">
        <w:t>PT stop</w:t>
      </w:r>
      <w:r>
        <w:t xml:space="preserve"> pair</w:t>
      </w:r>
      <w:r w:rsidRPr="00CC2F87">
        <w:t>.</w:t>
      </w:r>
      <w:bookmarkEnd w:id="145"/>
      <w:r>
        <w:t xml:space="preserve"> </w:t>
      </w:r>
    </w:p>
    <w:p w14:paraId="58C6E4AB" w14:textId="77777777" w:rsidR="009D1A6B" w:rsidRDefault="009D1A6B" w:rsidP="009D1A6B">
      <w:pPr>
        <w:keepNext/>
      </w:pPr>
      <w:r>
        <w:rPr>
          <w:noProof/>
        </w:rPr>
        <w:lastRenderedPageBreak/>
        <w:drawing>
          <wp:inline distT="0" distB="0" distL="0" distR="0" wp14:anchorId="3827F67A" wp14:editId="6A6DE7CE">
            <wp:extent cx="6009861" cy="5307920"/>
            <wp:effectExtent l="12700" t="12700" r="10160" b="13970"/>
            <wp:docPr id="46" name="Picture 4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70dB_rat_mean.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6012777" cy="5310495"/>
                    </a:xfrm>
                    <a:prstGeom prst="rect">
                      <a:avLst/>
                    </a:prstGeom>
                    <a:ln>
                      <a:solidFill>
                        <a:schemeClr val="tx1"/>
                      </a:solidFill>
                    </a:ln>
                  </pic:spPr>
                </pic:pic>
              </a:graphicData>
            </a:graphic>
          </wp:inline>
        </w:drawing>
      </w:r>
    </w:p>
    <w:p w14:paraId="3867962E" w14:textId="7F9A8D8A" w:rsidR="009D1A6B" w:rsidRPr="009D1A6B" w:rsidRDefault="009D1A6B" w:rsidP="009D1A6B">
      <w:pPr>
        <w:pStyle w:val="Caption"/>
        <w:jc w:val="both"/>
      </w:pPr>
      <w:bookmarkStart w:id="146" w:name="_Ref36313855"/>
      <w:bookmarkStart w:id="147" w:name="_Toc38115075"/>
      <w:r>
        <w:t xml:space="preserve">Figure </w:t>
      </w:r>
      <w:r>
        <w:fldChar w:fldCharType="begin"/>
      </w:r>
      <w:r>
        <w:instrText xml:space="preserve"> SEQ Figure \* ARABIC </w:instrText>
      </w:r>
      <w:r>
        <w:fldChar w:fldCharType="separate"/>
      </w:r>
      <w:r w:rsidR="00711D61">
        <w:rPr>
          <w:noProof/>
        </w:rPr>
        <w:t>31</w:t>
      </w:r>
      <w:r>
        <w:fldChar w:fldCharType="end"/>
      </w:r>
      <w:bookmarkEnd w:id="146"/>
      <w:r>
        <w:t xml:space="preserve">. Mean exposure to +70 dB(A) traffic noise levels (%) on walks </w:t>
      </w:r>
      <w:r w:rsidRPr="00CC2F87">
        <w:t>from home</w:t>
      </w:r>
      <w:r>
        <w:t>s</w:t>
      </w:r>
      <w:r w:rsidRPr="00CC2F87">
        <w:t xml:space="preserve"> to public transport (PT) stop</w:t>
      </w:r>
      <w:r>
        <w:t>s</w:t>
      </w:r>
      <w:r w:rsidRPr="00CC2F87">
        <w:t xml:space="preserve">. </w:t>
      </w:r>
      <w:r>
        <w:t>The averages are weighted with the</w:t>
      </w:r>
      <w:r w:rsidRPr="00CC2F87">
        <w:t xml:space="preserve"> </w:t>
      </w:r>
      <w:r>
        <w:t xml:space="preserve">estimated </w:t>
      </w:r>
      <w:r w:rsidRPr="00CC2F87">
        <w:t>utilization rates of</w:t>
      </w:r>
      <w:r>
        <w:t xml:space="preserve"> the walks</w:t>
      </w:r>
      <w:r w:rsidRPr="00CC2F87">
        <w:t xml:space="preserve"> based on </w:t>
      </w:r>
      <w:r>
        <w:t xml:space="preserve">the </w:t>
      </w:r>
      <w:r w:rsidRPr="00CC2F87">
        <w:t xml:space="preserve">total flow of commutes </w:t>
      </w:r>
      <w:r w:rsidR="00B61919">
        <w:t>using each origin</w:t>
      </w:r>
      <w:r>
        <w:t xml:space="preserve"> – </w:t>
      </w:r>
      <w:r w:rsidRPr="00CC2F87">
        <w:t>PT stop</w:t>
      </w:r>
      <w:r>
        <w:t xml:space="preserve"> pair</w:t>
      </w:r>
      <w:r w:rsidRPr="00CC2F87">
        <w:t>.</w:t>
      </w:r>
      <w:bookmarkEnd w:id="147"/>
      <w:r w:rsidR="00FB7EC0">
        <w:t xml:space="preserve"> </w:t>
      </w:r>
    </w:p>
    <w:p w14:paraId="685C178C" w14:textId="77777777" w:rsidR="00F57F90" w:rsidRPr="00F57F90" w:rsidRDefault="00F57F90" w:rsidP="00F57F90"/>
    <w:p w14:paraId="56E4B7F7" w14:textId="77777777" w:rsidR="00863A03" w:rsidRDefault="00863A03" w:rsidP="00863A03">
      <w:pPr>
        <w:pStyle w:val="Heading2"/>
      </w:pPr>
      <w:bookmarkStart w:id="148" w:name="_Toc38538768"/>
      <w:r>
        <w:t>Achievable reductions in exposure to traffic noise</w:t>
      </w:r>
      <w:bookmarkEnd w:id="148"/>
    </w:p>
    <w:p w14:paraId="049F3DF8" w14:textId="50E0E539" w:rsidR="00863A03" w:rsidRDefault="00863A03" w:rsidP="00863A03">
      <w:r w:rsidRPr="006678AC">
        <w:t>A statistical analysis</w:t>
      </w:r>
      <w:r>
        <w:t xml:space="preserve"> was performed to assess the performance of the quiet path routing </w:t>
      </w:r>
      <w:r w:rsidR="00973896">
        <w:t xml:space="preserve">by </w:t>
      </w:r>
      <w:r>
        <w:t>achievable reductions in traffic noise</w:t>
      </w:r>
      <w:r w:rsidR="0070790F">
        <w:t xml:space="preserve"> exposures</w:t>
      </w:r>
      <w:r w:rsidR="003F5F58">
        <w:t xml:space="preserve"> (for more detailed description, see 3.8)</w:t>
      </w:r>
      <w:r>
        <w:t xml:space="preserve">. </w:t>
      </w:r>
      <w:r w:rsidR="00543EFE">
        <w:t xml:space="preserve">In this chapter, the </w:t>
      </w:r>
      <w:r w:rsidR="00A25E03">
        <w:t xml:space="preserve">achievable reductions </w:t>
      </w:r>
      <w:r w:rsidR="00543EFE">
        <w:t xml:space="preserve">are presented </w:t>
      </w:r>
      <w:r w:rsidR="00A25E03">
        <w:t xml:space="preserve">by </w:t>
      </w:r>
      <w:r w:rsidR="00D76D01">
        <w:t xml:space="preserve">the </w:t>
      </w:r>
      <w:r>
        <w:t xml:space="preserve">following </w:t>
      </w:r>
      <w:r w:rsidR="00D265AC">
        <w:t>six</w:t>
      </w:r>
      <w:r>
        <w:t xml:space="preserve"> noise exposure </w:t>
      </w:r>
      <w:r w:rsidR="00CC76A4">
        <w:t>indices</w:t>
      </w:r>
      <w:r w:rsidR="0056304E">
        <w:t xml:space="preserve"> (for definitions, see 3.5.4)</w:t>
      </w:r>
      <w:r>
        <w:t>:</w:t>
      </w:r>
      <w:r w:rsidR="00CE0762">
        <w:t xml:space="preserve"> </w:t>
      </w:r>
    </w:p>
    <w:p w14:paraId="6C18FFAC" w14:textId="0E293C60" w:rsidR="00863A03" w:rsidRDefault="00863A03" w:rsidP="00E23A20">
      <w:pPr>
        <w:pStyle w:val="ListParagraph"/>
        <w:numPr>
          <w:ilvl w:val="0"/>
          <w:numId w:val="8"/>
        </w:numPr>
      </w:pPr>
      <w:r>
        <w:t>dB</w:t>
      </w:r>
      <w:r w:rsidRPr="00575245">
        <w:rPr>
          <w:vertAlign w:val="subscript"/>
        </w:rPr>
        <w:t>mean</w:t>
      </w:r>
      <w:r>
        <w:t xml:space="preserve"> (</w:t>
      </w:r>
      <w:r w:rsidR="0042719D">
        <w:t xml:space="preserve">i.e. </w:t>
      </w:r>
      <w:r>
        <w:t>mean noise level on the path)</w:t>
      </w:r>
    </w:p>
    <w:p w14:paraId="58BFEB64" w14:textId="4D333FA5" w:rsidR="0042719D" w:rsidRPr="0042719D" w:rsidRDefault="0042719D" w:rsidP="00E23A20">
      <w:pPr>
        <w:pStyle w:val="ListParagraph"/>
        <w:numPr>
          <w:ilvl w:val="0"/>
          <w:numId w:val="8"/>
        </w:numPr>
      </w:pPr>
      <w:r w:rsidRPr="00575245">
        <w:t>E</w:t>
      </w:r>
      <w:r>
        <w:t>D</w:t>
      </w:r>
      <w:r w:rsidRPr="00575245">
        <w:rPr>
          <w:vertAlign w:val="subscript"/>
        </w:rPr>
        <w:t>+60dB</w:t>
      </w:r>
      <w:r>
        <w:rPr>
          <w:vertAlign w:val="subscript"/>
        </w:rPr>
        <w:t xml:space="preserve"> </w:t>
      </w:r>
      <w:r>
        <w:t xml:space="preserve">(i.e. </w:t>
      </w:r>
      <w:r>
        <w:t xml:space="preserve">distance </w:t>
      </w:r>
      <w:r>
        <w:t>of exposure to noise levels higher than 60 dB)</w:t>
      </w:r>
    </w:p>
    <w:p w14:paraId="2E02A253" w14:textId="5A00D774" w:rsidR="0042719D" w:rsidRDefault="0042719D" w:rsidP="00E23A20">
      <w:pPr>
        <w:pStyle w:val="ListParagraph"/>
        <w:numPr>
          <w:ilvl w:val="0"/>
          <w:numId w:val="8"/>
        </w:numPr>
      </w:pPr>
      <w:r w:rsidRPr="00575245">
        <w:lastRenderedPageBreak/>
        <w:t>E</w:t>
      </w:r>
      <w:r>
        <w:t>D</w:t>
      </w:r>
      <w:r w:rsidRPr="00575245">
        <w:rPr>
          <w:vertAlign w:val="subscript"/>
        </w:rPr>
        <w:t>+6</w:t>
      </w:r>
      <w:r>
        <w:rPr>
          <w:vertAlign w:val="subscript"/>
        </w:rPr>
        <w:t>5</w:t>
      </w:r>
      <w:r w:rsidRPr="00575245">
        <w:rPr>
          <w:vertAlign w:val="subscript"/>
        </w:rPr>
        <w:t>dB</w:t>
      </w:r>
      <w:r>
        <w:rPr>
          <w:vertAlign w:val="subscript"/>
        </w:rPr>
        <w:t xml:space="preserve"> </w:t>
      </w:r>
      <w:r>
        <w:t>(i.e. distance of exposure to noise levels higher than 6</w:t>
      </w:r>
      <w:r>
        <w:t>5</w:t>
      </w:r>
      <w:r>
        <w:t xml:space="preserve"> dB)</w:t>
      </w:r>
    </w:p>
    <w:p w14:paraId="16156C9D" w14:textId="1F58EEC9" w:rsidR="00863A03" w:rsidRDefault="00863A03" w:rsidP="00E23A20">
      <w:pPr>
        <w:pStyle w:val="ListParagraph"/>
        <w:numPr>
          <w:ilvl w:val="0"/>
          <w:numId w:val="8"/>
        </w:numPr>
      </w:pPr>
      <w:r w:rsidRPr="00575245">
        <w:t>ER</w:t>
      </w:r>
      <w:r w:rsidRPr="00575245">
        <w:rPr>
          <w:vertAlign w:val="subscript"/>
        </w:rPr>
        <w:t>+60dB</w:t>
      </w:r>
      <w:r>
        <w:t xml:space="preserve"> (</w:t>
      </w:r>
      <w:r w:rsidR="0042719D">
        <w:t xml:space="preserve">i.e. </w:t>
      </w:r>
      <w:r>
        <w:t>percentage of exposure to noise levels higher than 60 dB)</w:t>
      </w:r>
    </w:p>
    <w:p w14:paraId="4EF471B7" w14:textId="382088BC" w:rsidR="00863A03" w:rsidRDefault="00863A03" w:rsidP="00E23A20">
      <w:pPr>
        <w:pStyle w:val="ListParagraph"/>
        <w:numPr>
          <w:ilvl w:val="0"/>
          <w:numId w:val="8"/>
        </w:numPr>
      </w:pPr>
      <w:r w:rsidRPr="00575245">
        <w:t>E</w:t>
      </w:r>
      <w:r>
        <w:t>R</w:t>
      </w:r>
      <w:r w:rsidRPr="00575245">
        <w:rPr>
          <w:vertAlign w:val="subscript"/>
        </w:rPr>
        <w:t>+65dB</w:t>
      </w:r>
      <w:r>
        <w:t xml:space="preserve"> (</w:t>
      </w:r>
      <w:r w:rsidR="0042719D">
        <w:t xml:space="preserve">i.e. </w:t>
      </w:r>
      <w:r>
        <w:t>percentage of exposure to noise levels higher than 65 dB)</w:t>
      </w:r>
    </w:p>
    <w:p w14:paraId="12BB598B" w14:textId="39D78AD9" w:rsidR="00863A03" w:rsidRDefault="00863A03" w:rsidP="00E23A20">
      <w:pPr>
        <w:pStyle w:val="ListParagraph"/>
        <w:numPr>
          <w:ilvl w:val="0"/>
          <w:numId w:val="8"/>
        </w:numPr>
      </w:pPr>
      <w:r>
        <w:t>EI (</w:t>
      </w:r>
      <w:r w:rsidR="0042719D">
        <w:t xml:space="preserve">i.e. </w:t>
      </w:r>
      <w:r>
        <w:t>noise</w:t>
      </w:r>
      <w:r w:rsidR="00937CB7">
        <w:t xml:space="preserve"> exposure index</w:t>
      </w:r>
      <w:r>
        <w:t>)</w:t>
      </w:r>
    </w:p>
    <w:p w14:paraId="3866D7BA" w14:textId="16A57F5B" w:rsidR="00863A03" w:rsidRDefault="004A7EFE" w:rsidP="00863A03">
      <w:r>
        <w:t>T</w:t>
      </w:r>
      <w:r w:rsidR="00863A03">
        <w:t xml:space="preserve">he term </w:t>
      </w:r>
      <w:r w:rsidR="00863A03" w:rsidRPr="00120FB4">
        <w:rPr>
          <w:i/>
          <w:iCs/>
        </w:rPr>
        <w:t xml:space="preserve">initial </w:t>
      </w:r>
      <w:r w:rsidR="00863A03">
        <w:rPr>
          <w:i/>
          <w:iCs/>
        </w:rPr>
        <w:t xml:space="preserve">noise </w:t>
      </w:r>
      <w:r w:rsidR="00863A03" w:rsidRPr="00120FB4">
        <w:rPr>
          <w:i/>
          <w:iCs/>
        </w:rPr>
        <w:t>exposure index</w:t>
      </w:r>
      <w:r w:rsidR="00863A03">
        <w:t xml:space="preserve"> is used to refer to the noise exposure index of a shortest path of a given </w:t>
      </w:r>
      <w:r w:rsidR="00723644">
        <w:t>OD pair</w:t>
      </w:r>
      <w:r w:rsidR="00863A03">
        <w:t xml:space="preserve">. </w:t>
      </w:r>
      <w:r w:rsidR="00863A03">
        <w:fldChar w:fldCharType="begin"/>
      </w:r>
      <w:r w:rsidR="00863A03">
        <w:instrText xml:space="preserve"> REF _Ref33970982 \h </w:instrText>
      </w:r>
      <w:r w:rsidR="00863A03">
        <w:fldChar w:fldCharType="separate"/>
      </w:r>
      <w:r w:rsidR="00711D61">
        <w:t xml:space="preserve">Figure </w:t>
      </w:r>
      <w:r w:rsidR="00711D61">
        <w:rPr>
          <w:noProof/>
        </w:rPr>
        <w:t>36</w:t>
      </w:r>
      <w:r w:rsidR="00863A03">
        <w:fldChar w:fldCharType="end"/>
      </w:r>
      <w:r w:rsidR="00863A03">
        <w:t xml:space="preserve"> represents</w:t>
      </w:r>
      <w:r w:rsidR="00F9062B">
        <w:t xml:space="preserve"> scatterplots of</w:t>
      </w:r>
      <w:r w:rsidR="00863A03">
        <w:t xml:space="preserve"> achievable reductions in the noise exposure </w:t>
      </w:r>
      <w:r w:rsidR="00CC76A4">
        <w:t>indices</w:t>
      </w:r>
      <w:r w:rsidR="00863A03">
        <w:t xml:space="preserve"> </w:t>
      </w:r>
      <w:r w:rsidR="003B7E28">
        <w:t>and</w:t>
      </w:r>
      <w:r w:rsidR="00863A03">
        <w:t xml:space="preserve"> the initial noise exposure </w:t>
      </w:r>
      <w:r w:rsidR="00CC76A4">
        <w:t>indices</w:t>
      </w:r>
      <w:r w:rsidR="00863A03">
        <w:t xml:space="preserve"> </w:t>
      </w:r>
      <w:r w:rsidR="00676BA4">
        <w:t>for first subset of paths (short paths)</w:t>
      </w:r>
      <w:r w:rsidR="00863A03">
        <w:t xml:space="preserve">. For each index, three scatterplots were created by the </w:t>
      </w:r>
      <w:proofErr w:type="gramStart"/>
      <w:r w:rsidR="00863A03">
        <w:t>three</w:t>
      </w:r>
      <w:r w:rsidR="003027CE">
        <w:t xml:space="preserve"> </w:t>
      </w:r>
      <w:r w:rsidR="00676BA4">
        <w:t>length</w:t>
      </w:r>
      <w:proofErr w:type="gramEnd"/>
      <w:r w:rsidR="00B63B81">
        <w:t xml:space="preserve"> </w:t>
      </w:r>
      <w:r w:rsidR="00676BA4">
        <w:t xml:space="preserve">difference (addition) thresholds </w:t>
      </w:r>
      <w:r w:rsidR="00B9016E">
        <w:t xml:space="preserve">for </w:t>
      </w:r>
      <w:r w:rsidR="00863A03">
        <w:t>quiet path</w:t>
      </w:r>
      <w:r w:rsidR="00D67BCA">
        <w:t>s</w:t>
      </w:r>
      <w:r w:rsidR="00676BA4">
        <w:t xml:space="preserve"> (100, 200 and 300 m)</w:t>
      </w:r>
      <w:r w:rsidR="00863A03">
        <w:t xml:space="preserve">. In addition, the results of the </w:t>
      </w:r>
      <w:r w:rsidR="00111C1F">
        <w:t xml:space="preserve">simple </w:t>
      </w:r>
      <w:r w:rsidR="00863A03">
        <w:t>linear regression analysis are shown in the figure</w:t>
      </w:r>
      <w:r w:rsidR="00B63B81">
        <w:t xml:space="preserve"> </w:t>
      </w:r>
      <w:r w:rsidR="00863A03">
        <w:t xml:space="preserve">for each scatterplot. </w:t>
      </w:r>
      <w:r w:rsidR="00863A03">
        <w:fldChar w:fldCharType="begin"/>
      </w:r>
      <w:r w:rsidR="00863A03">
        <w:instrText xml:space="preserve"> REF _Ref21677674 \h </w:instrText>
      </w:r>
      <w:r w:rsidR="00863A03">
        <w:fldChar w:fldCharType="separate"/>
      </w:r>
      <w:r w:rsidR="00711D61" w:rsidRPr="00600BF7">
        <w:t xml:space="preserve">Figure </w:t>
      </w:r>
      <w:r w:rsidR="00711D61">
        <w:rPr>
          <w:noProof/>
        </w:rPr>
        <w:t>37</w:t>
      </w:r>
      <w:r w:rsidR="00863A03">
        <w:fldChar w:fldCharType="end"/>
      </w:r>
      <w:r w:rsidR="00863A03">
        <w:t xml:space="preserve"> represents the same set of scatterplots and metrics as </w:t>
      </w:r>
      <w:r w:rsidR="00863A03">
        <w:fldChar w:fldCharType="begin"/>
      </w:r>
      <w:r w:rsidR="00863A03">
        <w:instrText xml:space="preserve"> REF _Ref33970982 \h </w:instrText>
      </w:r>
      <w:r w:rsidR="00863A03">
        <w:fldChar w:fldCharType="separate"/>
      </w:r>
      <w:r w:rsidR="00711D61">
        <w:t xml:space="preserve">Figure </w:t>
      </w:r>
      <w:r w:rsidR="00711D61">
        <w:rPr>
          <w:noProof/>
        </w:rPr>
        <w:t>36</w:t>
      </w:r>
      <w:r w:rsidR="00863A03">
        <w:fldChar w:fldCharType="end"/>
      </w:r>
      <w:r w:rsidR="00863A03">
        <w:t xml:space="preserve">, but for the longer paths (700–1300 m). </w:t>
      </w:r>
      <w:bookmarkStart w:id="149" w:name="_Ref21677664"/>
      <w:r w:rsidR="00863A03">
        <w:t xml:space="preserve">Three important observations can be made </w:t>
      </w:r>
      <w:r w:rsidR="00C0597B">
        <w:t xml:space="preserve">from the </w:t>
      </w:r>
      <w:r w:rsidR="00863A03">
        <w:t xml:space="preserve">scatterplots and the results of the regression analysis: </w:t>
      </w:r>
    </w:p>
    <w:p w14:paraId="5C6ED72E" w14:textId="1DCCF807" w:rsidR="00863A03" w:rsidRDefault="00863A03" w:rsidP="00E23A20">
      <w:pPr>
        <w:pStyle w:val="ListParagraph"/>
        <w:numPr>
          <w:ilvl w:val="0"/>
          <w:numId w:val="9"/>
        </w:numPr>
      </w:pPr>
      <w:r>
        <w:t xml:space="preserve">Higher exposure to noise on the shortest path </w:t>
      </w:r>
      <w:r w:rsidR="00452BE7">
        <w:t>predicts higher</w:t>
      </w:r>
      <w:r>
        <w:t xml:space="preserve"> achievable noise reduction (</w:t>
      </w:r>
      <w:r w:rsidR="00B352E8">
        <w:t>by</w:t>
      </w:r>
      <w:r>
        <w:t xml:space="preserve"> quiet paths)</w:t>
      </w:r>
    </w:p>
    <w:p w14:paraId="2341ED09" w14:textId="3C143829" w:rsidR="00863A03" w:rsidRDefault="00863A03" w:rsidP="00E23A20">
      <w:pPr>
        <w:pStyle w:val="ListParagraph"/>
        <w:numPr>
          <w:ilvl w:val="0"/>
          <w:numId w:val="9"/>
        </w:numPr>
      </w:pPr>
      <w:r>
        <w:t xml:space="preserve">Greater </w:t>
      </w:r>
      <w:r w:rsidR="00656479">
        <w:t>additional length</w:t>
      </w:r>
      <w:r>
        <w:t xml:space="preserve"> of the quiet path (compared to the length of the shortest path) seem to predict higher reduction in exposure to noise</w:t>
      </w:r>
    </w:p>
    <w:p w14:paraId="332F2645" w14:textId="24097B91" w:rsidR="00863A03" w:rsidRDefault="00863A03" w:rsidP="00E23A20">
      <w:pPr>
        <w:pStyle w:val="ListParagraph"/>
        <w:numPr>
          <w:ilvl w:val="0"/>
          <w:numId w:val="9"/>
        </w:numPr>
      </w:pPr>
      <w:r>
        <w:t xml:space="preserve">The statistical relationships between reductions in noise exposure </w:t>
      </w:r>
      <w:r w:rsidR="00CC76A4">
        <w:t>indices</w:t>
      </w:r>
      <w:r>
        <w:t xml:space="preserve"> and the initial noise exposure </w:t>
      </w:r>
      <w:r w:rsidR="00CC76A4">
        <w:t>indices</w:t>
      </w:r>
      <w:r>
        <w:t xml:space="preserve"> are stronger for the longer paths </w:t>
      </w:r>
      <w:r w:rsidR="00F83C69">
        <w:t>(</w:t>
      </w:r>
      <w:r>
        <w:fldChar w:fldCharType="begin"/>
      </w:r>
      <w:r>
        <w:instrText xml:space="preserve"> REF _Ref33970982 \h </w:instrText>
      </w:r>
      <w:r>
        <w:fldChar w:fldCharType="separate"/>
      </w:r>
      <w:r w:rsidR="00711D61">
        <w:t xml:space="preserve">Figure </w:t>
      </w:r>
      <w:r w:rsidR="00711D61">
        <w:rPr>
          <w:noProof/>
        </w:rPr>
        <w:t>36</w:t>
      </w:r>
      <w:r>
        <w:fldChar w:fldCharType="end"/>
      </w:r>
      <w:r w:rsidR="00F83C69">
        <w:t xml:space="preserve"> vs. </w:t>
      </w:r>
      <w:r w:rsidR="00F83C69">
        <w:fldChar w:fldCharType="begin"/>
      </w:r>
      <w:r w:rsidR="00F83C69">
        <w:instrText xml:space="preserve"> REF _Ref21677674 \h </w:instrText>
      </w:r>
      <w:r w:rsidR="00F83C69">
        <w:fldChar w:fldCharType="separate"/>
      </w:r>
      <w:r w:rsidR="00711D61" w:rsidRPr="00600BF7">
        <w:t xml:space="preserve">Figure </w:t>
      </w:r>
      <w:r w:rsidR="00711D61">
        <w:rPr>
          <w:noProof/>
        </w:rPr>
        <w:t>37</w:t>
      </w:r>
      <w:r w:rsidR="00F83C69">
        <w:fldChar w:fldCharType="end"/>
      </w:r>
      <w:r>
        <w:t>)</w:t>
      </w:r>
    </w:p>
    <w:p w14:paraId="32DC0128" w14:textId="34217FC2" w:rsidR="00863A03" w:rsidRDefault="00863A03" w:rsidP="00863A03">
      <w:pPr>
        <w:pStyle w:val="TableCaption"/>
      </w:pPr>
      <w:bookmarkStart w:id="150" w:name="_Ref33970982"/>
      <w:bookmarkStart w:id="151" w:name="_Toc38115080"/>
      <w:r>
        <w:rPr>
          <w:noProof/>
        </w:rPr>
        <w:lastRenderedPageBreak/>
        <w:drawing>
          <wp:anchor distT="0" distB="0" distL="114300" distR="114300" simplePos="0" relativeHeight="251666432" behindDoc="0" locked="0" layoutInCell="1" allowOverlap="1" wp14:anchorId="600C998F" wp14:editId="71A3EDDB">
            <wp:simplePos x="0" y="0"/>
            <wp:positionH relativeFrom="column">
              <wp:posOffset>77625</wp:posOffset>
            </wp:positionH>
            <wp:positionV relativeFrom="paragraph">
              <wp:posOffset>43358</wp:posOffset>
            </wp:positionV>
            <wp:extent cx="5736920" cy="7675509"/>
            <wp:effectExtent l="0" t="0" r="3810" b="0"/>
            <wp:wrapTopAndBottom/>
            <wp:docPr id="30" name="layout_p300_600.png"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61"/>
                    <a:srcRect b="5346"/>
                    <a:stretch>
                      <a:fillRect/>
                    </a:stretch>
                  </pic:blipFill>
                  <pic:spPr bwMode="auto">
                    <a:xfrm>
                      <a:off x="0" y="0"/>
                      <a:ext cx="5736920" cy="767550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Figure </w:t>
      </w:r>
      <w:r>
        <w:fldChar w:fldCharType="begin"/>
      </w:r>
      <w:r>
        <w:instrText xml:space="preserve"> SEQ Figure \* ARABIC </w:instrText>
      </w:r>
      <w:r>
        <w:fldChar w:fldCharType="separate"/>
      </w:r>
      <w:r w:rsidR="00711D61">
        <w:rPr>
          <w:noProof/>
        </w:rPr>
        <w:t>36</w:t>
      </w:r>
      <w:r>
        <w:fldChar w:fldCharType="end"/>
      </w:r>
      <w:bookmarkEnd w:id="149"/>
      <w:bookmarkEnd w:id="150"/>
      <w:r>
        <w:t xml:space="preserve">. Regression analysis between the reductions in traffic noise </w:t>
      </w:r>
      <w:r w:rsidR="00452D0B">
        <w:t xml:space="preserve">exposures </w:t>
      </w:r>
      <w:r>
        <w:t xml:space="preserve">on quiet paths and the </w:t>
      </w:r>
      <w:r w:rsidR="00452D0B">
        <w:t xml:space="preserve">initial </w:t>
      </w:r>
      <w:r>
        <w:t>traffic</w:t>
      </w:r>
      <w:r w:rsidR="000851D5">
        <w:t xml:space="preserve"> </w:t>
      </w:r>
      <w:r>
        <w:t xml:space="preserve">noise </w:t>
      </w:r>
      <w:r w:rsidR="00CC76A4">
        <w:t>indices</w:t>
      </w:r>
      <w:r>
        <w:t xml:space="preserve">. </w:t>
      </w:r>
      <w:r w:rsidR="00214F22">
        <w:t>The analysis covers s</w:t>
      </w:r>
      <w:r>
        <w:t xml:space="preserve">hortest paths </w:t>
      </w:r>
      <w:r w:rsidR="00D7379D">
        <w:t xml:space="preserve">in </w:t>
      </w:r>
      <w:r>
        <w:t xml:space="preserve">the length range of 300 to 600 </w:t>
      </w:r>
      <w:r w:rsidR="00214F22">
        <w:t>m and the respective quiet paths</w:t>
      </w:r>
      <w:r>
        <w:t xml:space="preserve">. The red lines represent the regression lines of the regression analysis and the green lines show the theoretical maximum reductions in the noise exposure </w:t>
      </w:r>
      <w:r w:rsidR="00CC76A4">
        <w:t>indices</w:t>
      </w:r>
      <w:r>
        <w:t>.</w:t>
      </w:r>
      <w:bookmarkEnd w:id="151"/>
      <w:r w:rsidR="00CB20CD">
        <w:t xml:space="preserve"> </w:t>
      </w:r>
    </w:p>
    <w:p w14:paraId="3D251813" w14:textId="64A22475" w:rsidR="00863A03" w:rsidRPr="00600BF7" w:rsidRDefault="00863A03" w:rsidP="00863A03">
      <w:pPr>
        <w:pStyle w:val="TableCaption"/>
      </w:pPr>
      <w:bookmarkStart w:id="152" w:name="_Toc38115081"/>
      <w:r w:rsidRPr="00600BF7">
        <w:rPr>
          <w:noProof/>
        </w:rPr>
        <w:lastRenderedPageBreak/>
        <w:drawing>
          <wp:anchor distT="0" distB="0" distL="114300" distR="114300" simplePos="0" relativeHeight="251667456" behindDoc="0" locked="0" layoutInCell="1" allowOverlap="1" wp14:anchorId="7020C814" wp14:editId="38E8CCB7">
            <wp:simplePos x="0" y="0"/>
            <wp:positionH relativeFrom="column">
              <wp:posOffset>635</wp:posOffset>
            </wp:positionH>
            <wp:positionV relativeFrom="paragraph">
              <wp:posOffset>0</wp:posOffset>
            </wp:positionV>
            <wp:extent cx="5687060" cy="7733030"/>
            <wp:effectExtent l="0" t="0" r="2540" b="1270"/>
            <wp:wrapTopAndBottom/>
            <wp:docPr id="32" name="layout_p300_600.png"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62"/>
                    <a:srcRect b="3802"/>
                    <a:stretch>
                      <a:fillRect/>
                    </a:stretch>
                  </pic:blipFill>
                  <pic:spPr bwMode="auto">
                    <a:xfrm>
                      <a:off x="0" y="0"/>
                      <a:ext cx="5687060" cy="77330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153" w:name="_Ref21677674"/>
      <w:r w:rsidRPr="00600BF7">
        <w:t xml:space="preserve">Figure </w:t>
      </w:r>
      <w:r w:rsidRPr="00600BF7">
        <w:fldChar w:fldCharType="begin"/>
      </w:r>
      <w:r w:rsidRPr="00600BF7">
        <w:instrText xml:space="preserve"> SEQ Figure \* ARABIC </w:instrText>
      </w:r>
      <w:r w:rsidRPr="00600BF7">
        <w:fldChar w:fldCharType="separate"/>
      </w:r>
      <w:r w:rsidR="00711D61">
        <w:rPr>
          <w:noProof/>
        </w:rPr>
        <w:t>37</w:t>
      </w:r>
      <w:r w:rsidRPr="00600BF7">
        <w:fldChar w:fldCharType="end"/>
      </w:r>
      <w:bookmarkEnd w:id="153"/>
      <w:r w:rsidRPr="00600BF7">
        <w:t xml:space="preserve">. </w:t>
      </w:r>
      <w:r w:rsidR="006E3B4B">
        <w:t xml:space="preserve">Regression analysis between the reductions in traffic noise exposures on quiet paths and the initial traffic noise </w:t>
      </w:r>
      <w:r w:rsidR="00CC76A4">
        <w:t>indices</w:t>
      </w:r>
      <w:r w:rsidR="006E3B4B">
        <w:t>. The analysis covers shortest paths in the length range of 700 to 1300 m and the respective quiet paths. The red lines represent the regression lines of the regression analysis and the green lines show the theoretical maximum reductions in the noise exposure</w:t>
      </w:r>
      <w:r w:rsidR="00CB20CD">
        <w:t xml:space="preserve"> </w:t>
      </w:r>
      <w:r w:rsidR="00CC76A4">
        <w:t>indices</w:t>
      </w:r>
      <w:r w:rsidR="006E3B4B">
        <w:t>.</w:t>
      </w:r>
      <w:bookmarkEnd w:id="152"/>
      <w:r w:rsidR="00CB20CD">
        <w:t xml:space="preserve"> </w:t>
      </w:r>
    </w:p>
    <w:p w14:paraId="531961C0" w14:textId="0E2CC1A4" w:rsidR="00863A03" w:rsidRDefault="00863A03" w:rsidP="00863A03">
      <w:r>
        <w:lastRenderedPageBreak/>
        <w:fldChar w:fldCharType="begin"/>
      </w:r>
      <w:r>
        <w:instrText xml:space="preserve"> REF _Ref21678532 \h  \* MERGEFORMAT </w:instrText>
      </w:r>
      <w:r>
        <w:fldChar w:fldCharType="separate"/>
      </w:r>
      <w:r w:rsidR="00711D61">
        <w:t xml:space="preserve">Table </w:t>
      </w:r>
      <w:r w:rsidR="00711D61">
        <w:rPr>
          <w:noProof/>
        </w:rPr>
        <w:t>12</w:t>
      </w:r>
      <w:r>
        <w:fldChar w:fldCharType="end"/>
      </w:r>
      <w:r>
        <w:t xml:space="preserve"> and </w:t>
      </w:r>
      <w:r>
        <w:fldChar w:fldCharType="begin"/>
      </w:r>
      <w:r>
        <w:instrText xml:space="preserve"> REF _Ref21678541 \h  \* MERGEFORMAT </w:instrText>
      </w:r>
      <w:r>
        <w:fldChar w:fldCharType="separate"/>
      </w:r>
      <w:r w:rsidR="00711D61">
        <w:t xml:space="preserve">Table </w:t>
      </w:r>
      <w:r w:rsidR="00711D61">
        <w:rPr>
          <w:noProof/>
        </w:rPr>
        <w:t>13</w:t>
      </w:r>
      <w:r>
        <w:fldChar w:fldCharType="end"/>
      </w:r>
      <w:r>
        <w:t xml:space="preserve"> represent the descriptive statistics of the achievable reductions in traffic noise exposure </w:t>
      </w:r>
      <w:r w:rsidR="00CC76A4">
        <w:t>indices</w:t>
      </w:r>
      <w:r>
        <w:t xml:space="preserve"> (</w:t>
      </w:r>
      <w:r w:rsidRPr="004906EF">
        <w:t>E</w:t>
      </w:r>
      <w:r>
        <w:t>R</w:t>
      </w:r>
      <w:r>
        <w:rPr>
          <w:vertAlign w:val="subscript"/>
        </w:rPr>
        <w:t>+65dB</w:t>
      </w:r>
      <w:r>
        <w:t xml:space="preserve"> and dB</w:t>
      </w:r>
      <w:r w:rsidRPr="00575245">
        <w:rPr>
          <w:vertAlign w:val="subscript"/>
        </w:rPr>
        <w:t>mean</w:t>
      </w:r>
      <w:r>
        <w:t xml:space="preserve">) for </w:t>
      </w:r>
      <w:r w:rsidR="001C4962">
        <w:t xml:space="preserve">a set of </w:t>
      </w:r>
      <w:r>
        <w:t>path</w:t>
      </w:r>
      <w:r w:rsidR="003D0FD8">
        <w:t xml:space="preserve"> subsets</w:t>
      </w:r>
      <w:r>
        <w:t xml:space="preserve">. </w:t>
      </w:r>
      <w:r w:rsidR="003D0FD8">
        <w:t>Since no quiet paths shorter than the maximum allowed length difference (100, 200 or 300 m) were found in many cases, the average length differences of the quiet paths were substantially lower than the allowed maximum length difference</w:t>
      </w:r>
      <w:r w:rsidR="00564F54">
        <w:t xml:space="preserve"> (threshold)</w:t>
      </w:r>
      <w:r w:rsidR="003D0FD8">
        <w:t xml:space="preserve"> in each group. For this reason, </w:t>
      </w:r>
      <w:r w:rsidR="0011170C">
        <w:t xml:space="preserve">averages </w:t>
      </w:r>
      <w:r w:rsidR="003D0FD8">
        <w:t xml:space="preserve">of the length differences of the quiet paths </w:t>
      </w:r>
      <w:r w:rsidR="0011170C">
        <w:t xml:space="preserve">are </w:t>
      </w:r>
      <w:r w:rsidR="003D0FD8">
        <w:t xml:space="preserve">also included in the table (“quiet path length difference”). </w:t>
      </w:r>
      <w:r w:rsidR="008C588D">
        <w:t>A</w:t>
      </w:r>
      <w:r>
        <w:t xml:space="preserve">t least </w:t>
      </w:r>
      <w:r w:rsidR="008C588D">
        <w:t xml:space="preserve">five </w:t>
      </w:r>
      <w:r>
        <w:t>observations</w:t>
      </w:r>
      <w:r w:rsidR="00045405">
        <w:t>, partly overlapping with the previous ones,</w:t>
      </w:r>
      <w:r>
        <w:t xml:space="preserve"> can be made by exploring the statistics:</w:t>
      </w:r>
      <w:r w:rsidR="004B5FEC">
        <w:t xml:space="preserve"> </w:t>
      </w:r>
    </w:p>
    <w:p w14:paraId="0FC7DC38" w14:textId="68BEAA90" w:rsidR="00863A03" w:rsidRDefault="007D0964" w:rsidP="00E23A20">
      <w:pPr>
        <w:pStyle w:val="ListParagraph"/>
        <w:numPr>
          <w:ilvl w:val="0"/>
          <w:numId w:val="15"/>
        </w:numPr>
      </w:pPr>
      <w:r>
        <w:t>A</w:t>
      </w:r>
      <w:r w:rsidR="00863A03">
        <w:t xml:space="preserve">chievable reductions in traffic noise exposure seem to be </w:t>
      </w:r>
      <w:r>
        <w:t xml:space="preserve">higher for </w:t>
      </w:r>
      <w:r w:rsidR="00863A03">
        <w:t>longer (shortest) paths</w:t>
      </w:r>
    </w:p>
    <w:p w14:paraId="0157FF2E" w14:textId="04EE6157" w:rsidR="00863A03" w:rsidRDefault="00715E00" w:rsidP="00E23A20">
      <w:pPr>
        <w:pStyle w:val="ListParagraph"/>
        <w:numPr>
          <w:ilvl w:val="0"/>
          <w:numId w:val="15"/>
        </w:numPr>
      </w:pPr>
      <w:r>
        <w:t>I</w:t>
      </w:r>
      <w:r w:rsidR="009D2EDD">
        <w:t xml:space="preserve">nitially higher noise exposures </w:t>
      </w:r>
      <w:r w:rsidR="000C124E">
        <w:t xml:space="preserve">(on shortest paths) </w:t>
      </w:r>
      <w:r w:rsidR="009D2EDD">
        <w:t>seem to predict also h</w:t>
      </w:r>
      <w:r w:rsidR="00863A03">
        <w:t xml:space="preserve">igher achievable reductions in </w:t>
      </w:r>
      <w:r w:rsidR="009D2EDD">
        <w:t>them</w:t>
      </w:r>
    </w:p>
    <w:p w14:paraId="2C271727" w14:textId="77777777" w:rsidR="003D0FD8" w:rsidRDefault="003D0FD8" w:rsidP="003D0FD8">
      <w:pPr>
        <w:pStyle w:val="ListParagraph"/>
        <w:numPr>
          <w:ilvl w:val="0"/>
          <w:numId w:val="15"/>
        </w:numPr>
      </w:pPr>
      <w:r>
        <w:t>Higher length addition of quiet paths seems to predict higher reduction in noise exposure</w:t>
      </w:r>
    </w:p>
    <w:p w14:paraId="27E528FB" w14:textId="132E4D1D" w:rsidR="00863A03" w:rsidRDefault="00863A03" w:rsidP="00E23A20">
      <w:pPr>
        <w:pStyle w:val="ListParagraph"/>
        <w:numPr>
          <w:ilvl w:val="0"/>
          <w:numId w:val="15"/>
        </w:numPr>
      </w:pPr>
      <w:r>
        <w:t xml:space="preserve">Higher </w:t>
      </w:r>
      <w:r w:rsidR="00045405">
        <w:t xml:space="preserve">mean and median length differences of </w:t>
      </w:r>
      <w:r>
        <w:t>quiet path</w:t>
      </w:r>
      <w:r w:rsidR="00045405">
        <w:t xml:space="preserve">s </w:t>
      </w:r>
      <w:r w:rsidR="008C588D">
        <w:t xml:space="preserve">were </w:t>
      </w:r>
      <w:r>
        <w:t>found for longer shortest paths</w:t>
      </w:r>
      <w:r w:rsidR="00717758">
        <w:t xml:space="preserve"> (700–1300 m)</w:t>
      </w:r>
      <w:r>
        <w:t>, indicating that more quiet path</w:t>
      </w:r>
      <w:r w:rsidR="008C588D">
        <w:t xml:space="preserve">s </w:t>
      </w:r>
      <w:r w:rsidR="00FD245B">
        <w:t xml:space="preserve">are </w:t>
      </w:r>
      <w:r>
        <w:t>found for longer O-D distances</w:t>
      </w:r>
    </w:p>
    <w:p w14:paraId="4A0E3DA0" w14:textId="0D456AA8" w:rsidR="008C588D" w:rsidRDefault="004D1AB2" w:rsidP="00E23A20">
      <w:pPr>
        <w:pStyle w:val="ListParagraph"/>
        <w:numPr>
          <w:ilvl w:val="0"/>
          <w:numId w:val="15"/>
        </w:numPr>
      </w:pPr>
      <w:r>
        <w:t>Accordingly</w:t>
      </w:r>
      <w:r w:rsidR="008C588D">
        <w:t xml:space="preserve">, </w:t>
      </w:r>
      <w:r w:rsidR="00A132FA">
        <w:t xml:space="preserve">the </w:t>
      </w:r>
      <w:r w:rsidR="008C588D">
        <w:t>low</w:t>
      </w:r>
      <w:r w:rsidR="00CC531F">
        <w:t>er</w:t>
      </w:r>
      <w:r w:rsidR="008C588D">
        <w:t xml:space="preserve"> median length differences of </w:t>
      </w:r>
      <w:r w:rsidR="00FD245B">
        <w:t xml:space="preserve">the </w:t>
      </w:r>
      <w:r w:rsidR="008C588D">
        <w:t>quiet paths for shorter paths</w:t>
      </w:r>
      <w:r w:rsidR="00FD245B">
        <w:t xml:space="preserve"> </w:t>
      </w:r>
      <w:r w:rsidR="00D57331">
        <w:t xml:space="preserve">(300–600 m) </w:t>
      </w:r>
      <w:r w:rsidR="00FD245B">
        <w:t xml:space="preserve">indicate </w:t>
      </w:r>
      <w:r w:rsidR="008C588D">
        <w:t xml:space="preserve">that in many cases no quiet paths </w:t>
      </w:r>
      <w:r w:rsidR="004A6469">
        <w:t xml:space="preserve">are </w:t>
      </w:r>
      <w:r w:rsidR="008C588D">
        <w:t>found for short O-D distances</w:t>
      </w:r>
    </w:p>
    <w:p w14:paraId="517BFDA2" w14:textId="408A1C4E" w:rsidR="00863A03" w:rsidRPr="00BE2EE0" w:rsidRDefault="00863A03" w:rsidP="00863A03">
      <w:r>
        <w:t xml:space="preserve">The </w:t>
      </w:r>
      <w:r w:rsidR="008F71B4">
        <w:t xml:space="preserve">mean </w:t>
      </w:r>
      <w:r>
        <w:t xml:space="preserve">reductions in </w:t>
      </w:r>
      <w:r w:rsidRPr="0063472E">
        <w:t>ER</w:t>
      </w:r>
      <w:r w:rsidRPr="0063472E">
        <w:rPr>
          <w:vertAlign w:val="subscript"/>
        </w:rPr>
        <w:t>+65dB</w:t>
      </w:r>
      <w:r>
        <w:t xml:space="preserve"> </w:t>
      </w:r>
      <w:r w:rsidR="00FC5533">
        <w:t>are</w:t>
      </w:r>
      <w:r>
        <w:t xml:space="preserve"> consistently and significantly higher for the longer paths</w:t>
      </w:r>
      <w:r w:rsidR="008F71B4">
        <w:t xml:space="preserve"> (22–57 % vs. 12–38 %)</w:t>
      </w:r>
      <w:r>
        <w:t xml:space="preserve">. Similarly, </w:t>
      </w:r>
      <w:r w:rsidR="008F71B4">
        <w:t>higher</w:t>
      </w:r>
      <w:r>
        <w:t xml:space="preserve"> </w:t>
      </w:r>
      <w:r w:rsidR="008F71B4">
        <w:t xml:space="preserve">mean </w:t>
      </w:r>
      <w:r>
        <w:t>reductions in</w:t>
      </w:r>
      <w:r w:rsidRPr="00602BC2">
        <w:t xml:space="preserve"> </w:t>
      </w:r>
      <w:r>
        <w:t>dB</w:t>
      </w:r>
      <w:r>
        <w:rPr>
          <w:vertAlign w:val="subscript"/>
        </w:rPr>
        <w:t>mean</w:t>
      </w:r>
      <w:r>
        <w:t xml:space="preserve"> were found for the longer paths</w:t>
      </w:r>
      <w:r w:rsidR="008F71B4">
        <w:t xml:space="preserve"> (2</w:t>
      </w:r>
      <w:r w:rsidR="008F71B4" w:rsidRPr="006E0A1E">
        <w:t>.</w:t>
      </w:r>
      <w:r w:rsidR="008F71B4">
        <w:t>4</w:t>
      </w:r>
      <w:r w:rsidR="008F71B4" w:rsidRPr="006E0A1E">
        <w:t>–9.6 dB</w:t>
      </w:r>
      <w:r w:rsidR="008F71B4">
        <w:t xml:space="preserve"> vs. 1.6–6.4 dB)</w:t>
      </w:r>
      <w:r>
        <w:t xml:space="preserve">. </w:t>
      </w:r>
    </w:p>
    <w:p w14:paraId="1CBDFE6B" w14:textId="1BF9CD74" w:rsidR="00863A03" w:rsidRPr="006B372B" w:rsidRDefault="00863A03" w:rsidP="00863A03">
      <w:pPr>
        <w:pStyle w:val="TableCaption"/>
      </w:pPr>
      <w:bookmarkStart w:id="154" w:name="_Ref21678532"/>
      <w:bookmarkStart w:id="155" w:name="_Toc38115095"/>
      <w:r>
        <w:t xml:space="preserve">Table </w:t>
      </w:r>
      <w:r>
        <w:fldChar w:fldCharType="begin"/>
      </w:r>
      <w:r>
        <w:instrText xml:space="preserve"> SEQ Table \* ARABIC </w:instrText>
      </w:r>
      <w:r>
        <w:fldChar w:fldCharType="separate"/>
      </w:r>
      <w:r w:rsidR="00711D61">
        <w:rPr>
          <w:noProof/>
        </w:rPr>
        <w:t>12</w:t>
      </w:r>
      <w:r>
        <w:fldChar w:fldCharType="end"/>
      </w:r>
      <w:bookmarkEnd w:id="154"/>
      <w:r>
        <w:t xml:space="preserve">.  Descriptive </w:t>
      </w:r>
      <w:commentRangeStart w:id="156"/>
      <w:r>
        <w:t xml:space="preserve">statistics </w:t>
      </w:r>
      <w:commentRangeEnd w:id="156"/>
      <w:r w:rsidR="00733C8A">
        <w:rPr>
          <w:rStyle w:val="CommentReference"/>
          <w:iCs w:val="0"/>
          <w:color w:val="auto"/>
        </w:rPr>
        <w:commentReference w:id="156"/>
      </w:r>
      <w:r>
        <w:t xml:space="preserve">of the achievable reductions in noise exposure index </w:t>
      </w:r>
      <w:r w:rsidRPr="004906EF">
        <w:t>E</w:t>
      </w:r>
      <w:r>
        <w:t>R</w:t>
      </w:r>
      <w:r>
        <w:rPr>
          <w:vertAlign w:val="subscript"/>
        </w:rPr>
        <w:t xml:space="preserve">+65dB </w:t>
      </w:r>
      <w:r>
        <w:t xml:space="preserve">on different subsets of the paths. The subsets were defined by 1) the length of the shortest path, 2) the length difference of the quiet path and 3) the initial </w:t>
      </w:r>
      <w:r w:rsidRPr="004906EF">
        <w:t>E</w:t>
      </w:r>
      <w:r>
        <w:t>R</w:t>
      </w:r>
      <w:r>
        <w:rPr>
          <w:vertAlign w:val="subscript"/>
        </w:rPr>
        <w:t>+65dB</w:t>
      </w:r>
      <w:r w:rsidR="002A36F0">
        <w:rPr>
          <w:vertAlign w:val="subscript"/>
        </w:rPr>
        <w:t xml:space="preserve"> </w:t>
      </w:r>
      <w:r w:rsidR="002A36F0">
        <w:t>(n</w:t>
      </w:r>
      <w:r w:rsidR="002A36F0">
        <w:rPr>
          <w:vertAlign w:val="subscript"/>
        </w:rPr>
        <w:t xml:space="preserve">300-600m </w:t>
      </w:r>
      <w:r w:rsidR="002A36F0">
        <w:t xml:space="preserve">= </w:t>
      </w:r>
      <w:r w:rsidR="002A36F0" w:rsidRPr="002A36F0">
        <w:t>4338</w:t>
      </w:r>
      <w:r w:rsidR="002A36F0">
        <w:t>, n</w:t>
      </w:r>
      <w:r w:rsidR="002A36F0">
        <w:rPr>
          <w:vertAlign w:val="subscript"/>
        </w:rPr>
        <w:t xml:space="preserve">700-1300m </w:t>
      </w:r>
      <w:r w:rsidR="002A36F0">
        <w:t xml:space="preserve">= </w:t>
      </w:r>
      <w:r w:rsidR="002A36F0" w:rsidRPr="002A36F0">
        <w:t>7842</w:t>
      </w:r>
      <w:r w:rsidR="002A36F0">
        <w:t>)</w:t>
      </w:r>
      <w:r>
        <w:t>.</w:t>
      </w:r>
      <w:bookmarkEnd w:id="155"/>
      <w:r w:rsidR="002A36F0">
        <w:t xml:space="preserve"> </w:t>
      </w:r>
    </w:p>
    <w:tbl>
      <w:tblPr>
        <w:tblStyle w:val="TableGrid"/>
        <w:tblW w:w="949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709"/>
        <w:gridCol w:w="1701"/>
        <w:gridCol w:w="1559"/>
        <w:gridCol w:w="1560"/>
      </w:tblGrid>
      <w:tr w:rsidR="00863A03" w:rsidRPr="00CC2F87" w14:paraId="1017FA46" w14:textId="77777777" w:rsidTr="00761C06">
        <w:trPr>
          <w:trHeight w:val="158"/>
        </w:trPr>
        <w:tc>
          <w:tcPr>
            <w:tcW w:w="1271" w:type="dxa"/>
            <w:tcBorders>
              <w:left w:val="single" w:sz="4" w:space="0" w:color="FFFFFF"/>
              <w:bottom w:val="nil"/>
              <w:right w:val="single" w:sz="4" w:space="0" w:color="FFFFFF"/>
            </w:tcBorders>
          </w:tcPr>
          <w:p w14:paraId="3FD60079" w14:textId="77777777" w:rsidR="00863A03" w:rsidRPr="003706CD" w:rsidRDefault="00863A03" w:rsidP="00761C06">
            <w:pPr>
              <w:pStyle w:val="TableText"/>
              <w:spacing w:before="240"/>
              <w:jc w:val="left"/>
              <w:rPr>
                <w:i/>
                <w:iCs/>
              </w:rPr>
            </w:pPr>
          </w:p>
        </w:tc>
        <w:tc>
          <w:tcPr>
            <w:tcW w:w="3402" w:type="dxa"/>
            <w:gridSpan w:val="4"/>
            <w:tcBorders>
              <w:left w:val="single" w:sz="4" w:space="0" w:color="FFFFFF"/>
              <w:bottom w:val="nil"/>
              <w:right w:val="single" w:sz="4" w:space="0" w:color="FFFFFF"/>
            </w:tcBorders>
          </w:tcPr>
          <w:p w14:paraId="0FDD053E" w14:textId="77777777" w:rsidR="00863A03" w:rsidRPr="003706CD" w:rsidRDefault="00863A03" w:rsidP="00761C06">
            <w:pPr>
              <w:pStyle w:val="TableText"/>
              <w:spacing w:before="240"/>
              <w:jc w:val="left"/>
            </w:pPr>
          </w:p>
        </w:tc>
        <w:tc>
          <w:tcPr>
            <w:tcW w:w="4820" w:type="dxa"/>
            <w:gridSpan w:val="3"/>
            <w:tcBorders>
              <w:left w:val="single" w:sz="4" w:space="0" w:color="FFFFFF"/>
              <w:bottom w:val="nil"/>
              <w:right w:val="single" w:sz="4" w:space="0" w:color="FFFFFF"/>
            </w:tcBorders>
          </w:tcPr>
          <w:p w14:paraId="2D1EC27D" w14:textId="77777777" w:rsidR="00863A03" w:rsidRPr="003706CD" w:rsidRDefault="00863A03" w:rsidP="00761C06">
            <w:pPr>
              <w:pStyle w:val="TableText"/>
              <w:spacing w:before="240" w:line="240" w:lineRule="auto"/>
              <w:rPr>
                <w:vertAlign w:val="subscript"/>
              </w:rPr>
            </w:pPr>
            <w:r w:rsidRPr="003706CD">
              <w:t>Subset of paths by ER</w:t>
            </w:r>
            <w:r w:rsidRPr="003706CD">
              <w:rPr>
                <w:vertAlign w:val="subscript"/>
              </w:rPr>
              <w:t>+65dB</w:t>
            </w:r>
          </w:p>
        </w:tc>
      </w:tr>
      <w:tr w:rsidR="00863A03" w:rsidRPr="00CC2F87" w14:paraId="568F56AE" w14:textId="77777777" w:rsidTr="00761C06">
        <w:trPr>
          <w:trHeight w:val="239"/>
        </w:trPr>
        <w:tc>
          <w:tcPr>
            <w:tcW w:w="1271" w:type="dxa"/>
            <w:tcBorders>
              <w:top w:val="nil"/>
              <w:left w:val="single" w:sz="4" w:space="0" w:color="FFFFFF"/>
              <w:bottom w:val="single" w:sz="4" w:space="0" w:color="auto"/>
              <w:right w:val="single" w:sz="4" w:space="0" w:color="FFFFFF"/>
            </w:tcBorders>
          </w:tcPr>
          <w:p w14:paraId="02E90023" w14:textId="77777777" w:rsidR="00863A03" w:rsidRPr="003706CD" w:rsidRDefault="00863A03" w:rsidP="00761C06">
            <w:pPr>
              <w:pStyle w:val="TableText"/>
              <w:spacing w:before="0" w:after="160"/>
              <w:jc w:val="left"/>
            </w:pPr>
            <w:r w:rsidRPr="003706CD">
              <w:t xml:space="preserve">Path </w:t>
            </w:r>
            <w:r w:rsidRPr="003706CD">
              <w:br/>
              <w:t>length (m)</w:t>
            </w:r>
          </w:p>
        </w:tc>
        <w:tc>
          <w:tcPr>
            <w:tcW w:w="3402" w:type="dxa"/>
            <w:gridSpan w:val="4"/>
            <w:tcBorders>
              <w:top w:val="nil"/>
              <w:left w:val="single" w:sz="4" w:space="0" w:color="FFFFFF"/>
              <w:bottom w:val="single" w:sz="4" w:space="0" w:color="auto"/>
              <w:right w:val="single" w:sz="4" w:space="0" w:color="FFFFFF"/>
            </w:tcBorders>
          </w:tcPr>
          <w:p w14:paraId="3FB6F4BD" w14:textId="77777777" w:rsidR="00863A03" w:rsidRPr="003706CD" w:rsidRDefault="00863A03" w:rsidP="00761C06">
            <w:pPr>
              <w:pStyle w:val="TableText"/>
              <w:spacing w:before="240" w:after="160"/>
              <w:jc w:val="left"/>
            </w:pPr>
            <w:r w:rsidRPr="003706CD">
              <w:t>Quiet path length difference (m)</w:t>
            </w:r>
          </w:p>
        </w:tc>
        <w:tc>
          <w:tcPr>
            <w:tcW w:w="1701" w:type="dxa"/>
            <w:tcBorders>
              <w:top w:val="nil"/>
              <w:left w:val="single" w:sz="4" w:space="0" w:color="FFFFFF"/>
              <w:bottom w:val="single" w:sz="4" w:space="0" w:color="auto"/>
              <w:right w:val="single" w:sz="4" w:space="0" w:color="FFFFFF"/>
            </w:tcBorders>
          </w:tcPr>
          <w:p w14:paraId="68D7CF13" w14:textId="77777777" w:rsidR="00863A03" w:rsidRPr="003706CD" w:rsidRDefault="00863A03" w:rsidP="00761C06">
            <w:pPr>
              <w:pStyle w:val="TableText"/>
              <w:spacing w:before="240" w:after="160"/>
              <w:jc w:val="left"/>
            </w:pPr>
            <w:r w:rsidRPr="003706CD">
              <w:t>10–40 %</w:t>
            </w:r>
          </w:p>
        </w:tc>
        <w:tc>
          <w:tcPr>
            <w:tcW w:w="1559" w:type="dxa"/>
            <w:tcBorders>
              <w:top w:val="nil"/>
              <w:left w:val="single" w:sz="4" w:space="0" w:color="FFFFFF"/>
              <w:bottom w:val="single" w:sz="4" w:space="0" w:color="auto"/>
              <w:right w:val="single" w:sz="4" w:space="0" w:color="FFFFFF"/>
            </w:tcBorders>
          </w:tcPr>
          <w:p w14:paraId="3A3009A2" w14:textId="77777777" w:rsidR="00863A03" w:rsidRPr="003706CD" w:rsidRDefault="00863A03" w:rsidP="00761C06">
            <w:pPr>
              <w:pStyle w:val="TableText"/>
              <w:spacing w:before="240" w:after="160"/>
              <w:jc w:val="left"/>
            </w:pPr>
            <w:r w:rsidRPr="003706CD">
              <w:t>40–70 %</w:t>
            </w:r>
          </w:p>
        </w:tc>
        <w:tc>
          <w:tcPr>
            <w:tcW w:w="1560" w:type="dxa"/>
            <w:tcBorders>
              <w:top w:val="nil"/>
              <w:left w:val="single" w:sz="4" w:space="0" w:color="FFFFFF"/>
              <w:bottom w:val="single" w:sz="4" w:space="0" w:color="auto"/>
              <w:right w:val="single" w:sz="4" w:space="0" w:color="FFFFFF"/>
            </w:tcBorders>
          </w:tcPr>
          <w:p w14:paraId="5FEE5DBF" w14:textId="77777777" w:rsidR="00863A03" w:rsidRPr="003706CD" w:rsidRDefault="00863A03" w:rsidP="00761C06">
            <w:pPr>
              <w:pStyle w:val="TableText"/>
              <w:spacing w:before="240" w:after="160"/>
              <w:jc w:val="left"/>
              <w:rPr>
                <w:vertAlign w:val="superscript"/>
              </w:rPr>
            </w:pPr>
            <w:r w:rsidRPr="003706CD">
              <w:t>70–100 %</w:t>
            </w:r>
          </w:p>
        </w:tc>
      </w:tr>
      <w:tr w:rsidR="00863A03" w:rsidRPr="00CC2F87" w14:paraId="1BD7EA2C" w14:textId="77777777" w:rsidTr="00761C06">
        <w:trPr>
          <w:trHeight w:val="302"/>
        </w:trPr>
        <w:tc>
          <w:tcPr>
            <w:tcW w:w="1271" w:type="dxa"/>
            <w:tcBorders>
              <w:left w:val="single" w:sz="4" w:space="0" w:color="FFFFFF"/>
              <w:bottom w:val="single" w:sz="4" w:space="0" w:color="auto"/>
              <w:right w:val="single" w:sz="4" w:space="0" w:color="FFFFFF"/>
            </w:tcBorders>
          </w:tcPr>
          <w:p w14:paraId="53FD396F" w14:textId="77777777" w:rsidR="00863A03" w:rsidRPr="003706CD" w:rsidRDefault="00863A03" w:rsidP="00761C06">
            <w:pPr>
              <w:pStyle w:val="TableText"/>
              <w:spacing w:before="240" w:after="160"/>
            </w:pPr>
            <w:r w:rsidRPr="003706CD">
              <w:t>Range</w:t>
            </w:r>
          </w:p>
        </w:tc>
        <w:tc>
          <w:tcPr>
            <w:tcW w:w="851" w:type="dxa"/>
            <w:tcBorders>
              <w:left w:val="single" w:sz="4" w:space="0" w:color="FFFFFF"/>
              <w:bottom w:val="single" w:sz="4" w:space="0" w:color="auto"/>
              <w:right w:val="single" w:sz="4" w:space="0" w:color="FFFFFF"/>
            </w:tcBorders>
          </w:tcPr>
          <w:p w14:paraId="34914A91" w14:textId="77777777" w:rsidR="00863A03" w:rsidRPr="003706CD" w:rsidRDefault="00863A03" w:rsidP="00761C06">
            <w:pPr>
              <w:pStyle w:val="TableText"/>
              <w:spacing w:before="240" w:after="160"/>
            </w:pPr>
            <w:r w:rsidRPr="003706CD">
              <w:t>Max</w:t>
            </w:r>
          </w:p>
        </w:tc>
        <w:tc>
          <w:tcPr>
            <w:tcW w:w="850" w:type="dxa"/>
            <w:tcBorders>
              <w:left w:val="single" w:sz="4" w:space="0" w:color="FFFFFF"/>
              <w:bottom w:val="single" w:sz="4" w:space="0" w:color="auto"/>
              <w:right w:val="single" w:sz="4" w:space="0" w:color="FFFFFF"/>
            </w:tcBorders>
          </w:tcPr>
          <w:p w14:paraId="44E65E17" w14:textId="77777777" w:rsidR="00863A03" w:rsidRPr="003706CD" w:rsidRDefault="00863A03" w:rsidP="00761C06">
            <w:pPr>
              <w:pStyle w:val="TableText"/>
              <w:spacing w:before="240" w:after="160"/>
            </w:pPr>
            <w:r w:rsidRPr="003706CD">
              <w:t>Mean</w:t>
            </w:r>
          </w:p>
        </w:tc>
        <w:tc>
          <w:tcPr>
            <w:tcW w:w="992" w:type="dxa"/>
            <w:tcBorders>
              <w:left w:val="single" w:sz="4" w:space="0" w:color="FFFFFF"/>
              <w:bottom w:val="single" w:sz="4" w:space="0" w:color="auto"/>
              <w:right w:val="single" w:sz="4" w:space="0" w:color="FFFFFF"/>
            </w:tcBorders>
          </w:tcPr>
          <w:p w14:paraId="54B461C9" w14:textId="77777777" w:rsidR="00863A03" w:rsidRPr="003706CD" w:rsidRDefault="00863A03" w:rsidP="00761C06">
            <w:pPr>
              <w:pStyle w:val="TableText"/>
              <w:spacing w:before="240" w:after="160"/>
            </w:pPr>
            <w:r w:rsidRPr="003706CD">
              <w:t>Median</w:t>
            </w:r>
          </w:p>
        </w:tc>
        <w:tc>
          <w:tcPr>
            <w:tcW w:w="709" w:type="dxa"/>
            <w:tcBorders>
              <w:left w:val="single" w:sz="4" w:space="0" w:color="FFFFFF"/>
              <w:bottom w:val="single" w:sz="4" w:space="0" w:color="auto"/>
              <w:right w:val="single" w:sz="4" w:space="0" w:color="FFFFFF"/>
            </w:tcBorders>
          </w:tcPr>
          <w:p w14:paraId="27183629" w14:textId="77777777" w:rsidR="00863A03" w:rsidRPr="003706CD" w:rsidRDefault="00863A03" w:rsidP="00761C06">
            <w:pPr>
              <w:pStyle w:val="TableText"/>
              <w:spacing w:before="240" w:after="160"/>
            </w:pPr>
            <w:r w:rsidRPr="003706CD">
              <w:t>SD</w:t>
            </w:r>
          </w:p>
        </w:tc>
        <w:tc>
          <w:tcPr>
            <w:tcW w:w="4820" w:type="dxa"/>
            <w:gridSpan w:val="3"/>
            <w:tcBorders>
              <w:left w:val="single" w:sz="4" w:space="0" w:color="FFFFFF"/>
              <w:bottom w:val="single" w:sz="4" w:space="0" w:color="auto"/>
              <w:right w:val="single" w:sz="4" w:space="0" w:color="FFFFFF"/>
            </w:tcBorders>
          </w:tcPr>
          <w:p w14:paraId="66E28A13" w14:textId="77777777" w:rsidR="00863A03" w:rsidRPr="003706CD" w:rsidRDefault="00863A03" w:rsidP="00761C06">
            <w:pPr>
              <w:pStyle w:val="TableText"/>
              <w:spacing w:before="240" w:after="160"/>
            </w:pPr>
            <w:r w:rsidRPr="00CC092F">
              <w:t>Difference (%) in E</w:t>
            </w:r>
            <w:r>
              <w:t>R</w:t>
            </w:r>
            <w:r w:rsidRPr="00CC092F">
              <w:rPr>
                <w:vertAlign w:val="subscript"/>
              </w:rPr>
              <w:t>+65dB</w:t>
            </w:r>
            <w:r w:rsidRPr="003706CD">
              <w:t xml:space="preserve"> (mean, median, SD)</w:t>
            </w:r>
          </w:p>
        </w:tc>
      </w:tr>
      <w:tr w:rsidR="00863A03" w:rsidRPr="00CC2F87" w14:paraId="03AB4CCA" w14:textId="77777777" w:rsidTr="00761C06">
        <w:trPr>
          <w:trHeight w:val="97"/>
        </w:trPr>
        <w:tc>
          <w:tcPr>
            <w:tcW w:w="1271" w:type="dxa"/>
            <w:tcBorders>
              <w:top w:val="single" w:sz="4" w:space="0" w:color="auto"/>
              <w:left w:val="single" w:sz="4" w:space="0" w:color="FFFFFF"/>
              <w:bottom w:val="single" w:sz="4" w:space="0" w:color="FFFFFF" w:themeColor="background1"/>
              <w:right w:val="single" w:sz="4" w:space="0" w:color="FFFFFF"/>
            </w:tcBorders>
          </w:tcPr>
          <w:p w14:paraId="453F69B5" w14:textId="77777777" w:rsidR="00863A03" w:rsidRPr="00F42FF2" w:rsidRDefault="00863A03" w:rsidP="00761C06">
            <w:pPr>
              <w:pStyle w:val="TableText"/>
              <w:spacing w:line="240" w:lineRule="auto"/>
            </w:pPr>
            <w:r w:rsidRPr="00F42FF2">
              <w:t>300–600</w:t>
            </w:r>
          </w:p>
        </w:tc>
        <w:tc>
          <w:tcPr>
            <w:tcW w:w="851" w:type="dxa"/>
            <w:tcBorders>
              <w:top w:val="single" w:sz="4" w:space="0" w:color="auto"/>
              <w:left w:val="single" w:sz="4" w:space="0" w:color="FFFFFF"/>
              <w:bottom w:val="single" w:sz="4" w:space="0" w:color="FFFFFF" w:themeColor="background1"/>
              <w:right w:val="single" w:sz="4" w:space="0" w:color="FFFFFF"/>
            </w:tcBorders>
          </w:tcPr>
          <w:p w14:paraId="2CC728C9" w14:textId="77777777" w:rsidR="00863A03" w:rsidRPr="00180FB1" w:rsidRDefault="00863A03" w:rsidP="00761C06">
            <w:pPr>
              <w:pStyle w:val="TableText"/>
              <w:spacing w:line="240" w:lineRule="auto"/>
              <w:rPr>
                <w:i/>
                <w:iCs/>
              </w:rPr>
            </w:pPr>
            <w:r>
              <w:rPr>
                <w:i/>
                <w:iCs/>
              </w:rPr>
              <w:t>&lt; 100</w:t>
            </w:r>
          </w:p>
        </w:tc>
        <w:tc>
          <w:tcPr>
            <w:tcW w:w="850" w:type="dxa"/>
            <w:tcBorders>
              <w:top w:val="single" w:sz="4" w:space="0" w:color="auto"/>
              <w:left w:val="single" w:sz="4" w:space="0" w:color="FFFFFF"/>
              <w:bottom w:val="single" w:sz="4" w:space="0" w:color="FFFFFF" w:themeColor="background1"/>
              <w:right w:val="single" w:sz="4" w:space="0" w:color="FFFFFF"/>
            </w:tcBorders>
          </w:tcPr>
          <w:p w14:paraId="6F746D4D" w14:textId="77777777" w:rsidR="00863A03" w:rsidRPr="00CC2F87" w:rsidRDefault="00863A03" w:rsidP="00761C06">
            <w:pPr>
              <w:pStyle w:val="TableText"/>
            </w:pPr>
            <w:r>
              <w:t>18</w:t>
            </w:r>
          </w:p>
        </w:tc>
        <w:tc>
          <w:tcPr>
            <w:tcW w:w="992" w:type="dxa"/>
            <w:tcBorders>
              <w:top w:val="single" w:sz="4" w:space="0" w:color="auto"/>
              <w:left w:val="single" w:sz="4" w:space="0" w:color="FFFFFF"/>
              <w:bottom w:val="single" w:sz="4" w:space="0" w:color="FFFFFF" w:themeColor="background1"/>
              <w:right w:val="single" w:sz="4" w:space="0" w:color="FFFFFF"/>
            </w:tcBorders>
          </w:tcPr>
          <w:p w14:paraId="60920B59" w14:textId="77777777" w:rsidR="00863A03" w:rsidRPr="00AD13B0" w:rsidRDefault="00863A03" w:rsidP="00761C06">
            <w:pPr>
              <w:pStyle w:val="TableText"/>
            </w:pPr>
            <w:r>
              <w:t>0</w:t>
            </w:r>
          </w:p>
        </w:tc>
        <w:tc>
          <w:tcPr>
            <w:tcW w:w="709" w:type="dxa"/>
            <w:tcBorders>
              <w:top w:val="single" w:sz="4" w:space="0" w:color="auto"/>
              <w:left w:val="single" w:sz="4" w:space="0" w:color="FFFFFF"/>
              <w:bottom w:val="single" w:sz="4" w:space="0" w:color="FFFFFF" w:themeColor="background1"/>
              <w:right w:val="single" w:sz="4" w:space="0" w:color="FFFFFF"/>
            </w:tcBorders>
          </w:tcPr>
          <w:p w14:paraId="5DCA3038" w14:textId="77777777" w:rsidR="00863A03" w:rsidRPr="00AD13B0" w:rsidRDefault="00863A03" w:rsidP="00761C06">
            <w:pPr>
              <w:pStyle w:val="TableText"/>
            </w:pPr>
            <w:r>
              <w:t>28</w:t>
            </w:r>
          </w:p>
        </w:tc>
        <w:tc>
          <w:tcPr>
            <w:tcW w:w="1701" w:type="dxa"/>
            <w:tcBorders>
              <w:top w:val="single" w:sz="4" w:space="0" w:color="auto"/>
              <w:left w:val="single" w:sz="4" w:space="0" w:color="FFFFFF"/>
              <w:bottom w:val="single" w:sz="4" w:space="0" w:color="FFFFFF" w:themeColor="background1"/>
              <w:right w:val="single" w:sz="4" w:space="0" w:color="FFFFFF"/>
            </w:tcBorders>
          </w:tcPr>
          <w:p w14:paraId="30A8BAD9" w14:textId="77777777" w:rsidR="00863A03" w:rsidRPr="00CC2F87" w:rsidRDefault="00863A03" w:rsidP="00761C06">
            <w:pPr>
              <w:pStyle w:val="TableText"/>
            </w:pPr>
            <w:r>
              <w:t>-12, 0 (26)</w:t>
            </w:r>
          </w:p>
        </w:tc>
        <w:tc>
          <w:tcPr>
            <w:tcW w:w="1559" w:type="dxa"/>
            <w:tcBorders>
              <w:top w:val="single" w:sz="4" w:space="0" w:color="auto"/>
              <w:left w:val="single" w:sz="4" w:space="0" w:color="FFFFFF"/>
              <w:bottom w:val="single" w:sz="4" w:space="0" w:color="FFFFFF" w:themeColor="background1"/>
              <w:right w:val="single" w:sz="4" w:space="0" w:color="FFFFFF"/>
            </w:tcBorders>
          </w:tcPr>
          <w:p w14:paraId="5414DCE4" w14:textId="62FD7017" w:rsidR="00863A03" w:rsidRPr="00CC2F87" w:rsidRDefault="00863A03" w:rsidP="00761C06">
            <w:pPr>
              <w:pStyle w:val="TableText"/>
              <w:spacing w:line="240" w:lineRule="auto"/>
            </w:pPr>
            <w:r>
              <w:t>-2</w:t>
            </w:r>
            <w:r w:rsidR="003A42B3">
              <w:t>4</w:t>
            </w:r>
            <w:r>
              <w:t>, -0 (31)</w:t>
            </w:r>
          </w:p>
        </w:tc>
        <w:tc>
          <w:tcPr>
            <w:tcW w:w="1560" w:type="dxa"/>
            <w:tcBorders>
              <w:top w:val="single" w:sz="4" w:space="0" w:color="auto"/>
              <w:left w:val="single" w:sz="4" w:space="0" w:color="FFFFFF"/>
              <w:bottom w:val="single" w:sz="4" w:space="0" w:color="FFFFFF" w:themeColor="background1"/>
              <w:right w:val="single" w:sz="4" w:space="0" w:color="FFFFFF"/>
            </w:tcBorders>
          </w:tcPr>
          <w:p w14:paraId="3F6AEA4C" w14:textId="10C2B7DD" w:rsidR="00863A03" w:rsidRPr="00CC2F87" w:rsidRDefault="00863A03" w:rsidP="00761C06">
            <w:pPr>
              <w:pStyle w:val="TableText"/>
              <w:spacing w:line="240" w:lineRule="auto"/>
            </w:pPr>
            <w:r>
              <w:t>-2</w:t>
            </w:r>
            <w:r w:rsidR="003A42B3">
              <w:t>2</w:t>
            </w:r>
            <w:r>
              <w:t>, -0, (2</w:t>
            </w:r>
            <w:r w:rsidR="003A42B3">
              <w:t>8</w:t>
            </w:r>
            <w:r>
              <w:t>)</w:t>
            </w:r>
          </w:p>
        </w:tc>
      </w:tr>
      <w:tr w:rsidR="00863A03" w:rsidRPr="00CC2F87" w14:paraId="006DC475" w14:textId="77777777" w:rsidTr="00761C06">
        <w:trPr>
          <w:trHeight w:val="390"/>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5DAD996D" w14:textId="77777777" w:rsidR="00863A03" w:rsidRPr="003E2E00" w:rsidRDefault="00863A03" w:rsidP="00761C06">
            <w:pPr>
              <w:pStyle w:val="TableText"/>
              <w:spacing w:line="240" w:lineRule="auto"/>
              <w:rPr>
                <w:i/>
                <w:iCs/>
              </w:rPr>
            </w:pPr>
            <w:r w:rsidRPr="00F42FF2">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7E3E5B4" w14:textId="77777777" w:rsidR="00863A03" w:rsidRPr="003E2E00"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2CF014F1" w14:textId="1C3B5E97" w:rsidR="00863A03" w:rsidRPr="00CC2F87" w:rsidRDefault="00863A03" w:rsidP="00761C06">
            <w:pPr>
              <w:pStyle w:val="TableText"/>
            </w:pPr>
            <w:r>
              <w:t>4</w:t>
            </w:r>
            <w:r w:rsidR="00334E1F">
              <w:t>1</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11602045" w14:textId="4FD029A8" w:rsidR="00863A03" w:rsidRPr="00AD13B0" w:rsidRDefault="00334E1F" w:rsidP="00761C06">
            <w:pPr>
              <w:pStyle w:val="TableText"/>
            </w:pPr>
            <w:r>
              <w:t>6</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2FC2ABD1" w14:textId="0C94BBD1" w:rsidR="00863A03" w:rsidRPr="00AD13B0" w:rsidRDefault="00863A03" w:rsidP="00761C06">
            <w:pPr>
              <w:pStyle w:val="TableText"/>
            </w:pPr>
            <w:r>
              <w:t>5</w:t>
            </w:r>
            <w:r w:rsidR="00334E1F">
              <w:t>6</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A4645F8" w14:textId="77777777" w:rsidR="00863A03" w:rsidRPr="00CC2F87" w:rsidRDefault="00863A03" w:rsidP="00761C06">
            <w:pPr>
              <w:pStyle w:val="TableText"/>
            </w:pPr>
            <w:r>
              <w:t>-16, -0 (29)</w:t>
            </w:r>
          </w:p>
        </w:tc>
        <w:tc>
          <w:tcPr>
            <w:tcW w:w="1559" w:type="dxa"/>
            <w:tcBorders>
              <w:top w:val="single" w:sz="4" w:space="0" w:color="FFFFFF" w:themeColor="background1"/>
              <w:left w:val="single" w:sz="4" w:space="0" w:color="FFFFFF"/>
              <w:bottom w:val="single" w:sz="4" w:space="0" w:color="FFFFFF" w:themeColor="background1"/>
              <w:right w:val="single" w:sz="4" w:space="0" w:color="FFFFFF"/>
            </w:tcBorders>
          </w:tcPr>
          <w:p w14:paraId="54F71B27" w14:textId="29B1ED2E" w:rsidR="00863A03" w:rsidRPr="00CC2F87" w:rsidRDefault="00863A03" w:rsidP="00761C06">
            <w:pPr>
              <w:pStyle w:val="TableText"/>
            </w:pPr>
            <w:r>
              <w:t>-3</w:t>
            </w:r>
            <w:r w:rsidR="00C6419C">
              <w:t>3</w:t>
            </w:r>
            <w:r>
              <w:t>, -2</w:t>
            </w:r>
            <w:r w:rsidR="00C6419C">
              <w:t>9</w:t>
            </w:r>
            <w:r>
              <w:t xml:space="preserve"> (33)</w:t>
            </w:r>
          </w:p>
        </w:tc>
        <w:tc>
          <w:tcPr>
            <w:tcW w:w="1560" w:type="dxa"/>
            <w:tcBorders>
              <w:top w:val="single" w:sz="4" w:space="0" w:color="FFFFFF" w:themeColor="background1"/>
              <w:left w:val="single" w:sz="4" w:space="0" w:color="FFFFFF"/>
              <w:bottom w:val="single" w:sz="4" w:space="0" w:color="FFFFFF" w:themeColor="background1"/>
              <w:right w:val="single" w:sz="4" w:space="0" w:color="FFFFFF"/>
            </w:tcBorders>
          </w:tcPr>
          <w:p w14:paraId="26D97BC4" w14:textId="4D66546D" w:rsidR="00863A03" w:rsidRPr="00CC2F87" w:rsidRDefault="00863A03" w:rsidP="00761C06">
            <w:pPr>
              <w:pStyle w:val="TableText"/>
              <w:spacing w:line="240" w:lineRule="auto"/>
            </w:pPr>
            <w:r>
              <w:t>-3</w:t>
            </w:r>
            <w:r w:rsidR="00C6419C">
              <w:t>3</w:t>
            </w:r>
            <w:r>
              <w:t>, -</w:t>
            </w:r>
            <w:r w:rsidR="00C6419C">
              <w:t>30</w:t>
            </w:r>
            <w:r>
              <w:t>, (30)</w:t>
            </w:r>
          </w:p>
        </w:tc>
      </w:tr>
      <w:tr w:rsidR="00863A03" w:rsidRPr="00CC2F87" w14:paraId="5A149040" w14:textId="77777777" w:rsidTr="00761C06">
        <w:trPr>
          <w:trHeight w:val="222"/>
        </w:trPr>
        <w:tc>
          <w:tcPr>
            <w:tcW w:w="1271" w:type="dxa"/>
            <w:tcBorders>
              <w:top w:val="single" w:sz="4" w:space="0" w:color="FFFFFF" w:themeColor="background1"/>
              <w:left w:val="single" w:sz="4" w:space="0" w:color="FFFFFF"/>
              <w:bottom w:val="dotted" w:sz="4" w:space="0" w:color="auto"/>
              <w:right w:val="single" w:sz="4" w:space="0" w:color="FFFFFF"/>
            </w:tcBorders>
          </w:tcPr>
          <w:p w14:paraId="0E165D1A" w14:textId="77777777" w:rsidR="00863A03" w:rsidRDefault="00863A03" w:rsidP="00761C06">
            <w:pPr>
              <w:pStyle w:val="TableText"/>
              <w:spacing w:after="160" w:line="240" w:lineRule="auto"/>
              <w:rPr>
                <w:i/>
                <w:iCs/>
              </w:rPr>
            </w:pPr>
            <w:r w:rsidRPr="00F42FF2">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0AFE6273" w14:textId="77777777" w:rsidR="00863A03" w:rsidRPr="00CC2F87" w:rsidRDefault="00863A03" w:rsidP="00761C06">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5C139700" w14:textId="373D9EA0" w:rsidR="00863A03" w:rsidRPr="00CC2F87" w:rsidRDefault="00863A03" w:rsidP="00761C06">
            <w:pPr>
              <w:pStyle w:val="TableText"/>
              <w:spacing w:after="160"/>
            </w:pPr>
            <w:r>
              <w:t>6</w:t>
            </w:r>
            <w:r w:rsidR="00334E1F">
              <w:t>0</w:t>
            </w:r>
          </w:p>
        </w:tc>
        <w:tc>
          <w:tcPr>
            <w:tcW w:w="992" w:type="dxa"/>
            <w:tcBorders>
              <w:top w:val="single" w:sz="4" w:space="0" w:color="FFFFFF" w:themeColor="background1"/>
              <w:left w:val="single" w:sz="4" w:space="0" w:color="FFFFFF"/>
              <w:bottom w:val="dotted" w:sz="4" w:space="0" w:color="auto"/>
              <w:right w:val="single" w:sz="4" w:space="0" w:color="FFFFFF"/>
            </w:tcBorders>
          </w:tcPr>
          <w:p w14:paraId="7694CC8D" w14:textId="0985EDB0" w:rsidR="00863A03" w:rsidRPr="00AD13B0" w:rsidRDefault="00334E1F" w:rsidP="00761C06">
            <w:pPr>
              <w:pStyle w:val="TableText"/>
              <w:spacing w:after="160"/>
            </w:pPr>
            <w:r>
              <w:t>17</w:t>
            </w:r>
          </w:p>
        </w:tc>
        <w:tc>
          <w:tcPr>
            <w:tcW w:w="709" w:type="dxa"/>
            <w:tcBorders>
              <w:top w:val="single" w:sz="4" w:space="0" w:color="FFFFFF" w:themeColor="background1"/>
              <w:left w:val="single" w:sz="4" w:space="0" w:color="FFFFFF"/>
              <w:bottom w:val="dotted" w:sz="4" w:space="0" w:color="auto"/>
              <w:right w:val="single" w:sz="4" w:space="0" w:color="FFFFFF"/>
            </w:tcBorders>
          </w:tcPr>
          <w:p w14:paraId="457834CF" w14:textId="7018C902" w:rsidR="00863A03" w:rsidRPr="00AD13B0" w:rsidRDefault="00863A03" w:rsidP="00761C06">
            <w:pPr>
              <w:pStyle w:val="TableText"/>
              <w:spacing w:after="160"/>
            </w:pPr>
            <w:r>
              <w:t>8</w:t>
            </w:r>
            <w:r w:rsidR="00334E1F">
              <w:t>1</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F8EBF25" w14:textId="6A9D0ED6" w:rsidR="00863A03" w:rsidRPr="00CC2F87" w:rsidRDefault="00863A03" w:rsidP="00761C06">
            <w:pPr>
              <w:pStyle w:val="TableText"/>
              <w:spacing w:after="160"/>
            </w:pPr>
            <w:r>
              <w:t>-1</w:t>
            </w:r>
            <w:r w:rsidR="00CF33DE">
              <w:t>7</w:t>
            </w:r>
            <w:r>
              <w:t>, -0, (</w:t>
            </w:r>
            <w:r w:rsidR="00CF33DE">
              <w:t>29</w:t>
            </w:r>
            <w:r>
              <w:t>)</w:t>
            </w:r>
          </w:p>
        </w:tc>
        <w:tc>
          <w:tcPr>
            <w:tcW w:w="1559" w:type="dxa"/>
            <w:tcBorders>
              <w:top w:val="single" w:sz="4" w:space="0" w:color="FFFFFF" w:themeColor="background1"/>
              <w:left w:val="single" w:sz="4" w:space="0" w:color="FFFFFF"/>
              <w:bottom w:val="dotted" w:sz="4" w:space="0" w:color="auto"/>
              <w:right w:val="single" w:sz="4" w:space="0" w:color="FFFFFF"/>
            </w:tcBorders>
          </w:tcPr>
          <w:p w14:paraId="1247AF08" w14:textId="45ED1E63" w:rsidR="00863A03" w:rsidRPr="00CC2F87" w:rsidRDefault="00863A03" w:rsidP="00761C06">
            <w:pPr>
              <w:pStyle w:val="TableText"/>
              <w:spacing w:after="160"/>
            </w:pPr>
            <w:r>
              <w:t>-3</w:t>
            </w:r>
            <w:r w:rsidR="00CF33DE">
              <w:t>7</w:t>
            </w:r>
            <w:r>
              <w:t>, -36 (34)</w:t>
            </w:r>
          </w:p>
        </w:tc>
        <w:tc>
          <w:tcPr>
            <w:tcW w:w="1560" w:type="dxa"/>
            <w:tcBorders>
              <w:top w:val="single" w:sz="4" w:space="0" w:color="FFFFFF" w:themeColor="background1"/>
              <w:left w:val="single" w:sz="4" w:space="0" w:color="FFFFFF"/>
              <w:bottom w:val="dotted" w:sz="4" w:space="0" w:color="auto"/>
              <w:right w:val="single" w:sz="4" w:space="0" w:color="FFFFFF"/>
            </w:tcBorders>
          </w:tcPr>
          <w:p w14:paraId="63128F69" w14:textId="5D401974" w:rsidR="00863A03" w:rsidRPr="00CC2F87" w:rsidRDefault="00863A03" w:rsidP="00761C06">
            <w:pPr>
              <w:pStyle w:val="TableText"/>
              <w:spacing w:after="160" w:line="240" w:lineRule="auto"/>
            </w:pPr>
            <w:r>
              <w:t>-38, -4</w:t>
            </w:r>
            <w:r w:rsidR="00CF33DE">
              <w:t>0</w:t>
            </w:r>
            <w:r>
              <w:t>, (3</w:t>
            </w:r>
            <w:r w:rsidR="00CF33DE">
              <w:t>0</w:t>
            </w:r>
            <w:r>
              <w:t>)</w:t>
            </w:r>
          </w:p>
        </w:tc>
      </w:tr>
      <w:tr w:rsidR="00863A03" w:rsidRPr="00CC2F87" w14:paraId="2D9751D7" w14:textId="77777777" w:rsidTr="00761C06">
        <w:trPr>
          <w:trHeight w:val="132"/>
        </w:trPr>
        <w:tc>
          <w:tcPr>
            <w:tcW w:w="1271" w:type="dxa"/>
            <w:tcBorders>
              <w:top w:val="dotted" w:sz="4" w:space="0" w:color="auto"/>
              <w:left w:val="single" w:sz="4" w:space="0" w:color="FFFFFF"/>
              <w:bottom w:val="nil"/>
              <w:right w:val="single" w:sz="4" w:space="0" w:color="FFFFFF"/>
            </w:tcBorders>
          </w:tcPr>
          <w:p w14:paraId="61EED0AC" w14:textId="77777777" w:rsidR="00863A03" w:rsidRPr="00F42FF2" w:rsidRDefault="00863A03" w:rsidP="00761C06">
            <w:pPr>
              <w:pStyle w:val="TableText"/>
              <w:spacing w:line="240" w:lineRule="auto"/>
            </w:pPr>
            <w:r>
              <w:t>700–1300</w:t>
            </w:r>
          </w:p>
        </w:tc>
        <w:tc>
          <w:tcPr>
            <w:tcW w:w="851" w:type="dxa"/>
            <w:tcBorders>
              <w:top w:val="dotted" w:sz="4" w:space="0" w:color="auto"/>
              <w:left w:val="single" w:sz="4" w:space="0" w:color="FFFFFF"/>
              <w:bottom w:val="nil"/>
              <w:right w:val="single" w:sz="4" w:space="0" w:color="FFFFFF"/>
            </w:tcBorders>
          </w:tcPr>
          <w:p w14:paraId="21C84621" w14:textId="77777777" w:rsidR="00863A03" w:rsidRDefault="00863A03" w:rsidP="00761C06">
            <w:pPr>
              <w:pStyle w:val="TableText"/>
              <w:spacing w:line="240" w:lineRule="auto"/>
              <w:rPr>
                <w:i/>
                <w:iCs/>
              </w:rPr>
            </w:pPr>
            <w:r>
              <w:rPr>
                <w:i/>
                <w:iCs/>
              </w:rPr>
              <w:t>&lt; 100</w:t>
            </w:r>
          </w:p>
        </w:tc>
        <w:tc>
          <w:tcPr>
            <w:tcW w:w="850" w:type="dxa"/>
            <w:tcBorders>
              <w:top w:val="dotted" w:sz="4" w:space="0" w:color="auto"/>
              <w:left w:val="single" w:sz="4" w:space="0" w:color="FFFFFF"/>
              <w:bottom w:val="nil"/>
              <w:right w:val="single" w:sz="4" w:space="0" w:color="FFFFFF"/>
            </w:tcBorders>
          </w:tcPr>
          <w:p w14:paraId="1B372C31" w14:textId="7ED66BB0" w:rsidR="00863A03" w:rsidRPr="00400730" w:rsidRDefault="00863A03" w:rsidP="00761C06">
            <w:pPr>
              <w:pStyle w:val="TableText"/>
            </w:pPr>
            <w:r>
              <w:t>3</w:t>
            </w:r>
            <w:r w:rsidR="004F692F">
              <w:t>1</w:t>
            </w:r>
          </w:p>
        </w:tc>
        <w:tc>
          <w:tcPr>
            <w:tcW w:w="992" w:type="dxa"/>
            <w:tcBorders>
              <w:top w:val="dotted" w:sz="4" w:space="0" w:color="auto"/>
              <w:left w:val="single" w:sz="4" w:space="0" w:color="FFFFFF"/>
              <w:bottom w:val="nil"/>
              <w:right w:val="single" w:sz="4" w:space="0" w:color="FFFFFF"/>
            </w:tcBorders>
          </w:tcPr>
          <w:p w14:paraId="2EA7233A" w14:textId="447BDA8C" w:rsidR="00863A03" w:rsidRDefault="004F692F" w:rsidP="00761C06">
            <w:pPr>
              <w:pStyle w:val="TableText"/>
            </w:pPr>
            <w:r>
              <w:t>21</w:t>
            </w:r>
          </w:p>
        </w:tc>
        <w:tc>
          <w:tcPr>
            <w:tcW w:w="709" w:type="dxa"/>
            <w:tcBorders>
              <w:top w:val="dotted" w:sz="4" w:space="0" w:color="auto"/>
              <w:left w:val="single" w:sz="4" w:space="0" w:color="FFFFFF"/>
              <w:bottom w:val="nil"/>
              <w:right w:val="single" w:sz="4" w:space="0" w:color="FFFFFF"/>
            </w:tcBorders>
          </w:tcPr>
          <w:p w14:paraId="5CFF303A" w14:textId="77777777" w:rsidR="00863A03" w:rsidRDefault="00863A03" w:rsidP="00761C06">
            <w:pPr>
              <w:pStyle w:val="TableText"/>
            </w:pPr>
            <w:r>
              <w:t>32</w:t>
            </w:r>
          </w:p>
        </w:tc>
        <w:tc>
          <w:tcPr>
            <w:tcW w:w="1701" w:type="dxa"/>
            <w:tcBorders>
              <w:top w:val="dotted" w:sz="4" w:space="0" w:color="auto"/>
              <w:left w:val="single" w:sz="4" w:space="0" w:color="FFFFFF"/>
              <w:bottom w:val="nil"/>
              <w:right w:val="single" w:sz="4" w:space="0" w:color="FFFFFF"/>
            </w:tcBorders>
          </w:tcPr>
          <w:p w14:paraId="44E9F7D6" w14:textId="6A97C361" w:rsidR="00863A03" w:rsidRDefault="00863A03" w:rsidP="00761C06">
            <w:pPr>
              <w:pStyle w:val="TableText"/>
            </w:pPr>
            <w:r>
              <w:t>-2</w:t>
            </w:r>
            <w:r w:rsidR="00B445EE">
              <w:t>2</w:t>
            </w:r>
            <w:r>
              <w:t>, 0 (</w:t>
            </w:r>
            <w:r w:rsidR="00B445EE">
              <w:t>30</w:t>
            </w:r>
            <w:r>
              <w:t>)</w:t>
            </w:r>
          </w:p>
        </w:tc>
        <w:tc>
          <w:tcPr>
            <w:tcW w:w="1559" w:type="dxa"/>
            <w:tcBorders>
              <w:top w:val="dotted" w:sz="4" w:space="0" w:color="auto"/>
              <w:left w:val="single" w:sz="4" w:space="0" w:color="FFFFFF"/>
              <w:bottom w:val="nil"/>
              <w:right w:val="single" w:sz="4" w:space="0" w:color="FFFFFF"/>
            </w:tcBorders>
          </w:tcPr>
          <w:p w14:paraId="5ED5B39E" w14:textId="501459D1" w:rsidR="00863A03" w:rsidRDefault="00863A03" w:rsidP="00761C06">
            <w:pPr>
              <w:pStyle w:val="TableText"/>
            </w:pPr>
            <w:r>
              <w:t>-3</w:t>
            </w:r>
            <w:r w:rsidR="00B445EE">
              <w:t>5</w:t>
            </w:r>
            <w:r>
              <w:t>, -</w:t>
            </w:r>
            <w:r w:rsidR="00B445EE">
              <w:t>33</w:t>
            </w:r>
            <w:r>
              <w:t xml:space="preserve"> (3</w:t>
            </w:r>
            <w:r w:rsidR="00B445EE">
              <w:t>2</w:t>
            </w:r>
            <w:r>
              <w:t>)</w:t>
            </w:r>
          </w:p>
        </w:tc>
        <w:tc>
          <w:tcPr>
            <w:tcW w:w="1560" w:type="dxa"/>
            <w:tcBorders>
              <w:top w:val="dotted" w:sz="4" w:space="0" w:color="auto"/>
              <w:left w:val="single" w:sz="4" w:space="0" w:color="FFFFFF"/>
              <w:bottom w:val="nil"/>
              <w:right w:val="single" w:sz="4" w:space="0" w:color="FFFFFF"/>
            </w:tcBorders>
          </w:tcPr>
          <w:p w14:paraId="47589D4C" w14:textId="543044BA" w:rsidR="00863A03" w:rsidRDefault="00863A03" w:rsidP="00761C06">
            <w:pPr>
              <w:pStyle w:val="TableText"/>
              <w:spacing w:line="240" w:lineRule="auto"/>
            </w:pPr>
            <w:r>
              <w:t>-3</w:t>
            </w:r>
            <w:r w:rsidR="00B445EE">
              <w:t>2</w:t>
            </w:r>
            <w:r>
              <w:t>, -2</w:t>
            </w:r>
            <w:r w:rsidR="00B445EE">
              <w:t>8</w:t>
            </w:r>
            <w:r>
              <w:t>, (</w:t>
            </w:r>
            <w:r w:rsidR="00B445EE">
              <w:t>30</w:t>
            </w:r>
            <w:r>
              <w:t>)</w:t>
            </w:r>
          </w:p>
        </w:tc>
      </w:tr>
      <w:tr w:rsidR="00863A03" w:rsidRPr="00CC2F87" w14:paraId="0C1B0B93" w14:textId="77777777" w:rsidTr="00761C06">
        <w:trPr>
          <w:trHeight w:val="120"/>
        </w:trPr>
        <w:tc>
          <w:tcPr>
            <w:tcW w:w="1271" w:type="dxa"/>
            <w:tcBorders>
              <w:top w:val="nil"/>
              <w:left w:val="single" w:sz="4" w:space="0" w:color="FFFFFF"/>
              <w:bottom w:val="nil"/>
              <w:right w:val="single" w:sz="4" w:space="0" w:color="FFFFFF"/>
            </w:tcBorders>
          </w:tcPr>
          <w:p w14:paraId="212B67CB" w14:textId="77777777" w:rsidR="00863A03" w:rsidRPr="003E2E00" w:rsidRDefault="00863A03" w:rsidP="00761C06">
            <w:pPr>
              <w:pStyle w:val="TableText"/>
              <w:spacing w:line="240" w:lineRule="auto"/>
              <w:rPr>
                <w:i/>
                <w:iCs/>
              </w:rPr>
            </w:pPr>
            <w:r>
              <w:t>700–1300</w:t>
            </w:r>
          </w:p>
        </w:tc>
        <w:tc>
          <w:tcPr>
            <w:tcW w:w="851" w:type="dxa"/>
            <w:tcBorders>
              <w:top w:val="nil"/>
              <w:left w:val="single" w:sz="4" w:space="0" w:color="FFFFFF"/>
              <w:bottom w:val="nil"/>
              <w:right w:val="single" w:sz="4" w:space="0" w:color="FFFFFF"/>
            </w:tcBorders>
          </w:tcPr>
          <w:p w14:paraId="1939A38D" w14:textId="77777777" w:rsidR="00863A03" w:rsidRDefault="00863A03" w:rsidP="00761C06">
            <w:pPr>
              <w:pStyle w:val="TableText"/>
              <w:spacing w:line="240" w:lineRule="auto"/>
              <w:rPr>
                <w:i/>
                <w:iCs/>
              </w:rPr>
            </w:pPr>
            <w:r w:rsidRPr="003E2E00">
              <w:rPr>
                <w:i/>
                <w:iCs/>
              </w:rPr>
              <w:t>&lt; 200</w:t>
            </w:r>
          </w:p>
        </w:tc>
        <w:tc>
          <w:tcPr>
            <w:tcW w:w="850" w:type="dxa"/>
            <w:tcBorders>
              <w:top w:val="nil"/>
              <w:left w:val="single" w:sz="4" w:space="0" w:color="FFFFFF"/>
              <w:bottom w:val="nil"/>
              <w:right w:val="single" w:sz="4" w:space="0" w:color="FFFFFF"/>
            </w:tcBorders>
          </w:tcPr>
          <w:p w14:paraId="534412AA" w14:textId="569B5863" w:rsidR="00863A03" w:rsidRPr="00400730" w:rsidRDefault="00863A03" w:rsidP="00761C06">
            <w:pPr>
              <w:pStyle w:val="TableText"/>
            </w:pPr>
            <w:r>
              <w:t>7</w:t>
            </w:r>
            <w:r w:rsidR="004F692F">
              <w:t>4</w:t>
            </w:r>
          </w:p>
        </w:tc>
        <w:tc>
          <w:tcPr>
            <w:tcW w:w="992" w:type="dxa"/>
            <w:tcBorders>
              <w:top w:val="nil"/>
              <w:left w:val="single" w:sz="4" w:space="0" w:color="FFFFFF"/>
              <w:bottom w:val="nil"/>
              <w:right w:val="single" w:sz="4" w:space="0" w:color="FFFFFF"/>
            </w:tcBorders>
          </w:tcPr>
          <w:p w14:paraId="758CF7AB" w14:textId="6C406C2C" w:rsidR="00863A03" w:rsidRDefault="00863A03" w:rsidP="00761C06">
            <w:pPr>
              <w:pStyle w:val="TableText"/>
            </w:pPr>
            <w:r>
              <w:t>6</w:t>
            </w:r>
            <w:r w:rsidR="004F692F">
              <w:t>4</w:t>
            </w:r>
          </w:p>
        </w:tc>
        <w:tc>
          <w:tcPr>
            <w:tcW w:w="709" w:type="dxa"/>
            <w:tcBorders>
              <w:top w:val="nil"/>
              <w:left w:val="single" w:sz="4" w:space="0" w:color="FFFFFF"/>
              <w:bottom w:val="nil"/>
              <w:right w:val="single" w:sz="4" w:space="0" w:color="FFFFFF"/>
            </w:tcBorders>
          </w:tcPr>
          <w:p w14:paraId="3C065B40" w14:textId="7A301CE8" w:rsidR="00863A03" w:rsidRDefault="00863A03" w:rsidP="00761C06">
            <w:pPr>
              <w:pStyle w:val="TableText"/>
            </w:pPr>
            <w:r>
              <w:t>6</w:t>
            </w:r>
            <w:r w:rsidR="004F692F">
              <w:t>4</w:t>
            </w:r>
          </w:p>
        </w:tc>
        <w:tc>
          <w:tcPr>
            <w:tcW w:w="1701" w:type="dxa"/>
            <w:tcBorders>
              <w:top w:val="nil"/>
              <w:left w:val="single" w:sz="4" w:space="0" w:color="FFFFFF"/>
              <w:bottom w:val="nil"/>
              <w:right w:val="single" w:sz="4" w:space="0" w:color="FFFFFF"/>
            </w:tcBorders>
          </w:tcPr>
          <w:p w14:paraId="5AE7711A" w14:textId="320EC1C2" w:rsidR="00863A03" w:rsidRDefault="00863A03" w:rsidP="00761C06">
            <w:pPr>
              <w:pStyle w:val="TableText"/>
            </w:pPr>
            <w:r>
              <w:t>-29, -20 (3</w:t>
            </w:r>
            <w:r w:rsidR="00713A37">
              <w:t>3</w:t>
            </w:r>
            <w:r>
              <w:t>)</w:t>
            </w:r>
          </w:p>
        </w:tc>
        <w:tc>
          <w:tcPr>
            <w:tcW w:w="1559" w:type="dxa"/>
            <w:tcBorders>
              <w:top w:val="nil"/>
              <w:left w:val="single" w:sz="4" w:space="0" w:color="FFFFFF"/>
              <w:bottom w:val="nil"/>
              <w:right w:val="single" w:sz="4" w:space="0" w:color="FFFFFF"/>
            </w:tcBorders>
          </w:tcPr>
          <w:p w14:paraId="7BEADDE4" w14:textId="70CEE14E" w:rsidR="00863A03" w:rsidRDefault="00863A03" w:rsidP="00761C06">
            <w:pPr>
              <w:pStyle w:val="TableText"/>
            </w:pPr>
            <w:r>
              <w:t>-4</w:t>
            </w:r>
            <w:r w:rsidR="00713A37">
              <w:t>9</w:t>
            </w:r>
            <w:r>
              <w:t>, -</w:t>
            </w:r>
            <w:r w:rsidR="00713A37">
              <w:t>53</w:t>
            </w:r>
            <w:r>
              <w:t xml:space="preserve"> (31)</w:t>
            </w:r>
          </w:p>
        </w:tc>
        <w:tc>
          <w:tcPr>
            <w:tcW w:w="1560" w:type="dxa"/>
            <w:tcBorders>
              <w:top w:val="nil"/>
              <w:left w:val="single" w:sz="4" w:space="0" w:color="FFFFFF"/>
              <w:bottom w:val="nil"/>
              <w:right w:val="single" w:sz="4" w:space="0" w:color="FFFFFF"/>
            </w:tcBorders>
          </w:tcPr>
          <w:p w14:paraId="7C4F5FCC" w14:textId="2214331B" w:rsidR="00863A03" w:rsidRDefault="00863A03" w:rsidP="00761C06">
            <w:pPr>
              <w:pStyle w:val="TableText"/>
              <w:spacing w:line="240" w:lineRule="auto"/>
            </w:pPr>
            <w:r>
              <w:t>-4</w:t>
            </w:r>
            <w:r w:rsidR="00713A37">
              <w:t>8</w:t>
            </w:r>
            <w:r>
              <w:t>, -5</w:t>
            </w:r>
            <w:r w:rsidR="00713A37">
              <w:t>4</w:t>
            </w:r>
            <w:r>
              <w:t>, (30)</w:t>
            </w:r>
          </w:p>
        </w:tc>
      </w:tr>
      <w:tr w:rsidR="00863A03" w:rsidRPr="00CC2F87" w14:paraId="45312C9A" w14:textId="77777777" w:rsidTr="00761C06">
        <w:trPr>
          <w:trHeight w:val="71"/>
        </w:trPr>
        <w:tc>
          <w:tcPr>
            <w:tcW w:w="1271" w:type="dxa"/>
            <w:tcBorders>
              <w:top w:val="nil"/>
              <w:left w:val="single" w:sz="4" w:space="0" w:color="FFFFFF"/>
              <w:right w:val="single" w:sz="4" w:space="0" w:color="FFFFFF"/>
            </w:tcBorders>
          </w:tcPr>
          <w:p w14:paraId="0497C0A0" w14:textId="77777777" w:rsidR="00863A03" w:rsidRDefault="00863A03" w:rsidP="00761C06">
            <w:pPr>
              <w:pStyle w:val="TableText"/>
              <w:spacing w:after="240" w:line="240" w:lineRule="auto"/>
              <w:rPr>
                <w:i/>
                <w:iCs/>
              </w:rPr>
            </w:pPr>
            <w:r>
              <w:lastRenderedPageBreak/>
              <w:t>700–1300</w:t>
            </w:r>
          </w:p>
        </w:tc>
        <w:tc>
          <w:tcPr>
            <w:tcW w:w="851" w:type="dxa"/>
            <w:tcBorders>
              <w:top w:val="nil"/>
              <w:left w:val="single" w:sz="4" w:space="0" w:color="FFFFFF"/>
              <w:right w:val="single" w:sz="4" w:space="0" w:color="FFFFFF"/>
            </w:tcBorders>
          </w:tcPr>
          <w:p w14:paraId="4CC572C5" w14:textId="77777777" w:rsidR="00863A03" w:rsidRDefault="00863A03" w:rsidP="00761C06">
            <w:pPr>
              <w:pStyle w:val="TableText"/>
              <w:spacing w:after="240" w:line="240" w:lineRule="auto"/>
              <w:rPr>
                <w:i/>
                <w:iCs/>
              </w:rPr>
            </w:pPr>
            <w:r>
              <w:rPr>
                <w:i/>
                <w:iCs/>
              </w:rPr>
              <w:t>&lt; 300</w:t>
            </w:r>
          </w:p>
        </w:tc>
        <w:tc>
          <w:tcPr>
            <w:tcW w:w="850" w:type="dxa"/>
            <w:tcBorders>
              <w:top w:val="nil"/>
              <w:left w:val="single" w:sz="4" w:space="0" w:color="FFFFFF"/>
              <w:right w:val="single" w:sz="4" w:space="0" w:color="FFFFFF"/>
            </w:tcBorders>
          </w:tcPr>
          <w:p w14:paraId="4DD0D5B1" w14:textId="77777777" w:rsidR="00863A03" w:rsidRPr="00400730" w:rsidRDefault="00863A03" w:rsidP="00761C06">
            <w:pPr>
              <w:pStyle w:val="TableText"/>
              <w:spacing w:after="240"/>
            </w:pPr>
            <w:r w:rsidRPr="00400730">
              <w:t>1</w:t>
            </w:r>
            <w:r>
              <w:t>17</w:t>
            </w:r>
          </w:p>
        </w:tc>
        <w:tc>
          <w:tcPr>
            <w:tcW w:w="992" w:type="dxa"/>
            <w:tcBorders>
              <w:top w:val="nil"/>
              <w:left w:val="single" w:sz="4" w:space="0" w:color="FFFFFF"/>
              <w:right w:val="single" w:sz="4" w:space="0" w:color="FFFFFF"/>
            </w:tcBorders>
          </w:tcPr>
          <w:p w14:paraId="5FA2D73E" w14:textId="6C45884F" w:rsidR="00863A03" w:rsidRDefault="00863A03" w:rsidP="00761C06">
            <w:pPr>
              <w:pStyle w:val="TableText"/>
              <w:spacing w:after="240"/>
            </w:pPr>
            <w:r>
              <w:t>10</w:t>
            </w:r>
            <w:r w:rsidR="004F692F">
              <w:t>3</w:t>
            </w:r>
          </w:p>
        </w:tc>
        <w:tc>
          <w:tcPr>
            <w:tcW w:w="709" w:type="dxa"/>
            <w:tcBorders>
              <w:top w:val="nil"/>
              <w:left w:val="single" w:sz="4" w:space="0" w:color="FFFFFF"/>
              <w:right w:val="single" w:sz="4" w:space="0" w:color="FFFFFF"/>
            </w:tcBorders>
          </w:tcPr>
          <w:p w14:paraId="05284D9A" w14:textId="6E054EC5" w:rsidR="00863A03" w:rsidRDefault="00863A03" w:rsidP="00761C06">
            <w:pPr>
              <w:pStyle w:val="TableText"/>
              <w:spacing w:after="240"/>
            </w:pPr>
            <w:r>
              <w:t>9</w:t>
            </w:r>
            <w:r w:rsidR="004F692F">
              <w:t>5</w:t>
            </w:r>
          </w:p>
        </w:tc>
        <w:tc>
          <w:tcPr>
            <w:tcW w:w="1701" w:type="dxa"/>
            <w:tcBorders>
              <w:top w:val="nil"/>
              <w:left w:val="single" w:sz="4" w:space="0" w:color="FFFFFF"/>
              <w:right w:val="single" w:sz="4" w:space="0" w:color="FFFFFF"/>
            </w:tcBorders>
          </w:tcPr>
          <w:p w14:paraId="7635CBE2" w14:textId="2751B5F1" w:rsidR="00863A03" w:rsidRDefault="00863A03" w:rsidP="00761C06">
            <w:pPr>
              <w:pStyle w:val="TableText"/>
              <w:spacing w:after="240"/>
            </w:pPr>
            <w:r>
              <w:t>-32, -2</w:t>
            </w:r>
            <w:r w:rsidR="00713A37">
              <w:t>6</w:t>
            </w:r>
            <w:r>
              <w:t>, (33)</w:t>
            </w:r>
          </w:p>
        </w:tc>
        <w:tc>
          <w:tcPr>
            <w:tcW w:w="1559" w:type="dxa"/>
            <w:tcBorders>
              <w:top w:val="nil"/>
              <w:left w:val="single" w:sz="4" w:space="0" w:color="FFFFFF"/>
              <w:right w:val="single" w:sz="4" w:space="0" w:color="FFFFFF"/>
            </w:tcBorders>
          </w:tcPr>
          <w:p w14:paraId="08DB8D20" w14:textId="52FC7AE7" w:rsidR="00863A03" w:rsidRDefault="00863A03" w:rsidP="00761C06">
            <w:pPr>
              <w:pStyle w:val="TableText"/>
              <w:spacing w:after="240"/>
            </w:pPr>
            <w:r>
              <w:t>-5</w:t>
            </w:r>
            <w:r w:rsidR="00713A37">
              <w:t>6</w:t>
            </w:r>
            <w:r>
              <w:t>, -</w:t>
            </w:r>
            <w:r w:rsidR="00713A37">
              <w:t>60</w:t>
            </w:r>
            <w:r>
              <w:t xml:space="preserve"> (2</w:t>
            </w:r>
            <w:r w:rsidR="00713A37">
              <w:t>8</w:t>
            </w:r>
            <w:r>
              <w:t>)</w:t>
            </w:r>
          </w:p>
        </w:tc>
        <w:tc>
          <w:tcPr>
            <w:tcW w:w="1560" w:type="dxa"/>
            <w:tcBorders>
              <w:top w:val="nil"/>
              <w:left w:val="single" w:sz="4" w:space="0" w:color="FFFFFF"/>
              <w:right w:val="single" w:sz="4" w:space="0" w:color="FFFFFF"/>
            </w:tcBorders>
          </w:tcPr>
          <w:p w14:paraId="69C1A704" w14:textId="45E90FE1" w:rsidR="00863A03" w:rsidRDefault="00863A03" w:rsidP="00761C06">
            <w:pPr>
              <w:pStyle w:val="TableText"/>
              <w:spacing w:after="240" w:line="240" w:lineRule="auto"/>
            </w:pPr>
            <w:r>
              <w:t>-5</w:t>
            </w:r>
            <w:r w:rsidR="00713A37">
              <w:t>7</w:t>
            </w:r>
            <w:r>
              <w:t>, -6</w:t>
            </w:r>
            <w:r w:rsidR="00713A37">
              <w:t>4</w:t>
            </w:r>
            <w:r>
              <w:t>, (27)</w:t>
            </w:r>
          </w:p>
        </w:tc>
      </w:tr>
    </w:tbl>
    <w:p w14:paraId="0A88FC38" w14:textId="77777777" w:rsidR="00863A03" w:rsidRDefault="00863A03" w:rsidP="00863A03">
      <w:pPr>
        <w:spacing w:after="0" w:line="240" w:lineRule="auto"/>
        <w:jc w:val="left"/>
      </w:pPr>
    </w:p>
    <w:p w14:paraId="4440B5E1" w14:textId="0ED56A83" w:rsidR="00863A03" w:rsidRPr="000C3E11" w:rsidRDefault="00863A03" w:rsidP="00863A03">
      <w:pPr>
        <w:pStyle w:val="TableCaption"/>
        <w:rPr>
          <w:vertAlign w:val="subscript"/>
        </w:rPr>
      </w:pPr>
      <w:bookmarkStart w:id="157" w:name="_Ref21678541"/>
      <w:bookmarkStart w:id="158" w:name="_Toc38115096"/>
      <w:r>
        <w:t xml:space="preserve">Table </w:t>
      </w:r>
      <w:r>
        <w:fldChar w:fldCharType="begin"/>
      </w:r>
      <w:r>
        <w:instrText xml:space="preserve"> SEQ Table \* ARABIC </w:instrText>
      </w:r>
      <w:r>
        <w:fldChar w:fldCharType="separate"/>
      </w:r>
      <w:r w:rsidR="00711D61">
        <w:rPr>
          <w:noProof/>
        </w:rPr>
        <w:t>13</w:t>
      </w:r>
      <w:r>
        <w:fldChar w:fldCharType="end"/>
      </w:r>
      <w:bookmarkEnd w:id="157"/>
      <w:r>
        <w:t xml:space="preserve">. Descriptive </w:t>
      </w:r>
      <w:commentRangeStart w:id="159"/>
      <w:r>
        <w:t xml:space="preserve">statistics </w:t>
      </w:r>
      <w:commentRangeEnd w:id="159"/>
      <w:r w:rsidR="00DE5ACC">
        <w:rPr>
          <w:rStyle w:val="CommentReference"/>
          <w:iCs w:val="0"/>
          <w:color w:val="auto"/>
        </w:rPr>
        <w:commentReference w:id="159"/>
      </w:r>
      <w:r>
        <w:t>of the achievable reductions in noise exposure index dB</w:t>
      </w:r>
      <w:r>
        <w:rPr>
          <w:vertAlign w:val="subscript"/>
        </w:rPr>
        <w:t xml:space="preserve">mean </w:t>
      </w:r>
      <w:r>
        <w:t>on different subsets of the paths. The subsets were defined by 1) the length of the shortest path, 2) the length difference of the quiet path and 3) the initial dB</w:t>
      </w:r>
      <w:r>
        <w:rPr>
          <w:vertAlign w:val="subscript"/>
        </w:rPr>
        <w:t>mean</w:t>
      </w:r>
      <w:r w:rsidR="002A36F0">
        <w:rPr>
          <w:vertAlign w:val="subscript"/>
        </w:rPr>
        <w:t xml:space="preserve"> </w:t>
      </w:r>
      <w:r w:rsidR="002A36F0">
        <w:t>(n</w:t>
      </w:r>
      <w:r w:rsidR="002A36F0">
        <w:rPr>
          <w:vertAlign w:val="subscript"/>
        </w:rPr>
        <w:t xml:space="preserve">300-600m </w:t>
      </w:r>
      <w:r w:rsidR="002A36F0">
        <w:t xml:space="preserve">= </w:t>
      </w:r>
      <w:r w:rsidR="002A36F0" w:rsidRPr="002A36F0">
        <w:t>4103</w:t>
      </w:r>
      <w:r w:rsidR="002A36F0">
        <w:t>, n</w:t>
      </w:r>
      <w:r w:rsidR="002A36F0">
        <w:rPr>
          <w:vertAlign w:val="subscript"/>
        </w:rPr>
        <w:t xml:space="preserve">700-1300m </w:t>
      </w:r>
      <w:r w:rsidR="002A36F0">
        <w:t xml:space="preserve">= </w:t>
      </w:r>
      <w:r w:rsidR="002A36F0" w:rsidRPr="002A36F0">
        <w:t>6925</w:t>
      </w:r>
      <w:r w:rsidR="002A36F0">
        <w:t>)</w:t>
      </w:r>
      <w:r>
        <w:t>.</w:t>
      </w:r>
      <w:bookmarkEnd w:id="158"/>
      <w:r w:rsidR="002A36F0">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851"/>
        <w:gridCol w:w="1701"/>
        <w:gridCol w:w="1701"/>
        <w:gridCol w:w="1701"/>
      </w:tblGrid>
      <w:tr w:rsidR="00863A03" w:rsidRPr="0048697C" w14:paraId="2BAE5689" w14:textId="77777777" w:rsidTr="00761C06">
        <w:trPr>
          <w:trHeight w:val="537"/>
        </w:trPr>
        <w:tc>
          <w:tcPr>
            <w:tcW w:w="1271" w:type="dxa"/>
            <w:tcBorders>
              <w:left w:val="single" w:sz="4" w:space="0" w:color="FFFFFF"/>
              <w:bottom w:val="nil"/>
              <w:right w:val="single" w:sz="4" w:space="0" w:color="FFFFFF"/>
            </w:tcBorders>
          </w:tcPr>
          <w:p w14:paraId="018E41CC" w14:textId="77777777" w:rsidR="00863A03" w:rsidRPr="003706CD" w:rsidRDefault="00863A03" w:rsidP="00761C06">
            <w:pPr>
              <w:pStyle w:val="TableText"/>
              <w:spacing w:before="240"/>
              <w:jc w:val="left"/>
            </w:pPr>
          </w:p>
        </w:tc>
        <w:tc>
          <w:tcPr>
            <w:tcW w:w="3544" w:type="dxa"/>
            <w:gridSpan w:val="4"/>
            <w:tcBorders>
              <w:left w:val="single" w:sz="4" w:space="0" w:color="FFFFFF"/>
              <w:bottom w:val="nil"/>
              <w:right w:val="single" w:sz="4" w:space="0" w:color="FFFFFF"/>
            </w:tcBorders>
          </w:tcPr>
          <w:p w14:paraId="497EE668" w14:textId="77777777" w:rsidR="00863A03" w:rsidRPr="003706CD" w:rsidRDefault="00863A03" w:rsidP="00761C06">
            <w:pPr>
              <w:pStyle w:val="TableText"/>
              <w:spacing w:before="240"/>
              <w:jc w:val="left"/>
            </w:pPr>
          </w:p>
        </w:tc>
        <w:tc>
          <w:tcPr>
            <w:tcW w:w="5103" w:type="dxa"/>
            <w:gridSpan w:val="3"/>
            <w:tcBorders>
              <w:left w:val="single" w:sz="4" w:space="0" w:color="FFFFFF"/>
              <w:bottom w:val="nil"/>
              <w:right w:val="single" w:sz="4" w:space="0" w:color="FFFFFF"/>
            </w:tcBorders>
          </w:tcPr>
          <w:p w14:paraId="2459FF92" w14:textId="77777777" w:rsidR="00863A03" w:rsidRPr="003706CD" w:rsidRDefault="00863A03" w:rsidP="00761C06">
            <w:pPr>
              <w:pStyle w:val="TableText"/>
              <w:spacing w:before="240" w:line="240" w:lineRule="auto"/>
              <w:rPr>
                <w:vertAlign w:val="subscript"/>
              </w:rPr>
            </w:pPr>
            <w:r w:rsidRPr="003706CD">
              <w:t>Subset of paths by dB</w:t>
            </w:r>
            <w:r w:rsidRPr="003706CD">
              <w:rPr>
                <w:vertAlign w:val="subscript"/>
              </w:rPr>
              <w:t>mean</w:t>
            </w:r>
          </w:p>
        </w:tc>
      </w:tr>
      <w:tr w:rsidR="00863A03" w:rsidRPr="00B9250C" w14:paraId="10147416" w14:textId="77777777" w:rsidTr="00761C06">
        <w:trPr>
          <w:trHeight w:val="157"/>
        </w:trPr>
        <w:tc>
          <w:tcPr>
            <w:tcW w:w="1271" w:type="dxa"/>
            <w:tcBorders>
              <w:top w:val="nil"/>
              <w:left w:val="single" w:sz="4" w:space="0" w:color="FFFFFF"/>
              <w:right w:val="single" w:sz="4" w:space="0" w:color="FFFFFF"/>
            </w:tcBorders>
          </w:tcPr>
          <w:p w14:paraId="5A3A9F15" w14:textId="77777777" w:rsidR="00863A03" w:rsidRPr="003706CD" w:rsidRDefault="00863A03" w:rsidP="00761C06">
            <w:pPr>
              <w:pStyle w:val="TableText"/>
              <w:spacing w:before="0" w:after="160"/>
              <w:jc w:val="left"/>
            </w:pPr>
            <w:r w:rsidRPr="003706CD">
              <w:t>Path length (m)</w:t>
            </w:r>
          </w:p>
        </w:tc>
        <w:tc>
          <w:tcPr>
            <w:tcW w:w="3544" w:type="dxa"/>
            <w:gridSpan w:val="4"/>
            <w:tcBorders>
              <w:top w:val="nil"/>
              <w:left w:val="single" w:sz="4" w:space="0" w:color="FFFFFF"/>
              <w:right w:val="single" w:sz="4" w:space="0" w:color="FFFFFF"/>
            </w:tcBorders>
          </w:tcPr>
          <w:p w14:paraId="15F5D640" w14:textId="77777777" w:rsidR="00863A03" w:rsidRPr="003706CD" w:rsidRDefault="00863A03" w:rsidP="00761C06">
            <w:pPr>
              <w:pStyle w:val="TableText"/>
              <w:spacing w:before="240" w:after="160"/>
              <w:jc w:val="left"/>
            </w:pPr>
            <w:r w:rsidRPr="003706CD">
              <w:t>Quiet path length difference (m)</w:t>
            </w:r>
          </w:p>
        </w:tc>
        <w:tc>
          <w:tcPr>
            <w:tcW w:w="1701" w:type="dxa"/>
            <w:tcBorders>
              <w:top w:val="nil"/>
              <w:left w:val="single" w:sz="4" w:space="0" w:color="FFFFFF"/>
              <w:right w:val="single" w:sz="4" w:space="0" w:color="FFFFFF"/>
            </w:tcBorders>
          </w:tcPr>
          <w:p w14:paraId="13292520" w14:textId="77777777" w:rsidR="00863A03" w:rsidRPr="003706CD" w:rsidRDefault="00863A03" w:rsidP="00761C06">
            <w:pPr>
              <w:pStyle w:val="TableText"/>
              <w:spacing w:before="240" w:after="160"/>
              <w:jc w:val="left"/>
            </w:pPr>
            <w:r w:rsidRPr="003706CD">
              <w:t>55–60 dB</w:t>
            </w:r>
            <w:r w:rsidRPr="003706CD">
              <w:rPr>
                <w:vertAlign w:val="subscript"/>
              </w:rPr>
              <w:t>mean</w:t>
            </w:r>
          </w:p>
        </w:tc>
        <w:tc>
          <w:tcPr>
            <w:tcW w:w="1701" w:type="dxa"/>
            <w:tcBorders>
              <w:top w:val="nil"/>
              <w:left w:val="single" w:sz="4" w:space="0" w:color="FFFFFF"/>
              <w:right w:val="single" w:sz="4" w:space="0" w:color="FFFFFF"/>
            </w:tcBorders>
          </w:tcPr>
          <w:p w14:paraId="2C82083B" w14:textId="77777777" w:rsidR="00863A03" w:rsidRPr="003706CD" w:rsidRDefault="00863A03" w:rsidP="00761C06">
            <w:pPr>
              <w:pStyle w:val="TableText"/>
              <w:spacing w:before="240" w:after="160"/>
              <w:jc w:val="left"/>
            </w:pPr>
            <w:r w:rsidRPr="003706CD">
              <w:t>60–65 dB</w:t>
            </w:r>
            <w:r w:rsidRPr="003706CD">
              <w:rPr>
                <w:vertAlign w:val="subscript"/>
              </w:rPr>
              <w:t>mean</w:t>
            </w:r>
          </w:p>
        </w:tc>
        <w:tc>
          <w:tcPr>
            <w:tcW w:w="1701" w:type="dxa"/>
            <w:tcBorders>
              <w:top w:val="nil"/>
              <w:left w:val="single" w:sz="4" w:space="0" w:color="FFFFFF"/>
              <w:right w:val="single" w:sz="4" w:space="0" w:color="FFFFFF"/>
            </w:tcBorders>
          </w:tcPr>
          <w:p w14:paraId="13827D7A" w14:textId="77777777" w:rsidR="00863A03" w:rsidRPr="003706CD" w:rsidRDefault="00863A03" w:rsidP="00761C06">
            <w:pPr>
              <w:pStyle w:val="TableText"/>
              <w:spacing w:before="240" w:after="160"/>
              <w:jc w:val="left"/>
            </w:pPr>
            <w:r w:rsidRPr="003706CD">
              <w:t>65–80 dB</w:t>
            </w:r>
            <w:r w:rsidRPr="003706CD">
              <w:rPr>
                <w:vertAlign w:val="subscript"/>
              </w:rPr>
              <w:t>mean</w:t>
            </w:r>
          </w:p>
        </w:tc>
      </w:tr>
      <w:tr w:rsidR="00863A03" w:rsidRPr="00B9250C" w14:paraId="5FD609D2" w14:textId="77777777" w:rsidTr="00761C06">
        <w:trPr>
          <w:trHeight w:val="561"/>
        </w:trPr>
        <w:tc>
          <w:tcPr>
            <w:tcW w:w="1271" w:type="dxa"/>
            <w:tcBorders>
              <w:left w:val="single" w:sz="4" w:space="0" w:color="FFFFFF"/>
              <w:right w:val="single" w:sz="4" w:space="0" w:color="FFFFFF"/>
            </w:tcBorders>
          </w:tcPr>
          <w:p w14:paraId="7BB61D65" w14:textId="77777777" w:rsidR="00863A03" w:rsidRPr="003706CD" w:rsidRDefault="00863A03" w:rsidP="00761C06">
            <w:pPr>
              <w:pStyle w:val="TableText"/>
              <w:spacing w:before="240" w:after="160"/>
            </w:pPr>
            <w:r w:rsidRPr="003706CD">
              <w:t>Range</w:t>
            </w:r>
          </w:p>
        </w:tc>
        <w:tc>
          <w:tcPr>
            <w:tcW w:w="851" w:type="dxa"/>
            <w:tcBorders>
              <w:left w:val="single" w:sz="4" w:space="0" w:color="FFFFFF"/>
              <w:right w:val="single" w:sz="4" w:space="0" w:color="FFFFFF"/>
            </w:tcBorders>
          </w:tcPr>
          <w:p w14:paraId="1492AEBE" w14:textId="77777777" w:rsidR="00863A03" w:rsidRPr="003706CD" w:rsidRDefault="00863A03" w:rsidP="00761C06">
            <w:pPr>
              <w:pStyle w:val="TableText"/>
              <w:spacing w:before="240" w:after="160"/>
            </w:pPr>
            <w:r w:rsidRPr="003706CD">
              <w:t>Max</w:t>
            </w:r>
          </w:p>
        </w:tc>
        <w:tc>
          <w:tcPr>
            <w:tcW w:w="850" w:type="dxa"/>
            <w:tcBorders>
              <w:left w:val="single" w:sz="4" w:space="0" w:color="FFFFFF"/>
              <w:right w:val="single" w:sz="4" w:space="0" w:color="FFFFFF"/>
            </w:tcBorders>
          </w:tcPr>
          <w:p w14:paraId="5A467D06" w14:textId="77777777" w:rsidR="00863A03" w:rsidRPr="003706CD" w:rsidRDefault="00863A03" w:rsidP="00761C06">
            <w:pPr>
              <w:pStyle w:val="TableText"/>
              <w:spacing w:before="240" w:after="160"/>
            </w:pPr>
            <w:r w:rsidRPr="003706CD">
              <w:t>Mean</w:t>
            </w:r>
          </w:p>
        </w:tc>
        <w:tc>
          <w:tcPr>
            <w:tcW w:w="992" w:type="dxa"/>
            <w:tcBorders>
              <w:left w:val="single" w:sz="4" w:space="0" w:color="FFFFFF"/>
              <w:right w:val="single" w:sz="4" w:space="0" w:color="FFFFFF"/>
            </w:tcBorders>
          </w:tcPr>
          <w:p w14:paraId="5D372C64" w14:textId="77777777" w:rsidR="00863A03" w:rsidRPr="003706CD" w:rsidRDefault="00863A03" w:rsidP="00761C06">
            <w:pPr>
              <w:pStyle w:val="TableText"/>
              <w:spacing w:before="240" w:after="160"/>
            </w:pPr>
            <w:r w:rsidRPr="003706CD">
              <w:t>Median</w:t>
            </w:r>
          </w:p>
        </w:tc>
        <w:tc>
          <w:tcPr>
            <w:tcW w:w="851" w:type="dxa"/>
            <w:tcBorders>
              <w:left w:val="single" w:sz="4" w:space="0" w:color="FFFFFF"/>
              <w:right w:val="single" w:sz="4" w:space="0" w:color="FFFFFF"/>
            </w:tcBorders>
          </w:tcPr>
          <w:p w14:paraId="28AED0AC" w14:textId="77777777" w:rsidR="00863A03" w:rsidRPr="003706CD" w:rsidRDefault="00863A03" w:rsidP="00761C06">
            <w:pPr>
              <w:pStyle w:val="TableText"/>
              <w:spacing w:before="240" w:after="160"/>
            </w:pPr>
            <w:r w:rsidRPr="003706CD">
              <w:t>SD</w:t>
            </w:r>
          </w:p>
        </w:tc>
        <w:tc>
          <w:tcPr>
            <w:tcW w:w="5103" w:type="dxa"/>
            <w:gridSpan w:val="3"/>
            <w:tcBorders>
              <w:left w:val="single" w:sz="4" w:space="0" w:color="FFFFFF"/>
              <w:right w:val="single" w:sz="4" w:space="0" w:color="FFFFFF"/>
            </w:tcBorders>
          </w:tcPr>
          <w:p w14:paraId="55880FE1" w14:textId="5CAF4360" w:rsidR="00863A03" w:rsidRPr="003706CD" w:rsidRDefault="00863A03" w:rsidP="00761C06">
            <w:pPr>
              <w:pStyle w:val="TableText"/>
              <w:spacing w:before="240" w:after="160"/>
            </w:pPr>
            <w:r w:rsidRPr="003706CD">
              <w:t>Difference (dB) in dB</w:t>
            </w:r>
            <w:r w:rsidRPr="003706CD">
              <w:rPr>
                <w:vertAlign w:val="subscript"/>
              </w:rPr>
              <w:t>mean</w:t>
            </w:r>
            <w:r w:rsidR="00D64B03">
              <w:t>:</w:t>
            </w:r>
            <w:r w:rsidRPr="003706CD">
              <w:t xml:space="preserve"> mean, median</w:t>
            </w:r>
            <w:r w:rsidR="00D64B03">
              <w:t xml:space="preserve"> (</w:t>
            </w:r>
            <w:r w:rsidRPr="003706CD">
              <w:t>SD)</w:t>
            </w:r>
          </w:p>
        </w:tc>
      </w:tr>
      <w:tr w:rsidR="00863A03" w:rsidRPr="00CC2F87" w14:paraId="6FCC5A38" w14:textId="77777777" w:rsidTr="00761C06">
        <w:trPr>
          <w:trHeight w:val="466"/>
        </w:trPr>
        <w:tc>
          <w:tcPr>
            <w:tcW w:w="1271" w:type="dxa"/>
            <w:tcBorders>
              <w:top w:val="single" w:sz="4" w:space="0" w:color="FFFFFF"/>
              <w:left w:val="single" w:sz="4" w:space="0" w:color="FFFFFF"/>
              <w:bottom w:val="single" w:sz="4" w:space="0" w:color="FFFFFF" w:themeColor="background1"/>
              <w:right w:val="single" w:sz="4" w:space="0" w:color="FFFFFF"/>
            </w:tcBorders>
          </w:tcPr>
          <w:p w14:paraId="3143AA63" w14:textId="77777777" w:rsidR="00863A03" w:rsidRPr="00A852B9" w:rsidRDefault="00863A03" w:rsidP="00761C06">
            <w:pPr>
              <w:pStyle w:val="TableText"/>
              <w:spacing w:before="240" w:line="240" w:lineRule="auto"/>
            </w:pPr>
            <w:r>
              <w:t>300–600</w:t>
            </w:r>
          </w:p>
        </w:tc>
        <w:tc>
          <w:tcPr>
            <w:tcW w:w="851" w:type="dxa"/>
            <w:tcBorders>
              <w:top w:val="single" w:sz="4" w:space="0" w:color="FFFFFF"/>
              <w:left w:val="single" w:sz="4" w:space="0" w:color="FFFFFF"/>
              <w:bottom w:val="single" w:sz="4" w:space="0" w:color="FFFFFF" w:themeColor="background1"/>
              <w:right w:val="single" w:sz="4" w:space="0" w:color="FFFFFF"/>
            </w:tcBorders>
          </w:tcPr>
          <w:p w14:paraId="0BEC5D6D" w14:textId="77777777" w:rsidR="00863A03" w:rsidRPr="00180FB1" w:rsidRDefault="00863A03" w:rsidP="00761C06">
            <w:pPr>
              <w:pStyle w:val="TableText"/>
              <w:spacing w:before="240" w:line="240" w:lineRule="auto"/>
              <w:rPr>
                <w:i/>
                <w:iCs/>
              </w:rPr>
            </w:pPr>
            <w:r>
              <w:rPr>
                <w:i/>
                <w:iCs/>
              </w:rPr>
              <w:t>&lt; 1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05C8E0B0" w14:textId="77777777" w:rsidR="00863A03" w:rsidRPr="00CC2F87" w:rsidRDefault="00863A03" w:rsidP="00761C06">
            <w:pPr>
              <w:pStyle w:val="TableText"/>
              <w:spacing w:before="240"/>
            </w:pPr>
            <w:r>
              <w:t>1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6607B5C" w14:textId="77777777" w:rsidR="00863A03" w:rsidRPr="00AD13B0" w:rsidRDefault="00863A03" w:rsidP="00761C06">
            <w:pPr>
              <w:pStyle w:val="TableText"/>
              <w:spacing w:before="240"/>
            </w:pPr>
            <w:r>
              <w:t>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3E692D79" w14:textId="77777777" w:rsidR="00863A03" w:rsidRPr="00AD13B0" w:rsidRDefault="00863A03" w:rsidP="00761C06">
            <w:pPr>
              <w:pStyle w:val="TableText"/>
              <w:spacing w:before="240"/>
            </w:pPr>
            <w:r>
              <w:t>2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64024582" w14:textId="505035EA" w:rsidR="00863A03" w:rsidRPr="00CC2F87" w:rsidRDefault="00863A03" w:rsidP="00761C06">
            <w:pPr>
              <w:pStyle w:val="TableText"/>
              <w:spacing w:before="240"/>
            </w:pPr>
            <w:r>
              <w:t>-1.6, -0.0 (2.</w:t>
            </w:r>
            <w:r w:rsidR="00D64B03">
              <w:t>7</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4631822A" w14:textId="237B30AF" w:rsidR="00863A03" w:rsidRPr="00CC2F87" w:rsidRDefault="00863A03" w:rsidP="00761C06">
            <w:pPr>
              <w:pStyle w:val="TableText"/>
              <w:spacing w:before="240" w:line="240" w:lineRule="auto"/>
            </w:pPr>
            <w:r>
              <w:t>-2.6, -0.0 (</w:t>
            </w:r>
            <w:r w:rsidR="00D64B03">
              <w:t>4</w:t>
            </w:r>
            <w:r>
              <w:t>.</w:t>
            </w:r>
            <w:r w:rsidR="00D64B03">
              <w:t>0</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745B5B59" w14:textId="51CADF8B" w:rsidR="00863A03" w:rsidRPr="00CC2F87" w:rsidRDefault="00863A03" w:rsidP="00761C06">
            <w:pPr>
              <w:pStyle w:val="TableText"/>
              <w:spacing w:before="240" w:line="240" w:lineRule="auto"/>
            </w:pPr>
            <w:r>
              <w:t>-</w:t>
            </w:r>
            <w:r w:rsidR="00D64B03">
              <w:t>3</w:t>
            </w:r>
            <w:r>
              <w:t>.</w:t>
            </w:r>
            <w:r w:rsidR="00D64B03">
              <w:t>0</w:t>
            </w:r>
            <w:r>
              <w:t>, -0.0, (4.</w:t>
            </w:r>
            <w:r w:rsidR="00D64B03">
              <w:t>3</w:t>
            </w:r>
            <w:r>
              <w:t>)</w:t>
            </w:r>
          </w:p>
        </w:tc>
      </w:tr>
      <w:tr w:rsidR="00863A03" w:rsidRPr="00CC2F87" w14:paraId="4A4268B6" w14:textId="77777777" w:rsidTr="00761C06">
        <w:trPr>
          <w:trHeight w:val="399"/>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0DADFDF9" w14:textId="77777777" w:rsidR="00863A03" w:rsidRPr="003E2E00" w:rsidRDefault="00863A03" w:rsidP="00761C06">
            <w:pPr>
              <w:pStyle w:val="TableText"/>
              <w:spacing w:line="240" w:lineRule="auto"/>
              <w:rPr>
                <w:i/>
                <w:iCs/>
              </w:rPr>
            </w:pPr>
            <w:r>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6F4F506" w14:textId="77777777" w:rsidR="00863A03" w:rsidRPr="003E2E00"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5E68D087" w14:textId="31FAC4AB" w:rsidR="00863A03" w:rsidRPr="00CC2F87" w:rsidRDefault="00863A03" w:rsidP="00761C06">
            <w:pPr>
              <w:pStyle w:val="TableText"/>
            </w:pPr>
            <w:r>
              <w:t>4</w:t>
            </w:r>
            <w:r w:rsidR="00B16163">
              <w:t>3</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7614B3B7" w14:textId="4E72894D" w:rsidR="00863A03" w:rsidRPr="00AD13B0" w:rsidRDefault="00B16163" w:rsidP="00761C06">
            <w:pPr>
              <w:pStyle w:val="TableText"/>
            </w:pPr>
            <w:r>
              <w:t>8</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133F6A2C" w14:textId="6E70B4E1" w:rsidR="00863A03" w:rsidRPr="00AD13B0" w:rsidRDefault="00863A03" w:rsidP="00761C06">
            <w:pPr>
              <w:pStyle w:val="TableText"/>
            </w:pPr>
            <w:r>
              <w:t>5</w:t>
            </w:r>
            <w:r w:rsidR="00B16163">
              <w:t>7</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2D8C2AD" w14:textId="35C00A48" w:rsidR="00863A03" w:rsidRPr="00CC2F87" w:rsidRDefault="00863A03" w:rsidP="00761C06">
            <w:pPr>
              <w:pStyle w:val="TableText"/>
            </w:pPr>
            <w:r>
              <w:t>-2.</w:t>
            </w:r>
            <w:r w:rsidR="00D64B03">
              <w:t>3</w:t>
            </w:r>
            <w:r>
              <w:t>, -0.5 (3.</w:t>
            </w:r>
            <w:r w:rsidR="00D64B03">
              <w:t>2</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0B10C29" w14:textId="34BA8FC1" w:rsidR="00863A03" w:rsidRPr="00CC2F87" w:rsidRDefault="00863A03" w:rsidP="00761C06">
            <w:pPr>
              <w:pStyle w:val="TableText"/>
            </w:pPr>
            <w:r>
              <w:t>-4.</w:t>
            </w:r>
            <w:r w:rsidR="00D64B03">
              <w:t>1</w:t>
            </w:r>
            <w:r>
              <w:t>, -</w:t>
            </w:r>
            <w:r w:rsidR="00D64B03">
              <w:t>2</w:t>
            </w:r>
            <w:r>
              <w:t>.</w:t>
            </w:r>
            <w:r w:rsidR="00D64B03">
              <w:t>3</w:t>
            </w:r>
            <w:r>
              <w:t xml:space="preserve"> (4.</w:t>
            </w:r>
            <w:r w:rsidR="00D64B03">
              <w:t>7</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332C6C45" w14:textId="33428994" w:rsidR="00863A03" w:rsidRPr="00CC2F87" w:rsidRDefault="00863A03" w:rsidP="00761C06">
            <w:pPr>
              <w:pStyle w:val="TableText"/>
              <w:spacing w:line="240" w:lineRule="auto"/>
            </w:pPr>
            <w:r>
              <w:t>-5.</w:t>
            </w:r>
            <w:r w:rsidR="00D64B03">
              <w:t>1</w:t>
            </w:r>
            <w:r>
              <w:t>, -3.</w:t>
            </w:r>
            <w:r w:rsidR="00D64B03">
              <w:t>8</w:t>
            </w:r>
            <w:r>
              <w:t>, (5.</w:t>
            </w:r>
            <w:r w:rsidR="00D64B03">
              <w:t>3</w:t>
            </w:r>
            <w:r>
              <w:t>)</w:t>
            </w:r>
          </w:p>
        </w:tc>
      </w:tr>
      <w:tr w:rsidR="00863A03" w:rsidRPr="00CC2F87" w14:paraId="0832275D" w14:textId="77777777" w:rsidTr="00761C06">
        <w:trPr>
          <w:trHeight w:val="587"/>
        </w:trPr>
        <w:tc>
          <w:tcPr>
            <w:tcW w:w="1271" w:type="dxa"/>
            <w:tcBorders>
              <w:top w:val="single" w:sz="4" w:space="0" w:color="FFFFFF" w:themeColor="background1"/>
              <w:left w:val="single" w:sz="4" w:space="0" w:color="FFFFFF"/>
              <w:bottom w:val="dotted" w:sz="4" w:space="0" w:color="auto"/>
              <w:right w:val="single" w:sz="4" w:space="0" w:color="FFFFFF"/>
            </w:tcBorders>
          </w:tcPr>
          <w:p w14:paraId="70B7D931" w14:textId="77777777" w:rsidR="00863A03" w:rsidRDefault="00863A03" w:rsidP="00761C06">
            <w:pPr>
              <w:pStyle w:val="TableText"/>
              <w:spacing w:after="160" w:line="240" w:lineRule="auto"/>
              <w:rPr>
                <w:i/>
                <w:iCs/>
              </w:rPr>
            </w:pPr>
            <w:r>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58142D27" w14:textId="77777777" w:rsidR="00863A03" w:rsidRPr="00CC2F87" w:rsidRDefault="00863A03" w:rsidP="00761C06">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191510DB" w14:textId="30C9BDC2" w:rsidR="00863A03" w:rsidRPr="00CC2F87" w:rsidRDefault="00B16163" w:rsidP="00761C06">
            <w:pPr>
              <w:pStyle w:val="TableText"/>
              <w:spacing w:after="160"/>
            </w:pPr>
            <w:r>
              <w:t>64</w:t>
            </w:r>
          </w:p>
        </w:tc>
        <w:tc>
          <w:tcPr>
            <w:tcW w:w="992" w:type="dxa"/>
            <w:tcBorders>
              <w:top w:val="single" w:sz="4" w:space="0" w:color="FFFFFF" w:themeColor="background1"/>
              <w:left w:val="single" w:sz="4" w:space="0" w:color="FFFFFF"/>
              <w:bottom w:val="dotted" w:sz="4" w:space="0" w:color="auto"/>
              <w:right w:val="single" w:sz="4" w:space="0" w:color="FFFFFF"/>
            </w:tcBorders>
          </w:tcPr>
          <w:p w14:paraId="5834534F" w14:textId="6CC25FB1" w:rsidR="00863A03" w:rsidRPr="00AD13B0" w:rsidRDefault="00B16163" w:rsidP="00761C06">
            <w:pPr>
              <w:pStyle w:val="TableText"/>
              <w:spacing w:after="160"/>
            </w:pPr>
            <w:r>
              <w:t>21</w:t>
            </w:r>
          </w:p>
        </w:tc>
        <w:tc>
          <w:tcPr>
            <w:tcW w:w="851" w:type="dxa"/>
            <w:tcBorders>
              <w:top w:val="single" w:sz="4" w:space="0" w:color="FFFFFF" w:themeColor="background1"/>
              <w:left w:val="single" w:sz="4" w:space="0" w:color="FFFFFF"/>
              <w:bottom w:val="dotted" w:sz="4" w:space="0" w:color="auto"/>
              <w:right w:val="single" w:sz="4" w:space="0" w:color="FFFFFF"/>
            </w:tcBorders>
          </w:tcPr>
          <w:p w14:paraId="6A6CEEEA" w14:textId="1BA990FD" w:rsidR="00863A03" w:rsidRPr="00AD13B0" w:rsidRDefault="00863A03" w:rsidP="00761C06">
            <w:pPr>
              <w:pStyle w:val="TableText"/>
              <w:spacing w:after="160"/>
            </w:pPr>
            <w:r>
              <w:t>8</w:t>
            </w:r>
            <w:r w:rsidR="00B16163">
              <w:t>3</w:t>
            </w:r>
          </w:p>
        </w:tc>
        <w:tc>
          <w:tcPr>
            <w:tcW w:w="1701" w:type="dxa"/>
            <w:tcBorders>
              <w:top w:val="single" w:sz="4" w:space="0" w:color="FFFFFF" w:themeColor="background1"/>
              <w:left w:val="single" w:sz="4" w:space="0" w:color="FFFFFF"/>
              <w:bottom w:val="dotted" w:sz="4" w:space="0" w:color="auto"/>
              <w:right w:val="single" w:sz="4" w:space="0" w:color="FFFFFF"/>
            </w:tcBorders>
          </w:tcPr>
          <w:p w14:paraId="70167274" w14:textId="2938006D" w:rsidR="00863A03" w:rsidRPr="00CC2F87" w:rsidRDefault="00863A03" w:rsidP="00761C06">
            <w:pPr>
              <w:pStyle w:val="TableText"/>
              <w:spacing w:after="160"/>
            </w:pPr>
            <w:r>
              <w:t>-2.</w:t>
            </w:r>
            <w:r w:rsidR="00D64B03">
              <w:t>7</w:t>
            </w:r>
            <w:r>
              <w:t>, -</w:t>
            </w:r>
            <w:r w:rsidR="00D64B03">
              <w:t>0.0</w:t>
            </w:r>
            <w:r>
              <w:t>, (3.</w:t>
            </w:r>
            <w:r w:rsidR="00D64B03">
              <w:t>4</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831B81D" w14:textId="7689C539" w:rsidR="00863A03" w:rsidRPr="00CC2F87" w:rsidRDefault="00863A03" w:rsidP="00761C06">
            <w:pPr>
              <w:pStyle w:val="TableText"/>
              <w:spacing w:after="160"/>
            </w:pPr>
            <w:r>
              <w:t>-</w:t>
            </w:r>
            <w:r w:rsidR="00D64B03">
              <w:t>4</w:t>
            </w:r>
            <w:r>
              <w:t>.</w:t>
            </w:r>
            <w:r w:rsidR="00D64B03">
              <w:t>9</w:t>
            </w:r>
            <w:r>
              <w:t>, -</w:t>
            </w:r>
            <w:r w:rsidR="00D64B03">
              <w:t>3</w:t>
            </w:r>
            <w:r>
              <w:t>.</w:t>
            </w:r>
            <w:r w:rsidR="00D64B03">
              <w:t>8</w:t>
            </w:r>
            <w:r>
              <w:t xml:space="preserve"> (</w:t>
            </w:r>
            <w:r w:rsidR="00D64B03">
              <w:t>5</w:t>
            </w:r>
            <w:r>
              <w:t>.</w:t>
            </w:r>
            <w:r w:rsidR="00D64B03">
              <w:t>0</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167100A3" w14:textId="752ED3E5" w:rsidR="00863A03" w:rsidRPr="00CC2F87" w:rsidRDefault="00863A03" w:rsidP="00761C06">
            <w:pPr>
              <w:pStyle w:val="TableText"/>
              <w:spacing w:after="160" w:line="240" w:lineRule="auto"/>
            </w:pPr>
            <w:r>
              <w:t>-6.4, -5.</w:t>
            </w:r>
            <w:r w:rsidR="00524BF9">
              <w:t>8</w:t>
            </w:r>
            <w:r>
              <w:t>, (5.8)</w:t>
            </w:r>
          </w:p>
        </w:tc>
      </w:tr>
      <w:tr w:rsidR="00863A03" w:rsidRPr="00CC2F87" w14:paraId="07327C11" w14:textId="77777777" w:rsidTr="00761C06">
        <w:trPr>
          <w:trHeight w:val="154"/>
        </w:trPr>
        <w:tc>
          <w:tcPr>
            <w:tcW w:w="1271" w:type="dxa"/>
            <w:tcBorders>
              <w:top w:val="dotted" w:sz="4" w:space="0" w:color="auto"/>
              <w:left w:val="single" w:sz="4" w:space="0" w:color="FFFFFF"/>
              <w:bottom w:val="single" w:sz="4" w:space="0" w:color="FFFFFF" w:themeColor="background1"/>
              <w:right w:val="single" w:sz="4" w:space="0" w:color="FFFFFF"/>
            </w:tcBorders>
          </w:tcPr>
          <w:p w14:paraId="071CCC77" w14:textId="77777777" w:rsidR="00863A03" w:rsidRDefault="00863A03" w:rsidP="00761C06">
            <w:pPr>
              <w:pStyle w:val="TableText"/>
              <w:spacing w:line="240" w:lineRule="auto"/>
              <w:rPr>
                <w:i/>
                <w:iCs/>
              </w:rPr>
            </w:pPr>
            <w:r>
              <w:t>700–1300</w:t>
            </w:r>
          </w:p>
        </w:tc>
        <w:tc>
          <w:tcPr>
            <w:tcW w:w="851" w:type="dxa"/>
            <w:tcBorders>
              <w:top w:val="dotted" w:sz="4" w:space="0" w:color="auto"/>
              <w:left w:val="single" w:sz="4" w:space="0" w:color="FFFFFF"/>
              <w:bottom w:val="single" w:sz="4" w:space="0" w:color="FFFFFF" w:themeColor="background1"/>
              <w:right w:val="single" w:sz="4" w:space="0" w:color="FFFFFF"/>
            </w:tcBorders>
          </w:tcPr>
          <w:p w14:paraId="76DCB51D" w14:textId="77777777" w:rsidR="00863A03" w:rsidRDefault="00863A03" w:rsidP="00761C06">
            <w:pPr>
              <w:pStyle w:val="TableText"/>
              <w:spacing w:line="240" w:lineRule="auto"/>
              <w:rPr>
                <w:i/>
                <w:iCs/>
              </w:rPr>
            </w:pPr>
            <w:r>
              <w:rPr>
                <w:i/>
                <w:iCs/>
              </w:rPr>
              <w:t>&lt; 100</w:t>
            </w:r>
          </w:p>
        </w:tc>
        <w:tc>
          <w:tcPr>
            <w:tcW w:w="850" w:type="dxa"/>
            <w:tcBorders>
              <w:top w:val="dotted" w:sz="4" w:space="0" w:color="auto"/>
              <w:left w:val="single" w:sz="4" w:space="0" w:color="FFFFFF"/>
              <w:bottom w:val="single" w:sz="4" w:space="0" w:color="FFFFFF" w:themeColor="background1"/>
              <w:right w:val="single" w:sz="4" w:space="0" w:color="FFFFFF"/>
            </w:tcBorders>
          </w:tcPr>
          <w:p w14:paraId="0C1D091B" w14:textId="3890507B" w:rsidR="00863A03" w:rsidRPr="00400730" w:rsidRDefault="00863A03" w:rsidP="00761C06">
            <w:pPr>
              <w:pStyle w:val="TableText"/>
            </w:pPr>
            <w:r>
              <w:t>3</w:t>
            </w:r>
            <w:r w:rsidR="00A079FB">
              <w:t>2</w:t>
            </w:r>
          </w:p>
        </w:tc>
        <w:tc>
          <w:tcPr>
            <w:tcW w:w="992" w:type="dxa"/>
            <w:tcBorders>
              <w:top w:val="dotted" w:sz="4" w:space="0" w:color="auto"/>
              <w:left w:val="single" w:sz="4" w:space="0" w:color="FFFFFF"/>
              <w:bottom w:val="single" w:sz="4" w:space="0" w:color="FFFFFF" w:themeColor="background1"/>
              <w:right w:val="single" w:sz="4" w:space="0" w:color="FFFFFF"/>
            </w:tcBorders>
          </w:tcPr>
          <w:p w14:paraId="50F3161E" w14:textId="06A6C5C3" w:rsidR="00863A03" w:rsidRDefault="00863A03" w:rsidP="00761C06">
            <w:pPr>
              <w:pStyle w:val="TableText"/>
            </w:pPr>
            <w:r>
              <w:t>2</w:t>
            </w:r>
            <w:r w:rsidR="00A079FB">
              <w:t>2</w:t>
            </w:r>
          </w:p>
        </w:tc>
        <w:tc>
          <w:tcPr>
            <w:tcW w:w="851" w:type="dxa"/>
            <w:tcBorders>
              <w:top w:val="dotted" w:sz="4" w:space="0" w:color="auto"/>
              <w:left w:val="single" w:sz="4" w:space="0" w:color="FFFFFF"/>
              <w:bottom w:val="single" w:sz="4" w:space="0" w:color="FFFFFF" w:themeColor="background1"/>
              <w:right w:val="single" w:sz="4" w:space="0" w:color="FFFFFF"/>
            </w:tcBorders>
          </w:tcPr>
          <w:p w14:paraId="18A4576A" w14:textId="0347DA6D" w:rsidR="00863A03" w:rsidRDefault="00863A03" w:rsidP="00761C06">
            <w:pPr>
              <w:pStyle w:val="TableText"/>
            </w:pPr>
            <w:r>
              <w:t>3</w:t>
            </w:r>
            <w:r w:rsidR="00A079FB">
              <w:t>3</w:t>
            </w:r>
          </w:p>
        </w:tc>
        <w:tc>
          <w:tcPr>
            <w:tcW w:w="1701" w:type="dxa"/>
            <w:tcBorders>
              <w:top w:val="dotted" w:sz="4" w:space="0" w:color="auto"/>
              <w:left w:val="single" w:sz="4" w:space="0" w:color="FFFFFF"/>
              <w:bottom w:val="single" w:sz="4" w:space="0" w:color="FFFFFF" w:themeColor="background1"/>
              <w:right w:val="single" w:sz="4" w:space="0" w:color="FFFFFF"/>
            </w:tcBorders>
          </w:tcPr>
          <w:p w14:paraId="73BA412A" w14:textId="13182742" w:rsidR="00863A03" w:rsidRDefault="00863A03" w:rsidP="00761C06">
            <w:pPr>
              <w:pStyle w:val="TableText"/>
            </w:pPr>
            <w:r>
              <w:t>-2.</w:t>
            </w:r>
            <w:r w:rsidR="00A079FB">
              <w:t>4</w:t>
            </w:r>
            <w:r>
              <w:t>, -1.</w:t>
            </w:r>
            <w:r w:rsidR="00A079FB">
              <w:t>4</w:t>
            </w:r>
            <w:r>
              <w:t xml:space="preserve"> (2.</w:t>
            </w:r>
            <w:r w:rsidR="00A079FB">
              <w:t>8</w:t>
            </w:r>
            <w:r>
              <w:t>)</w:t>
            </w:r>
          </w:p>
        </w:tc>
        <w:tc>
          <w:tcPr>
            <w:tcW w:w="1701" w:type="dxa"/>
            <w:tcBorders>
              <w:top w:val="dotted" w:sz="4" w:space="0" w:color="auto"/>
              <w:left w:val="single" w:sz="4" w:space="0" w:color="FFFFFF"/>
              <w:bottom w:val="single" w:sz="4" w:space="0" w:color="FFFFFF" w:themeColor="background1"/>
              <w:right w:val="single" w:sz="4" w:space="0" w:color="FFFFFF"/>
            </w:tcBorders>
          </w:tcPr>
          <w:p w14:paraId="4B62E949" w14:textId="0538052B" w:rsidR="00863A03" w:rsidRDefault="00863A03" w:rsidP="00761C06">
            <w:pPr>
              <w:pStyle w:val="TableText"/>
            </w:pPr>
            <w:r>
              <w:t>-3.</w:t>
            </w:r>
            <w:r w:rsidR="00A079FB">
              <w:t>9</w:t>
            </w:r>
            <w:r>
              <w:t>, -2.</w:t>
            </w:r>
            <w:r w:rsidR="00A079FB">
              <w:t>8</w:t>
            </w:r>
            <w:r>
              <w:t xml:space="preserve"> (</w:t>
            </w:r>
            <w:r w:rsidR="00A079FB">
              <w:t>4</w:t>
            </w:r>
            <w:r>
              <w:t>.</w:t>
            </w:r>
            <w:r w:rsidR="00A079FB">
              <w:t>1</w:t>
            </w:r>
            <w:r>
              <w:t>)</w:t>
            </w:r>
          </w:p>
        </w:tc>
        <w:tc>
          <w:tcPr>
            <w:tcW w:w="1701" w:type="dxa"/>
            <w:tcBorders>
              <w:top w:val="dotted" w:sz="4" w:space="0" w:color="auto"/>
              <w:left w:val="single" w:sz="4" w:space="0" w:color="FFFFFF"/>
              <w:bottom w:val="single" w:sz="4" w:space="0" w:color="FFFFFF" w:themeColor="background1"/>
              <w:right w:val="single" w:sz="4" w:space="0" w:color="FFFFFF"/>
            </w:tcBorders>
          </w:tcPr>
          <w:p w14:paraId="2C9C6745" w14:textId="1E5AABDC" w:rsidR="00863A03" w:rsidRDefault="00863A03" w:rsidP="00761C06">
            <w:pPr>
              <w:pStyle w:val="TableText"/>
              <w:spacing w:line="240" w:lineRule="auto"/>
            </w:pPr>
            <w:r>
              <w:t>-</w:t>
            </w:r>
            <w:r w:rsidR="00A079FB">
              <w:t>5</w:t>
            </w:r>
            <w:r>
              <w:t>.</w:t>
            </w:r>
            <w:r w:rsidR="00A079FB">
              <w:t>0</w:t>
            </w:r>
            <w:r>
              <w:t>, -3.</w:t>
            </w:r>
            <w:r w:rsidR="00A079FB">
              <w:t>6</w:t>
            </w:r>
            <w:r>
              <w:t>, (</w:t>
            </w:r>
            <w:r w:rsidR="00A079FB">
              <w:t>5</w:t>
            </w:r>
            <w:r>
              <w:t>.</w:t>
            </w:r>
            <w:r w:rsidR="00A079FB">
              <w:t>0</w:t>
            </w:r>
            <w:r>
              <w:t>)</w:t>
            </w:r>
          </w:p>
        </w:tc>
      </w:tr>
      <w:tr w:rsidR="00863A03" w:rsidRPr="00CC2F87" w14:paraId="7F77BEE7" w14:textId="77777777" w:rsidTr="00761C06">
        <w:trPr>
          <w:trHeight w:val="61"/>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36CE3BEB" w14:textId="77777777" w:rsidR="00863A03" w:rsidRDefault="00863A03" w:rsidP="00761C06">
            <w:pPr>
              <w:pStyle w:val="TableText"/>
              <w:spacing w:line="240" w:lineRule="auto"/>
              <w:rPr>
                <w:i/>
                <w:iCs/>
              </w:rPr>
            </w:pPr>
            <w:r>
              <w:t>700–13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0DD7280" w14:textId="77777777" w:rsidR="00863A03"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6A7E60F4" w14:textId="068259C8" w:rsidR="00863A03" w:rsidRPr="00400730" w:rsidRDefault="00863A03" w:rsidP="00761C06">
            <w:pPr>
              <w:pStyle w:val="TableText"/>
            </w:pPr>
            <w:r>
              <w:t>7</w:t>
            </w:r>
            <w:r w:rsidR="00A079FB">
              <w:t>7</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D5A6349" w14:textId="4602B424" w:rsidR="00863A03" w:rsidRDefault="00A079FB" w:rsidP="00761C06">
            <w:pPr>
              <w:pStyle w:val="TableText"/>
            </w:pPr>
            <w:r>
              <w:t>7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5F9F978C" w14:textId="77777777" w:rsidR="00863A03" w:rsidRDefault="00863A03" w:rsidP="00761C06">
            <w:pPr>
              <w:pStyle w:val="TableText"/>
            </w:pPr>
            <w:r>
              <w:t>64</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885C043" w14:textId="1147938A" w:rsidR="00863A03" w:rsidRDefault="00863A03" w:rsidP="00761C06">
            <w:pPr>
              <w:pStyle w:val="TableText"/>
            </w:pPr>
            <w:r>
              <w:t>-3.</w:t>
            </w:r>
            <w:r w:rsidR="00A079FB">
              <w:t>6</w:t>
            </w:r>
            <w:r>
              <w:t>, -3.0 (3.</w:t>
            </w:r>
            <w:r w:rsidR="00A079FB">
              <w:t>2</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E2D7B1F" w14:textId="7B7C764B" w:rsidR="00863A03" w:rsidRDefault="00863A03" w:rsidP="00761C06">
            <w:pPr>
              <w:pStyle w:val="TableText"/>
            </w:pPr>
            <w:r>
              <w:t>-5.</w:t>
            </w:r>
            <w:r w:rsidR="00A079FB">
              <w:t>9</w:t>
            </w:r>
            <w:r>
              <w:t>, -5.</w:t>
            </w:r>
            <w:r w:rsidR="00A079FB">
              <w:t>6</w:t>
            </w:r>
            <w:r>
              <w:t xml:space="preserve"> (4.</w:t>
            </w:r>
            <w:r w:rsidR="00A079FB">
              <w:t>5</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1D91142" w14:textId="4C9A4BE4" w:rsidR="00863A03" w:rsidRDefault="00863A03" w:rsidP="00761C06">
            <w:pPr>
              <w:pStyle w:val="TableText"/>
              <w:spacing w:line="240" w:lineRule="auto"/>
            </w:pPr>
            <w:r>
              <w:t>-7.</w:t>
            </w:r>
            <w:r w:rsidR="00A079FB">
              <w:t>8</w:t>
            </w:r>
            <w:r>
              <w:t>, -7.</w:t>
            </w:r>
            <w:r w:rsidR="00A079FB">
              <w:t>9</w:t>
            </w:r>
            <w:r>
              <w:t>, (5.</w:t>
            </w:r>
            <w:r w:rsidR="00A079FB">
              <w:t>5</w:t>
            </w:r>
            <w:r>
              <w:t>)</w:t>
            </w:r>
          </w:p>
        </w:tc>
      </w:tr>
      <w:tr w:rsidR="00863A03" w:rsidRPr="00CC2F87" w14:paraId="158D1288" w14:textId="77777777" w:rsidTr="00761C06">
        <w:trPr>
          <w:trHeight w:val="587"/>
        </w:trPr>
        <w:tc>
          <w:tcPr>
            <w:tcW w:w="1271" w:type="dxa"/>
            <w:tcBorders>
              <w:top w:val="single" w:sz="4" w:space="0" w:color="FFFFFF" w:themeColor="background1"/>
              <w:left w:val="single" w:sz="4" w:space="0" w:color="FFFFFF"/>
              <w:bottom w:val="single" w:sz="4" w:space="0" w:color="auto"/>
              <w:right w:val="single" w:sz="4" w:space="0" w:color="FFFFFF"/>
            </w:tcBorders>
          </w:tcPr>
          <w:p w14:paraId="2FE3B163" w14:textId="77777777" w:rsidR="00863A03" w:rsidRDefault="00863A03" w:rsidP="00761C06">
            <w:pPr>
              <w:pStyle w:val="TableText"/>
              <w:spacing w:after="240" w:line="240" w:lineRule="auto"/>
              <w:rPr>
                <w:i/>
                <w:iCs/>
              </w:rPr>
            </w:pPr>
            <w:r>
              <w:t>700–1300</w:t>
            </w:r>
          </w:p>
        </w:tc>
        <w:tc>
          <w:tcPr>
            <w:tcW w:w="851" w:type="dxa"/>
            <w:tcBorders>
              <w:top w:val="single" w:sz="4" w:space="0" w:color="FFFFFF" w:themeColor="background1"/>
              <w:left w:val="single" w:sz="4" w:space="0" w:color="FFFFFF"/>
              <w:bottom w:val="single" w:sz="4" w:space="0" w:color="auto"/>
              <w:right w:val="single" w:sz="4" w:space="0" w:color="FFFFFF"/>
            </w:tcBorders>
          </w:tcPr>
          <w:p w14:paraId="4D18EB1F" w14:textId="77777777" w:rsidR="00863A03" w:rsidRDefault="00863A03" w:rsidP="00761C06">
            <w:pPr>
              <w:pStyle w:val="TableText"/>
              <w:spacing w:after="240" w:line="240" w:lineRule="auto"/>
              <w:rPr>
                <w:i/>
                <w:iCs/>
              </w:rPr>
            </w:pPr>
            <w:r>
              <w:rPr>
                <w:i/>
                <w:iCs/>
              </w:rPr>
              <w:t>&lt; 300</w:t>
            </w:r>
          </w:p>
        </w:tc>
        <w:tc>
          <w:tcPr>
            <w:tcW w:w="850" w:type="dxa"/>
            <w:tcBorders>
              <w:top w:val="single" w:sz="4" w:space="0" w:color="FFFFFF" w:themeColor="background1"/>
              <w:left w:val="single" w:sz="4" w:space="0" w:color="FFFFFF"/>
              <w:bottom w:val="single" w:sz="4" w:space="0" w:color="auto"/>
              <w:right w:val="single" w:sz="4" w:space="0" w:color="FFFFFF"/>
            </w:tcBorders>
          </w:tcPr>
          <w:p w14:paraId="5000DB07" w14:textId="6821ED63" w:rsidR="00863A03" w:rsidRPr="00400730" w:rsidRDefault="00863A03" w:rsidP="00761C06">
            <w:pPr>
              <w:pStyle w:val="TableText"/>
              <w:spacing w:after="240"/>
            </w:pPr>
            <w:r w:rsidRPr="00400730">
              <w:t>1</w:t>
            </w:r>
            <w:r>
              <w:t>2</w:t>
            </w:r>
            <w:r w:rsidR="00A079FB">
              <w:t>2</w:t>
            </w:r>
          </w:p>
        </w:tc>
        <w:tc>
          <w:tcPr>
            <w:tcW w:w="992" w:type="dxa"/>
            <w:tcBorders>
              <w:top w:val="single" w:sz="4" w:space="0" w:color="FFFFFF" w:themeColor="background1"/>
              <w:left w:val="single" w:sz="4" w:space="0" w:color="FFFFFF"/>
              <w:bottom w:val="single" w:sz="4" w:space="0" w:color="auto"/>
              <w:right w:val="single" w:sz="4" w:space="0" w:color="FFFFFF"/>
            </w:tcBorders>
          </w:tcPr>
          <w:p w14:paraId="4BDF826B" w14:textId="355BD432" w:rsidR="00863A03" w:rsidRDefault="00863A03" w:rsidP="00761C06">
            <w:pPr>
              <w:pStyle w:val="TableText"/>
              <w:spacing w:after="240"/>
            </w:pPr>
            <w:r>
              <w:t>1</w:t>
            </w:r>
            <w:r w:rsidR="00A079FB">
              <w:t>13</w:t>
            </w:r>
          </w:p>
        </w:tc>
        <w:tc>
          <w:tcPr>
            <w:tcW w:w="851" w:type="dxa"/>
            <w:tcBorders>
              <w:top w:val="single" w:sz="4" w:space="0" w:color="FFFFFF" w:themeColor="background1"/>
              <w:left w:val="single" w:sz="4" w:space="0" w:color="FFFFFF"/>
              <w:bottom w:val="single" w:sz="4" w:space="0" w:color="auto"/>
              <w:right w:val="single" w:sz="4" w:space="0" w:color="FFFFFF"/>
            </w:tcBorders>
          </w:tcPr>
          <w:p w14:paraId="589B2BC5" w14:textId="526C2C0D" w:rsidR="00863A03" w:rsidRDefault="00863A03" w:rsidP="00761C06">
            <w:pPr>
              <w:pStyle w:val="TableText"/>
              <w:spacing w:after="240"/>
            </w:pPr>
            <w:r>
              <w:t>9</w:t>
            </w:r>
            <w:r w:rsidR="00A079FB">
              <w:t>4</w:t>
            </w:r>
          </w:p>
        </w:tc>
        <w:tc>
          <w:tcPr>
            <w:tcW w:w="1701" w:type="dxa"/>
            <w:tcBorders>
              <w:top w:val="single" w:sz="4" w:space="0" w:color="FFFFFF" w:themeColor="background1"/>
              <w:left w:val="single" w:sz="4" w:space="0" w:color="FFFFFF"/>
              <w:bottom w:val="single" w:sz="4" w:space="0" w:color="auto"/>
              <w:right w:val="single" w:sz="4" w:space="0" w:color="FFFFFF"/>
            </w:tcBorders>
          </w:tcPr>
          <w:p w14:paraId="53EB09CB" w14:textId="3AB5F22E" w:rsidR="00863A03" w:rsidRDefault="00863A03" w:rsidP="00761C06">
            <w:pPr>
              <w:pStyle w:val="TableText"/>
              <w:spacing w:after="240"/>
            </w:pPr>
            <w:r>
              <w:t>-4.</w:t>
            </w:r>
            <w:r w:rsidR="00A079FB">
              <w:t>2</w:t>
            </w:r>
            <w:r>
              <w:t>, -3.9, (3.</w:t>
            </w:r>
            <w:r w:rsidR="00A079FB">
              <w:t>4</w:t>
            </w:r>
            <w:r>
              <w:t>)</w:t>
            </w:r>
          </w:p>
        </w:tc>
        <w:tc>
          <w:tcPr>
            <w:tcW w:w="1701" w:type="dxa"/>
            <w:tcBorders>
              <w:top w:val="single" w:sz="4" w:space="0" w:color="FFFFFF" w:themeColor="background1"/>
              <w:left w:val="single" w:sz="4" w:space="0" w:color="FFFFFF"/>
              <w:bottom w:val="single" w:sz="4" w:space="0" w:color="auto"/>
              <w:right w:val="single" w:sz="4" w:space="0" w:color="FFFFFF"/>
            </w:tcBorders>
          </w:tcPr>
          <w:p w14:paraId="7AE399CB" w14:textId="6692FD58" w:rsidR="00863A03" w:rsidRDefault="00863A03" w:rsidP="00761C06">
            <w:pPr>
              <w:pStyle w:val="TableText"/>
              <w:spacing w:after="240"/>
            </w:pPr>
            <w:r>
              <w:t>-</w:t>
            </w:r>
            <w:r w:rsidR="00A079FB">
              <w:t>7</w:t>
            </w:r>
            <w:r>
              <w:t>.</w:t>
            </w:r>
            <w:r w:rsidR="00A079FB">
              <w:t>2</w:t>
            </w:r>
            <w:r>
              <w:t>, -7.</w:t>
            </w:r>
            <w:r w:rsidR="00A079FB">
              <w:t>3</w:t>
            </w:r>
            <w:r>
              <w:t xml:space="preserve"> (4.</w:t>
            </w:r>
            <w:r w:rsidR="00A079FB">
              <w:t>5</w:t>
            </w:r>
            <w:r>
              <w:t>)</w:t>
            </w:r>
          </w:p>
        </w:tc>
        <w:tc>
          <w:tcPr>
            <w:tcW w:w="1701" w:type="dxa"/>
            <w:tcBorders>
              <w:top w:val="single" w:sz="4" w:space="0" w:color="FFFFFF" w:themeColor="background1"/>
              <w:left w:val="single" w:sz="4" w:space="0" w:color="FFFFFF"/>
              <w:bottom w:val="single" w:sz="4" w:space="0" w:color="auto"/>
              <w:right w:val="single" w:sz="4" w:space="0" w:color="FFFFFF"/>
            </w:tcBorders>
          </w:tcPr>
          <w:p w14:paraId="088FF3EA" w14:textId="7FF64111" w:rsidR="00863A03" w:rsidRDefault="00863A03" w:rsidP="00761C06">
            <w:pPr>
              <w:pStyle w:val="TableText"/>
              <w:spacing w:after="240" w:line="240" w:lineRule="auto"/>
            </w:pPr>
            <w:r>
              <w:t>-9.</w:t>
            </w:r>
            <w:r w:rsidR="00A079FB">
              <w:t>6</w:t>
            </w:r>
            <w:r>
              <w:t>, -10.</w:t>
            </w:r>
            <w:r w:rsidR="00A079FB">
              <w:t>2</w:t>
            </w:r>
            <w:r>
              <w:t>, (5.4)</w:t>
            </w:r>
          </w:p>
        </w:tc>
      </w:tr>
    </w:tbl>
    <w:p w14:paraId="4106C311" w14:textId="77777777" w:rsidR="006E50C1" w:rsidRPr="006E50C1" w:rsidRDefault="006E50C1" w:rsidP="006E50C1"/>
    <w:p w14:paraId="3F74931E" w14:textId="39A9F8EA" w:rsidR="00892E28" w:rsidRDefault="00892E28" w:rsidP="00892E28">
      <w:pPr>
        <w:pStyle w:val="Heading2"/>
      </w:pPr>
      <w:bookmarkStart w:id="160" w:name="_Toc38538769"/>
      <w:r>
        <w:t>Sharing of the methods and results</w:t>
      </w:r>
      <w:bookmarkEnd w:id="160"/>
    </w:p>
    <w:p w14:paraId="763CC428" w14:textId="5D3EBDB1" w:rsidR="00892E28" w:rsidRDefault="00892E28" w:rsidP="00892E28">
      <w:r>
        <w:t xml:space="preserve">All </w:t>
      </w:r>
      <w:r w:rsidR="00EF61C6">
        <w:t xml:space="preserve">content and </w:t>
      </w:r>
      <w:r>
        <w:t xml:space="preserve">methods developed in the thesis are shared with a permissive MIT license via a public GitHub repository: </w:t>
      </w:r>
      <w:r w:rsidRPr="009635EC">
        <w:rPr>
          <w:u w:val="single"/>
        </w:rPr>
        <w:t>https://github.com/hellej/quiet-paths-msc</w:t>
      </w:r>
      <w:r>
        <w:t xml:space="preserve">. Unfortunately, </w:t>
      </w:r>
      <w:r w:rsidR="00C61E07">
        <w:t>some</w:t>
      </w:r>
      <w:r>
        <w:t xml:space="preserve"> of the data sources consisted of too big files (e.g. graph data) or had restrictive license (</w:t>
      </w:r>
      <w:r w:rsidR="00372915">
        <w:t xml:space="preserve">e.g. </w:t>
      </w:r>
      <w:r>
        <w:t xml:space="preserve">YKR-commuting data) and hence couldn’t be shared </w:t>
      </w:r>
      <w:r w:rsidR="00D463D8">
        <w:t>along with</w:t>
      </w:r>
      <w:r>
        <w:t xml:space="preserve"> the source-code</w:t>
      </w:r>
      <w:r w:rsidR="00EF61C6">
        <w:t xml:space="preserve"> (for list of the used datasets, see </w:t>
      </w:r>
      <w:r w:rsidR="00EF61C6">
        <w:fldChar w:fldCharType="begin"/>
      </w:r>
      <w:r w:rsidR="00EF61C6">
        <w:instrText xml:space="preserve"> REF _Ref37688120 \h </w:instrText>
      </w:r>
      <w:r w:rsidR="00EF61C6">
        <w:fldChar w:fldCharType="separate"/>
      </w:r>
      <w:r w:rsidR="00711D61" w:rsidRPr="00CC2F87">
        <w:t xml:space="preserve">Table </w:t>
      </w:r>
      <w:r w:rsidR="00711D61">
        <w:rPr>
          <w:noProof/>
        </w:rPr>
        <w:t>1</w:t>
      </w:r>
      <w:r w:rsidR="00EF61C6">
        <w:fldChar w:fldCharType="end"/>
      </w:r>
      <w:r w:rsidR="00EF61C6">
        <w:t>)</w:t>
      </w:r>
      <w:r>
        <w:t xml:space="preserve">. However, the </w:t>
      </w:r>
      <w:r w:rsidR="00EF61C6">
        <w:t xml:space="preserve">complete method </w:t>
      </w:r>
      <w:r>
        <w:t xml:space="preserve">for downloading and processing OSM street network data for graph construction is included in the repository. Hence, a </w:t>
      </w:r>
      <w:r w:rsidR="007C6A0B">
        <w:t>“</w:t>
      </w:r>
      <w:r>
        <w:t>noise-aware</w:t>
      </w:r>
      <w:r w:rsidR="007C6A0B">
        <w:t>”</w:t>
      </w:r>
      <w:r>
        <w:t xml:space="preserve"> walkable street network graph can be easily generated for any area of interest, as long as traffic noise data for the given area is available. After generating a graph for the area of interest, </w:t>
      </w:r>
      <w:r w:rsidR="00F60E98">
        <w:t>the quiet path routing application can be run on a personal computer (as opposed to</w:t>
      </w:r>
      <w:r w:rsidR="00074E94">
        <w:t xml:space="preserve"> </w:t>
      </w:r>
      <w:r w:rsidR="00E14639">
        <w:t xml:space="preserve">a </w:t>
      </w:r>
      <w:r w:rsidR="00F60E98">
        <w:t>server-based setup)</w:t>
      </w:r>
      <w:r>
        <w:t>.</w:t>
      </w:r>
      <w:r w:rsidR="004504DC">
        <w:t xml:space="preserve"> </w:t>
      </w:r>
    </w:p>
    <w:p w14:paraId="62A528CB" w14:textId="3A853A70" w:rsidR="00457009" w:rsidRDefault="00892E28" w:rsidP="002415F7">
      <w:r>
        <w:t>During the study, the quiet path routing application was developed further within the HOPE project</w:t>
      </w:r>
      <w:r w:rsidR="006615BB">
        <w:t xml:space="preserve"> (Healthy Outdoor Premises for Everyone)</w:t>
      </w:r>
      <w:r>
        <w:t xml:space="preserve">. A parallel version of the quiet path routing application was </w:t>
      </w:r>
      <w:r w:rsidR="00CD41E4">
        <w:t>created</w:t>
      </w:r>
      <w:r>
        <w:t xml:space="preserve"> by </w:t>
      </w:r>
      <w:r w:rsidR="009635EC">
        <w:t>“forking”</w:t>
      </w:r>
      <w:r>
        <w:t xml:space="preserve"> the source-code from: </w:t>
      </w:r>
      <w:r w:rsidRPr="009635EC">
        <w:rPr>
          <w:u w:val="single"/>
        </w:rPr>
        <w:t>https://github.com/hellej/quiet-paths-msc</w:t>
      </w:r>
      <w:r>
        <w:rPr>
          <w:i/>
          <w:iCs/>
        </w:rPr>
        <w:t xml:space="preserve"> </w:t>
      </w:r>
      <w:r>
        <w:t xml:space="preserve">to a new </w:t>
      </w:r>
      <w:r>
        <w:lastRenderedPageBreak/>
        <w:t>repository under the GitHub community of</w:t>
      </w:r>
      <w:r w:rsidR="006B2572">
        <w:t xml:space="preserve"> the</w:t>
      </w:r>
      <w:r>
        <w:t xml:space="preserve"> Digital Geography Lab</w:t>
      </w:r>
      <w:r w:rsidR="00FD47CA">
        <w:t>:</w:t>
      </w:r>
      <w:r>
        <w:t xml:space="preserve"> </w:t>
      </w:r>
      <w:r w:rsidRPr="00661B23">
        <w:rPr>
          <w:u w:val="single"/>
        </w:rPr>
        <w:t>https://github.com/DigitalGeographyLab/hope-green-path-server</w:t>
      </w:r>
      <w:r>
        <w:t xml:space="preserve">. </w:t>
      </w:r>
      <w:r w:rsidR="00B44FA0">
        <w:t xml:space="preserve">While </w:t>
      </w:r>
      <w:r w:rsidR="00B8392F">
        <w:t>developing</w:t>
      </w:r>
      <w:r>
        <w:t xml:space="preserve"> the quiet path </w:t>
      </w:r>
      <w:r w:rsidR="00A41C09">
        <w:t>routing</w:t>
      </w:r>
      <w:r>
        <w:t xml:space="preserve"> method</w:t>
      </w:r>
      <w:r w:rsidR="00B44FA0">
        <w:t xml:space="preserve"> further</w:t>
      </w:r>
      <w:r>
        <w:t xml:space="preserve">, the source code was also heavily refactored and documented. </w:t>
      </w:r>
      <w:r w:rsidR="00A474C1">
        <w:t xml:space="preserve">Also, to enable significantly faster routing analysis for longer O-D distances, the routing analysis was migrated to utilize </w:t>
      </w:r>
      <w:r w:rsidR="00F2600B">
        <w:t xml:space="preserve">the </w:t>
      </w:r>
      <w:r w:rsidR="00A474C1">
        <w:t xml:space="preserve">routing library igraph </w:t>
      </w:r>
      <w:r w:rsidR="00F25FE5">
        <w:fldChar w:fldCharType="begin"/>
      </w:r>
      <w:r w:rsidR="00F25FE5">
        <w:instrText xml:space="preserve"> ADDIN ZOTERO_ITEM CSL_CITATION {"citationID":"E9WIAqnU","properties":{"formattedCitation":"(Csardi &amp; Nepusz, 2006)","plainCitation":"(Csardi &amp; Nepusz, 2006)","noteIndex":0},"citationItems":[{"id":550,"uris":["http://zotero.org/users/5467145/items/Q82KMH78"],"uri":["http://zotero.org/users/5467145/items/Q82KMH78"],"itemData":{"id":550,"type":"article-journal","container-title":"InterJournal, Complex Systems","issue":"5","page":"1–9","source":"Google Scholar","title":"The igraph software package for complex network research","volume":"1695","author":[{"family":"Csardi","given":"Gabor"},{"family":"Nepusz","given":"Tamas"}],"issued":{"date-parts":[["2006"]]}}}],"schema":"https://github.com/citation-style-language/schema/raw/master/csl-citation.json"} </w:instrText>
      </w:r>
      <w:r w:rsidR="00F25FE5">
        <w:fldChar w:fldCharType="separate"/>
      </w:r>
      <w:r w:rsidR="00F25FE5">
        <w:rPr>
          <w:noProof/>
        </w:rPr>
        <w:t>(Csardi &amp; Nepusz, 2006)</w:t>
      </w:r>
      <w:r w:rsidR="00F25FE5">
        <w:fldChar w:fldCharType="end"/>
      </w:r>
      <w:r w:rsidR="00A474C1">
        <w:t xml:space="preserve"> instead of NetworkX.</w:t>
      </w:r>
      <w:r w:rsidR="00167E83">
        <w:t xml:space="preserve"> </w:t>
      </w:r>
      <w:r w:rsidR="00E740FB">
        <w:t>T</w:t>
      </w:r>
      <w:r>
        <w:t>h</w:t>
      </w:r>
      <w:r w:rsidR="0077499C">
        <w:t>e</w:t>
      </w:r>
      <w:r>
        <w:t xml:space="preserve"> name of the </w:t>
      </w:r>
      <w:r w:rsidR="00CD06C1">
        <w:t>application</w:t>
      </w:r>
      <w:r>
        <w:t xml:space="preserve"> was changed from </w:t>
      </w:r>
      <w:r w:rsidRPr="004969B8">
        <w:rPr>
          <w:i/>
          <w:iCs/>
        </w:rPr>
        <w:t>quiet paths</w:t>
      </w:r>
      <w:r>
        <w:t xml:space="preserve"> to </w:t>
      </w:r>
      <w:r w:rsidRPr="004969B8">
        <w:rPr>
          <w:i/>
          <w:iCs/>
        </w:rPr>
        <w:t>green paths</w:t>
      </w:r>
      <w:r>
        <w:t>. The source-code for the user interface application</w:t>
      </w:r>
      <w:r w:rsidR="0095505B">
        <w:t xml:space="preserve"> </w:t>
      </w:r>
      <w:r>
        <w:t xml:space="preserve">is </w:t>
      </w:r>
      <w:r w:rsidR="0095505B">
        <w:t xml:space="preserve">accessible </w:t>
      </w:r>
      <w:r>
        <w:t xml:space="preserve">at: </w:t>
      </w:r>
      <w:r w:rsidRPr="00081574">
        <w:rPr>
          <w:u w:val="single"/>
        </w:rPr>
        <w:t>https://github.com/DigitalGeographyLab/hope-green-path-ui</w:t>
      </w:r>
      <w:r>
        <w:t>.</w:t>
      </w:r>
      <w:r w:rsidR="000C3BC1">
        <w:t xml:space="preserve"> Instructions </w:t>
      </w:r>
      <w:r w:rsidR="00167E83">
        <w:t xml:space="preserve">for getting </w:t>
      </w:r>
      <w:r w:rsidR="000C3BC1">
        <w:t xml:space="preserve">the application up and running locally </w:t>
      </w:r>
      <w:r w:rsidR="00167E83">
        <w:t xml:space="preserve">are included in </w:t>
      </w:r>
      <w:r w:rsidR="000C3BC1">
        <w:t>the README.md file</w:t>
      </w:r>
      <w:r w:rsidR="00167E83">
        <w:t>s</w:t>
      </w:r>
      <w:r w:rsidR="000C3BC1">
        <w:t xml:space="preserve"> at the root of </w:t>
      </w:r>
      <w:r w:rsidR="00167E83">
        <w:t xml:space="preserve">both </w:t>
      </w:r>
      <w:r w:rsidR="000C3BC1">
        <w:t>repositories</w:t>
      </w:r>
      <w:r w:rsidR="00167E83">
        <w:t xml:space="preserve"> (hope-green-path-server &amp; hope-green-path-ui)</w:t>
      </w:r>
      <w:r w:rsidR="000C3BC1">
        <w:t>.</w:t>
      </w:r>
      <w:r>
        <w:t xml:space="preserve"> Both repositories utilize GitHub releases, that enable creating snapshots of the repositories at a specific time. At the time of writing this, the latest release for the hope-green-path-server </w:t>
      </w:r>
      <w:r w:rsidR="00CE6911">
        <w:t>is</w:t>
      </w:r>
      <w:r>
        <w:t xml:space="preserve"> v1.3 and for hope-green-path-ui: v1.2. New releases of both projects </w:t>
      </w:r>
      <w:r w:rsidR="00A52E42">
        <w:t xml:space="preserve">will be published </w:t>
      </w:r>
      <w:r>
        <w:t>as they are developed further.</w:t>
      </w:r>
      <w:r w:rsidR="000C3BC1">
        <w:t xml:space="preserve"> </w:t>
      </w:r>
    </w:p>
    <w:p w14:paraId="530CC8D6" w14:textId="4D977753" w:rsidR="00A0624D" w:rsidRPr="00CC2F87" w:rsidRDefault="00457009" w:rsidP="00457009">
      <w:pPr>
        <w:spacing w:after="0" w:line="240" w:lineRule="auto"/>
        <w:jc w:val="left"/>
      </w:pPr>
      <w:r>
        <w:br w:type="page"/>
      </w:r>
    </w:p>
    <w:p w14:paraId="792E42D2" w14:textId="47030C2B" w:rsidR="00BC2DD7" w:rsidRPr="00CC2F87" w:rsidRDefault="00DB65B4" w:rsidP="00B31DAC">
      <w:pPr>
        <w:pStyle w:val="Heading1"/>
      </w:pPr>
      <w:bookmarkStart w:id="161" w:name="_Toc38538770"/>
      <w:r>
        <w:lastRenderedPageBreak/>
        <w:t>DISCUSSION AND CONCLUSIONS</w:t>
      </w:r>
      <w:bookmarkEnd w:id="161"/>
    </w:p>
    <w:p w14:paraId="2B22C21E" w14:textId="77777777" w:rsidR="00E80F1C" w:rsidRDefault="00E80F1C" w:rsidP="00E80F1C">
      <w:pPr>
        <w:pStyle w:val="Heading2"/>
      </w:pPr>
      <w:bookmarkStart w:id="162" w:name="_Toc38538771"/>
      <w:r w:rsidRPr="00CC2F87">
        <w:t>Publishing a green path routing application online can facilitate citizens to choose healthier paths</w:t>
      </w:r>
      <w:bookmarkEnd w:id="162"/>
    </w:p>
    <w:p w14:paraId="6F7DC399" w14:textId="77777777" w:rsidR="00E80F1C" w:rsidRDefault="00E80F1C" w:rsidP="00E80F1C">
      <w:r>
        <w:t xml:space="preserve">While it could be reasoned that pedestrians and cyclists often try to minimize their exposure to unhealthy environments, there is a likely “exposure awareness gap” as demonstrated by </w:t>
      </w:r>
      <w:r>
        <w:fldChar w:fldCharType="begin"/>
      </w:r>
      <w:r>
        <w:instrText xml:space="preserve"> ADDIN ZOTERO_ITEM CSL_CITATION {"citationID":"1M45WjXR","properties":{"formattedCitation":"(Ueberham et al., 2019)","plainCitation":"(Ueberham et al., 2019)","dontUpdate":true,"noteIndex":0},"citationItems":[{"id":598,"uris":["http://zotero.org/users/5467145/items/799SAS9X"],"uri":["http://zotero.org/users/5467145/items/799SAS9X"],"itemData":{"id":598,"type":"article-journal","abstract":"Citizens in urban areas are exposed to multiple environmental stressors like noise, heat, and air pollution, with impact on human health. There is a great deal of evidence that connects human health, objective environmental exposure, and place of residence. However, little is known about subjective and objective multiple personal exposures while being mobile. To address this research gap, this paper presents results from a mixed-methods exploratory study with cyclists in the City of Leipzig, Germany. In the summer of 2017, cyclists (n = 66) wore a unique combination of sensors that measured particle number counts (PNC), noise, humidity, temperature, geolocation, and the subjective perception of each exposure on everyday routes for one week (n = 730). A smartphone application was developed to question participants about their perception of subjective exposure. The data were analyzed with three aims: (i) to compare the multiple exposure profiles of the cyclists, (ii) to contrast the objective data and subjective individual perception, and (iii) to examine the role of route decision-making and awareness of health impacts for healthier route choices. The results indicate distinct differences between the exposure profiles of cyclists. Over 80% of the cyclists underestimated their exposure to noise and air pollution. Except for heat, no significant associations between the objective and subjective data were found. This reveals an exposure awareness gap that needs to be considered in urban health planning and risk communication. It is argued that knowledge about health impacts and route characteristics plays a crucial role in decision-making about route choices. The paper concludes with suggestions to harness smart sensing for exposure mitigation and research in health geography.","container-title":"Sustainability","DOI":"10.3390/su11051412","issue":"5","language":"en","page":"1412","source":"www.mdpi.com","title":"Cyclists’ Multiple Environmental Urban Exposures—Comparing Subjective and Objective Measurements","volume":"11","author":[{"family":"Ueberham","given":"Maximilian"},{"family":"Schlink","given":"Uwe"},{"family":"Dijst","given":"Martin"},{"family":"Weiland","given":"Ulrike"}],"issued":{"date-parts":[["2019",1]]}}}],"schema":"https://github.com/citation-style-language/schema/raw/master/csl-citation.json"} </w:instrText>
      </w:r>
      <w:r>
        <w:fldChar w:fldCharType="separate"/>
      </w:r>
      <w:r>
        <w:rPr>
          <w:noProof/>
        </w:rPr>
        <w:t>Ueberham et al. (2019)</w:t>
      </w:r>
      <w:r>
        <w:fldChar w:fldCharType="end"/>
      </w:r>
      <w:r>
        <w:t xml:space="preserve">; individuals may not be aware of their dynamic exposure to pollutants. As demonstrated by a number of studies </w:t>
      </w:r>
      <w:r w:rsidRPr="00CC2F87">
        <w:t xml:space="preserve"> </w:t>
      </w:r>
      <w:r w:rsidRPr="00CC2F87">
        <w:fldChar w:fldCharType="begin"/>
      </w:r>
      <w:r>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390,"uris":["http://zotero.org/users/5467145/items/FEZRB4TI"],"uri":["http://zotero.org/users/5467145/items/FEZRB4TI"],"itemData":{"id":390,"type":"article-journal","container-title":"URISA Journal","issue":"2","page":"5–14","source":"Google Scholar","title":"Smart eco-path finder for mobile GIS users","volume":"25","author":[{"family":"Lwin","given":"Ko Ko"},{"family":"Murayama","given":"Yuji"}],"issued":{"date-parts":[["2013"]]}}},{"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schema":"https://github.com/citation-style-language/schema/raw/master/csl-citation.json"} </w:instrText>
      </w:r>
      <w:r w:rsidRPr="00CC2F87">
        <w:fldChar w:fldCharType="separate"/>
      </w:r>
      <w:r w:rsidRPr="00CC2F87">
        <w:t>(e.g. Lwin &amp; Murayama, 2011, 2013; Quercia, Schifanella, &amp; Aiello, 2014; Ribeiro &amp; Mendes, 2011)</w:t>
      </w:r>
      <w:r w:rsidRPr="00CC2F87">
        <w:fldChar w:fldCharType="end"/>
      </w:r>
      <w:r>
        <w:t xml:space="preserve">, considering </w:t>
      </w:r>
      <w:r w:rsidRPr="00CC2F87">
        <w:t xml:space="preserve">environmental factors in </w:t>
      </w:r>
      <w:r>
        <w:t>routing</w:t>
      </w:r>
      <w:r w:rsidRPr="00CC2F87">
        <w:t xml:space="preserve"> </w:t>
      </w:r>
      <w:r>
        <w:t xml:space="preserve">analysis </w:t>
      </w:r>
      <w:r w:rsidRPr="00CC2F87">
        <w:t xml:space="preserve">seem to have the potential to </w:t>
      </w:r>
      <w:r>
        <w:t xml:space="preserve">find </w:t>
      </w:r>
      <w:r w:rsidRPr="00CC2F87">
        <w:t xml:space="preserve">healthier or in other ways </w:t>
      </w:r>
      <w:r>
        <w:t xml:space="preserve">more pleasant </w:t>
      </w:r>
      <w:r w:rsidRPr="00CC2F87">
        <w:t>routes.</w:t>
      </w:r>
      <w:r w:rsidRPr="00034266">
        <w:t xml:space="preserve"> </w:t>
      </w:r>
      <w:r>
        <w:t xml:space="preserve">Therefore, there is a clear need and motivation for developing user-friendly route planners to facilitate reducing pedestrians’ and cyclists’ journey-time exposure to pollutants. </w:t>
      </w:r>
    </w:p>
    <w:p w14:paraId="46C5C875" w14:textId="77777777" w:rsidR="00E80F1C" w:rsidRDefault="00E80F1C" w:rsidP="00E80F1C">
      <w:r>
        <w:t xml:space="preserve">In this study, a proof of concept of web-based quiet path route planner was developed to demonstrate the potential of the quiet path routing method in real-life situations. A number or test users were using the route planner during the project, but no structured survey was carried out to assess the users’ experiences. However, the general feedback on the usage was </w:t>
      </w:r>
      <w:r w:rsidRPr="00806F0D">
        <w:t>consistent</w:t>
      </w:r>
      <w:r>
        <w:t xml:space="preserve">: the quiet path route planner helps finding and comparing alternative paths with respect to noise exposure and thus choosing a quieter path. Based on the feedback, displaying the geometries of the paths with colors by noise levels makes the route planner intuitive to use. </w:t>
      </w:r>
    </w:p>
    <w:p w14:paraId="2CA7FE5B" w14:textId="2B25FA5D" w:rsidR="00E80F1C" w:rsidRDefault="00E80F1C" w:rsidP="00E80F1C">
      <w:r>
        <w:t xml:space="preserve">The route planner was developed to be highly mobile friendly, to facilitate on-demand route planning especially on the move. Also, it was designed to be so simple that no additional instructions are needed. Thus, no noise exposure </w:t>
      </w:r>
      <w:r w:rsidR="00CC76A4">
        <w:t>indices</w:t>
      </w:r>
      <w:r>
        <w:t xml:space="preserve"> other than the self-explanatory ones are shown in the user interface. The difference in noise exposure index (between a shortest and a quiet path) is shown simply as a reduction in </w:t>
      </w:r>
      <w:r w:rsidRPr="00EB6B47">
        <w:rPr>
          <w:i/>
          <w:iCs/>
        </w:rPr>
        <w:t>noise</w:t>
      </w:r>
      <w:r>
        <w:t xml:space="preserve"> (%). This way, the complexity of the underlying EIF for noise is not present in the user interface, making it easier for the user to comprehend. </w:t>
      </w:r>
    </w:p>
    <w:p w14:paraId="43D5B855" w14:textId="77777777" w:rsidR="00E80F1C" w:rsidRDefault="00E80F1C" w:rsidP="00E80F1C">
      <w:r>
        <w:t xml:space="preserve">It is important to help individuals to find paths that suits their personal needs and time-dependent circumstances. An important feature, and possibly a limitation, of the quiet path route planner are the fixed settings for routing: user does not get to decide the relative importance of noise exposure and travel-time before routing. Instead, the route planner always suggests several alternative quiet paths (by different weightings) along with the shortest path. This approach works well in an application that only minimizes one type of exposure, since it allows the user to decide the best path (as opposed to a route planner that finds only one path). However, a different approach is probably more suitable </w:t>
      </w:r>
      <w:r>
        <w:lastRenderedPageBreak/>
        <w:t xml:space="preserve">for route planners that take into account multiple criteria in routing. In the route planner developed by </w:t>
      </w:r>
      <w:r>
        <w:fldChar w:fldCharType="begin"/>
      </w:r>
      <w:r>
        <w:instrText xml:space="preserve"> ADDIN ZOTERO_ITEM CSL_CITATION {"citationID":"GEYUtE6g","properties":{"formattedCitation":"(Novack et al., 2018)","plainCitation":"(Novack et al., 2018)","dontUpdate":true,"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schema":"https://github.com/citation-style-language/schema/raw/master/csl-citation.json"} </w:instrText>
      </w:r>
      <w:r>
        <w:fldChar w:fldCharType="separate"/>
      </w:r>
      <w:r>
        <w:rPr>
          <w:noProof/>
        </w:rPr>
        <w:t>Novack et al. (2018)</w:t>
      </w:r>
      <w:r>
        <w:fldChar w:fldCharType="end"/>
      </w:r>
      <w:r>
        <w:t xml:space="preserve">, for example, the user needs to set the relative importance of several factors (e.g. green areas, quietness and distance) prior to routing, by using a set of slide-bars in the user interface. A weakness to this functionality is posed by the unknown default weights of the different criteria; when the user sets multiple factors equally important, the relative weights of the different factors are essentially decided by the developers of the route planner. Therefore, instead of fixing all weights prior to routing, presenting the user a set of alternative suggested paths may well be reasonable. </w:t>
      </w:r>
    </w:p>
    <w:p w14:paraId="790D7575" w14:textId="138EAE90" w:rsidR="00E80F1C" w:rsidRDefault="00E80F1C" w:rsidP="00E80F1C">
      <w:r>
        <w:t xml:space="preserve">A popular green path route planner may be one of the most effective ways to reduce pedestrians’ and cyclists’ dynamic exposure to pollutants. The better the green path route planner can meet users’ needs and technical expectations, the more likely it is to become popular. Technical prospects of developing the quiet path route planner further, </w:t>
      </w:r>
      <w:r w:rsidR="009E1DEB">
        <w:t xml:space="preserve">and </w:t>
      </w:r>
      <w:r>
        <w:t xml:space="preserve">towards a more general green path route planner, are reviewed in </w:t>
      </w:r>
      <w:r w:rsidR="000A4374">
        <w:t>the next chapter</w:t>
      </w:r>
      <w:r>
        <w:t>.</w:t>
      </w:r>
      <w:r w:rsidRPr="00AF75B9">
        <w:t xml:space="preserve"> </w:t>
      </w:r>
      <w:r w:rsidR="00B812CA">
        <w:t>On the other hand, c</w:t>
      </w:r>
      <w:r>
        <w:t xml:space="preserve">hallenges in combining multiple environmental exposures in routing analysis are discussed in chapter </w:t>
      </w:r>
      <w:r w:rsidR="00AA71D0">
        <w:t>5.8</w:t>
      </w:r>
      <w:r>
        <w:t xml:space="preserve">. </w:t>
      </w:r>
    </w:p>
    <w:p w14:paraId="14600EE1" w14:textId="77777777" w:rsidR="00E80F1C" w:rsidRDefault="00E80F1C" w:rsidP="00E80F1C">
      <w:pPr>
        <w:pStyle w:val="Heading2"/>
      </w:pPr>
      <w:bookmarkStart w:id="163" w:name="_Toc38538772"/>
      <w:r>
        <w:t>Developing the quiet path route planner further – a technical review</w:t>
      </w:r>
      <w:bookmarkEnd w:id="163"/>
    </w:p>
    <w:p w14:paraId="44278D81" w14:textId="77777777" w:rsidR="00E80F1C" w:rsidRDefault="00E80F1C" w:rsidP="00E80F1C">
      <w:r>
        <w:t xml:space="preserve">From a technical standpoint, a route planner should be robust enough to support a high number of concurrent users. The route planner developed in the study demonstrates the use of modern Web GIS technologies and a simple service-oriented architecture, where the user interface works as an independent Web map application and communicates with the routing service with asynchronous requests. Generally speaking, a similar architecture has been applied in many previous studies </w:t>
      </w:r>
      <w:r>
        <w:fldChar w:fldCharType="begin"/>
      </w:r>
      <w:r>
        <w:instrText xml:space="preserve"> ADDIN ZOTERO_ITEM CSL_CITATION {"citationID":"JcWRm8PT","properties":{"formattedCitation":"(Novack et al., 2018; Su et al., 2010)","plainCitation":"(Novack et al., 2018; Su et al., 2010)","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fldChar w:fldCharType="separate"/>
      </w:r>
      <w:r>
        <w:rPr>
          <w:noProof/>
        </w:rPr>
        <w:t>(e.g. Novack et al., 2018; Su et al., 2010)</w:t>
      </w:r>
      <w:r>
        <w:fldChar w:fldCharType="end"/>
      </w:r>
      <w:r>
        <w:t xml:space="preserve">. This design facilitates the development of such service, as new features can be developed to either or both of the applications depending on where the changes are needed. If more computing power is needed, the routing service can be moved to another server or infrastructure, requiring only minimal changes to the user-interface. </w:t>
      </w:r>
    </w:p>
    <w:p w14:paraId="6A4684A1" w14:textId="1AB59F03" w:rsidR="00E80F1C" w:rsidRPr="00E80F1C" w:rsidRDefault="00E80F1C" w:rsidP="00E80F1C">
      <w:r>
        <w:t xml:space="preserve">The possible features of a green path routing application are ultimately bound to its technical implementation, including the programming environment and the used libraries. For a proof of concept route planner, as the one developed in this study, a relatively simple Python implementation of the routing analysis was adequate. However, when advanced features such as turning costs and traffic light penalties are needed, the limitations of existing graph libraries, such as NetworkX and igraph, may likely become obstacles. Thus, developing the quiet path route planner further probably requires either implementing a customized LCP application (i.e. not using existing graph-libraries) </w:t>
      </w:r>
      <w:r>
        <w:lastRenderedPageBreak/>
        <w:t>or extending an existing routing application with exposure-based routing features.</w:t>
      </w:r>
      <w:r w:rsidR="00497030">
        <w:t xml:space="preserve"> Another option would be to use one routing application </w:t>
      </w:r>
      <w:r w:rsidR="0051111B">
        <w:t>(e.g. OpenTripPlanner)</w:t>
      </w:r>
      <w:r w:rsidR="0051111B">
        <w:t xml:space="preserve"> </w:t>
      </w:r>
      <w:r w:rsidR="00497030">
        <w:t xml:space="preserve">for creating a street network graph and another for the implementation of </w:t>
      </w:r>
      <w:bookmarkStart w:id="164" w:name="_GoBack"/>
      <w:bookmarkEnd w:id="164"/>
      <w:r w:rsidR="00497030">
        <w:t>the green path functionalities.</w:t>
      </w:r>
      <w:r>
        <w:t xml:space="preserve"> In addition, street network graph creation should be automated and scheduled, so that changes in the street network are included in the routing application without a considerable delay. For OSM-based routing applications, such as the quiet path route planner and OpenTripPlanner, this should be achievable with moderate effort.</w:t>
      </w:r>
      <w:r w:rsidR="00497030">
        <w:t xml:space="preserve"> </w:t>
      </w:r>
    </w:p>
    <w:p w14:paraId="5138BF85" w14:textId="6444C7DB" w:rsidR="00A90258" w:rsidRDefault="00AE2896" w:rsidP="00A90258">
      <w:pPr>
        <w:pStyle w:val="Heading2"/>
      </w:pPr>
      <w:bookmarkStart w:id="165" w:name="_Toc38538773"/>
      <w:r w:rsidRPr="00CC2F87">
        <w:t>Technical assessment –</w:t>
      </w:r>
      <w:r w:rsidR="00F942E3">
        <w:t xml:space="preserve"> </w:t>
      </w:r>
      <w:r w:rsidR="005D1430">
        <w:t>quality of the paths</w:t>
      </w:r>
      <w:bookmarkEnd w:id="165"/>
    </w:p>
    <w:p w14:paraId="32FEA37F" w14:textId="3735E98A" w:rsidR="00915B56" w:rsidRPr="003B0D46" w:rsidRDefault="003B0D46" w:rsidP="001F2C8B">
      <w:r>
        <w:t xml:space="preserve">This study shows that a </w:t>
      </w:r>
      <w:r w:rsidR="00022266">
        <w:t>functional</w:t>
      </w:r>
      <w:r>
        <w:t xml:space="preserve"> route planner for exposure</w:t>
      </w:r>
      <w:r w:rsidR="00915B56">
        <w:t>-</w:t>
      </w:r>
      <w:r>
        <w:t xml:space="preserve">based routing can </w:t>
      </w:r>
      <w:r w:rsidR="00915B56">
        <w:t xml:space="preserve">be built using </w:t>
      </w:r>
      <w:r w:rsidR="00205E1B">
        <w:t>exclusively</w:t>
      </w:r>
      <w:r w:rsidR="00915B56">
        <w:t xml:space="preserve"> open-source technologies and OpenStreetMap data. </w:t>
      </w:r>
      <w:r w:rsidR="00B26559">
        <w:t xml:space="preserve">However, the true </w:t>
      </w:r>
      <w:r w:rsidR="00AF0678">
        <w:t>usability</w:t>
      </w:r>
      <w:r w:rsidR="00B26559">
        <w:t xml:space="preserve"> of the developed quiet path routing application </w:t>
      </w:r>
      <w:r w:rsidR="00AF0678">
        <w:t>would have remained</w:t>
      </w:r>
      <w:r w:rsidR="00B26559">
        <w:t xml:space="preserve"> uncertain if the quality of the paths </w:t>
      </w:r>
      <w:r w:rsidR="00AF0678">
        <w:t>was</w:t>
      </w:r>
      <w:r w:rsidR="00B26559">
        <w:t xml:space="preserve"> not assessed. </w:t>
      </w:r>
      <w:r w:rsidR="00AF0678">
        <w:t xml:space="preserve">Hence, </w:t>
      </w:r>
      <w:r w:rsidR="008E1404">
        <w:t xml:space="preserve">in addition to </w:t>
      </w:r>
      <w:r w:rsidR="00B26559">
        <w:t xml:space="preserve">the assessment of achievable reductions in exposure to traffic noise </w:t>
      </w:r>
      <w:r w:rsidR="00FE6B69">
        <w:t>(</w:t>
      </w:r>
      <w:r w:rsidR="009F335D">
        <w:t xml:space="preserve">i.e. performance of the quit path routing </w:t>
      </w:r>
      <w:r w:rsidR="00FB3EE8">
        <w:t>method</w:t>
      </w:r>
      <w:r w:rsidR="00FE6B69">
        <w:t>)</w:t>
      </w:r>
      <w:r w:rsidR="00B26559">
        <w:t xml:space="preserve">, also the quality </w:t>
      </w:r>
      <w:r w:rsidR="00FE6B69">
        <w:t>of the shortest path</w:t>
      </w:r>
      <w:r w:rsidR="00994413">
        <w:t>s</w:t>
      </w:r>
      <w:r w:rsidR="00FE6B69">
        <w:t xml:space="preserve"> </w:t>
      </w:r>
      <w:r w:rsidR="003178FA">
        <w:t>was</w:t>
      </w:r>
      <w:r w:rsidR="00FE6B69">
        <w:t xml:space="preserve"> </w:t>
      </w:r>
      <w:r w:rsidR="000B6A32">
        <w:t>evaluated</w:t>
      </w:r>
      <w:r w:rsidR="00FE6B69">
        <w:t xml:space="preserve">. </w:t>
      </w:r>
    </w:p>
    <w:p w14:paraId="30F2A46F" w14:textId="27FD72A6" w:rsidR="000923CC" w:rsidRDefault="004C0A48" w:rsidP="001F2C8B">
      <w:r>
        <w:t>L</w:t>
      </w:r>
      <w:r w:rsidR="001F2C8B">
        <w:t xml:space="preserve">engths of the </w:t>
      </w:r>
      <w:r w:rsidR="00DA1C61">
        <w:t>shortest path</w:t>
      </w:r>
      <w:r w:rsidR="001F2C8B">
        <w:t>s</w:t>
      </w:r>
      <w:r w:rsidR="00DA1C61">
        <w:t xml:space="preserve"> </w:t>
      </w:r>
      <w:r>
        <w:t xml:space="preserve">were compared to </w:t>
      </w:r>
      <w:r w:rsidR="00C528A2">
        <w:t xml:space="preserve">the </w:t>
      </w:r>
      <w:r w:rsidR="0015351F">
        <w:t xml:space="preserve">reference paths </w:t>
      </w:r>
      <w:r w:rsidR="00585E53">
        <w:t xml:space="preserve">calculated with </w:t>
      </w:r>
      <w:r w:rsidR="00DA1C61">
        <w:t xml:space="preserve">the </w:t>
      </w:r>
      <w:r w:rsidR="00585E53">
        <w:t xml:space="preserve">route planner </w:t>
      </w:r>
      <w:r w:rsidR="00E525FD">
        <w:t>service of</w:t>
      </w:r>
      <w:r w:rsidR="00DA1C61">
        <w:t xml:space="preserve"> </w:t>
      </w:r>
      <w:r w:rsidR="005B6E40">
        <w:t>HRT</w:t>
      </w:r>
      <w:r w:rsidR="00FF4B57">
        <w:t xml:space="preserve"> (i.e. Digitransit Routing API)</w:t>
      </w:r>
      <w:r w:rsidR="00DA1C61">
        <w:t xml:space="preserve">. </w:t>
      </w:r>
      <w:r w:rsidR="001F2C8B">
        <w:t xml:space="preserve">As per </w:t>
      </w:r>
      <w:r w:rsidR="001F2C8B">
        <w:fldChar w:fldCharType="begin"/>
      </w:r>
      <w:r w:rsidR="001F2C8B">
        <w:instrText xml:space="preserve"> REF _Ref23670715 \h </w:instrText>
      </w:r>
      <w:r w:rsidR="001F2C8B">
        <w:fldChar w:fldCharType="separate"/>
      </w:r>
      <w:r w:rsidR="00711D61" w:rsidRPr="00CC2F87">
        <w:t xml:space="preserve">Table </w:t>
      </w:r>
      <w:r w:rsidR="00711D61">
        <w:rPr>
          <w:noProof/>
        </w:rPr>
        <w:t>14</w:t>
      </w:r>
      <w:r w:rsidR="001F2C8B">
        <w:fldChar w:fldCharType="end"/>
      </w:r>
      <w:r w:rsidR="001F2C8B">
        <w:t xml:space="preserve">, </w:t>
      </w:r>
      <w:r w:rsidR="005F3ECB">
        <w:t xml:space="preserve">the </w:t>
      </w:r>
      <w:r w:rsidR="001F2C8B">
        <w:t>m</w:t>
      </w:r>
      <w:r w:rsidR="00F74E56">
        <w:t xml:space="preserve">ean and median difference </w:t>
      </w:r>
      <w:r w:rsidR="00EF4907">
        <w:t>in lengths</w:t>
      </w:r>
      <w:r w:rsidR="00F74E56">
        <w:t xml:space="preserve"> </w:t>
      </w:r>
      <w:r w:rsidR="000B5634">
        <w:t>are</w:t>
      </w:r>
      <w:r w:rsidR="00F74E56">
        <w:t xml:space="preserve"> </w:t>
      </w:r>
      <w:r w:rsidR="00451A7B">
        <w:t xml:space="preserve">negative but </w:t>
      </w:r>
      <w:r w:rsidR="00E2238C">
        <w:t>minor</w:t>
      </w:r>
      <w:r w:rsidR="001F2C8B">
        <w:t xml:space="preserve">, </w:t>
      </w:r>
      <w:r w:rsidR="004E5C1D">
        <w:t>suggesting</w:t>
      </w:r>
      <w:r w:rsidR="00F74E56">
        <w:t xml:space="preserve"> that </w:t>
      </w:r>
      <w:r w:rsidR="00FF4B57">
        <w:t>an</w:t>
      </w:r>
      <w:r w:rsidR="00F74E56">
        <w:t xml:space="preserve"> </w:t>
      </w:r>
      <w:r w:rsidR="00346098">
        <w:t xml:space="preserve">average </w:t>
      </w:r>
      <w:r w:rsidR="00892456">
        <w:t>(</w:t>
      </w:r>
      <w:r w:rsidR="00F74E56">
        <w:t>shortest</w:t>
      </w:r>
      <w:r w:rsidR="00892456">
        <w:t>)</w:t>
      </w:r>
      <w:r w:rsidR="00F74E56">
        <w:t xml:space="preserve"> path calculated </w:t>
      </w:r>
      <w:r w:rsidR="003C72E5">
        <w:t>with</w:t>
      </w:r>
      <w:r w:rsidR="00F74E56">
        <w:t xml:space="preserve"> the </w:t>
      </w:r>
      <w:r w:rsidR="00892456">
        <w:t xml:space="preserve">quiet path </w:t>
      </w:r>
      <w:r w:rsidR="00F74E56">
        <w:t xml:space="preserve">routing </w:t>
      </w:r>
      <w:r w:rsidR="00892456">
        <w:t xml:space="preserve">application </w:t>
      </w:r>
      <w:r w:rsidR="00C04AAB">
        <w:t>is</w:t>
      </w:r>
      <w:r w:rsidR="00892456">
        <w:t xml:space="preserve"> slightly</w:t>
      </w:r>
      <w:r w:rsidR="005B6E40">
        <w:t xml:space="preserve"> shorter than </w:t>
      </w:r>
      <w:r w:rsidR="00753B8A">
        <w:t xml:space="preserve">the corresponding </w:t>
      </w:r>
      <w:r w:rsidR="00146C9F">
        <w:t xml:space="preserve">reference </w:t>
      </w:r>
      <w:r w:rsidR="00ED0901">
        <w:t>path</w:t>
      </w:r>
      <w:r w:rsidR="005B6E40">
        <w:t xml:space="preserve">. </w:t>
      </w:r>
      <w:r w:rsidR="00331EB1">
        <w:t>Despite the</w:t>
      </w:r>
      <w:r w:rsidR="001B3C55">
        <w:t xml:space="preserve"> </w:t>
      </w:r>
      <w:r w:rsidR="0052371B">
        <w:t xml:space="preserve">somewhat </w:t>
      </w:r>
      <w:r w:rsidR="001B3C55">
        <w:t xml:space="preserve">high </w:t>
      </w:r>
      <w:r w:rsidR="00AA4407">
        <w:t>standard deviation</w:t>
      </w:r>
      <w:r w:rsidR="00627C66">
        <w:t>s</w:t>
      </w:r>
      <w:r w:rsidR="00AA4407">
        <w:t xml:space="preserve"> of </w:t>
      </w:r>
      <w:r w:rsidR="00D75DE7">
        <w:t>the</w:t>
      </w:r>
      <w:r w:rsidR="00AA4407">
        <w:t xml:space="preserve"> differences </w:t>
      </w:r>
      <w:r w:rsidR="00627C66">
        <w:t>(</w:t>
      </w:r>
      <w:r w:rsidR="00AA4407">
        <w:t xml:space="preserve">16 % </w:t>
      </w:r>
      <w:r w:rsidR="00627C66">
        <w:t>&amp;</w:t>
      </w:r>
      <w:r w:rsidR="00AA4407">
        <w:t xml:space="preserve"> 74.8 m</w:t>
      </w:r>
      <w:r w:rsidR="00627C66">
        <w:t>)</w:t>
      </w:r>
      <w:r w:rsidR="00AA4407">
        <w:t>,</w:t>
      </w:r>
      <w:r w:rsidR="00331EB1">
        <w:t xml:space="preserve"> </w:t>
      </w:r>
      <w:r w:rsidR="008D75FF">
        <w:t>the 10</w:t>
      </w:r>
      <w:r w:rsidR="008D75FF" w:rsidRPr="001F2C8B">
        <w:rPr>
          <w:vertAlign w:val="superscript"/>
        </w:rPr>
        <w:t>th</w:t>
      </w:r>
      <w:r w:rsidR="008D75FF">
        <w:t xml:space="preserve"> and 90</w:t>
      </w:r>
      <w:r w:rsidR="008D75FF" w:rsidRPr="001F2C8B">
        <w:rPr>
          <w:vertAlign w:val="superscript"/>
        </w:rPr>
        <w:t>th</w:t>
      </w:r>
      <w:r w:rsidR="008D75FF">
        <w:t xml:space="preserve"> percentiles</w:t>
      </w:r>
      <w:r w:rsidR="004C4569">
        <w:t xml:space="preserve"> </w:t>
      </w:r>
      <w:r w:rsidR="001568A5">
        <w:t>are</w:t>
      </w:r>
      <w:r w:rsidR="008D75FF">
        <w:t xml:space="preserve"> </w:t>
      </w:r>
      <w:r w:rsidR="003C72E5">
        <w:t xml:space="preserve">still </w:t>
      </w:r>
      <w:r w:rsidR="008D75FF">
        <w:t xml:space="preserve">moderate, -58.2 m (-7.1 %) and 29 m (4.2 %), </w:t>
      </w:r>
      <w:r w:rsidR="004E5C1D">
        <w:t>indicating</w:t>
      </w:r>
      <w:r w:rsidR="008D75FF">
        <w:t xml:space="preserve"> that the difference</w:t>
      </w:r>
      <w:r w:rsidR="00BA6699">
        <w:t>s</w:t>
      </w:r>
      <w:r w:rsidR="00E32CBC">
        <w:t xml:space="preserve"> </w:t>
      </w:r>
      <w:r w:rsidR="0079249B">
        <w:t>are</w:t>
      </w:r>
      <w:r w:rsidR="00900CC2">
        <w:t xml:space="preserve"> in an acceptable</w:t>
      </w:r>
      <w:r w:rsidR="00BA6699">
        <w:t xml:space="preserve"> </w:t>
      </w:r>
      <w:r w:rsidR="00900CC2">
        <w:t xml:space="preserve">range </w:t>
      </w:r>
      <w:r w:rsidR="008D75FF">
        <w:t>for</w:t>
      </w:r>
      <w:r w:rsidR="00334D6B">
        <w:t xml:space="preserve"> a</w:t>
      </w:r>
      <w:r w:rsidR="008D75FF">
        <w:t xml:space="preserve"> majority of</w:t>
      </w:r>
      <w:r w:rsidR="00473F2B">
        <w:t xml:space="preserve"> paths</w:t>
      </w:r>
      <w:r w:rsidR="008D75FF">
        <w:t>.</w:t>
      </w:r>
      <w:r w:rsidR="003C72E5">
        <w:t xml:space="preserve"> </w:t>
      </w:r>
      <w:r w:rsidR="00C45472">
        <w:t>In</w:t>
      </w:r>
      <w:r w:rsidR="00257291">
        <w:t xml:space="preserve"> the</w:t>
      </w:r>
      <w:r w:rsidR="00C45472">
        <w:t xml:space="preserve"> light of</w:t>
      </w:r>
      <w:r w:rsidR="001B22AD">
        <w:t xml:space="preserve"> </w:t>
      </w:r>
      <w:r w:rsidR="003C72E5">
        <w:t xml:space="preserve">these </w:t>
      </w:r>
      <w:r w:rsidR="00D36D56">
        <w:t>numbers</w:t>
      </w:r>
      <w:r w:rsidR="001B22AD">
        <w:t>,</w:t>
      </w:r>
      <w:r w:rsidR="003C72E5">
        <w:t xml:space="preserve"> it</w:t>
      </w:r>
      <w:r w:rsidR="00B74B8C">
        <w:t xml:space="preserve"> can</w:t>
      </w:r>
      <w:r w:rsidR="003C72E5">
        <w:t xml:space="preserve"> be concluded that the </w:t>
      </w:r>
      <w:r w:rsidR="0029363C">
        <w:t xml:space="preserve">quiet path </w:t>
      </w:r>
      <w:r w:rsidR="003C72E5">
        <w:t xml:space="preserve">routing </w:t>
      </w:r>
      <w:r w:rsidR="0029363C">
        <w:t xml:space="preserve">application </w:t>
      </w:r>
      <w:r w:rsidR="001B5941">
        <w:t>performs</w:t>
      </w:r>
      <w:r w:rsidR="003C72E5">
        <w:t xml:space="preserve"> well</w:t>
      </w:r>
      <w:r w:rsidR="008F4EC9">
        <w:t xml:space="preserve"> or satisfactorily</w:t>
      </w:r>
      <w:r w:rsidR="003C72E5">
        <w:t xml:space="preserve"> in most situations</w:t>
      </w:r>
      <w:r w:rsidR="00330686">
        <w:t xml:space="preserve">. </w:t>
      </w:r>
    </w:p>
    <w:p w14:paraId="7185B03C" w14:textId="1F55BEFA" w:rsidR="00EE1ECB" w:rsidRPr="00CC2F87" w:rsidRDefault="00BA336D" w:rsidP="000D3C89">
      <w:r>
        <w:t xml:space="preserve">Nevertheless, also some considerable </w:t>
      </w:r>
      <w:r w:rsidR="00703BF1">
        <w:t>deviations</w:t>
      </w:r>
      <w:r>
        <w:t xml:space="preserve"> to reference paths seem to occur</w:t>
      </w:r>
      <w:r w:rsidR="001D106C">
        <w:t xml:space="preserve"> in some cases</w:t>
      </w:r>
      <w:r w:rsidR="005A232F">
        <w:t xml:space="preserve">. </w:t>
      </w:r>
      <w:r w:rsidR="00C628C3">
        <w:t>T</w:t>
      </w:r>
      <w:r w:rsidR="006F0294">
        <w:t xml:space="preserve">he quality assessment </w:t>
      </w:r>
      <w:r w:rsidR="000D3C89">
        <w:t xml:space="preserve">of the paths </w:t>
      </w:r>
      <w:r w:rsidR="00B34948">
        <w:t xml:space="preserve">facilitated </w:t>
      </w:r>
      <w:r w:rsidR="006F0294">
        <w:t>improving the application</w:t>
      </w:r>
      <w:r w:rsidR="000923CC">
        <w:t xml:space="preserve"> and its street network graph</w:t>
      </w:r>
      <w:r w:rsidR="006F0294">
        <w:t xml:space="preserve"> by </w:t>
      </w:r>
      <w:r w:rsidR="00B34948">
        <w:t xml:space="preserve">revealing </w:t>
      </w:r>
      <w:r w:rsidR="006F0294">
        <w:t>problem</w:t>
      </w:r>
      <w:r w:rsidR="00FF62B2">
        <w:t>atic pathfinding results</w:t>
      </w:r>
      <w:r w:rsidR="006F0294">
        <w:t xml:space="preserve">. </w:t>
      </w:r>
      <w:r w:rsidR="00C07212">
        <w:t>The routing analysis was improved during the project through an iterative process of five phases: 1) revising the graph construction script, 2) revising the application logic in routing, 3) re-running the routing analysis, 4) re-assessing the quality of the paths and 5) debugging the problematic paths (if any)</w:t>
      </w:r>
      <w:r w:rsidR="001151F4">
        <w:t>; w</w:t>
      </w:r>
      <w:r w:rsidR="00EC364F">
        <w:t xml:space="preserve">here higher differences in </w:t>
      </w:r>
      <w:r w:rsidR="00A14904">
        <w:t>length</w:t>
      </w:r>
      <w:r w:rsidR="00EC364F">
        <w:t xml:space="preserve"> were found, the paths were inspected in </w:t>
      </w:r>
      <w:r w:rsidR="000923CC">
        <w:t>Q</w:t>
      </w:r>
      <w:r w:rsidR="00EC364F">
        <w:t xml:space="preserve">GIS to </w:t>
      </w:r>
      <w:r w:rsidR="00367F25">
        <w:t>debug</w:t>
      </w:r>
      <w:r w:rsidR="00C7408D">
        <w:t xml:space="preserve"> </w:t>
      </w:r>
      <w:r w:rsidR="00EC364F">
        <w:t>possible</w:t>
      </w:r>
      <w:r w:rsidR="002D6893">
        <w:t xml:space="preserve"> </w:t>
      </w:r>
      <w:r w:rsidR="00806115">
        <w:t>faults</w:t>
      </w:r>
      <w:r w:rsidR="00EC364F">
        <w:t xml:space="preserve"> in the </w:t>
      </w:r>
      <w:r w:rsidR="00454E61">
        <w:t>application logic or in the graph</w:t>
      </w:r>
      <w:r w:rsidR="00EC364F">
        <w:t xml:space="preserve">. </w:t>
      </w:r>
      <w:r w:rsidR="009D5F00">
        <w:t xml:space="preserve">By this </w:t>
      </w:r>
      <w:r w:rsidR="00367F25">
        <w:t>process</w:t>
      </w:r>
      <w:r w:rsidR="009D5F00">
        <w:t xml:space="preserve">, some </w:t>
      </w:r>
      <w:r w:rsidR="00B667BD">
        <w:t>critical</w:t>
      </w:r>
      <w:r w:rsidR="00747AEA">
        <w:t xml:space="preserve">, yet </w:t>
      </w:r>
      <w:r w:rsidR="00B667BD">
        <w:t>rare</w:t>
      </w:r>
      <w:r w:rsidR="00747AEA">
        <w:t>,</w:t>
      </w:r>
      <w:r w:rsidR="009D5F00">
        <w:t xml:space="preserve"> bugs were discovered</w:t>
      </w:r>
      <w:r w:rsidR="00B667BD">
        <w:t xml:space="preserve">. </w:t>
      </w:r>
      <w:r w:rsidR="00513AC0">
        <w:t>Most of t</w:t>
      </w:r>
      <w:r w:rsidR="00B667BD">
        <w:t xml:space="preserve">hese were caused by </w:t>
      </w:r>
      <w:r w:rsidR="00513AC0">
        <w:t>the presence of unwanted</w:t>
      </w:r>
      <w:r w:rsidR="00B667BD">
        <w:t xml:space="preserve"> street segments</w:t>
      </w:r>
      <w:r w:rsidR="005C536A">
        <w:t xml:space="preserve"> (e.g. </w:t>
      </w:r>
      <w:r w:rsidR="00B667BD">
        <w:t>underground service roads</w:t>
      </w:r>
      <w:r w:rsidR="005C536A">
        <w:t>)</w:t>
      </w:r>
      <w:r w:rsidR="00847798">
        <w:t xml:space="preserve"> in the graph</w:t>
      </w:r>
      <w:r w:rsidR="00B667BD">
        <w:t>.</w:t>
      </w:r>
      <w:r w:rsidR="00847798">
        <w:t xml:space="preserve"> Since the few unwanted </w:t>
      </w:r>
      <w:r w:rsidR="000166AC">
        <w:t>segments</w:t>
      </w:r>
      <w:r w:rsidR="00847798">
        <w:t xml:space="preserve"> were not highly connected to the graph, majority of paths were unaffected by them. </w:t>
      </w:r>
      <w:r w:rsidR="00BC7C3B">
        <w:t>Three</w:t>
      </w:r>
      <w:r w:rsidR="00EC21F5">
        <w:t xml:space="preserve"> </w:t>
      </w:r>
      <w:r w:rsidR="00EC21F5">
        <w:lastRenderedPageBreak/>
        <w:t xml:space="preserve">key improvements were made to the application </w:t>
      </w:r>
      <w:r w:rsidR="003E250C">
        <w:t>via</w:t>
      </w:r>
      <w:r w:rsidR="00EC21F5">
        <w:t xml:space="preserve"> this process:</w:t>
      </w:r>
      <w:r w:rsidR="003D0A2C">
        <w:t xml:space="preserve"> </w:t>
      </w:r>
      <w:r w:rsidR="005F5442">
        <w:t>functionali</w:t>
      </w:r>
      <w:r w:rsidR="005D7A50">
        <w:t>t</w:t>
      </w:r>
      <w:r w:rsidR="00593A9D">
        <w:t>y</w:t>
      </w:r>
      <w:r w:rsidR="005F5442">
        <w:t xml:space="preserve"> for filtering out service tunnels</w:t>
      </w:r>
      <w:r w:rsidR="005D7A50">
        <w:t xml:space="preserve"> </w:t>
      </w:r>
      <w:r w:rsidR="008C1407">
        <w:t xml:space="preserve">(1) </w:t>
      </w:r>
      <w:r w:rsidR="005D7A50">
        <w:t xml:space="preserve">and </w:t>
      </w:r>
      <w:r w:rsidR="00384259">
        <w:t>ensuring</w:t>
      </w:r>
      <w:r w:rsidR="005D7A50">
        <w:t xml:space="preserve"> </w:t>
      </w:r>
      <w:r w:rsidR="00FC5198">
        <w:t xml:space="preserve">the </w:t>
      </w:r>
      <w:r w:rsidR="00B91763">
        <w:t>connectivity</w:t>
      </w:r>
      <w:r w:rsidR="004B730A">
        <w:t xml:space="preserve"> of the </w:t>
      </w:r>
      <w:r w:rsidR="005D7A50">
        <w:t>graph</w:t>
      </w:r>
      <w:r w:rsidR="005F5442">
        <w:t xml:space="preserve"> </w:t>
      </w:r>
      <w:r w:rsidR="008C1407">
        <w:t xml:space="preserve">(2) </w:t>
      </w:r>
      <w:r w:rsidR="005D7A50">
        <w:t xml:space="preserve">were </w:t>
      </w:r>
      <w:r w:rsidR="005F5442">
        <w:t xml:space="preserve">integrated </w:t>
      </w:r>
      <w:r w:rsidR="00550D38">
        <w:t xml:space="preserve">in </w:t>
      </w:r>
      <w:r w:rsidR="005F5442">
        <w:t>the graph construction</w:t>
      </w:r>
      <w:r w:rsidR="00EC21F5">
        <w:t xml:space="preserve"> script </w:t>
      </w:r>
      <w:r w:rsidR="002F4222">
        <w:t xml:space="preserve">and search radius and logic was </w:t>
      </w:r>
      <w:r w:rsidR="00051CF6">
        <w:t>improved</w:t>
      </w:r>
      <w:r w:rsidR="002F4222">
        <w:t xml:space="preserve"> </w:t>
      </w:r>
      <w:r w:rsidR="00051CF6">
        <w:t>in the function for finding and creating the origin and destination nodes</w:t>
      </w:r>
      <w:r w:rsidR="003D0A2C">
        <w:t xml:space="preserve"> (</w:t>
      </w:r>
      <w:r w:rsidR="008C1407">
        <w:t>3</w:t>
      </w:r>
      <w:r w:rsidR="003D0A2C">
        <w:t>)</w:t>
      </w:r>
      <w:r w:rsidR="00956DCB">
        <w:t xml:space="preserve">. </w:t>
      </w:r>
    </w:p>
    <w:p w14:paraId="632B1322" w14:textId="58824CA4" w:rsidR="00621C16" w:rsidRPr="00CC2F87" w:rsidRDefault="002053DA" w:rsidP="00EE1ECB">
      <w:pPr>
        <w:pStyle w:val="TableCaption"/>
      </w:pPr>
      <w:bookmarkStart w:id="166" w:name="_Ref23670715"/>
      <w:bookmarkStart w:id="167" w:name="_Toc38115097"/>
      <w:r w:rsidRPr="00CC2F87">
        <w:t xml:space="preserve">Table </w:t>
      </w:r>
      <w:r w:rsidRPr="00CC2F87">
        <w:fldChar w:fldCharType="begin"/>
      </w:r>
      <w:r w:rsidRPr="00CC2F87">
        <w:instrText xml:space="preserve"> SEQ Table \* ARABIC </w:instrText>
      </w:r>
      <w:r w:rsidRPr="00CC2F87">
        <w:fldChar w:fldCharType="separate"/>
      </w:r>
      <w:r w:rsidR="00711D61">
        <w:rPr>
          <w:noProof/>
        </w:rPr>
        <w:t>14</w:t>
      </w:r>
      <w:r w:rsidRPr="00CC2F87">
        <w:fldChar w:fldCharType="end"/>
      </w:r>
      <w:bookmarkEnd w:id="166"/>
      <w:r w:rsidRPr="00CC2F87">
        <w:t xml:space="preserve">. </w:t>
      </w:r>
      <w:r w:rsidR="00EF14E2">
        <w:t>D</w:t>
      </w:r>
      <w:r w:rsidRPr="00CC2F87">
        <w:t xml:space="preserve">ifferences </w:t>
      </w:r>
      <w:r w:rsidR="00EF14E2">
        <w:t xml:space="preserve">in path length between shortest paths and </w:t>
      </w:r>
      <w:r w:rsidRPr="00CC2F87">
        <w:t>reference paths</w:t>
      </w:r>
      <w:r w:rsidR="00085389" w:rsidRPr="00CC2F87">
        <w:t xml:space="preserve"> (n=</w:t>
      </w:r>
      <w:commentRangeStart w:id="168"/>
      <w:r w:rsidR="00350147" w:rsidRPr="00CC2F87">
        <w:t>3122</w:t>
      </w:r>
      <w:r w:rsidR="00EC2E21" w:rsidRPr="00CC2F87">
        <w:t>8</w:t>
      </w:r>
      <w:commentRangeEnd w:id="168"/>
      <w:r w:rsidR="00EC2E21" w:rsidRPr="00CC2F87">
        <w:rPr>
          <w:rStyle w:val="CommentReference"/>
          <w:iCs w:val="0"/>
          <w:color w:val="auto"/>
        </w:rPr>
        <w:commentReference w:id="168"/>
      </w:r>
      <w:r w:rsidR="00085389" w:rsidRPr="00CC2F87">
        <w:t>)</w:t>
      </w:r>
      <w:r w:rsidRPr="00CC2F87">
        <w:t>.</w:t>
      </w:r>
      <w:bookmarkEnd w:id="167"/>
      <w:r w:rsidR="0001214D">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835"/>
      </w:tblGrid>
      <w:tr w:rsidR="004C3B16" w:rsidRPr="00CC2F87" w14:paraId="7899C4ED" w14:textId="6BE11BFC" w:rsidTr="002C79FB">
        <w:trPr>
          <w:trHeight w:val="561"/>
        </w:trPr>
        <w:tc>
          <w:tcPr>
            <w:tcW w:w="3397" w:type="dxa"/>
            <w:tcBorders>
              <w:left w:val="single" w:sz="4" w:space="0" w:color="FFFFFF"/>
              <w:right w:val="single" w:sz="4" w:space="0" w:color="FFFFFF"/>
            </w:tcBorders>
          </w:tcPr>
          <w:p w14:paraId="63D0B1E4" w14:textId="7A0C7E38" w:rsidR="004C3B16" w:rsidRPr="00CC2F87" w:rsidRDefault="004C3B16" w:rsidP="00A90258">
            <w:pPr>
              <w:pStyle w:val="TableText"/>
              <w:spacing w:before="240" w:after="160"/>
            </w:pPr>
            <w:r w:rsidRPr="00CC2F87">
              <w:t>Difference to reference length</w:t>
            </w:r>
          </w:p>
        </w:tc>
        <w:tc>
          <w:tcPr>
            <w:tcW w:w="1985" w:type="dxa"/>
            <w:tcBorders>
              <w:left w:val="single" w:sz="4" w:space="0" w:color="FFFFFF"/>
              <w:right w:val="single" w:sz="4" w:space="0" w:color="FFFFFF"/>
            </w:tcBorders>
          </w:tcPr>
          <w:p w14:paraId="584560A7" w14:textId="021A4C64" w:rsidR="004C3B16" w:rsidRPr="00CC2F87" w:rsidRDefault="00423341" w:rsidP="00A90258">
            <w:pPr>
              <w:pStyle w:val="TableText"/>
              <w:spacing w:before="240" w:after="160"/>
            </w:pPr>
            <w:r w:rsidRPr="00CC2F87">
              <w:t>meters</w:t>
            </w:r>
          </w:p>
        </w:tc>
        <w:tc>
          <w:tcPr>
            <w:tcW w:w="2835" w:type="dxa"/>
            <w:tcBorders>
              <w:left w:val="single" w:sz="4" w:space="0" w:color="FFFFFF"/>
              <w:right w:val="single" w:sz="4" w:space="0" w:color="FFFFFF"/>
            </w:tcBorders>
          </w:tcPr>
          <w:p w14:paraId="35FB87A9" w14:textId="00EE3BA5" w:rsidR="004C3B16" w:rsidRPr="00CC2F87" w:rsidRDefault="004C3B16" w:rsidP="00A90258">
            <w:pPr>
              <w:pStyle w:val="TableText"/>
              <w:spacing w:before="240" w:after="160"/>
            </w:pPr>
            <w:r w:rsidRPr="00CC2F87">
              <w:t>%</w:t>
            </w:r>
          </w:p>
        </w:tc>
      </w:tr>
      <w:tr w:rsidR="004C3B16" w:rsidRPr="00CC2F87" w14:paraId="5552E9F9" w14:textId="0D9034A4" w:rsidTr="002C79FB">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3E24A545" w14:textId="0659A81B" w:rsidR="004C3B16" w:rsidRPr="00CC2F87" w:rsidRDefault="004C3B16" w:rsidP="00A90258">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1EE51492" w14:textId="41636367" w:rsidR="004C3B16" w:rsidRPr="00CC2F87" w:rsidRDefault="004C3B16" w:rsidP="00A90258">
            <w:pPr>
              <w:pStyle w:val="TableText"/>
              <w:spacing w:before="240" w:line="240" w:lineRule="auto"/>
            </w:pPr>
            <w:r w:rsidRPr="00CC2F87">
              <w:t>–</w:t>
            </w:r>
            <w:r w:rsidR="0021777B">
              <w:t>7</w:t>
            </w:r>
            <w:r w:rsidR="00423341" w:rsidRPr="00CC2F87">
              <w:t>.</w:t>
            </w:r>
            <w:r w:rsidR="0021777B">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0402DAC" w14:textId="4BA7637A" w:rsidR="004C3B16" w:rsidRPr="00CC2F87" w:rsidRDefault="00795E6E" w:rsidP="00A90258">
            <w:pPr>
              <w:pStyle w:val="TableText"/>
              <w:spacing w:before="240" w:line="240" w:lineRule="auto"/>
            </w:pPr>
            <w:r w:rsidRPr="00CC2F87">
              <w:t>–</w:t>
            </w:r>
            <w:r w:rsidR="00423341" w:rsidRPr="00CC2F87">
              <w:t>0.</w:t>
            </w:r>
            <w:r w:rsidR="0021777B">
              <w:t>21</w:t>
            </w:r>
          </w:p>
        </w:tc>
      </w:tr>
      <w:tr w:rsidR="004C3B16" w:rsidRPr="00CC2F87" w14:paraId="5F33956C" w14:textId="6925253B"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8E6D37D" w14:textId="151794B4" w:rsidR="004C3B16" w:rsidRPr="00CC2F87" w:rsidRDefault="004C3B16" w:rsidP="00A90258">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7A4C6109" w14:textId="0861825E" w:rsidR="004C3B16" w:rsidRPr="00CC2F87" w:rsidRDefault="004C3B16" w:rsidP="00A90258">
            <w:pPr>
              <w:pStyle w:val="TableText"/>
              <w:spacing w:line="240" w:lineRule="auto"/>
            </w:pPr>
            <w:r w:rsidRPr="00CC2F87">
              <w:t>–</w:t>
            </w:r>
            <w:r w:rsidR="00423341" w:rsidRPr="00CC2F87">
              <w:t>4.</w:t>
            </w:r>
            <w:r w:rsidR="0021777B">
              <w:t>2</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1122B1D" w14:textId="758B8475" w:rsidR="004C3B16" w:rsidRPr="00CC2F87" w:rsidRDefault="00795E6E" w:rsidP="00A90258">
            <w:pPr>
              <w:pStyle w:val="TableText"/>
              <w:spacing w:line="240" w:lineRule="auto"/>
            </w:pPr>
            <w:r w:rsidRPr="00CC2F87">
              <w:t>–0.</w:t>
            </w:r>
            <w:r w:rsidR="0021777B">
              <w:t>55</w:t>
            </w:r>
          </w:p>
        </w:tc>
      </w:tr>
      <w:tr w:rsidR="004C3B16" w:rsidRPr="00CC2F87" w14:paraId="7192BB03" w14:textId="410CD9D7"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58F83383" w14:textId="5D5B5AE4" w:rsidR="004C3B16" w:rsidRPr="00CC2F87" w:rsidRDefault="004C3B16" w:rsidP="00A90258">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44DD1C47" w14:textId="3D9BBC82" w:rsidR="004C3B16" w:rsidRPr="00CC2F87" w:rsidRDefault="00350147" w:rsidP="00A90258">
            <w:pPr>
              <w:pStyle w:val="TableText"/>
              <w:spacing w:line="240" w:lineRule="auto"/>
            </w:pPr>
            <w:r w:rsidRPr="00CC2F87">
              <w:t>7</w:t>
            </w:r>
            <w:r w:rsidR="00423341" w:rsidRPr="00CC2F87">
              <w:t>4</w:t>
            </w:r>
            <w:r w:rsidR="004C3B16" w:rsidRPr="00CC2F87">
              <w:t>.</w:t>
            </w:r>
            <w:r w:rsidR="00423341" w:rsidRPr="00CC2F87">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0DF2EF" w14:textId="0D5FAEDE" w:rsidR="004C3B16" w:rsidRPr="00CC2F87" w:rsidRDefault="000056E5" w:rsidP="00A90258">
            <w:pPr>
              <w:pStyle w:val="TableText"/>
              <w:spacing w:line="240" w:lineRule="auto"/>
            </w:pPr>
            <w:r w:rsidRPr="00CC2F87">
              <w:t>1</w:t>
            </w:r>
            <w:r w:rsidR="00EF31B9">
              <w:t>5</w:t>
            </w:r>
            <w:r w:rsidR="004D5B90" w:rsidRPr="00CC2F87">
              <w:t>.</w:t>
            </w:r>
            <w:r w:rsidR="00EF31B9">
              <w:t>9</w:t>
            </w:r>
          </w:p>
        </w:tc>
      </w:tr>
      <w:tr w:rsidR="004C3B16" w:rsidRPr="00CC2F87" w14:paraId="799F2722" w14:textId="232D8EE5"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4DF0B1D0" w14:textId="36ACD1B3" w:rsidR="004C3B16" w:rsidRPr="00CC2F87" w:rsidRDefault="004C3B16" w:rsidP="00A90258">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5E2673C" w14:textId="518E0DBE" w:rsidR="004C3B16" w:rsidRPr="00CC2F87" w:rsidRDefault="004C3B16" w:rsidP="00A90258">
            <w:pPr>
              <w:pStyle w:val="TableText"/>
              <w:spacing w:line="240" w:lineRule="auto"/>
            </w:pPr>
            <w:r w:rsidRPr="00CC2F87">
              <w:t>–5</w:t>
            </w:r>
            <w:r w:rsidR="0021777B">
              <w:t>7</w:t>
            </w:r>
            <w:r w:rsidRPr="00CC2F87">
              <w:t>.</w:t>
            </w:r>
            <w:r w:rsidR="0021777B">
              <w:t>6</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CFB964" w14:textId="1A475B2A" w:rsidR="004C3B16" w:rsidRPr="00CC2F87" w:rsidRDefault="00795E6E" w:rsidP="00A90258">
            <w:pPr>
              <w:pStyle w:val="TableText"/>
              <w:spacing w:line="240" w:lineRule="auto"/>
            </w:pPr>
            <w:r w:rsidRPr="00CC2F87">
              <w:t>–7.</w:t>
            </w:r>
            <w:r w:rsidR="004D5B90" w:rsidRPr="00CC2F87">
              <w:t>1</w:t>
            </w:r>
          </w:p>
        </w:tc>
      </w:tr>
      <w:tr w:rsidR="004C3B16" w:rsidRPr="00CC2F87" w14:paraId="784DC63C" w14:textId="2D07EEC5" w:rsidTr="002C79FB">
        <w:trPr>
          <w:trHeight w:val="587"/>
        </w:trPr>
        <w:tc>
          <w:tcPr>
            <w:tcW w:w="3397" w:type="dxa"/>
            <w:tcBorders>
              <w:top w:val="single" w:sz="4" w:space="0" w:color="FFFFFF" w:themeColor="background1"/>
              <w:left w:val="single" w:sz="4" w:space="0" w:color="FFFFFF"/>
              <w:right w:val="single" w:sz="4" w:space="0" w:color="FFFFFF"/>
            </w:tcBorders>
          </w:tcPr>
          <w:p w14:paraId="69AD4859" w14:textId="6BFF4A20" w:rsidR="004C3B16" w:rsidRPr="00CC2F87" w:rsidRDefault="004C3B16" w:rsidP="00A90258">
            <w:pPr>
              <w:pStyle w:val="TableText"/>
              <w:spacing w:after="240" w:line="240" w:lineRule="auto"/>
            </w:pPr>
            <w:r w:rsidRPr="00CC2F87">
              <w:t>p90</w:t>
            </w:r>
          </w:p>
        </w:tc>
        <w:tc>
          <w:tcPr>
            <w:tcW w:w="1985" w:type="dxa"/>
            <w:tcBorders>
              <w:top w:val="single" w:sz="4" w:space="0" w:color="FFFFFF" w:themeColor="background1"/>
              <w:left w:val="single" w:sz="4" w:space="0" w:color="FFFFFF"/>
              <w:right w:val="single" w:sz="4" w:space="0" w:color="FFFFFF"/>
            </w:tcBorders>
          </w:tcPr>
          <w:p w14:paraId="37BD680F" w14:textId="5B687643" w:rsidR="004C3B16" w:rsidRPr="00CC2F87" w:rsidRDefault="0021777B" w:rsidP="00A90258">
            <w:pPr>
              <w:pStyle w:val="TableText"/>
              <w:spacing w:line="240" w:lineRule="auto"/>
            </w:pPr>
            <w:r>
              <w:t>30</w:t>
            </w:r>
            <w:r w:rsidR="004C3B16" w:rsidRPr="00CC2F87">
              <w:t>.</w:t>
            </w:r>
            <w:r>
              <w:t>5</w:t>
            </w:r>
          </w:p>
        </w:tc>
        <w:tc>
          <w:tcPr>
            <w:tcW w:w="2835" w:type="dxa"/>
            <w:tcBorders>
              <w:top w:val="single" w:sz="4" w:space="0" w:color="FFFFFF" w:themeColor="background1"/>
              <w:left w:val="single" w:sz="4" w:space="0" w:color="FFFFFF"/>
              <w:right w:val="single" w:sz="4" w:space="0" w:color="FFFFFF"/>
            </w:tcBorders>
          </w:tcPr>
          <w:p w14:paraId="245FD34F" w14:textId="452E94E9" w:rsidR="004C3B16" w:rsidRPr="00CC2F87" w:rsidRDefault="00795E6E" w:rsidP="00A90258">
            <w:pPr>
              <w:pStyle w:val="TableText"/>
              <w:spacing w:line="240" w:lineRule="auto"/>
            </w:pPr>
            <w:r w:rsidRPr="00CC2F87">
              <w:t>4.</w:t>
            </w:r>
            <w:r w:rsidR="0021777B">
              <w:t>5</w:t>
            </w:r>
          </w:p>
        </w:tc>
      </w:tr>
    </w:tbl>
    <w:p w14:paraId="38CE75AF" w14:textId="6F430DA1" w:rsidR="004B2C49" w:rsidRDefault="004B2C49" w:rsidP="004B2C49">
      <w:pPr>
        <w:keepNext/>
      </w:pPr>
    </w:p>
    <w:p w14:paraId="53861AB7" w14:textId="4C52A750" w:rsidR="00D71C9A" w:rsidRDefault="000430AD" w:rsidP="00AF771A">
      <w:r>
        <w:t xml:space="preserve">The visual comparison </w:t>
      </w:r>
      <w:r w:rsidR="002709D9">
        <w:t>of (</w:t>
      </w:r>
      <w:r w:rsidR="006B04C5">
        <w:t>possibly</w:t>
      </w:r>
      <w:r w:rsidR="002709D9">
        <w:t>)</w:t>
      </w:r>
      <w:r w:rsidR="006B04C5">
        <w:t xml:space="preserve"> problematic </w:t>
      </w:r>
      <w:r w:rsidR="00D71C9A">
        <w:t>paths</w:t>
      </w:r>
      <w:r w:rsidR="0068795A">
        <w:t xml:space="preserve"> </w:t>
      </w:r>
      <w:r>
        <w:t xml:space="preserve">revealed at least </w:t>
      </w:r>
      <w:r w:rsidR="00D71C9A">
        <w:t xml:space="preserve">three types of situations </w:t>
      </w:r>
      <w:r>
        <w:t xml:space="preserve">where </w:t>
      </w:r>
      <w:r w:rsidR="005120B9">
        <w:t xml:space="preserve">significant </w:t>
      </w:r>
      <w:r w:rsidR="00D71C9A">
        <w:t xml:space="preserve">differences </w:t>
      </w:r>
      <w:r w:rsidR="00437B7B">
        <w:t xml:space="preserve">between </w:t>
      </w:r>
      <w:r w:rsidR="00BE6DF8">
        <w:t xml:space="preserve">a </w:t>
      </w:r>
      <w:r w:rsidR="005B7B09">
        <w:t>path</w:t>
      </w:r>
      <w:r w:rsidR="00F24D51">
        <w:t xml:space="preserve"> and </w:t>
      </w:r>
      <w:r w:rsidR="00B95BDE">
        <w:t>its</w:t>
      </w:r>
      <w:r w:rsidR="00BE6DF8">
        <w:t xml:space="preserve"> </w:t>
      </w:r>
      <w:r w:rsidR="00F24D51">
        <w:t>reference path</w:t>
      </w:r>
      <w:r w:rsidR="007520AF">
        <w:t xml:space="preserve"> </w:t>
      </w:r>
      <w:r w:rsidR="00FD557B">
        <w:t>may</w:t>
      </w:r>
      <w:r w:rsidR="00F92F3C">
        <w:t xml:space="preserve"> </w:t>
      </w:r>
      <w:r w:rsidR="00B61B7D">
        <w:t>occur</w:t>
      </w:r>
      <w:r w:rsidR="00D71C9A">
        <w:t>:</w:t>
      </w:r>
      <w:r w:rsidR="001C6BCE">
        <w:t xml:space="preserve"> </w:t>
      </w:r>
    </w:p>
    <w:p w14:paraId="2FC4A30D" w14:textId="5BB27BDF" w:rsidR="006F1E36" w:rsidRDefault="00105A12" w:rsidP="00E23A20">
      <w:pPr>
        <w:pStyle w:val="ListParagraph"/>
        <w:numPr>
          <w:ilvl w:val="0"/>
          <w:numId w:val="10"/>
        </w:numPr>
      </w:pPr>
      <w:r>
        <w:t>A</w:t>
      </w:r>
      <w:r w:rsidR="006F1E36">
        <w:t xml:space="preserve"> path takes a detour around a private area. In HRT’s route planner, also the street segments tagged as private</w:t>
      </w:r>
      <w:r w:rsidR="00017EE9">
        <w:t xml:space="preserve"> (in OSM)</w:t>
      </w:r>
      <w:r w:rsidR="006F1E36">
        <w:t xml:space="preserve"> are allowed at the start and at the end of a walk but forbidden as shortcuts in the middle of a walk. In the quiet path routing app</w:t>
      </w:r>
      <w:r w:rsidR="00017EE9">
        <w:t>lication</w:t>
      </w:r>
      <w:r w:rsidR="006F1E36">
        <w:t xml:space="preserve">, street segments tagged as private </w:t>
      </w:r>
      <w:r w:rsidR="00805CEF">
        <w:t>are</w:t>
      </w:r>
      <w:r w:rsidR="006F1E36">
        <w:t xml:space="preserve"> </w:t>
      </w:r>
      <w:r w:rsidR="004D52FE">
        <w:t>excluded</w:t>
      </w:r>
      <w:r w:rsidR="006F1E36">
        <w:t xml:space="preserve"> in the graph to prevent pathfinding through private residential areas</w:t>
      </w:r>
      <w:r w:rsidR="0002608E">
        <w:t xml:space="preserve"> (</w:t>
      </w:r>
      <w:r w:rsidR="0002608E">
        <w:fldChar w:fldCharType="begin"/>
      </w:r>
      <w:r w:rsidR="0002608E">
        <w:instrText xml:space="preserve"> REF _Ref38100635 \h </w:instrText>
      </w:r>
      <w:r w:rsidR="0002608E">
        <w:fldChar w:fldCharType="separate"/>
      </w:r>
      <w:r w:rsidR="00711D61">
        <w:t xml:space="preserve">Figure </w:t>
      </w:r>
      <w:r w:rsidR="00711D61">
        <w:rPr>
          <w:noProof/>
        </w:rPr>
        <w:t>38</w:t>
      </w:r>
      <w:r w:rsidR="0002608E">
        <w:fldChar w:fldCharType="end"/>
      </w:r>
      <w:r w:rsidR="00232F20">
        <w:t>)</w:t>
      </w:r>
      <w:r w:rsidR="006F1E36">
        <w:t xml:space="preserve">. This is a known, yet </w:t>
      </w:r>
      <w:r w:rsidR="00D30B67">
        <w:t>minor</w:t>
      </w:r>
      <w:r w:rsidR="006F1E36">
        <w:t xml:space="preserve">, limitation of the application. </w:t>
      </w:r>
      <w:r w:rsidR="0005389F">
        <w:t xml:space="preserve">These cases </w:t>
      </w:r>
      <w:r w:rsidR="009629C7">
        <w:t>constitute</w:t>
      </w:r>
      <w:r w:rsidR="0005389F">
        <w:t xml:space="preserve"> a </w:t>
      </w:r>
      <w:r w:rsidR="004C0843">
        <w:t>subset</w:t>
      </w:r>
      <w:r w:rsidR="0005389F">
        <w:t xml:space="preserve"> of the </w:t>
      </w:r>
      <w:r w:rsidR="009629C7">
        <w:t>situations</w:t>
      </w:r>
      <w:r w:rsidR="0005389F">
        <w:t xml:space="preserve"> where different nearest edge </w:t>
      </w:r>
      <w:r w:rsidR="0060408C">
        <w:t>was</w:t>
      </w:r>
      <w:r w:rsidR="0005389F">
        <w:t xml:space="preserve"> found for origin or destination</w:t>
      </w:r>
      <w:r w:rsidR="008804F5">
        <w:t>;</w:t>
      </w:r>
    </w:p>
    <w:p w14:paraId="684D9D4C" w14:textId="51D7F26F" w:rsidR="00553004" w:rsidRDefault="00105A12" w:rsidP="00E23A20">
      <w:pPr>
        <w:pStyle w:val="ListParagraph"/>
        <w:numPr>
          <w:ilvl w:val="0"/>
          <w:numId w:val="10"/>
        </w:numPr>
      </w:pPr>
      <w:r>
        <w:t>A</w:t>
      </w:r>
      <w:r w:rsidR="008760A1">
        <w:t xml:space="preserve"> path </w:t>
      </w:r>
      <w:r w:rsidR="00880CCB">
        <w:t>start</w:t>
      </w:r>
      <w:r w:rsidR="00C911BB">
        <w:t>s</w:t>
      </w:r>
      <w:r w:rsidR="009563C5">
        <w:t xml:space="preserve"> </w:t>
      </w:r>
      <w:r w:rsidR="008760A1">
        <w:t xml:space="preserve">or </w:t>
      </w:r>
      <w:r w:rsidR="00880CCB">
        <w:t>end</w:t>
      </w:r>
      <w:r w:rsidR="00C911BB">
        <w:t>s</w:t>
      </w:r>
      <w:r w:rsidR="009563C5">
        <w:t xml:space="preserve"> </w:t>
      </w:r>
      <w:r w:rsidR="008760A1">
        <w:t>at different street segment</w:t>
      </w:r>
      <w:r w:rsidR="00C911BB">
        <w:t xml:space="preserve"> </w:t>
      </w:r>
      <w:r w:rsidR="008760A1">
        <w:t xml:space="preserve">since </w:t>
      </w:r>
      <w:r w:rsidR="00553004">
        <w:t xml:space="preserve">different </w:t>
      </w:r>
      <w:r w:rsidR="008760A1">
        <w:t xml:space="preserve">nearest </w:t>
      </w:r>
      <w:r w:rsidR="00553004">
        <w:t xml:space="preserve">edge to origin or destination </w:t>
      </w:r>
      <w:r w:rsidR="00700B6B">
        <w:t>is</w:t>
      </w:r>
      <w:r w:rsidR="00553004">
        <w:t xml:space="preserve"> found. </w:t>
      </w:r>
      <w:r w:rsidR="00EA4467">
        <w:t xml:space="preserve">As per the descriptive statistics in </w:t>
      </w:r>
      <w:r w:rsidR="00EA4467">
        <w:fldChar w:fldCharType="begin"/>
      </w:r>
      <w:r w:rsidR="00EA4467">
        <w:instrText xml:space="preserve"> REF _Ref23696639 \h </w:instrText>
      </w:r>
      <w:r w:rsidR="00EA4467">
        <w:fldChar w:fldCharType="separate"/>
      </w:r>
      <w:r w:rsidR="00711D61" w:rsidRPr="00CC2F87">
        <w:t xml:space="preserve">Table </w:t>
      </w:r>
      <w:r w:rsidR="00711D61">
        <w:rPr>
          <w:noProof/>
        </w:rPr>
        <w:t>15</w:t>
      </w:r>
      <w:r w:rsidR="00EA4467">
        <w:fldChar w:fldCharType="end"/>
      </w:r>
      <w:r w:rsidR="00EA4467">
        <w:t xml:space="preserve">, most of the offsets of origin and destination points </w:t>
      </w:r>
      <w:r w:rsidR="003E04B8">
        <w:t xml:space="preserve">(compared to the reference </w:t>
      </w:r>
      <w:r w:rsidR="00EA4467">
        <w:t>paths</w:t>
      </w:r>
      <w:r w:rsidR="003E04B8">
        <w:t>)</w:t>
      </w:r>
      <w:r w:rsidR="00EA4467">
        <w:t xml:space="preserve"> </w:t>
      </w:r>
      <w:r w:rsidR="00052620">
        <w:t>are</w:t>
      </w:r>
      <w:r w:rsidR="00EA4467">
        <w:t xml:space="preserve"> minor.</w:t>
      </w:r>
      <w:r w:rsidR="00110ED4">
        <w:t xml:space="preserve"> However,</w:t>
      </w:r>
      <w:r w:rsidR="00132F22">
        <w:t xml:space="preserve"> </w:t>
      </w:r>
      <w:r w:rsidR="00EE4E38">
        <w:t xml:space="preserve">starting </w:t>
      </w:r>
      <w:r w:rsidR="00F42DDF">
        <w:t>the</w:t>
      </w:r>
      <w:r w:rsidR="00EE4E38">
        <w:t xml:space="preserve"> path </w:t>
      </w:r>
      <w:r w:rsidR="00B77D3F">
        <w:t>from</w:t>
      </w:r>
      <w:r w:rsidR="00B26249">
        <w:t xml:space="preserve"> a</w:t>
      </w:r>
      <w:r w:rsidR="00EE4E38">
        <w:t xml:space="preserve"> different edge</w:t>
      </w:r>
      <w:r w:rsidR="00B26249">
        <w:t xml:space="preserve">, </w:t>
      </w:r>
      <w:r w:rsidR="00837E17">
        <w:t>even if it is at the same distance from the origin</w:t>
      </w:r>
      <w:r w:rsidR="00B26249">
        <w:t xml:space="preserve">, </w:t>
      </w:r>
      <w:r w:rsidR="00EE4E38">
        <w:t xml:space="preserve">can lead </w:t>
      </w:r>
      <w:r w:rsidR="00132F22">
        <w:t xml:space="preserve">to </w:t>
      </w:r>
      <w:r w:rsidR="001A12D5">
        <w:t xml:space="preserve">more or less </w:t>
      </w:r>
      <w:r w:rsidR="00534024" w:rsidRPr="00534024">
        <w:t>divergent</w:t>
      </w:r>
      <w:r w:rsidR="00534024">
        <w:t xml:space="preserve"> </w:t>
      </w:r>
      <w:r w:rsidR="00132F22">
        <w:t>opportunities for pathfinding</w:t>
      </w:r>
      <w:r w:rsidR="00126A60">
        <w:t xml:space="preserve">. </w:t>
      </w:r>
      <w:r w:rsidR="00276509">
        <w:t>Some of</w:t>
      </w:r>
      <w:r w:rsidR="00532CE3">
        <w:t xml:space="preserve"> the</w:t>
      </w:r>
      <w:r w:rsidR="001963BF">
        <w:t xml:space="preserve"> differences </w:t>
      </w:r>
      <w:r w:rsidR="007B2C1E">
        <w:t>can</w:t>
      </w:r>
      <w:r w:rsidR="0085197A">
        <w:t xml:space="preserve"> be traced back to the </w:t>
      </w:r>
      <w:r w:rsidR="00276509">
        <w:t>three</w:t>
      </w:r>
      <w:r w:rsidR="004D4E5A">
        <w:t>-</w:t>
      </w:r>
      <w:r w:rsidR="00276509">
        <w:t>dimensional alignments of the edges</w:t>
      </w:r>
      <w:r w:rsidR="004D4E5A">
        <w:t>.</w:t>
      </w:r>
      <w:r w:rsidR="00276509">
        <w:t xml:space="preserve"> </w:t>
      </w:r>
      <w:r w:rsidR="00295639">
        <w:t>I</w:t>
      </w:r>
      <w:r w:rsidR="00E35CE5">
        <w:t xml:space="preserve">n the case of </w:t>
      </w:r>
      <w:r w:rsidR="00276509">
        <w:t>Pasila</w:t>
      </w:r>
      <w:r w:rsidR="00295639">
        <w:t>, for example</w:t>
      </w:r>
      <w:r w:rsidR="004D4E5A">
        <w:t>, many sidewalks are located on top of each other</w:t>
      </w:r>
      <w:r w:rsidR="00636D84">
        <w:t>;</w:t>
      </w:r>
      <w:r w:rsidR="00E35CE5">
        <w:t xml:space="preserve"> </w:t>
      </w:r>
      <w:r w:rsidR="00636D84">
        <w:t>t</w:t>
      </w:r>
      <w:r w:rsidR="004D4E5A">
        <w:t>he lower lever typical</w:t>
      </w:r>
      <w:r w:rsidR="000C5FF0">
        <w:t xml:space="preserve">ly features a </w:t>
      </w:r>
      <w:r w:rsidR="00D51D61">
        <w:t>more traditional</w:t>
      </w:r>
      <w:r w:rsidR="000C5FF0">
        <w:t xml:space="preserve"> </w:t>
      </w:r>
      <w:r w:rsidR="004D4E5A">
        <w:t xml:space="preserve">layout of streets, sidewalks and intersections </w:t>
      </w:r>
      <w:r w:rsidR="000C5FF0">
        <w:t xml:space="preserve">whereas the </w:t>
      </w:r>
      <w:r w:rsidR="004D4E5A">
        <w:t xml:space="preserve">upper level features </w:t>
      </w:r>
      <w:r w:rsidR="000C5FF0">
        <w:t xml:space="preserve">mainly </w:t>
      </w:r>
      <w:r w:rsidR="00EC3F22">
        <w:t>exclusive walkways</w:t>
      </w:r>
      <w:r w:rsidR="007D31B4">
        <w:t xml:space="preserve"> </w:t>
      </w:r>
      <w:r w:rsidR="00FE3D4B">
        <w:t>(</w:t>
      </w:r>
      <w:r w:rsidR="00EC3F22">
        <w:t>raised above the cars</w:t>
      </w:r>
      <w:r w:rsidR="00FE3D4B">
        <w:t>)</w:t>
      </w:r>
      <w:r w:rsidR="004D4E5A">
        <w:t>.</w:t>
      </w:r>
      <w:r w:rsidR="001622B4">
        <w:t xml:space="preserve"> </w:t>
      </w:r>
      <w:r w:rsidR="00F15FBC">
        <w:t>If</w:t>
      </w:r>
      <w:r w:rsidR="00EC3F22">
        <w:t xml:space="preserve"> the nearest edge</w:t>
      </w:r>
      <w:r w:rsidR="00F15FBC">
        <w:t xml:space="preserve"> to an origin or destination</w:t>
      </w:r>
      <w:r w:rsidR="00EC3F22">
        <w:t xml:space="preserve"> </w:t>
      </w:r>
      <w:r w:rsidR="00F15FBC">
        <w:t>can</w:t>
      </w:r>
      <w:r w:rsidR="00EC3F22">
        <w:t xml:space="preserve"> be </w:t>
      </w:r>
      <w:r w:rsidR="009016D0">
        <w:t>one of</w:t>
      </w:r>
      <w:r w:rsidR="00280D26">
        <w:t xml:space="preserve"> </w:t>
      </w:r>
      <w:r w:rsidR="009016D0">
        <w:lastRenderedPageBreak/>
        <w:t>multiple</w:t>
      </w:r>
      <w:r w:rsidR="00EC3F22">
        <w:t xml:space="preserve"> overlapping </w:t>
      </w:r>
      <w:r w:rsidR="00690F80">
        <w:t>candidates</w:t>
      </w:r>
      <w:r w:rsidR="00280D26">
        <w:t xml:space="preserve"> at the same distance,</w:t>
      </w:r>
      <w:r w:rsidR="0014773B">
        <w:t xml:space="preserve"> deviating paths are likely to arise depending on the first edge</w:t>
      </w:r>
      <w:r w:rsidR="00280D26">
        <w:t>.</w:t>
      </w:r>
      <w:r w:rsidR="0014773B">
        <w:t xml:space="preserve"> </w:t>
      </w:r>
    </w:p>
    <w:p w14:paraId="2712A1FF" w14:textId="7CC1366A" w:rsidR="00EF789D" w:rsidRDefault="00B92AC4" w:rsidP="00E23A20">
      <w:pPr>
        <w:pStyle w:val="ListParagraph"/>
        <w:numPr>
          <w:ilvl w:val="0"/>
          <w:numId w:val="10"/>
        </w:numPr>
      </w:pPr>
      <w:r>
        <w:t>A</w:t>
      </w:r>
      <w:r w:rsidR="00817E52">
        <w:t xml:space="preserve"> path </w:t>
      </w:r>
      <w:r w:rsidR="00721712">
        <w:t xml:space="preserve">goes </w:t>
      </w:r>
      <w:r w:rsidR="00817E52">
        <w:t>aroun</w:t>
      </w:r>
      <w:r w:rsidR="00721712">
        <w:t>d</w:t>
      </w:r>
      <w:r w:rsidR="00817E52">
        <w:t xml:space="preserve"> a walkable area</w:t>
      </w:r>
      <w:r w:rsidR="00A75D94">
        <w:t xml:space="preserve"> (i.e. detours)</w:t>
      </w:r>
      <w:r w:rsidR="00817E52">
        <w:t xml:space="preserve">. </w:t>
      </w:r>
      <w:r w:rsidR="002D7EBD">
        <w:t xml:space="preserve">Some walkable OSM features </w:t>
      </w:r>
      <w:r w:rsidR="001F3DF4">
        <w:t>consist of</w:t>
      </w:r>
      <w:r w:rsidR="002D7EBD">
        <w:t xml:space="preserve"> only polygon geometry</w:t>
      </w:r>
      <w:r w:rsidR="00256F44">
        <w:t xml:space="preserve"> but t</w:t>
      </w:r>
      <w:r w:rsidR="00EF789D">
        <w:t xml:space="preserve">he graph construction </w:t>
      </w:r>
      <w:r w:rsidR="00F97CA6">
        <w:t>script</w:t>
      </w:r>
      <w:r w:rsidR="00EF789D">
        <w:t xml:space="preserve"> </w:t>
      </w:r>
      <w:r w:rsidR="0054737C">
        <w:t>of the quiet path routing application does</w:t>
      </w:r>
      <w:r w:rsidR="00EF789D">
        <w:t xml:space="preserve"> not include </w:t>
      </w:r>
      <w:r w:rsidR="00C57238">
        <w:t xml:space="preserve">creation </w:t>
      </w:r>
      <w:r w:rsidR="002B0D56">
        <w:t>of</w:t>
      </w:r>
      <w:r w:rsidR="00EF789D">
        <w:t xml:space="preserve"> </w:t>
      </w:r>
      <w:r w:rsidR="00EC72E8">
        <w:t>“</w:t>
      </w:r>
      <w:r w:rsidR="00EF789D">
        <w:t>virtual street segments</w:t>
      </w:r>
      <w:r w:rsidR="00EC72E8">
        <w:t>”</w:t>
      </w:r>
      <w:r w:rsidR="00EF789D">
        <w:t xml:space="preserve"> </w:t>
      </w:r>
      <w:r w:rsidR="00851629">
        <w:t>across</w:t>
      </w:r>
      <w:r w:rsidR="00EF789D">
        <w:t xml:space="preserve"> walkable areas </w:t>
      </w:r>
      <w:r w:rsidR="00DA5F64">
        <w:t>of OSM.</w:t>
      </w:r>
      <w:r w:rsidR="00EF789D">
        <w:t xml:space="preserve"> </w:t>
      </w:r>
      <w:r w:rsidR="00C4308D">
        <w:t>This is a</w:t>
      </w:r>
      <w:r w:rsidR="0026492E">
        <w:t>n advanced</w:t>
      </w:r>
      <w:r w:rsidR="00C4308D">
        <w:t xml:space="preserve"> feature that is implemented in </w:t>
      </w:r>
      <w:r w:rsidR="00BC75DB">
        <w:t xml:space="preserve">e.g. </w:t>
      </w:r>
      <w:r w:rsidR="00C4308D">
        <w:t xml:space="preserve">OpenTripPlanner that HRT’s route planner service uses. </w:t>
      </w:r>
      <w:r w:rsidR="003C329E">
        <w:t>However, p</w:t>
      </w:r>
      <w:r w:rsidR="008F4606">
        <w:t xml:space="preserve">athfinding </w:t>
      </w:r>
      <w:r w:rsidR="003A0BFC">
        <w:t xml:space="preserve">is </w:t>
      </w:r>
      <w:r w:rsidR="008F4606">
        <w:t>affected by</w:t>
      </w:r>
      <w:r w:rsidR="00795C3A">
        <w:t xml:space="preserve"> the</w:t>
      </w:r>
      <w:r w:rsidR="008F4606">
        <w:t xml:space="preserve"> missing walkable areas</w:t>
      </w:r>
      <w:r w:rsidR="007652C1">
        <w:t xml:space="preserve"> </w:t>
      </w:r>
      <w:r w:rsidR="008F4606">
        <w:t xml:space="preserve">only </w:t>
      </w:r>
      <w:r w:rsidR="004D3772">
        <w:t xml:space="preserve">in some </w:t>
      </w:r>
      <w:r w:rsidR="001C3EE8">
        <w:t>restricted areas</w:t>
      </w:r>
      <w:r w:rsidR="004D3772">
        <w:t xml:space="preserve">, such as </w:t>
      </w:r>
      <w:r w:rsidR="000C0E42">
        <w:t>near</w:t>
      </w:r>
      <w:r w:rsidR="004D3772">
        <w:t xml:space="preserve"> </w:t>
      </w:r>
      <w:r w:rsidR="007652C1">
        <w:t>Helsinki Central Railway Station</w:t>
      </w:r>
      <w:r w:rsidR="00E81009">
        <w:t xml:space="preserve"> and </w:t>
      </w:r>
      <w:r w:rsidR="008F4606">
        <w:t xml:space="preserve">other </w:t>
      </w:r>
      <w:r w:rsidR="006E600E">
        <w:t xml:space="preserve">major </w:t>
      </w:r>
      <w:r w:rsidR="00E81009">
        <w:t>squares</w:t>
      </w:r>
      <w:r w:rsidR="006475D9">
        <w:t>.</w:t>
      </w:r>
      <w:r w:rsidR="00FD2795">
        <w:t xml:space="preserve"> </w:t>
      </w:r>
      <w:r w:rsidR="00EC72E8">
        <w:t xml:space="preserve">In practice, for </w:t>
      </w:r>
      <w:r w:rsidR="00DC7231">
        <w:t xml:space="preserve">a </w:t>
      </w:r>
      <w:r w:rsidR="00EC72E8">
        <w:t>reference path</w:t>
      </w:r>
      <w:r w:rsidR="00DC7231">
        <w:t xml:space="preserve"> </w:t>
      </w:r>
      <w:r w:rsidR="00EC72E8">
        <w:t>that cross</w:t>
      </w:r>
      <w:r w:rsidR="00DC7231">
        <w:t>es</w:t>
      </w:r>
      <w:r w:rsidR="00EC72E8">
        <w:t xml:space="preserve"> a walkable </w:t>
      </w:r>
      <w:r w:rsidR="00E70396">
        <w:t xml:space="preserve">square </w:t>
      </w:r>
      <w:r w:rsidR="00EC72E8">
        <w:t xml:space="preserve">by a virtual edge, the quiet path route planner </w:t>
      </w:r>
      <w:r w:rsidR="00F2129E">
        <w:t>can find</w:t>
      </w:r>
      <w:r w:rsidR="00EC72E8">
        <w:t xml:space="preserve"> only </w:t>
      </w:r>
      <w:r w:rsidR="00DC7231">
        <w:t xml:space="preserve">a </w:t>
      </w:r>
      <w:r w:rsidR="00EC72E8">
        <w:t>slightly longer path</w:t>
      </w:r>
      <w:r w:rsidR="00DC7231">
        <w:t xml:space="preserve"> </w:t>
      </w:r>
      <w:r w:rsidR="00E70396">
        <w:t xml:space="preserve">as </w:t>
      </w:r>
      <w:r w:rsidR="00EC72E8">
        <w:t xml:space="preserve">it can only utilize the sidewalks and other walkable street segments around </w:t>
      </w:r>
      <w:r w:rsidR="00791661">
        <w:t>the square</w:t>
      </w:r>
      <w:r w:rsidR="003D2EE7">
        <w:t xml:space="preserve"> (</w:t>
      </w:r>
      <w:r w:rsidR="003D2EE7">
        <w:fldChar w:fldCharType="begin"/>
      </w:r>
      <w:r w:rsidR="003D2EE7">
        <w:instrText xml:space="preserve"> REF _Ref38100643 \h </w:instrText>
      </w:r>
      <w:r w:rsidR="003D2EE7">
        <w:fldChar w:fldCharType="separate"/>
      </w:r>
      <w:r w:rsidR="00711D61">
        <w:t xml:space="preserve">Figure </w:t>
      </w:r>
      <w:r w:rsidR="00711D61">
        <w:rPr>
          <w:noProof/>
        </w:rPr>
        <w:t>39</w:t>
      </w:r>
      <w:r w:rsidR="003D2EE7">
        <w:fldChar w:fldCharType="end"/>
      </w:r>
      <w:r w:rsidR="003D2EE7">
        <w:t>)</w:t>
      </w:r>
      <w:r w:rsidR="00CC4932">
        <w:t>.</w:t>
      </w:r>
      <w:r w:rsidR="001E0B71">
        <w:t xml:space="preserve"> </w:t>
      </w:r>
    </w:p>
    <w:p w14:paraId="53CB8A57" w14:textId="3A4E390D" w:rsidR="00EE1ECB" w:rsidRPr="00CC2F87" w:rsidRDefault="00EE1ECB" w:rsidP="00EE1ECB">
      <w:pPr>
        <w:pStyle w:val="TableCaption"/>
      </w:pPr>
      <w:bookmarkStart w:id="169" w:name="_Ref23696639"/>
      <w:bookmarkStart w:id="170" w:name="_Toc38115098"/>
      <w:r w:rsidRPr="00CC2F87">
        <w:t xml:space="preserve">Table </w:t>
      </w:r>
      <w:r w:rsidRPr="00CC2F87">
        <w:fldChar w:fldCharType="begin"/>
      </w:r>
      <w:r w:rsidRPr="00CC2F87">
        <w:instrText xml:space="preserve"> SEQ Table \* ARABIC </w:instrText>
      </w:r>
      <w:r w:rsidRPr="00CC2F87">
        <w:fldChar w:fldCharType="separate"/>
      </w:r>
      <w:r w:rsidR="00711D61">
        <w:rPr>
          <w:noProof/>
        </w:rPr>
        <w:t>15</w:t>
      </w:r>
      <w:r w:rsidRPr="00CC2F87">
        <w:fldChar w:fldCharType="end"/>
      </w:r>
      <w:bookmarkEnd w:id="169"/>
      <w:r w:rsidRPr="00CC2F87">
        <w:t xml:space="preserve">. </w:t>
      </w:r>
      <w:r w:rsidR="00716D05" w:rsidRPr="00CC2F87">
        <w:t>Statistics of o</w:t>
      </w:r>
      <w:r w:rsidRPr="00CC2F87">
        <w:t>ffsets (</w:t>
      </w:r>
      <w:r w:rsidR="00E66CBB">
        <w:t xml:space="preserve">i.e. </w:t>
      </w:r>
      <w:r w:rsidR="00716D05" w:rsidRPr="00CC2F87">
        <w:t>distances</w:t>
      </w:r>
      <w:r w:rsidRPr="00CC2F87">
        <w:t xml:space="preserve">) </w:t>
      </w:r>
      <w:r w:rsidR="00E40C99">
        <w:t xml:space="preserve">between </w:t>
      </w:r>
      <w:r w:rsidR="004B6346">
        <w:t xml:space="preserve">the </w:t>
      </w:r>
      <w:r w:rsidRPr="00CC2F87">
        <w:t xml:space="preserve">origin and destination points </w:t>
      </w:r>
      <w:r w:rsidR="004B6346">
        <w:t xml:space="preserve">of the paths </w:t>
      </w:r>
      <w:r w:rsidR="00E40C99">
        <w:t>and</w:t>
      </w:r>
      <w:r w:rsidRPr="00CC2F87">
        <w:t xml:space="preserve"> </w:t>
      </w:r>
      <w:r w:rsidR="004B6346">
        <w:t xml:space="preserve">the </w:t>
      </w:r>
      <w:r w:rsidRPr="00CC2F87">
        <w:t xml:space="preserve">origin and destination points of the </w:t>
      </w:r>
      <w:commentRangeStart w:id="171"/>
      <w:r w:rsidRPr="00CC2F87">
        <w:t>reference paths</w:t>
      </w:r>
      <w:commentRangeEnd w:id="171"/>
      <w:r w:rsidR="00260041">
        <w:rPr>
          <w:rStyle w:val="CommentReference"/>
          <w:iCs w:val="0"/>
          <w:color w:val="auto"/>
        </w:rPr>
        <w:commentReference w:id="171"/>
      </w:r>
      <w:r w:rsidRPr="00CC2F87">
        <w:t>.</w:t>
      </w:r>
      <w:bookmarkEnd w:id="170"/>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268"/>
      </w:tblGrid>
      <w:tr w:rsidR="00EE1ECB" w:rsidRPr="00CC2F87" w14:paraId="134CED4E" w14:textId="77777777" w:rsidTr="00553004">
        <w:trPr>
          <w:trHeight w:val="561"/>
        </w:trPr>
        <w:tc>
          <w:tcPr>
            <w:tcW w:w="3397" w:type="dxa"/>
            <w:tcBorders>
              <w:left w:val="single" w:sz="4" w:space="0" w:color="FFFFFF"/>
              <w:right w:val="single" w:sz="4" w:space="0" w:color="FFFFFF"/>
            </w:tcBorders>
          </w:tcPr>
          <w:p w14:paraId="099AE48B" w14:textId="49DB9A8A" w:rsidR="00EE1ECB" w:rsidRPr="00CC2F87" w:rsidRDefault="00013743" w:rsidP="00013743">
            <w:pPr>
              <w:pStyle w:val="TableText"/>
              <w:spacing w:before="240" w:after="160"/>
            </w:pPr>
            <w:r w:rsidRPr="00CC2F87">
              <w:t>Offset from reference paths’</w:t>
            </w:r>
          </w:p>
        </w:tc>
        <w:tc>
          <w:tcPr>
            <w:tcW w:w="1985" w:type="dxa"/>
            <w:tcBorders>
              <w:left w:val="single" w:sz="4" w:space="0" w:color="FFFFFF"/>
              <w:right w:val="single" w:sz="4" w:space="0" w:color="FFFFFF"/>
            </w:tcBorders>
          </w:tcPr>
          <w:p w14:paraId="163E6232" w14:textId="08C483DE" w:rsidR="00EE1ECB" w:rsidRPr="00CC2F87" w:rsidRDefault="00013743" w:rsidP="00013743">
            <w:pPr>
              <w:pStyle w:val="TableText"/>
              <w:spacing w:before="240" w:after="160"/>
            </w:pPr>
            <w:r w:rsidRPr="00CC2F87">
              <w:t>origins (m)</w:t>
            </w:r>
          </w:p>
        </w:tc>
        <w:tc>
          <w:tcPr>
            <w:tcW w:w="2268" w:type="dxa"/>
            <w:tcBorders>
              <w:left w:val="single" w:sz="4" w:space="0" w:color="FFFFFF"/>
              <w:right w:val="single" w:sz="4" w:space="0" w:color="FFFFFF"/>
            </w:tcBorders>
          </w:tcPr>
          <w:p w14:paraId="7249C664" w14:textId="7603860E" w:rsidR="00EE1ECB" w:rsidRPr="00CC2F87" w:rsidRDefault="00013743" w:rsidP="00013743">
            <w:pPr>
              <w:pStyle w:val="TableText"/>
              <w:spacing w:before="240" w:after="160"/>
            </w:pPr>
            <w:r w:rsidRPr="00CC2F87">
              <w:t>destinations (m)</w:t>
            </w:r>
          </w:p>
        </w:tc>
      </w:tr>
      <w:tr w:rsidR="00EE1ECB" w:rsidRPr="00CC2F87" w14:paraId="1EBBA062" w14:textId="77777777" w:rsidTr="00553004">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0938904C" w14:textId="77777777" w:rsidR="00EE1ECB" w:rsidRPr="00CC2F87" w:rsidRDefault="00EE1ECB" w:rsidP="00013743">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5A04679C" w14:textId="15C8D77E" w:rsidR="00EE1ECB" w:rsidRPr="00CC2F87" w:rsidRDefault="00013743" w:rsidP="00013743">
            <w:pPr>
              <w:pStyle w:val="TableText"/>
              <w:spacing w:before="240" w:line="240" w:lineRule="auto"/>
            </w:pPr>
            <w:r w:rsidRPr="00CC2F87">
              <w:t>3.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607A7C1" w14:textId="3F4681EE" w:rsidR="00EE1ECB" w:rsidRPr="00CC2F87" w:rsidRDefault="00013743" w:rsidP="00013743">
            <w:pPr>
              <w:pStyle w:val="TableText"/>
              <w:spacing w:before="240" w:line="240" w:lineRule="auto"/>
            </w:pPr>
            <w:r w:rsidRPr="00CC2F87">
              <w:t>3.9</w:t>
            </w:r>
          </w:p>
        </w:tc>
      </w:tr>
      <w:tr w:rsidR="00EE1ECB" w:rsidRPr="00CC2F87" w14:paraId="7E023A79"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1F04A074" w14:textId="77777777" w:rsidR="00EE1ECB" w:rsidRPr="00CC2F87" w:rsidRDefault="00EE1ECB" w:rsidP="00013743">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0F8C353F" w14:textId="6C37917E" w:rsidR="00EE1ECB" w:rsidRPr="00CC2F87" w:rsidRDefault="00013743" w:rsidP="00013743">
            <w:pPr>
              <w:pStyle w:val="TableText"/>
              <w:spacing w:line="240" w:lineRule="auto"/>
            </w:pPr>
            <w:r w:rsidRPr="00CC2F87">
              <w:t>0.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0E360B8" w14:textId="13FB1A69" w:rsidR="00EE1ECB" w:rsidRPr="00CC2F87" w:rsidRDefault="00013743" w:rsidP="00013743">
            <w:pPr>
              <w:pStyle w:val="TableText"/>
              <w:spacing w:line="240" w:lineRule="auto"/>
            </w:pPr>
            <w:r w:rsidRPr="00CC2F87">
              <w:t>1.3</w:t>
            </w:r>
          </w:p>
        </w:tc>
      </w:tr>
      <w:tr w:rsidR="00EE1ECB" w:rsidRPr="00CC2F87" w14:paraId="66094DF1"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68A26AC" w14:textId="77777777" w:rsidR="00EE1ECB" w:rsidRPr="00CC2F87" w:rsidRDefault="00EE1ECB" w:rsidP="00013743">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CFA71EB" w14:textId="54EBD413" w:rsidR="00EE1ECB" w:rsidRPr="00CC2F87" w:rsidRDefault="00013743" w:rsidP="00013743">
            <w:pPr>
              <w:pStyle w:val="TableText"/>
              <w:spacing w:line="240" w:lineRule="auto"/>
            </w:pPr>
            <w:r w:rsidRPr="00CC2F87">
              <w:t>9.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EF1319D" w14:textId="07AF81AF" w:rsidR="00EE1ECB" w:rsidRPr="00CC2F87" w:rsidRDefault="00013743" w:rsidP="00013743">
            <w:pPr>
              <w:pStyle w:val="TableText"/>
              <w:spacing w:line="240" w:lineRule="auto"/>
            </w:pPr>
            <w:r w:rsidRPr="00CC2F87">
              <w:t>12.0</w:t>
            </w:r>
          </w:p>
        </w:tc>
      </w:tr>
      <w:tr w:rsidR="00EE1ECB" w:rsidRPr="00CC2F87" w14:paraId="602FF480"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0E0004B3" w14:textId="5460FE90" w:rsidR="00EE1ECB" w:rsidRPr="00CC2F87" w:rsidRDefault="00EE1ECB" w:rsidP="00013743">
            <w:pPr>
              <w:pStyle w:val="TableText"/>
              <w:spacing w:line="240" w:lineRule="auto"/>
            </w:pPr>
            <w:r w:rsidRPr="00CC2F87">
              <w:t>p</w:t>
            </w:r>
            <w:r w:rsidR="00013743" w:rsidRPr="00CC2F87">
              <w:t>5</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31C0FAF4" w14:textId="29D8842B" w:rsidR="00EE1ECB" w:rsidRPr="00CC2F87" w:rsidRDefault="00013743" w:rsidP="00013743">
            <w:pPr>
              <w:pStyle w:val="TableText"/>
              <w:spacing w:line="240" w:lineRule="auto"/>
            </w:pPr>
            <w:r w:rsidRPr="00CC2F87">
              <w:t>0.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36837C2" w14:textId="68A5D64B" w:rsidR="00EE1ECB" w:rsidRPr="00CC2F87" w:rsidRDefault="00013743" w:rsidP="00013743">
            <w:pPr>
              <w:pStyle w:val="TableText"/>
              <w:spacing w:line="240" w:lineRule="auto"/>
            </w:pPr>
            <w:r w:rsidRPr="00CC2F87">
              <w:t>0.1</w:t>
            </w:r>
          </w:p>
        </w:tc>
      </w:tr>
      <w:tr w:rsidR="00013743" w:rsidRPr="00CC2F87" w14:paraId="3B92FE2A"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436C2C5" w14:textId="5D654AD9" w:rsidR="00013743" w:rsidRPr="00CC2F87" w:rsidRDefault="00013743" w:rsidP="00013743">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3DAEACA" w14:textId="7173618B" w:rsidR="00013743" w:rsidRPr="00CC2F87" w:rsidRDefault="00013743" w:rsidP="00013743">
            <w:pPr>
              <w:pStyle w:val="TableText"/>
              <w:spacing w:line="240" w:lineRule="auto"/>
            </w:pPr>
            <w:r w:rsidRPr="00CC2F87">
              <w:t>0.1</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06E1E74" w14:textId="35587F79" w:rsidR="00013743" w:rsidRPr="00CC2F87" w:rsidRDefault="00013743" w:rsidP="00013743">
            <w:pPr>
              <w:pStyle w:val="TableText"/>
              <w:spacing w:line="240" w:lineRule="auto"/>
            </w:pPr>
            <w:r w:rsidRPr="00CC2F87">
              <w:t>0.2</w:t>
            </w:r>
          </w:p>
        </w:tc>
      </w:tr>
      <w:tr w:rsidR="00013743" w:rsidRPr="00CC2F87" w14:paraId="509B1D12"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5FA6BCB" w14:textId="6DAFCE0E" w:rsidR="00013743" w:rsidRPr="00CC2F87" w:rsidRDefault="00013743" w:rsidP="00013743">
            <w:pPr>
              <w:pStyle w:val="TableText"/>
              <w:spacing w:line="240" w:lineRule="auto"/>
            </w:pPr>
            <w:r w:rsidRPr="00CC2F87">
              <w:t>p9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3062868" w14:textId="0AE774CB" w:rsidR="00013743" w:rsidRPr="00CC2F87" w:rsidRDefault="00013743" w:rsidP="00013743">
            <w:pPr>
              <w:pStyle w:val="TableText"/>
              <w:spacing w:line="240" w:lineRule="auto"/>
            </w:pPr>
            <w:r w:rsidRPr="00CC2F87">
              <w:t>4.4</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E48F991" w14:textId="29ABE18F" w:rsidR="00013743" w:rsidRPr="00CC2F87" w:rsidRDefault="00013743" w:rsidP="00013743">
            <w:pPr>
              <w:pStyle w:val="TableText"/>
              <w:spacing w:line="240" w:lineRule="auto"/>
            </w:pPr>
            <w:r w:rsidRPr="00CC2F87">
              <w:t>8.5</w:t>
            </w:r>
          </w:p>
        </w:tc>
      </w:tr>
      <w:tr w:rsidR="00013743" w:rsidRPr="00CC2F87" w14:paraId="26B5CFC6" w14:textId="77777777" w:rsidTr="00553004">
        <w:trPr>
          <w:trHeight w:val="587"/>
        </w:trPr>
        <w:tc>
          <w:tcPr>
            <w:tcW w:w="3397" w:type="dxa"/>
            <w:tcBorders>
              <w:top w:val="single" w:sz="4" w:space="0" w:color="FFFFFF" w:themeColor="background1"/>
              <w:left w:val="single" w:sz="4" w:space="0" w:color="FFFFFF"/>
              <w:right w:val="single" w:sz="4" w:space="0" w:color="FFFFFF"/>
            </w:tcBorders>
          </w:tcPr>
          <w:p w14:paraId="2AC3C956" w14:textId="5F9D1F1E" w:rsidR="00013743" w:rsidRPr="00CC2F87" w:rsidRDefault="00013743" w:rsidP="00013743">
            <w:pPr>
              <w:pStyle w:val="TableText"/>
              <w:spacing w:after="240" w:line="240" w:lineRule="auto"/>
            </w:pPr>
            <w:r w:rsidRPr="00CC2F87">
              <w:t>p95</w:t>
            </w:r>
          </w:p>
        </w:tc>
        <w:tc>
          <w:tcPr>
            <w:tcW w:w="1985" w:type="dxa"/>
            <w:tcBorders>
              <w:top w:val="single" w:sz="4" w:space="0" w:color="FFFFFF" w:themeColor="background1"/>
              <w:left w:val="single" w:sz="4" w:space="0" w:color="FFFFFF"/>
              <w:right w:val="single" w:sz="4" w:space="0" w:color="FFFFFF"/>
            </w:tcBorders>
          </w:tcPr>
          <w:p w14:paraId="340FC53B" w14:textId="6ECFD4C8" w:rsidR="00013743" w:rsidRPr="00CC2F87" w:rsidRDefault="00013743" w:rsidP="00013743">
            <w:pPr>
              <w:pStyle w:val="TableText"/>
              <w:spacing w:line="240" w:lineRule="auto"/>
            </w:pPr>
            <w:r w:rsidRPr="00CC2F87">
              <w:t>24.7</w:t>
            </w:r>
          </w:p>
        </w:tc>
        <w:tc>
          <w:tcPr>
            <w:tcW w:w="2268" w:type="dxa"/>
            <w:tcBorders>
              <w:top w:val="single" w:sz="4" w:space="0" w:color="FFFFFF" w:themeColor="background1"/>
              <w:left w:val="single" w:sz="4" w:space="0" w:color="FFFFFF"/>
              <w:right w:val="single" w:sz="4" w:space="0" w:color="FFFFFF"/>
            </w:tcBorders>
          </w:tcPr>
          <w:p w14:paraId="5C0E2BDE" w14:textId="5FD3E226" w:rsidR="00013743" w:rsidRPr="00CC2F87" w:rsidRDefault="00B90BBA" w:rsidP="00013743">
            <w:pPr>
              <w:pStyle w:val="TableText"/>
              <w:spacing w:line="240" w:lineRule="auto"/>
            </w:pPr>
            <w:r w:rsidRPr="00CC2F87">
              <w:t>15.4</w:t>
            </w:r>
          </w:p>
        </w:tc>
      </w:tr>
    </w:tbl>
    <w:p w14:paraId="3FBFCD3B" w14:textId="3C312388" w:rsidR="00F84EA6" w:rsidRDefault="00F84EA6" w:rsidP="00FC6533">
      <w:pPr>
        <w:keepNext/>
        <w:spacing w:before="360" w:after="0"/>
      </w:pPr>
    </w:p>
    <w:p w14:paraId="5EB97D6D" w14:textId="6B373381" w:rsidR="00FC6533" w:rsidRDefault="006B69F6" w:rsidP="00FC6533">
      <w:pPr>
        <w:keepNext/>
        <w:spacing w:before="360" w:after="0"/>
      </w:pPr>
      <w:r>
        <w:rPr>
          <w:noProof/>
        </w:rPr>
        <w:drawing>
          <wp:inline distT="0" distB="0" distL="0" distR="0" wp14:anchorId="6C448B0A" wp14:editId="5F7A5022">
            <wp:extent cx="5643523" cy="2743793"/>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msc_graph_comparison_2.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643523" cy="2743793"/>
                    </a:xfrm>
                    <a:prstGeom prst="rect">
                      <a:avLst/>
                    </a:prstGeom>
                  </pic:spPr>
                </pic:pic>
              </a:graphicData>
            </a:graphic>
          </wp:inline>
        </w:drawing>
      </w:r>
      <w:bookmarkStart w:id="172" w:name="_Ref38100635"/>
      <w:bookmarkStart w:id="173" w:name="_Toc38115082"/>
    </w:p>
    <w:p w14:paraId="16AEA3D9" w14:textId="799EDE0C" w:rsidR="006B69F6" w:rsidRPr="00F84EA6" w:rsidRDefault="006B69F6" w:rsidP="00F84EA6">
      <w:pPr>
        <w:pStyle w:val="Caption"/>
      </w:pPr>
      <w:r w:rsidRPr="00F84EA6">
        <w:t xml:space="preserve">Figure </w:t>
      </w:r>
      <w:r w:rsidRPr="00F84EA6">
        <w:fldChar w:fldCharType="begin"/>
      </w:r>
      <w:r w:rsidRPr="00F84EA6">
        <w:instrText xml:space="preserve"> SEQ Figure \* ARABIC </w:instrText>
      </w:r>
      <w:r w:rsidRPr="00F84EA6">
        <w:fldChar w:fldCharType="separate"/>
      </w:r>
      <w:r w:rsidR="00711D61" w:rsidRPr="00F84EA6">
        <w:t>38</w:t>
      </w:r>
      <w:r w:rsidRPr="00F84EA6">
        <w:fldChar w:fldCharType="end"/>
      </w:r>
      <w:bookmarkEnd w:id="172"/>
      <w:r w:rsidRPr="00F84EA6">
        <w:t xml:space="preserve">. Side-by-side comparison of the street network graphs of </w:t>
      </w:r>
      <w:r w:rsidR="008F3CC4" w:rsidRPr="00F84EA6">
        <w:t xml:space="preserve">the </w:t>
      </w:r>
      <w:r w:rsidRPr="00F84EA6">
        <w:t>quiet path route planner (A) and OpenTripPlanner (B)</w:t>
      </w:r>
      <w:r w:rsidR="009D2AB1" w:rsidRPr="00F84EA6">
        <w:t xml:space="preserve"> in Koskela, Helsinki</w:t>
      </w:r>
      <w:r w:rsidRPr="00F84EA6">
        <w:t xml:space="preserve">. Most street segments tagged as private in OpenStreetMap are used in OpenTripPlanner but </w:t>
      </w:r>
      <w:r w:rsidR="006A2826" w:rsidRPr="00F84EA6">
        <w:t>missing from</w:t>
      </w:r>
      <w:r w:rsidR="005D467B" w:rsidRPr="00F84EA6">
        <w:t xml:space="preserve"> </w:t>
      </w:r>
      <w:r w:rsidR="008D5141" w:rsidRPr="00F84EA6">
        <w:t xml:space="preserve">the </w:t>
      </w:r>
      <w:r w:rsidRPr="00F84EA6">
        <w:t xml:space="preserve">quiet path route planner. However, private streets are only usable at the beginning or end of a route in OpenTripPlanner. </w:t>
      </w:r>
      <w:r w:rsidR="00D747B0" w:rsidRPr="00F84EA6">
        <w:t>Map data by © OpenStreetMap contributors.</w:t>
      </w:r>
      <w:bookmarkEnd w:id="173"/>
    </w:p>
    <w:p w14:paraId="6D1DA5DD" w14:textId="77777777" w:rsidR="00407169" w:rsidRDefault="00407169" w:rsidP="00407169">
      <w:pPr>
        <w:keepNext/>
        <w:spacing w:before="360" w:after="0"/>
      </w:pPr>
      <w:r>
        <w:rPr>
          <w:noProof/>
        </w:rPr>
        <w:drawing>
          <wp:inline distT="0" distB="0" distL="0" distR="0" wp14:anchorId="7954B1AB" wp14:editId="28EED264">
            <wp:extent cx="5660442" cy="2752019"/>
            <wp:effectExtent l="0" t="0" r="3810" b="44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msc_graph_comparison_1.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660442" cy="2752019"/>
                    </a:xfrm>
                    <a:prstGeom prst="rect">
                      <a:avLst/>
                    </a:prstGeom>
                  </pic:spPr>
                </pic:pic>
              </a:graphicData>
            </a:graphic>
          </wp:inline>
        </w:drawing>
      </w:r>
    </w:p>
    <w:p w14:paraId="60204D56" w14:textId="5C63652F" w:rsidR="00407169" w:rsidRDefault="00407169" w:rsidP="002D7FCC">
      <w:pPr>
        <w:pStyle w:val="Caption"/>
        <w:jc w:val="both"/>
      </w:pPr>
      <w:bookmarkStart w:id="174" w:name="_Ref38100643"/>
      <w:bookmarkStart w:id="175" w:name="_Toc38115083"/>
      <w:r>
        <w:t xml:space="preserve">Figure </w:t>
      </w:r>
      <w:r>
        <w:fldChar w:fldCharType="begin"/>
      </w:r>
      <w:r>
        <w:instrText xml:space="preserve"> SEQ Figure \* ARABIC </w:instrText>
      </w:r>
      <w:r>
        <w:fldChar w:fldCharType="separate"/>
      </w:r>
      <w:r w:rsidR="00711D61">
        <w:rPr>
          <w:noProof/>
        </w:rPr>
        <w:t>39</w:t>
      </w:r>
      <w:r>
        <w:fldChar w:fldCharType="end"/>
      </w:r>
      <w:bookmarkEnd w:id="174"/>
      <w:r>
        <w:t xml:space="preserve">. Side-by-side comparison of the street network graphs of </w:t>
      </w:r>
      <w:r w:rsidR="002840A0">
        <w:t xml:space="preserve">the </w:t>
      </w:r>
      <w:r>
        <w:t>quiet path route planner (A) and OpenTripPlanner (B)</w:t>
      </w:r>
      <w:r w:rsidR="00880C58">
        <w:t xml:space="preserve"> in Kumpula campus</w:t>
      </w:r>
      <w:r w:rsidR="009D2AB1">
        <w:t>, Helsinki</w:t>
      </w:r>
      <w:r>
        <w:t xml:space="preserve">. Additional ("virtual") </w:t>
      </w:r>
      <w:r w:rsidR="0052232F">
        <w:t xml:space="preserve">edges </w:t>
      </w:r>
      <w:r>
        <w:t>are created in OpenTripPlanner to allow traversing through walkable areas in pathfinding.</w:t>
      </w:r>
      <w:r w:rsidR="005A27F1">
        <w:t xml:space="preserve"> </w:t>
      </w:r>
      <w:r w:rsidR="00D747B0">
        <w:t xml:space="preserve">Map data by </w:t>
      </w:r>
      <w:r w:rsidR="00D747B0" w:rsidRPr="00D747B0">
        <w:t>© OpenStreetMap contributors</w:t>
      </w:r>
      <w:r w:rsidR="00D747B0">
        <w:t>.</w:t>
      </w:r>
      <w:bookmarkEnd w:id="175"/>
      <w:r w:rsidR="00AF007D">
        <w:t xml:space="preserve"> </w:t>
      </w:r>
    </w:p>
    <w:p w14:paraId="4329798D" w14:textId="2AD450E8" w:rsidR="00E82992" w:rsidRDefault="005C63EF" w:rsidP="0075435E">
      <w:pPr>
        <w:keepNext/>
      </w:pPr>
      <w:r>
        <w:t xml:space="preserve">In addition to the previously described </w:t>
      </w:r>
      <w:r w:rsidR="001C205E">
        <w:t xml:space="preserve">issues </w:t>
      </w:r>
      <w:r>
        <w:t xml:space="preserve">in pathfinding, </w:t>
      </w:r>
      <w:r w:rsidR="001D3EA0">
        <w:t xml:space="preserve">also some </w:t>
      </w:r>
      <w:r>
        <w:t xml:space="preserve">minor deviations </w:t>
      </w:r>
      <w:r w:rsidR="00B46A4D">
        <w:t xml:space="preserve">(compared to the reference paths) </w:t>
      </w:r>
      <w:r>
        <w:t>were identified and further investigated</w:t>
      </w:r>
      <w:r w:rsidR="00B46A4D">
        <w:t xml:space="preserve">. </w:t>
      </w:r>
      <w:r w:rsidR="0075435E">
        <w:t xml:space="preserve">In </w:t>
      </w:r>
      <w:r w:rsidR="009C35AB">
        <w:t>a number of</w:t>
      </w:r>
      <w:r w:rsidR="0075435E">
        <w:t xml:space="preserve"> cases, a</w:t>
      </w:r>
      <w:r w:rsidR="00D8549A">
        <w:t xml:space="preserve"> path </w:t>
      </w:r>
      <w:r w:rsidR="001766D9">
        <w:t>takes</w:t>
      </w:r>
      <w:r w:rsidR="00D8549A">
        <w:t xml:space="preserve"> a shortcut </w:t>
      </w:r>
      <w:r w:rsidR="00EB3D28">
        <w:t xml:space="preserve">by using </w:t>
      </w:r>
      <w:r w:rsidR="001C205E">
        <w:t xml:space="preserve">trails </w:t>
      </w:r>
      <w:r w:rsidR="00EB3D28">
        <w:t>or</w:t>
      </w:r>
      <w:r w:rsidR="00D40322">
        <w:t xml:space="preserve"> other minor</w:t>
      </w:r>
      <w:r w:rsidR="00EB3D28">
        <w:t xml:space="preserve"> pathways</w:t>
      </w:r>
      <w:r w:rsidR="00D8549A">
        <w:t xml:space="preserve"> as opposed to </w:t>
      </w:r>
      <w:r w:rsidR="001C205E">
        <w:t xml:space="preserve">the </w:t>
      </w:r>
      <w:r w:rsidR="00D8549A">
        <w:t xml:space="preserve">reference path that </w:t>
      </w:r>
      <w:r w:rsidR="000E6E35">
        <w:t>uses</w:t>
      </w:r>
      <w:r w:rsidR="00D8549A">
        <w:t xml:space="preserve"> </w:t>
      </w:r>
      <w:r w:rsidR="00E768A2">
        <w:t xml:space="preserve">mainly </w:t>
      </w:r>
      <w:r w:rsidR="00796864">
        <w:lastRenderedPageBreak/>
        <w:t>streets</w:t>
      </w:r>
      <w:r w:rsidR="007933EF">
        <w:t xml:space="preserve"> and other major ways</w:t>
      </w:r>
      <w:r w:rsidR="00D8549A">
        <w:t xml:space="preserve">. </w:t>
      </w:r>
      <w:r w:rsidR="00162813">
        <w:t xml:space="preserve">This </w:t>
      </w:r>
      <w:r w:rsidR="00F838F7">
        <w:t>can be</w:t>
      </w:r>
      <w:r w:rsidR="00162813">
        <w:t xml:space="preserve"> at least partly explained by a so-called </w:t>
      </w:r>
      <w:r w:rsidR="002A7691">
        <w:t>“</w:t>
      </w:r>
      <w:r w:rsidR="00D8549A">
        <w:t>turning cost</w:t>
      </w:r>
      <w:r w:rsidR="002A7691">
        <w:t xml:space="preserve">” </w:t>
      </w:r>
      <w:r w:rsidR="00D8549A">
        <w:t xml:space="preserve">that </w:t>
      </w:r>
      <w:r w:rsidR="00162813">
        <w:t>is used in HRT’s route planner</w:t>
      </w:r>
      <w:r w:rsidR="0036629F">
        <w:t xml:space="preserve"> to prevent high number of turns in pathfinding</w:t>
      </w:r>
      <w:r w:rsidR="00162813">
        <w:t>.</w:t>
      </w:r>
      <w:r w:rsidR="00A27113">
        <w:t xml:space="preserve"> </w:t>
      </w:r>
      <w:r w:rsidR="0080092C">
        <w:t>On the other hand</w:t>
      </w:r>
      <w:r w:rsidR="00A27113">
        <w:t xml:space="preserve">, </w:t>
      </w:r>
      <w:r w:rsidR="00E423A7">
        <w:t xml:space="preserve">the </w:t>
      </w:r>
      <w:r w:rsidR="00D8549A">
        <w:t xml:space="preserve">quiet path routing application finds the least cost path </w:t>
      </w:r>
      <w:r w:rsidR="00C9094B">
        <w:t xml:space="preserve">regardless of how many turns the path </w:t>
      </w:r>
      <w:r w:rsidR="0036629F">
        <w:t>includes</w:t>
      </w:r>
      <w:r w:rsidR="0093435A">
        <w:t>,</w:t>
      </w:r>
      <w:r w:rsidR="0036629F">
        <w:t xml:space="preserve"> </w:t>
      </w:r>
      <w:r w:rsidR="006E1C4A">
        <w:t xml:space="preserve">by only considering the </w:t>
      </w:r>
      <w:r w:rsidR="0036629F">
        <w:t>cost of the edges</w:t>
      </w:r>
      <w:r w:rsidR="00C9094B">
        <w:t>.</w:t>
      </w:r>
      <w:r w:rsidR="00812CE1">
        <w:t xml:space="preserve"> </w:t>
      </w:r>
      <w:r w:rsidR="00AC4FBE">
        <w:t xml:space="preserve">This </w:t>
      </w:r>
      <w:r w:rsidR="001F6C2A">
        <w:t xml:space="preserve">may well be the most significant </w:t>
      </w:r>
      <w:r w:rsidR="007B07A0">
        <w:t xml:space="preserve">cause </w:t>
      </w:r>
      <w:r w:rsidR="001F6C2A">
        <w:t xml:space="preserve">for </w:t>
      </w:r>
      <w:r w:rsidR="00D00548">
        <w:t xml:space="preserve">the average path being </w:t>
      </w:r>
      <w:r w:rsidR="001F6C2A">
        <w:t>slightly shorter</w:t>
      </w:r>
      <w:r w:rsidR="00D00548">
        <w:t xml:space="preserve"> (</w:t>
      </w:r>
      <w:r w:rsidR="00997437">
        <w:fldChar w:fldCharType="begin"/>
      </w:r>
      <w:r w:rsidR="00997437">
        <w:instrText xml:space="preserve"> REF _Ref23670715 \h </w:instrText>
      </w:r>
      <w:r w:rsidR="00997437">
        <w:fldChar w:fldCharType="separate"/>
      </w:r>
      <w:r w:rsidR="00711D61" w:rsidRPr="00CC2F87">
        <w:t xml:space="preserve">Table </w:t>
      </w:r>
      <w:r w:rsidR="00711D61">
        <w:rPr>
          <w:noProof/>
        </w:rPr>
        <w:t>14</w:t>
      </w:r>
      <w:r w:rsidR="00997437">
        <w:fldChar w:fldCharType="end"/>
      </w:r>
      <w:r w:rsidR="00997437">
        <w:t xml:space="preserve">; </w:t>
      </w:r>
      <w:r w:rsidR="00D00548">
        <w:t>mean = -7.8 m</w:t>
      </w:r>
      <w:r w:rsidR="00D12C69">
        <w:t>;</w:t>
      </w:r>
      <w:r w:rsidR="00997437">
        <w:t xml:space="preserve"> </w:t>
      </w:r>
      <w:r w:rsidR="00D00548">
        <w:t>-0.21 %)</w:t>
      </w:r>
      <w:r w:rsidR="00D67652">
        <w:t xml:space="preserve"> than the reference path</w:t>
      </w:r>
      <w:r w:rsidR="001F6C2A">
        <w:t xml:space="preserve">. </w:t>
      </w:r>
    </w:p>
    <w:p w14:paraId="028E7FFD" w14:textId="0289F17B" w:rsidR="00970850" w:rsidRDefault="00B81891" w:rsidP="00970850">
      <w:pPr>
        <w:pStyle w:val="Heading2"/>
      </w:pPr>
      <w:bookmarkStart w:id="176" w:name="_Toc38538774"/>
      <w:r>
        <w:t>Indirect assessment of</w:t>
      </w:r>
      <w:r w:rsidR="00561F2C">
        <w:t xml:space="preserve"> </w:t>
      </w:r>
      <w:r w:rsidR="00970850" w:rsidRPr="00CC2F87">
        <w:t xml:space="preserve">pedestrians’ </w:t>
      </w:r>
      <w:r w:rsidR="00D46387">
        <w:t xml:space="preserve">dynamic </w:t>
      </w:r>
      <w:r w:rsidR="00970850" w:rsidRPr="00CC2F87">
        <w:t xml:space="preserve">exposures to traffic noise can reveal </w:t>
      </w:r>
      <w:r>
        <w:t>unequal distribution of exposures to high noise levels</w:t>
      </w:r>
      <w:bookmarkEnd w:id="176"/>
    </w:p>
    <w:p w14:paraId="08036EE8" w14:textId="1FD54513" w:rsidR="00581792" w:rsidRDefault="000472B8" w:rsidP="00581792">
      <w:r>
        <w:t xml:space="preserve">As opposed to most of the previous studies where exposure to traffic noise </w:t>
      </w:r>
      <w:r w:rsidR="004C38AD">
        <w:t xml:space="preserve">have </w:t>
      </w:r>
      <w:r w:rsidR="0059725D">
        <w:t>been</w:t>
      </w:r>
      <w:r>
        <w:t xml:space="preserve"> assessed in </w:t>
      </w:r>
      <w:r w:rsidR="0059725D">
        <w:t xml:space="preserve">a </w:t>
      </w:r>
      <w:r>
        <w:t xml:space="preserve">static manner </w:t>
      </w:r>
      <w:r w:rsidR="0059725D">
        <w:t xml:space="preserve">(with respect to </w:t>
      </w:r>
      <w:r>
        <w:t>location</w:t>
      </w:r>
      <w:r w:rsidR="0059725D">
        <w:t>)</w:t>
      </w:r>
      <w:r>
        <w:t xml:space="preserve">, a dynamic </w:t>
      </w:r>
      <w:r w:rsidR="00FF31DC">
        <w:t xml:space="preserve">exposure </w:t>
      </w:r>
      <w:r>
        <w:t xml:space="preserve">assessment was </w:t>
      </w:r>
      <w:r w:rsidR="004F786C">
        <w:t xml:space="preserve">carried out </w:t>
      </w:r>
      <w:r>
        <w:t>in this study</w:t>
      </w:r>
      <w:r w:rsidR="004F786C">
        <w:t>.</w:t>
      </w:r>
      <w:r>
        <w:t xml:space="preserve"> </w:t>
      </w:r>
      <w:r w:rsidR="004F786C">
        <w:t xml:space="preserve">Pedestrians’ </w:t>
      </w:r>
      <w:r>
        <w:t>exposure to traffic noise was addressed</w:t>
      </w:r>
      <w:r w:rsidR="00B32051">
        <w:t xml:space="preserve"> indirectly</w:t>
      </w:r>
      <w:r>
        <w:t xml:space="preserve"> </w:t>
      </w:r>
      <w:r w:rsidR="0047586F">
        <w:t>by</w:t>
      </w:r>
      <w:r>
        <w:t xml:space="preserve"> </w:t>
      </w:r>
      <w:r w:rsidR="00805AB7">
        <w:t xml:space="preserve">modelling </w:t>
      </w:r>
      <w:r>
        <w:t xml:space="preserve">commuting-related walks. </w:t>
      </w:r>
      <w:r w:rsidR="009C2D8B">
        <w:t xml:space="preserve">The results </w:t>
      </w:r>
      <w:r w:rsidR="00AD5306">
        <w:t xml:space="preserve">on </w:t>
      </w:r>
      <w:r w:rsidR="00FF31DC">
        <w:t xml:space="preserve">dynamic (i.e. journey-time) </w:t>
      </w:r>
      <w:r w:rsidR="00AD5306">
        <w:t xml:space="preserve">exposures </w:t>
      </w:r>
      <w:r w:rsidR="00F15083">
        <w:t xml:space="preserve">to noise </w:t>
      </w:r>
      <w:r w:rsidR="009C2D8B">
        <w:t>were aggregated at origin-level</w:t>
      </w:r>
      <w:r w:rsidR="00AD5306">
        <w:t xml:space="preserve"> </w:t>
      </w:r>
      <w:r w:rsidR="009C2D8B">
        <w:t xml:space="preserve">and concepts </w:t>
      </w:r>
      <w:r w:rsidR="00AD5306" w:rsidRPr="00AD5306">
        <w:rPr>
          <w:i/>
          <w:iCs/>
        </w:rPr>
        <w:t>average local walk</w:t>
      </w:r>
      <w:r w:rsidR="00AD5306">
        <w:t xml:space="preserve"> and </w:t>
      </w:r>
      <w:r w:rsidR="00AD5306" w:rsidRPr="00AD5306">
        <w:rPr>
          <w:i/>
          <w:iCs/>
        </w:rPr>
        <w:t>expected local walk</w:t>
      </w:r>
      <w:r w:rsidR="00AD5306">
        <w:t xml:space="preserve"> were introduced for interpreting the results.</w:t>
      </w:r>
      <w:r w:rsidR="00504516">
        <w:t xml:space="preserve"> </w:t>
      </w:r>
      <w:r w:rsidR="00761EA4">
        <w:t>As per</w:t>
      </w:r>
      <w:r w:rsidR="004F51D5">
        <w:t xml:space="preserve"> the maps representing traffic noise exposure on average walks</w:t>
      </w:r>
      <w:r w:rsidR="009D6165">
        <w:t xml:space="preserve"> in Helsinki</w:t>
      </w:r>
      <w:r w:rsidR="00995A2C">
        <w:t xml:space="preserve"> (see 4.</w:t>
      </w:r>
      <w:r w:rsidR="005309F0">
        <w:t>3</w:t>
      </w:r>
      <w:r w:rsidR="00890ABD">
        <w:t>.</w:t>
      </w:r>
      <w:r w:rsidR="00995A2C">
        <w:t>2)</w:t>
      </w:r>
      <w:r w:rsidR="004F51D5">
        <w:t xml:space="preserve">, </w:t>
      </w:r>
      <w:r w:rsidR="00371ED1">
        <w:t>dynamic</w:t>
      </w:r>
      <w:r w:rsidR="004F51D5">
        <w:t xml:space="preserve"> </w:t>
      </w:r>
      <w:r w:rsidR="00504516">
        <w:t xml:space="preserve">traffic noise exposure </w:t>
      </w:r>
      <w:r w:rsidR="00371ED1">
        <w:t>seems</w:t>
      </w:r>
      <w:r w:rsidR="00504516">
        <w:t xml:space="preserve"> to vary</w:t>
      </w:r>
      <w:r w:rsidR="004F51D5">
        <w:t xml:space="preserve"> </w:t>
      </w:r>
      <w:r w:rsidR="00504516">
        <w:t>significantly between neighborhoods</w:t>
      </w:r>
      <w:r w:rsidR="00523647">
        <w:t>.</w:t>
      </w:r>
      <w:r w:rsidR="00504516">
        <w:t xml:space="preserve"> </w:t>
      </w:r>
      <w:r w:rsidR="00523647">
        <w:t xml:space="preserve">This suggests </w:t>
      </w:r>
      <w:r w:rsidR="009D6165">
        <w:t>that</w:t>
      </w:r>
      <w:r w:rsidR="00504516">
        <w:t xml:space="preserve"> opportunities for walking</w:t>
      </w:r>
      <w:r w:rsidR="009D6165">
        <w:t xml:space="preserve"> </w:t>
      </w:r>
      <w:r w:rsidR="00CC312B">
        <w:t xml:space="preserve">in quiet </w:t>
      </w:r>
      <w:r w:rsidR="009D6165">
        <w:t>are distributed unequally</w:t>
      </w:r>
      <w:r w:rsidR="00504516">
        <w:t xml:space="preserve">. </w:t>
      </w:r>
      <w:r w:rsidR="006E7BEB">
        <w:t>Interestingly</w:t>
      </w:r>
      <w:r w:rsidR="00970850">
        <w:t xml:space="preserve">, </w:t>
      </w:r>
      <w:r w:rsidR="004F723A">
        <w:t xml:space="preserve">many areas </w:t>
      </w:r>
      <w:r w:rsidR="00970850">
        <w:t xml:space="preserve">not directly exposed to high traffic noise levels seem to have highly </w:t>
      </w:r>
      <w:r w:rsidR="00756DDA">
        <w:t xml:space="preserve">exposed </w:t>
      </w:r>
      <w:r w:rsidR="006E7BEB">
        <w:t>average</w:t>
      </w:r>
      <w:r w:rsidR="00970850">
        <w:t xml:space="preserve"> </w:t>
      </w:r>
      <w:r w:rsidR="006E7BEB">
        <w:t>walk</w:t>
      </w:r>
      <w:r w:rsidR="00970850">
        <w:t>.</w:t>
      </w:r>
      <w:r w:rsidR="002C5E01">
        <w:t xml:space="preserve"> </w:t>
      </w:r>
    </w:p>
    <w:p w14:paraId="3F14276C" w14:textId="23F56698" w:rsidR="00C20632" w:rsidRDefault="00F17096" w:rsidP="00581792">
      <w:r>
        <w:t xml:space="preserve">One could argue that </w:t>
      </w:r>
      <w:r w:rsidR="00C736EB">
        <w:t xml:space="preserve">most </w:t>
      </w:r>
      <w:r>
        <w:t xml:space="preserve">buildings manage to protect residents from harmful levels of traffic noise. </w:t>
      </w:r>
      <w:r w:rsidR="00334256">
        <w:t>Therefore</w:t>
      </w:r>
      <w:r>
        <w:t xml:space="preserve">, residents’ dynamic exposure to traffic noise </w:t>
      </w:r>
      <w:r w:rsidRPr="001E4BAD">
        <w:rPr>
          <w:i/>
          <w:iCs/>
        </w:rPr>
        <w:t>outside</w:t>
      </w:r>
      <w:r>
        <w:t xml:space="preserve"> the buildings becomes increasingly important component </w:t>
      </w:r>
      <w:r w:rsidR="00533154">
        <w:t xml:space="preserve">of their </w:t>
      </w:r>
      <w:r>
        <w:t xml:space="preserve">total daily </w:t>
      </w:r>
      <w:r w:rsidR="00533154">
        <w:t xml:space="preserve">noise </w:t>
      </w:r>
      <w:r>
        <w:t xml:space="preserve">exposure. </w:t>
      </w:r>
      <w:r w:rsidR="00C20632">
        <w:t xml:space="preserve">According to the review of </w:t>
      </w:r>
      <w:r w:rsidR="0018141B">
        <w:t xml:space="preserve">(static) </w:t>
      </w:r>
      <w:r w:rsidR="00C20632">
        <w:t xml:space="preserve">noise-annoyance studies by </w:t>
      </w:r>
      <w:r w:rsidR="00C20632">
        <w:fldChar w:fldCharType="begin"/>
      </w:r>
      <w:r w:rsidR="00680162">
        <w:instrText xml:space="preserve"> ADDIN ZOTERO_ITEM CSL_CITATION {"citationID":"2FZZxYdq","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C20632">
        <w:fldChar w:fldCharType="separate"/>
      </w:r>
      <w:r w:rsidR="00C20632">
        <w:rPr>
          <w:noProof/>
        </w:rPr>
        <w:t xml:space="preserve">Guski et al. </w:t>
      </w:r>
      <w:r w:rsidR="00472B13">
        <w:rPr>
          <w:noProof/>
        </w:rPr>
        <w:t>(</w:t>
      </w:r>
      <w:r w:rsidR="00C20632">
        <w:rPr>
          <w:noProof/>
        </w:rPr>
        <w:t>2017)</w:t>
      </w:r>
      <w:r w:rsidR="00C20632">
        <w:fldChar w:fldCharType="end"/>
      </w:r>
      <w:r w:rsidR="00C20632">
        <w:t xml:space="preserve">, </w:t>
      </w:r>
      <w:r>
        <w:t>all</w:t>
      </w:r>
      <w:r w:rsidR="00C20632">
        <w:t xml:space="preserve"> of the studied </w:t>
      </w:r>
      <w:r w:rsidR="0018141B">
        <w:t xml:space="preserve">relationships between </w:t>
      </w:r>
      <w:r w:rsidR="003A7143">
        <w:t>share</w:t>
      </w:r>
      <w:r w:rsidR="003E26FA">
        <w:t xml:space="preserve"> </w:t>
      </w:r>
      <w:r w:rsidR="003A7143">
        <w:t xml:space="preserve">of </w:t>
      </w:r>
      <w:r w:rsidR="00C20632">
        <w:t>highly annoyed (%HA)</w:t>
      </w:r>
      <w:r w:rsidR="0018141B">
        <w:t xml:space="preserve"> residents</w:t>
      </w:r>
      <w:r w:rsidR="00C20632">
        <w:t xml:space="preserve"> </w:t>
      </w:r>
      <w:r w:rsidR="0018141B">
        <w:t xml:space="preserve">and </w:t>
      </w:r>
      <w:r w:rsidR="00C20632">
        <w:t>sound pressure level displa</w:t>
      </w:r>
      <w:r w:rsidR="008B6723">
        <w:t>y</w:t>
      </w:r>
      <w:r w:rsidR="00C20632">
        <w:t xml:space="preserve"> considerable variance in the dependent variable.</w:t>
      </w:r>
      <w:r w:rsidR="001C6645">
        <w:t xml:space="preserve"> </w:t>
      </w:r>
      <w:r w:rsidR="006D3215">
        <w:t>Considering this finding, d</w:t>
      </w:r>
      <w:r w:rsidR="001C6645">
        <w:t xml:space="preserve">ynamic exposure to traffic noise </w:t>
      </w:r>
      <w:r w:rsidR="007404EE">
        <w:t xml:space="preserve">may well be </w:t>
      </w:r>
      <w:r w:rsidR="001C6645">
        <w:t xml:space="preserve">one prominent, </w:t>
      </w:r>
      <w:r w:rsidR="00143785">
        <w:t xml:space="preserve">but </w:t>
      </w:r>
      <w:r w:rsidR="001C6645">
        <w:t xml:space="preserve">widely unstudied, explanatory variable for </w:t>
      </w:r>
      <w:r w:rsidR="009E5D72">
        <w:t xml:space="preserve">these </w:t>
      </w:r>
      <w:r w:rsidR="005351C0">
        <w:t>unexplained</w:t>
      </w:r>
      <w:r w:rsidR="001C6645">
        <w:t xml:space="preserve"> differences</w:t>
      </w:r>
      <w:r w:rsidR="005351C0">
        <w:t xml:space="preserve"> in %HA</w:t>
      </w:r>
      <w:r w:rsidR="001C6645">
        <w:t xml:space="preserve">. </w:t>
      </w:r>
    </w:p>
    <w:p w14:paraId="064276FF" w14:textId="6FCC9ECE" w:rsidR="00581792" w:rsidRDefault="00581792" w:rsidP="00581792">
      <w:pPr>
        <w:pStyle w:val="Heading2"/>
      </w:pPr>
      <w:bookmarkStart w:id="177" w:name="_Toc38538775"/>
      <w:r>
        <w:t>Significant</w:t>
      </w:r>
      <w:r w:rsidRPr="00CC2F87">
        <w:t xml:space="preserve"> </w:t>
      </w:r>
      <w:r>
        <w:t xml:space="preserve">but varying reductions in </w:t>
      </w:r>
      <w:r w:rsidRPr="00CC2F87">
        <w:t>traffic noise</w:t>
      </w:r>
      <w:r>
        <w:t xml:space="preserve"> </w:t>
      </w:r>
      <w:r w:rsidRPr="00CC2F87">
        <w:t xml:space="preserve">exposure </w:t>
      </w:r>
      <w:r>
        <w:t xml:space="preserve">can be achieved </w:t>
      </w:r>
      <w:r w:rsidR="00D76CFE">
        <w:t>by</w:t>
      </w:r>
      <w:r>
        <w:t xml:space="preserve"> quiet path routing</w:t>
      </w:r>
      <w:bookmarkEnd w:id="177"/>
    </w:p>
    <w:p w14:paraId="1B804EA1" w14:textId="0B136D67" w:rsidR="00C86C6A" w:rsidRDefault="00C86C6A" w:rsidP="00C86C6A">
      <w:r>
        <w:t>A q</w:t>
      </w:r>
      <w:r w:rsidR="00067A06">
        <w:t xml:space="preserve">uiet path routing method was developed </w:t>
      </w:r>
      <w:r>
        <w:t xml:space="preserve">in this </w:t>
      </w:r>
      <w:r w:rsidR="00FD1167">
        <w:t>study</w:t>
      </w:r>
      <w:r>
        <w:t xml:space="preserve"> to address two objectives:</w:t>
      </w:r>
    </w:p>
    <w:p w14:paraId="734011D8" w14:textId="6BF50372" w:rsidR="00AE2E21" w:rsidRDefault="00AE2E21" w:rsidP="00E23A20">
      <w:pPr>
        <w:pStyle w:val="ListParagraph"/>
        <w:numPr>
          <w:ilvl w:val="0"/>
          <w:numId w:val="19"/>
        </w:numPr>
      </w:pPr>
      <w:r>
        <w:t>To assess achievable reductions in traffic noise exposure by route choices in Helsinki</w:t>
      </w:r>
    </w:p>
    <w:p w14:paraId="48A44009" w14:textId="435D6854" w:rsidR="00C86C6A" w:rsidRDefault="00C86C6A" w:rsidP="00E23A20">
      <w:pPr>
        <w:pStyle w:val="ListParagraph"/>
        <w:numPr>
          <w:ilvl w:val="0"/>
          <w:numId w:val="19"/>
        </w:numPr>
      </w:pPr>
      <w:r>
        <w:t>To support a proof of concept quiet path route planner for finding healthier, exposure-based</w:t>
      </w:r>
      <w:r w:rsidR="00ED6431">
        <w:t xml:space="preserve"> </w:t>
      </w:r>
      <w:r>
        <w:t>paths in Helsinki</w:t>
      </w:r>
    </w:p>
    <w:p w14:paraId="4CAE9453" w14:textId="5564374E" w:rsidR="003B6B8C" w:rsidRDefault="009E3A24" w:rsidP="000B1365">
      <w:r>
        <w:lastRenderedPageBreak/>
        <w:t>A</w:t>
      </w:r>
      <w:r w:rsidR="009B2165">
        <w:t>chievable reduction</w:t>
      </w:r>
      <w:r w:rsidR="00E31A7A">
        <w:t>s</w:t>
      </w:r>
      <w:r w:rsidR="00372348">
        <w:t xml:space="preserve"> </w:t>
      </w:r>
      <w:r w:rsidR="009B2165">
        <w:t xml:space="preserve">in </w:t>
      </w:r>
      <w:r w:rsidR="0007444E">
        <w:t xml:space="preserve">traffic </w:t>
      </w:r>
      <w:r w:rsidR="009B2165">
        <w:t>noise exposure</w:t>
      </w:r>
      <w:r w:rsidR="00372348">
        <w:t xml:space="preserve"> </w:t>
      </w:r>
      <w:r w:rsidR="00E31A7A">
        <w:t xml:space="preserve">were </w:t>
      </w:r>
      <w:r w:rsidR="009B2165">
        <w:t xml:space="preserve">assessed </w:t>
      </w:r>
      <w:r w:rsidR="00E14A8E">
        <w:t xml:space="preserve">for </w:t>
      </w:r>
      <w:r w:rsidR="00266B90" w:rsidRPr="00266B90">
        <w:t xml:space="preserve">12180 </w:t>
      </w:r>
      <w:r w:rsidR="00266B90">
        <w:t xml:space="preserve">projected </w:t>
      </w:r>
      <w:r w:rsidR="00372348">
        <w:t>commuting related walks</w:t>
      </w:r>
      <w:r w:rsidR="00F90621">
        <w:t xml:space="preserve"> (</w:t>
      </w:r>
      <w:r w:rsidR="00723644">
        <w:t>OD pair</w:t>
      </w:r>
      <w:r w:rsidR="00F90621">
        <w:t>s)</w:t>
      </w:r>
      <w:r w:rsidR="009B2165">
        <w:t xml:space="preserve">. </w:t>
      </w:r>
      <w:r w:rsidR="00CA148F">
        <w:t>An alternative</w:t>
      </w:r>
      <w:r w:rsidR="0095547E">
        <w:t xml:space="preserve"> way to assess the performance of the quiet path routing method would have been to </w:t>
      </w:r>
      <w:r w:rsidR="008835D8">
        <w:t xml:space="preserve">use a large number of random ODs </w:t>
      </w:r>
      <w:r w:rsidR="00E77DEC">
        <w:t>in</w:t>
      </w:r>
      <w:r w:rsidR="008835D8">
        <w:t xml:space="preserve"> </w:t>
      </w:r>
      <w:r w:rsidR="008910D2">
        <w:t>compar</w:t>
      </w:r>
      <w:r w:rsidR="008835D8">
        <w:t xml:space="preserve">ing noise exposures between </w:t>
      </w:r>
      <w:r w:rsidR="0095547E">
        <w:t>shortest</w:t>
      </w:r>
      <w:r w:rsidR="008835D8">
        <w:t xml:space="preserve"> </w:t>
      </w:r>
      <w:r w:rsidR="0095547E">
        <w:t>and quiet paths. However</w:t>
      </w:r>
      <w:r w:rsidR="00BC2016">
        <w:t xml:space="preserve">, </w:t>
      </w:r>
      <w:r w:rsidR="0095547E">
        <w:t xml:space="preserve">using </w:t>
      </w:r>
      <w:r w:rsidR="00BC2016">
        <w:t xml:space="preserve">modelled commuting related walks (ODs) </w:t>
      </w:r>
      <w:r w:rsidR="00A143A7">
        <w:t xml:space="preserve">provided </w:t>
      </w:r>
      <w:r w:rsidR="0095547E">
        <w:t xml:space="preserve">presumably more realistic results on pedestrians’ opportunities to reduce exposure to traffic noise. </w:t>
      </w:r>
      <w:r w:rsidR="00A6388C">
        <w:t xml:space="preserve">To summarize </w:t>
      </w:r>
      <w:r w:rsidR="001957DE">
        <w:t xml:space="preserve">the </w:t>
      </w:r>
      <w:r w:rsidR="00A6388C">
        <w:t xml:space="preserve">main findings of </w:t>
      </w:r>
      <w:r w:rsidR="001957DE">
        <w:t>the statistical analysis, t</w:t>
      </w:r>
      <w:r w:rsidR="003B6B8C">
        <w:t xml:space="preserve">he following </w:t>
      </w:r>
      <w:r w:rsidR="00FD7394">
        <w:t>factors</w:t>
      </w:r>
      <w:r w:rsidR="003B6B8C">
        <w:t xml:space="preserve"> seem to predict higher reduction in traffic noise exposure</w:t>
      </w:r>
      <w:r w:rsidR="007F6FDD">
        <w:t xml:space="preserve"> on a quiet path</w:t>
      </w:r>
      <w:r w:rsidR="003B6B8C">
        <w:t xml:space="preserve">: </w:t>
      </w:r>
    </w:p>
    <w:p w14:paraId="303199B8" w14:textId="5536AAC7" w:rsidR="001957DE" w:rsidRDefault="001957DE" w:rsidP="00E23A20">
      <w:pPr>
        <w:pStyle w:val="ListParagraph"/>
        <w:numPr>
          <w:ilvl w:val="0"/>
          <w:numId w:val="20"/>
        </w:numPr>
      </w:pPr>
      <w:r>
        <w:t>Higher traffic noise exposure on the shortest path</w:t>
      </w:r>
    </w:p>
    <w:p w14:paraId="0D38F241" w14:textId="3AE5E40D" w:rsidR="003B6B8C" w:rsidRDefault="003B6B8C" w:rsidP="00E23A20">
      <w:pPr>
        <w:pStyle w:val="ListParagraph"/>
        <w:numPr>
          <w:ilvl w:val="0"/>
          <w:numId w:val="20"/>
        </w:numPr>
      </w:pPr>
      <w:r>
        <w:t>Longer distance between</w:t>
      </w:r>
      <w:r w:rsidR="003537A3">
        <w:t xml:space="preserve"> origin and destination</w:t>
      </w:r>
      <w:r>
        <w:t xml:space="preserve"> </w:t>
      </w:r>
      <w:r w:rsidR="001957DE">
        <w:t xml:space="preserve">- i.e. </w:t>
      </w:r>
      <w:r>
        <w:t>longer shortest path</w:t>
      </w:r>
    </w:p>
    <w:p w14:paraId="6FBF9E59" w14:textId="16632A0E" w:rsidR="003B6B8C" w:rsidRDefault="003B6B8C" w:rsidP="00E23A20">
      <w:pPr>
        <w:pStyle w:val="ListParagraph"/>
        <w:numPr>
          <w:ilvl w:val="0"/>
          <w:numId w:val="20"/>
        </w:numPr>
      </w:pPr>
      <w:r>
        <w:t xml:space="preserve">Greater </w:t>
      </w:r>
      <w:r w:rsidR="00656479">
        <w:t>additional length</w:t>
      </w:r>
      <w:r>
        <w:t xml:space="preserve"> of the quiet path compared to the shortest path</w:t>
      </w:r>
    </w:p>
    <w:p w14:paraId="3EDBD6CC" w14:textId="3969DD20" w:rsidR="00581792" w:rsidRDefault="007D4E10" w:rsidP="002E0DDC">
      <w:r>
        <w:t xml:space="preserve">The </w:t>
      </w:r>
      <w:r w:rsidR="00C14760">
        <w:t xml:space="preserve">results of the </w:t>
      </w:r>
      <w:r>
        <w:t xml:space="preserve">statistical analysis </w:t>
      </w:r>
      <w:r w:rsidR="00F362F3">
        <w:t xml:space="preserve">show </w:t>
      </w:r>
      <w:r w:rsidR="00C147F6">
        <w:t>12–57 % mean</w:t>
      </w:r>
      <w:r w:rsidR="00B94F57">
        <w:t xml:space="preserve"> </w:t>
      </w:r>
      <w:r w:rsidR="00C147F6">
        <w:t>reduction in exposure to noise levels higher than 65 dB and 1.6–9.6 dB mean reduction in mean dB, depending on at least the three factors</w:t>
      </w:r>
      <w:r w:rsidR="0013600F">
        <w:t xml:space="preserve"> presented above</w:t>
      </w:r>
      <w:r w:rsidR="008A2001">
        <w:t>.</w:t>
      </w:r>
      <w:r w:rsidR="00A5680C">
        <w:t xml:space="preserve"> </w:t>
      </w:r>
      <w:r w:rsidR="002E0DDC">
        <w:t xml:space="preserve">The standard deviations of the average reductions were of the same magnitude as the average reductions themselves, indicating high </w:t>
      </w:r>
      <w:r w:rsidR="00DB21DB">
        <w:t>variation</w:t>
      </w:r>
      <w:r w:rsidR="002E0DDC">
        <w:t xml:space="preserve"> in opportunities for choosing quiet paths (in Helsinki); while in many cases a majority of the total noise exposure of the shortest path could be avoided by choosing a quiet path, in many cases no applicable quiet paths were found for the OD pair. Despite the high variance</w:t>
      </w:r>
      <w:r w:rsidR="00DB21DB">
        <w:t>s</w:t>
      </w:r>
      <w:r w:rsidR="002E0DDC">
        <w:t xml:space="preserve"> of the achievable reductions, the averages can be interpreted as significant </w:t>
      </w:r>
      <w:r w:rsidR="002E0DDC" w:rsidRPr="008A2001">
        <w:rPr>
          <w:i/>
          <w:iCs/>
        </w:rPr>
        <w:t>expected</w:t>
      </w:r>
      <w:r w:rsidR="002E0DDC">
        <w:t xml:space="preserve"> achievable reductions in traffic noise exposure. </w:t>
      </w:r>
      <w:r w:rsidR="0065662E">
        <w:t>Based on these results, it</w:t>
      </w:r>
      <w:r w:rsidR="00DB21DB">
        <w:t xml:space="preserve"> </w:t>
      </w:r>
      <w:r w:rsidR="00AF7D01">
        <w:t xml:space="preserve">can </w:t>
      </w:r>
      <w:r w:rsidR="00DB21DB">
        <w:t xml:space="preserve">be concluded </w:t>
      </w:r>
      <w:r w:rsidR="00581792">
        <w:t xml:space="preserve">that the </w:t>
      </w:r>
      <w:r w:rsidR="004505B1">
        <w:t>quiet path routing method</w:t>
      </w:r>
      <w:r w:rsidR="00581792">
        <w:t xml:space="preserve"> </w:t>
      </w:r>
      <w:r w:rsidR="0065662E">
        <w:t xml:space="preserve">does </w:t>
      </w:r>
      <w:r w:rsidR="00542A91">
        <w:t xml:space="preserve">feature </w:t>
      </w:r>
      <w:r w:rsidR="00581792">
        <w:t xml:space="preserve">the potential to calculate </w:t>
      </w:r>
      <w:r w:rsidR="000A79A6">
        <w:t>considerably</w:t>
      </w:r>
      <w:r w:rsidR="00581792">
        <w:t xml:space="preserve"> quiet</w:t>
      </w:r>
      <w:r w:rsidR="000A79A6">
        <w:t xml:space="preserve">er </w:t>
      </w:r>
      <w:r w:rsidR="00057E6C">
        <w:t xml:space="preserve">yet only slightly longer </w:t>
      </w:r>
      <w:r w:rsidR="00581792">
        <w:t xml:space="preserve">paths </w:t>
      </w:r>
      <w:r w:rsidR="00251D0B">
        <w:t xml:space="preserve">in </w:t>
      </w:r>
      <w:r w:rsidR="002666FB">
        <w:t xml:space="preserve">many </w:t>
      </w:r>
      <w:r w:rsidR="00A96132">
        <w:t xml:space="preserve">real-worlds </w:t>
      </w:r>
      <w:r w:rsidR="00581792">
        <w:t>situations.</w:t>
      </w:r>
      <w:r w:rsidR="006B2A95">
        <w:t xml:space="preserve"> </w:t>
      </w:r>
      <w:r w:rsidR="00E625EC">
        <w:t>Therefore</w:t>
      </w:r>
      <w:r w:rsidR="00ED3F6A">
        <w:t xml:space="preserve">, it was </w:t>
      </w:r>
      <w:r w:rsidR="00A35DED">
        <w:t>only reasonable</w:t>
      </w:r>
      <w:r w:rsidR="00ED3F6A">
        <w:t xml:space="preserve"> to build </w:t>
      </w:r>
      <w:r w:rsidR="00AA1E2D">
        <w:t xml:space="preserve">a </w:t>
      </w:r>
      <w:r w:rsidR="00ED3F6A">
        <w:t xml:space="preserve">web-based quiet path route planner </w:t>
      </w:r>
      <w:r w:rsidR="00D86187">
        <w:t xml:space="preserve">to further demonstrate how </w:t>
      </w:r>
      <w:r w:rsidR="00ED3F6A">
        <w:t>journey time exposure to traffic noise</w:t>
      </w:r>
      <w:r w:rsidR="000B0ADD">
        <w:t xml:space="preserve"> </w:t>
      </w:r>
      <w:r w:rsidR="007B332A">
        <w:t xml:space="preserve">can be reduced </w:t>
      </w:r>
      <w:r w:rsidR="000B0ADD">
        <w:t xml:space="preserve">in </w:t>
      </w:r>
      <w:r w:rsidR="00A35DED">
        <w:t xml:space="preserve">practical </w:t>
      </w:r>
      <w:r w:rsidR="000B0ADD">
        <w:t>situations</w:t>
      </w:r>
      <w:r w:rsidR="00ED3F6A">
        <w:t>.</w:t>
      </w:r>
      <w:r w:rsidR="000763E9">
        <w:t xml:space="preserve"> </w:t>
      </w:r>
    </w:p>
    <w:p w14:paraId="5AE7A92A" w14:textId="5C79B8A5" w:rsidR="00686C20" w:rsidRDefault="00686C20" w:rsidP="00686C20">
      <w:pPr>
        <w:pStyle w:val="Heading2"/>
      </w:pPr>
      <w:bookmarkStart w:id="178" w:name="_Toc38538776"/>
      <w:r>
        <w:t xml:space="preserve">The presence of </w:t>
      </w:r>
      <w:r w:rsidR="002B6109">
        <w:t>alternative</w:t>
      </w:r>
      <w:r w:rsidR="000D4E0C">
        <w:t xml:space="preserve"> paths </w:t>
      </w:r>
      <w:r>
        <w:t>limit</w:t>
      </w:r>
      <w:r w:rsidR="003601D9">
        <w:t>s</w:t>
      </w:r>
      <w:r>
        <w:t xml:space="preserve"> the </w:t>
      </w:r>
      <w:r w:rsidR="00D40880">
        <w:t>accuracy</w:t>
      </w:r>
      <w:r>
        <w:t xml:space="preserve"> of </w:t>
      </w:r>
      <w:r w:rsidR="00037A23">
        <w:t>the</w:t>
      </w:r>
      <w:r w:rsidR="00410160">
        <w:t xml:space="preserve"> </w:t>
      </w:r>
      <w:r>
        <w:t>indirect dynamic exposure assessment</w:t>
      </w:r>
      <w:bookmarkEnd w:id="178"/>
    </w:p>
    <w:p w14:paraId="636D4688" w14:textId="50C070C4" w:rsidR="00D7428E" w:rsidRDefault="009527EC" w:rsidP="003D3EE2">
      <w:r>
        <w:t>In direct assessments</w:t>
      </w:r>
      <w:r w:rsidR="00890775">
        <w:t xml:space="preserve"> of dynamic exposure</w:t>
      </w:r>
      <w:r>
        <w:t xml:space="preserve">, real paths </w:t>
      </w:r>
      <w:r w:rsidR="00DE5738">
        <w:t>of pedestrians</w:t>
      </w:r>
      <w:r w:rsidR="004570D8">
        <w:t xml:space="preserve"> </w:t>
      </w:r>
      <w:r>
        <w:t xml:space="preserve">are determined by </w:t>
      </w:r>
      <w:r w:rsidR="00C467F5">
        <w:t xml:space="preserve">e.g. </w:t>
      </w:r>
      <w:r>
        <w:t xml:space="preserve">GPS tracking. </w:t>
      </w:r>
      <w:r w:rsidR="003D3EE2">
        <w:t xml:space="preserve">In </w:t>
      </w:r>
      <w:r w:rsidR="006F1319">
        <w:t>the case study of this thesis</w:t>
      </w:r>
      <w:r w:rsidR="003D3EE2">
        <w:t xml:space="preserve">, </w:t>
      </w:r>
      <w:r w:rsidR="00991543">
        <w:t xml:space="preserve">pedestrians’ </w:t>
      </w:r>
      <w:r w:rsidR="003D3EE2">
        <w:t xml:space="preserve">dynamic exposure to traffic noise was assessed </w:t>
      </w:r>
      <w:r w:rsidR="0074783A">
        <w:t xml:space="preserve">using </w:t>
      </w:r>
      <w:r w:rsidR="00216CC5">
        <w:t>projected</w:t>
      </w:r>
      <w:r w:rsidR="003D3EE2">
        <w:t xml:space="preserve"> </w:t>
      </w:r>
      <w:r w:rsidR="00310941">
        <w:t>(</w:t>
      </w:r>
      <w:r w:rsidR="003D3EE2">
        <w:t>commuting-related</w:t>
      </w:r>
      <w:r w:rsidR="00310941">
        <w:t>)</w:t>
      </w:r>
      <w:r w:rsidR="003D3EE2">
        <w:t xml:space="preserve"> walks</w:t>
      </w:r>
      <w:r w:rsidR="000A6D98">
        <w:t xml:space="preserve">. </w:t>
      </w:r>
      <w:r w:rsidR="00576B9F">
        <w:t xml:space="preserve">The assessment relies on </w:t>
      </w:r>
      <w:r w:rsidR="0071127F">
        <w:t>the</w:t>
      </w:r>
      <w:r w:rsidR="00576B9F">
        <w:t xml:space="preserve"> assumption </w:t>
      </w:r>
      <w:r w:rsidR="003D3EE2">
        <w:t xml:space="preserve">that pedestrians </w:t>
      </w:r>
      <w:r w:rsidR="00436F4B">
        <w:t xml:space="preserve">use </w:t>
      </w:r>
      <w:r w:rsidR="003D3EE2">
        <w:t>shortest path</w:t>
      </w:r>
      <w:r w:rsidR="00436F4B">
        <w:t>s between origins and destinations</w:t>
      </w:r>
      <w:r w:rsidR="003D3EE2">
        <w:t>.</w:t>
      </w:r>
      <w:r w:rsidR="00466AB4">
        <w:t xml:space="preserve"> For multimodal and particularly commuting related trips, this may be a</w:t>
      </w:r>
      <w:r w:rsidR="007B0DB2">
        <w:t>n</w:t>
      </w:r>
      <w:r w:rsidR="00466AB4">
        <w:t xml:space="preserve"> </w:t>
      </w:r>
      <w:r w:rsidR="00304316">
        <w:t>acceptable</w:t>
      </w:r>
      <w:r w:rsidR="00466AB4">
        <w:t xml:space="preserve"> assumption</w:t>
      </w:r>
      <w:r w:rsidR="00B577A9">
        <w:t>, as pedestrians often try to optimize travel-time</w:t>
      </w:r>
      <w:r w:rsidR="00466AB4">
        <w:t>.</w:t>
      </w:r>
      <w:r w:rsidR="00B577A9">
        <w:t xml:space="preserve"> </w:t>
      </w:r>
    </w:p>
    <w:p w14:paraId="502A25F3" w14:textId="3DD8FD51" w:rsidR="007B0DB2" w:rsidRDefault="00D7428E" w:rsidP="003D3EE2">
      <w:r>
        <w:t>However,</w:t>
      </w:r>
      <w:r w:rsidR="004353A2">
        <w:t xml:space="preserve"> the real taken paths are likely to deviate from the modelled shortest paths in </w:t>
      </w:r>
      <w:r w:rsidR="00734BAD">
        <w:t xml:space="preserve">at least </w:t>
      </w:r>
      <w:r w:rsidR="004353A2">
        <w:t xml:space="preserve">two common situations: 1) </w:t>
      </w:r>
      <w:r w:rsidR="00176248">
        <w:t>a path longer than the shortest path</w:t>
      </w:r>
      <w:r w:rsidR="004353A2">
        <w:t xml:space="preserve"> is perceived as the shortest </w:t>
      </w:r>
      <w:r w:rsidR="00C450D6">
        <w:t xml:space="preserve">path </w:t>
      </w:r>
      <w:r w:rsidR="00176248">
        <w:t xml:space="preserve">and hence </w:t>
      </w:r>
      <w:r w:rsidR="00176248">
        <w:lastRenderedPageBreak/>
        <w:t>taken</w:t>
      </w:r>
      <w:r w:rsidR="004353A2">
        <w:t xml:space="preserve"> </w:t>
      </w:r>
      <w:r w:rsidR="00EA4326">
        <w:t xml:space="preserve">or </w:t>
      </w:r>
      <w:r w:rsidR="004353A2">
        <w:t xml:space="preserve">2) </w:t>
      </w:r>
      <w:r w:rsidR="00176248">
        <w:t xml:space="preserve">a path longer than the shortest path is known to be </w:t>
      </w:r>
      <w:r w:rsidR="00131DA7">
        <w:t xml:space="preserve">both </w:t>
      </w:r>
      <w:r w:rsidR="003908A4">
        <w:t xml:space="preserve">longer </w:t>
      </w:r>
      <w:r w:rsidR="00916D1D">
        <w:t xml:space="preserve">and </w:t>
      </w:r>
      <w:r w:rsidR="00176248">
        <w:t xml:space="preserve">also </w:t>
      </w:r>
      <w:r w:rsidR="00176248" w:rsidRPr="00176248">
        <w:rPr>
          <w:i/>
          <w:iCs/>
        </w:rPr>
        <w:t>better</w:t>
      </w:r>
      <w:r w:rsidR="0008241E">
        <w:rPr>
          <w:i/>
          <w:iCs/>
        </w:rPr>
        <w:t xml:space="preserve"> </w:t>
      </w:r>
      <w:r w:rsidR="00176248">
        <w:t>and hence taken</w:t>
      </w:r>
      <w:r w:rsidR="004353A2">
        <w:t>.</w:t>
      </w:r>
      <w:r w:rsidR="00244763">
        <w:t xml:space="preserve"> </w:t>
      </w:r>
      <w:r w:rsidR="00882AC4">
        <w:t xml:space="preserve">As pedestrians’ can choose their route from virtually infinite number of alternatives, it is no surprise that many psychological and physical variables affect the route choice. </w:t>
      </w:r>
      <w:r w:rsidR="004353A2">
        <w:t>Several studies</w:t>
      </w:r>
      <w:r w:rsidR="007D6A73">
        <w:t xml:space="preserve"> (e.g. </w:t>
      </w:r>
      <w:r w:rsidR="00680162">
        <w:fldChar w:fldCharType="begin"/>
      </w:r>
      <w:r w:rsidR="00224714">
        <w:instrText xml:space="preserve"> ADDIN ZOTERO_ITEM CSL_CITATION {"citationID":"MDeRkQyz","properties":{"formattedCitation":"(Cervero &amp; Duncan, 2003; Hess, 2012; Hoogendoorn &amp; Bovy, 2004; Verlander &amp; Heydecker, 1997)","plainCitation":"(Cervero &amp; Duncan, 2003; Hess, 2012; Hoogendoorn &amp; Bovy, 2004; Verlander &amp; Heydecker, 1997)","dontUpdate":true,"noteIndex":0},"citationItems":[{"id":905,"uris":["http://zotero.org/users/5467145/items/URYCZDND"],"uri":["http://zotero.org/users/5467145/items/URYCZDND"],"itemData":{"id":905,"type":"article-journal","container-title":"American journal of public health","issue":"9","note":"publisher: American Public Health Association","page":"1478–1483","source":"Google Scholar","title":"Walking, bicycling, and urban landscapes: evidence from the San Francisco Bay Area","title-short":"Walking, bicycling, and urban landscapes","volume":"93","author":[{"family":"Cervero","given":"Robert"},{"family":"Duncan","given":"Michael"}],"issued":{"date-parts":[["2003"]]}}},{"id":903,"uris":["http://zotero.org/users/5467145/items/4BJ3LS43"],"uri":["http://zotero.org/users/5467145/items/4BJ3LS43"],"itemData":{"id":903,"type":"article-journal","container-title":"Transportation","issue":"2","note":"publisher: Springer","page":"247–266","source":"Google Scholar","title":"Walking to the bus: perceived versus actual walking distance to bus stops for older adults","title-short":"Walking to the bus","volume":"39","author":[{"family":"Hess","given":"Daniel Baldwin"}],"issued":{"date-parts":[["2012"]]}}},{"id":908,"uris":["http://zotero.org/users/5467145/items/TV855T8F"],"uri":["http://zotero.org/users/5467145/items/TV855T8F"],"itemData":{"id":908,"type":"article-journal","container-title":"Transportation Research Part B: Methodological","issue":"2","note":"publisher: Elsevier","page":"169–190","source":"Google Scholar","title":"Pedestrian route-choice and activity scheduling theory and models","volume":"38","author":[{"family":"Hoogendoorn","given":"Serge P."},{"family":"Bovy","given":"Piet HL"}],"issued":{"date-parts":[["2004"]]}}},{"id":909,"uris":["http://zotero.org/users/5467145/items/5HAKF9MY"],"uri":["http://zotero.org/users/5467145/items/5HAKF9MY"],"itemData":{"id":909,"type":"paper-conference","publisher":"PTRC Education and Research Services Ltd","source":"Google Scholar","title":"Pedestrian route choice: An empirical study","title-short":"Pedestrian route choice","author":[{"family":"Verlander","given":"Neville Q."},{"family":"Heydecker","given":"Benjamin G."}],"issued":{"date-parts":[["1997"]]}}}],"schema":"https://github.com/citation-style-language/schema/raw/master/csl-citation.json"} </w:instrText>
      </w:r>
      <w:r w:rsidR="00680162">
        <w:fldChar w:fldCharType="separate"/>
      </w:r>
      <w:r w:rsidR="00680162">
        <w:rPr>
          <w:noProof/>
        </w:rPr>
        <w:t>Cervero &amp; Duncan, 2003; Hess, 2012; Hoogendoorn &amp; Bovy, 2004; Verlander &amp; Heydecker, 1997)</w:t>
      </w:r>
      <w:r w:rsidR="00680162">
        <w:fldChar w:fldCharType="end"/>
      </w:r>
      <w:r w:rsidR="004353A2">
        <w:t xml:space="preserve"> have shed light on pedestrian route choices</w:t>
      </w:r>
      <w:r w:rsidR="00CF1789">
        <w:t xml:space="preserve">, </w:t>
      </w:r>
      <w:r w:rsidR="005B0FB0">
        <w:t xml:space="preserve">or </w:t>
      </w:r>
      <w:r w:rsidR="008B2680">
        <w:t>attempted</w:t>
      </w:r>
      <w:r w:rsidR="005B0FB0">
        <w:t xml:space="preserve"> to model them</w:t>
      </w:r>
      <w:r w:rsidR="00CF1789">
        <w:t xml:space="preserve">, </w:t>
      </w:r>
      <w:r w:rsidR="00164098">
        <w:t xml:space="preserve">and shown that they vary depending on </w:t>
      </w:r>
      <w:r w:rsidR="007338B5">
        <w:t>many</w:t>
      </w:r>
      <w:r w:rsidR="00164098">
        <w:t xml:space="preserve"> </w:t>
      </w:r>
      <w:r w:rsidR="008B2680">
        <w:t xml:space="preserve">personal (e.g. age, </w:t>
      </w:r>
      <w:r w:rsidR="00263A91">
        <w:t xml:space="preserve">occupation and </w:t>
      </w:r>
      <w:r w:rsidR="008B2680">
        <w:t>gende</w:t>
      </w:r>
      <w:r w:rsidR="00263A91">
        <w:t>r</w:t>
      </w:r>
      <w:r w:rsidR="008B2680">
        <w:t xml:space="preserve">) and physical </w:t>
      </w:r>
      <w:r w:rsidR="00164098">
        <w:t>factors</w:t>
      </w:r>
      <w:r w:rsidR="00865569">
        <w:t xml:space="preserve"> </w:t>
      </w:r>
      <w:r w:rsidR="008B2680">
        <w:t xml:space="preserve">(e.g. </w:t>
      </w:r>
      <w:r w:rsidR="007D6A73">
        <w:t>traffic conditions, number of sharp turns</w:t>
      </w:r>
      <w:r w:rsidR="00263A91">
        <w:t>,</w:t>
      </w:r>
      <w:r w:rsidR="008B2680">
        <w:t xml:space="preserve"> activity locations and presence of greenery</w:t>
      </w:r>
      <w:r w:rsidR="00865569">
        <w:t>)</w:t>
      </w:r>
      <w:r w:rsidR="00C2667D">
        <w:t>.</w:t>
      </w:r>
      <w:r w:rsidR="00164098">
        <w:t xml:space="preserve"> </w:t>
      </w:r>
    </w:p>
    <w:p w14:paraId="4C01B95B" w14:textId="77777777" w:rsidR="0073447E" w:rsidRDefault="0073447E" w:rsidP="0073447E">
      <w:r>
        <w:t xml:space="preserve">Modelling route choices of pedestrians is outside the scope of this thesis. More accurate assessment of pedestrians’ traffic noise exposures and opportunities for walking in quiet would require modelling route choices in different noise environments; how long additional distances pedestrians are willing to walk in order to avoid exposure to noise? Despite calculating alternative quiet paths for all walks, no attempt was made to determine which of the paths is the </w:t>
      </w:r>
      <w:r w:rsidRPr="004D4F2E">
        <w:rPr>
          <w:i/>
          <w:iCs/>
        </w:rPr>
        <w:t>best</w:t>
      </w:r>
      <w:r>
        <w:t xml:space="preserve">. In addition to the route choice problem of a fixed origin-destination pair, the route choice problem gets increasingly complicated in multimodal routing. Most of the modelled commuting-related walks were from origin to a PT stop and hence could be replaced with a walk to an alternative PT stop. In this study, the possibilities for such analysis were limited due to using an external route planner for determining the ODs of the local walks. </w:t>
      </w:r>
    </w:p>
    <w:p w14:paraId="66FE3D28" w14:textId="5A47C6C4" w:rsidR="003526BC" w:rsidRDefault="00FA2EAD" w:rsidP="003D3EE2">
      <w:r>
        <w:t xml:space="preserve">Undoubtedly, the </w:t>
      </w:r>
      <w:r w:rsidR="00563FD8">
        <w:t>reliability</w:t>
      </w:r>
      <w:r w:rsidR="00875745">
        <w:t xml:space="preserve"> of the </w:t>
      </w:r>
      <w:r>
        <w:t xml:space="preserve">indirect </w:t>
      </w:r>
      <w:r w:rsidR="00875745">
        <w:t xml:space="preserve">dynamic exposure assessment </w:t>
      </w:r>
      <w:r>
        <w:t xml:space="preserve">is </w:t>
      </w:r>
      <w:r w:rsidR="00875745">
        <w:t>limited</w:t>
      </w:r>
      <w:r w:rsidR="00DA13E6">
        <w:t xml:space="preserve"> </w:t>
      </w:r>
      <w:r>
        <w:t xml:space="preserve">due to </w:t>
      </w:r>
      <w:r w:rsidR="005416C6">
        <w:t xml:space="preserve">the </w:t>
      </w:r>
      <w:r>
        <w:t>unknown route choices of pedestrians</w:t>
      </w:r>
      <w:r w:rsidR="009B3407">
        <w:t xml:space="preserve"> in real-life</w:t>
      </w:r>
      <w:r>
        <w:t xml:space="preserve">. </w:t>
      </w:r>
      <w:r w:rsidR="009B3407">
        <w:t>Therefore</w:t>
      </w:r>
      <w:r>
        <w:t>,</w:t>
      </w:r>
      <w:r w:rsidR="00D917AA">
        <w:t xml:space="preserve"> any</w:t>
      </w:r>
      <w:r>
        <w:t xml:space="preserve"> </w:t>
      </w:r>
      <w:r w:rsidR="009B3407">
        <w:t xml:space="preserve">conclusions </w:t>
      </w:r>
      <w:r w:rsidR="0023302E">
        <w:t xml:space="preserve">on </w:t>
      </w:r>
      <w:r>
        <w:t xml:space="preserve">the results </w:t>
      </w:r>
      <w:r w:rsidR="00960442">
        <w:t xml:space="preserve">on </w:t>
      </w:r>
      <w:r w:rsidR="00B55B80">
        <w:t xml:space="preserve">the </w:t>
      </w:r>
      <w:r>
        <w:t>average dynamic exposures to traffic noise</w:t>
      </w:r>
      <w:r w:rsidR="009B3407">
        <w:t xml:space="preserve"> should be made </w:t>
      </w:r>
      <w:r>
        <w:t xml:space="preserve">with caution. </w:t>
      </w:r>
      <w:r w:rsidR="00174BDD">
        <w:t xml:space="preserve">Neither do the results reveal the true </w:t>
      </w:r>
      <w:r w:rsidR="006E70E2">
        <w:t xml:space="preserve">(in)equalities in </w:t>
      </w:r>
      <w:r w:rsidR="00174BDD">
        <w:t xml:space="preserve">opportunities for walking in </w:t>
      </w:r>
      <w:r w:rsidR="006E70E2">
        <w:t xml:space="preserve">quiet, as the </w:t>
      </w:r>
      <w:r w:rsidR="0014214C">
        <w:t xml:space="preserve">availability and quality of </w:t>
      </w:r>
      <w:r w:rsidR="006E70E2">
        <w:t>quiet path</w:t>
      </w:r>
      <w:r w:rsidR="0014214C">
        <w:t xml:space="preserve">s were </w:t>
      </w:r>
      <w:r w:rsidR="006E70E2">
        <w:t>not analyzed spatially.</w:t>
      </w:r>
      <w:r w:rsidR="003526BC">
        <w:t xml:space="preserve"> This assessment would have required compressing the spatial information </w:t>
      </w:r>
      <w:r w:rsidR="00AF1900">
        <w:t>of</w:t>
      </w:r>
      <w:r w:rsidR="003526BC">
        <w:t xml:space="preserve"> availability and quality of quiet paths to appropriate </w:t>
      </w:r>
      <w:r w:rsidR="00CC76A4">
        <w:t>indices</w:t>
      </w:r>
      <w:r w:rsidR="003526BC">
        <w:t>.</w:t>
      </w:r>
      <w:r w:rsidR="00136393">
        <w:t xml:space="preserve"> </w:t>
      </w:r>
    </w:p>
    <w:p w14:paraId="6C0FC8E4" w14:textId="4A844B29" w:rsidR="00786E1F" w:rsidRDefault="0073447E" w:rsidP="00786E1F">
      <w:r>
        <w:t xml:space="preserve">Considering </w:t>
      </w:r>
      <w:r w:rsidR="000C0EAD">
        <w:t>the</w:t>
      </w:r>
      <w:r w:rsidR="00DC0597">
        <w:t xml:space="preserve"> uncertain</w:t>
      </w:r>
      <w:r w:rsidR="000C0EAD">
        <w:t>ties described in this chapter</w:t>
      </w:r>
      <w:r w:rsidR="00DC0597">
        <w:t xml:space="preserve">, more </w:t>
      </w:r>
      <w:r w:rsidR="00492579">
        <w:t xml:space="preserve">sophisticated </w:t>
      </w:r>
      <w:r w:rsidR="00DC0597">
        <w:t>assessments would be needed to validate</w:t>
      </w:r>
      <w:r w:rsidR="00492579">
        <w:t xml:space="preserve"> (or improve)</w:t>
      </w:r>
      <w:r w:rsidR="00DC0597">
        <w:t xml:space="preserve"> the results </w:t>
      </w:r>
      <w:r w:rsidR="006F1319">
        <w:t xml:space="preserve">of </w:t>
      </w:r>
      <w:r w:rsidR="00FF3B46">
        <w:t xml:space="preserve">the </w:t>
      </w:r>
      <w:r w:rsidR="00DC0597">
        <w:t>dynamic noise exposure</w:t>
      </w:r>
      <w:r w:rsidR="00492579">
        <w:t xml:space="preserve"> assessment</w:t>
      </w:r>
      <w:r w:rsidR="00DC0597">
        <w:t>.</w:t>
      </w:r>
      <w:r w:rsidR="00EE48EB">
        <w:t xml:space="preserve"> </w:t>
      </w:r>
      <w:r w:rsidR="00B83D8D">
        <w:t>In order to provide city planners information upon which to base actions</w:t>
      </w:r>
      <w:r w:rsidR="00D20EC4">
        <w:t xml:space="preserve"> for noise mitigation</w:t>
      </w:r>
      <w:r w:rsidR="00B83D8D">
        <w:t xml:space="preserve">, presence </w:t>
      </w:r>
      <w:r w:rsidR="004E2F1F">
        <w:t xml:space="preserve">and quality </w:t>
      </w:r>
      <w:r w:rsidR="00B83D8D">
        <w:t xml:space="preserve">of quiet paths </w:t>
      </w:r>
      <w:r w:rsidR="00EE48EB">
        <w:t xml:space="preserve">should be inspected for </w:t>
      </w:r>
      <w:r w:rsidR="000C38F7">
        <w:t xml:space="preserve">at least </w:t>
      </w:r>
      <w:r w:rsidR="00EE48EB">
        <w:t xml:space="preserve">the areas with the highest </w:t>
      </w:r>
      <w:r w:rsidR="00B83D8D">
        <w:t xml:space="preserve">dynamic </w:t>
      </w:r>
      <w:r w:rsidR="00EE48EB">
        <w:t>noise exposures</w:t>
      </w:r>
      <w:r w:rsidR="002A5519">
        <w:t xml:space="preserve">. </w:t>
      </w:r>
      <w:r w:rsidR="00F84B31">
        <w:t xml:space="preserve">One way to achieve this </w:t>
      </w:r>
      <w:r w:rsidR="00A43267">
        <w:t xml:space="preserve">“manually” </w:t>
      </w:r>
      <w:r w:rsidR="00F84B31">
        <w:t xml:space="preserve">would be to use the </w:t>
      </w:r>
      <w:r w:rsidR="0093013E">
        <w:t xml:space="preserve">web-based </w:t>
      </w:r>
      <w:r w:rsidR="00786E1F">
        <w:t xml:space="preserve">quiet path route planner. </w:t>
      </w:r>
    </w:p>
    <w:p w14:paraId="6DF7C0AB" w14:textId="604F3D0A" w:rsidR="00581792" w:rsidRDefault="009418FF" w:rsidP="00581792">
      <w:pPr>
        <w:pStyle w:val="Heading2"/>
      </w:pPr>
      <w:bookmarkStart w:id="179" w:name="_Ref26450045"/>
      <w:bookmarkStart w:id="180" w:name="_Toc38538777"/>
      <w:r w:rsidRPr="00CC2F87">
        <w:t xml:space="preserve">Alternative quiet paths need to be calculated to suit different situations and </w:t>
      </w:r>
      <w:r w:rsidR="00177AAB">
        <w:t>people</w:t>
      </w:r>
      <w:r w:rsidRPr="00CC2F87">
        <w:t xml:space="preserve"> with varying preferences</w:t>
      </w:r>
      <w:bookmarkEnd w:id="179"/>
      <w:bookmarkEnd w:id="180"/>
    </w:p>
    <w:p w14:paraId="5B98D4E8" w14:textId="60D2456D" w:rsidR="004743C3" w:rsidRDefault="00575F69" w:rsidP="004743C3">
      <w:r>
        <w:lastRenderedPageBreak/>
        <w:t>Since</w:t>
      </w:r>
      <w:r w:rsidR="00177AAB">
        <w:t xml:space="preserve"> </w:t>
      </w:r>
      <w:r w:rsidR="005D46DE">
        <w:t xml:space="preserve">the </w:t>
      </w:r>
      <w:r w:rsidR="00177AAB">
        <w:t xml:space="preserve">environmental impedance function </w:t>
      </w:r>
      <w:r w:rsidR="00A12FEC">
        <w:t xml:space="preserve">(EIF) </w:t>
      </w:r>
      <w:r w:rsidR="00177AAB">
        <w:t>could</w:t>
      </w:r>
      <w:r w:rsidR="007217B8">
        <w:t xml:space="preserve"> not</w:t>
      </w:r>
      <w:r w:rsidR="00177AAB">
        <w:t xml:space="preserve"> be formulated to accurately model the net health effect of a </w:t>
      </w:r>
      <w:r w:rsidR="009E56FE">
        <w:t>walk</w:t>
      </w:r>
      <w:r w:rsidR="00177AAB">
        <w:t xml:space="preserve">, the final decision on choosing the </w:t>
      </w:r>
      <w:r w:rsidR="00B02D67" w:rsidRPr="00414DC1">
        <w:t>best</w:t>
      </w:r>
      <w:r w:rsidR="00B02D67">
        <w:t xml:space="preserve"> path </w:t>
      </w:r>
      <w:r w:rsidR="006742B1">
        <w:t>could not be implemented in the quiet path routing application</w:t>
      </w:r>
      <w:r w:rsidR="00177AAB">
        <w:t xml:space="preserve">. </w:t>
      </w:r>
      <w:r w:rsidR="006742B1">
        <w:t xml:space="preserve">Likewise, </w:t>
      </w:r>
      <w:r w:rsidR="00A12FEC">
        <w:t xml:space="preserve">as sensitivity to noise and time-constraints depend on the person and the situation, </w:t>
      </w:r>
      <w:r w:rsidR="006742B1">
        <w:t xml:space="preserve">no attempt was made to choose the </w:t>
      </w:r>
      <w:r w:rsidR="006742B1">
        <w:rPr>
          <w:i/>
          <w:iCs/>
        </w:rPr>
        <w:t xml:space="preserve">optimal </w:t>
      </w:r>
      <w:r w:rsidR="006742B1">
        <w:t>trade-off between reduction in noise exposure and addition in travel time</w:t>
      </w:r>
      <w:r w:rsidR="00E22151">
        <w:t xml:space="preserve"> with purely application logic</w:t>
      </w:r>
      <w:r w:rsidR="006742B1">
        <w:t xml:space="preserve">. </w:t>
      </w:r>
      <w:r w:rsidR="00007C74">
        <w:t>Thus</w:t>
      </w:r>
      <w:r w:rsidR="00A71532">
        <w:t xml:space="preserve">, </w:t>
      </w:r>
      <w:r w:rsidR="0080214B">
        <w:t>on</w:t>
      </w:r>
      <w:r w:rsidR="009D25D2">
        <w:t>e</w:t>
      </w:r>
      <w:r w:rsidR="00AA33B3">
        <w:t xml:space="preserve"> </w:t>
      </w:r>
      <w:r w:rsidR="009D25D2">
        <w:t>of the</w:t>
      </w:r>
      <w:r w:rsidR="00AA33B3">
        <w:t xml:space="preserve"> most essential</w:t>
      </w:r>
      <w:r w:rsidR="00A71532">
        <w:t xml:space="preserve"> </w:t>
      </w:r>
      <w:r w:rsidR="00D86558">
        <w:t>feature</w:t>
      </w:r>
      <w:r w:rsidR="0080214B">
        <w:t>s</w:t>
      </w:r>
      <w:r w:rsidR="00A71532">
        <w:t xml:space="preserve"> of the quiet path routing application is to calculate several alternative quiet paths </w:t>
      </w:r>
      <w:r w:rsidR="00A13DE2">
        <w:t>for</w:t>
      </w:r>
      <w:r w:rsidR="00F97F10">
        <w:t xml:space="preserve"> an</w:t>
      </w:r>
      <w:r w:rsidR="00A71532">
        <w:t xml:space="preserve"> </w:t>
      </w:r>
      <w:r w:rsidR="00723644">
        <w:t>OD pair</w:t>
      </w:r>
      <w:r w:rsidR="00A71532">
        <w:t xml:space="preserve"> to </w:t>
      </w:r>
      <w:r w:rsidR="00F97F10">
        <w:t xml:space="preserve">let the user </w:t>
      </w:r>
      <w:r w:rsidR="00CF28ED">
        <w:t xml:space="preserve">to </w:t>
      </w:r>
      <w:r w:rsidR="00F97F10">
        <w:t xml:space="preserve">make the final decision on </w:t>
      </w:r>
      <w:r w:rsidR="00DF32B4">
        <w:t xml:space="preserve">choosing </w:t>
      </w:r>
      <w:r w:rsidR="00F97F10">
        <w:t xml:space="preserve">the most desirable path. </w:t>
      </w:r>
    </w:p>
    <w:p w14:paraId="5C3FE40E" w14:textId="08157F75" w:rsidR="0012038C" w:rsidRDefault="00E22151" w:rsidP="004743C3">
      <w:r>
        <w:t xml:space="preserve">The alternative quiet paths are calculated by gradually increasing </w:t>
      </w:r>
      <w:r w:rsidR="00D90447">
        <w:t>the</w:t>
      </w:r>
      <w:r>
        <w:t xml:space="preserve"> noise sensitivity coefficient in the environmental impedance </w:t>
      </w:r>
      <w:r w:rsidR="00A75D38">
        <w:t xml:space="preserve">function </w:t>
      </w:r>
      <w:r>
        <w:t>between parallel pathfinding calculations.</w:t>
      </w:r>
      <w:r w:rsidR="00A5272D">
        <w:t xml:space="preserve"> The </w:t>
      </w:r>
      <w:r w:rsidR="00BA7B8F">
        <w:t xml:space="preserve">defined </w:t>
      </w:r>
      <w:r w:rsidR="00A5272D">
        <w:t xml:space="preserve">set of noise sensitivity coefficients </w:t>
      </w:r>
      <w:r w:rsidR="00134C66">
        <w:t>ranges</w:t>
      </w:r>
      <w:r w:rsidR="00A5272D">
        <w:t xml:space="preserve"> from 0.1 to 40</w:t>
      </w:r>
      <w:r w:rsidR="00A07ABC">
        <w:t xml:space="preserve">. The highest </w:t>
      </w:r>
      <w:r w:rsidR="00A5272D">
        <w:t xml:space="preserve">coefficients effectively override the </w:t>
      </w:r>
      <w:r w:rsidR="00F01052">
        <w:t>weight</w:t>
      </w:r>
      <w:r w:rsidR="00A5272D">
        <w:t xml:space="preserve"> of length in </w:t>
      </w:r>
      <w:r w:rsidR="00EE0267">
        <w:t>the composite</w:t>
      </w:r>
      <w:r w:rsidR="00A5272D">
        <w:t xml:space="preserve"> cost</w:t>
      </w:r>
      <w:r w:rsidR="004351D1">
        <w:t>s</w:t>
      </w:r>
      <w:r w:rsidR="00A5272D">
        <w:t xml:space="preserve">. </w:t>
      </w:r>
      <w:r w:rsidR="00EF4B87">
        <w:t>By</w:t>
      </w:r>
      <w:r w:rsidR="00786F40">
        <w:t xml:space="preserve"> this range of coefficients, </w:t>
      </w:r>
      <w:r w:rsidR="00213871">
        <w:t xml:space="preserve">many of the </w:t>
      </w:r>
      <w:r w:rsidR="00630CFE">
        <w:t xml:space="preserve">quiet </w:t>
      </w:r>
      <w:r w:rsidR="00213871">
        <w:t>paths are almost identical with the shortest path</w:t>
      </w:r>
      <w:r w:rsidR="00003F6B">
        <w:t>,</w:t>
      </w:r>
      <w:r w:rsidR="00E32A83">
        <w:t xml:space="preserve"> but</w:t>
      </w:r>
      <w:r w:rsidR="00003F6B">
        <w:t xml:space="preserve"> </w:t>
      </w:r>
      <w:r w:rsidR="00213871">
        <w:t xml:space="preserve">others </w:t>
      </w:r>
      <w:r w:rsidR="00003F6B">
        <w:t xml:space="preserve">are typically </w:t>
      </w:r>
      <w:r w:rsidR="00213871">
        <w:t xml:space="preserve">significantly longer </w:t>
      </w:r>
      <w:r w:rsidR="00861959">
        <w:t>and</w:t>
      </w:r>
      <w:r w:rsidR="00204B57">
        <w:t xml:space="preserve"> </w:t>
      </w:r>
      <w:r w:rsidR="00213871">
        <w:t>quieter.</w:t>
      </w:r>
      <w:r w:rsidR="00D43422">
        <w:t xml:space="preserve"> Due to using also high sensitivity coefficients, considerably longer quieter paths </w:t>
      </w:r>
      <w:r w:rsidR="00F55ACE">
        <w:t xml:space="preserve">may be </w:t>
      </w:r>
      <w:r w:rsidR="00D43422">
        <w:t>calculated even if the shortest path</w:t>
      </w:r>
      <w:r w:rsidR="0012038C">
        <w:t xml:space="preserve"> is </w:t>
      </w:r>
      <w:r w:rsidR="00D43422">
        <w:t>not very noisy.</w:t>
      </w:r>
      <w:r w:rsidR="00213871">
        <w:t xml:space="preserve"> </w:t>
      </w:r>
      <w:r w:rsidR="00A85658">
        <w:t xml:space="preserve">In these situations, when the paths are presented to a user of the quiet route planner, it is </w:t>
      </w:r>
      <w:r w:rsidR="00B9794D">
        <w:t xml:space="preserve">critical </w:t>
      </w:r>
      <w:r w:rsidR="00A85658">
        <w:t xml:space="preserve">to clearly </w:t>
      </w:r>
      <w:r w:rsidR="008C4D8A">
        <w:t>communicate the following two properties of the paths: 1) how noisy is the shortest path and 2) what is the achievable reduction in noise exposure on the quiet paths.</w:t>
      </w:r>
      <w:r w:rsidR="0013163B">
        <w:t xml:space="preserve"> </w:t>
      </w:r>
    </w:p>
    <w:p w14:paraId="4E96FC91" w14:textId="62A3C4D8" w:rsidR="00E22151" w:rsidRPr="004743C3" w:rsidRDefault="0037474C" w:rsidP="004743C3">
      <w:r>
        <w:t>As per the</w:t>
      </w:r>
      <w:r w:rsidR="00896CF4">
        <w:t xml:space="preserve"> results of the assessment of achievable reductions in exposure to traffic noise, the number of quiet paths seem to </w:t>
      </w:r>
      <w:r w:rsidR="00970CF0">
        <w:t xml:space="preserve">increase </w:t>
      </w:r>
      <w:r w:rsidR="00D10EB4">
        <w:t xml:space="preserve">as </w:t>
      </w:r>
      <w:r w:rsidR="00896CF4">
        <w:t>OD-distance</w:t>
      </w:r>
      <w:r w:rsidR="00D10EB4">
        <w:t xml:space="preserve"> increases</w:t>
      </w:r>
      <w:r w:rsidR="00896CF4">
        <w:t>.</w:t>
      </w:r>
      <w:r w:rsidR="00AD50B4">
        <w:t xml:space="preserve"> </w:t>
      </w:r>
      <w:r w:rsidR="00EF183C">
        <w:t>When several paths have the same length</w:t>
      </w:r>
      <w:r w:rsidR="00937A80">
        <w:t xml:space="preserve"> and </w:t>
      </w:r>
      <w:r w:rsidR="00B54837">
        <w:t xml:space="preserve">only </w:t>
      </w:r>
      <w:r w:rsidR="00937A80">
        <w:t>little variation in noise exposure</w:t>
      </w:r>
      <w:r w:rsidR="00EF183C">
        <w:t xml:space="preserve">, the importance </w:t>
      </w:r>
      <w:r w:rsidR="00937A80">
        <w:t>of letting the</w:t>
      </w:r>
      <w:r w:rsidR="00EF183C">
        <w:t xml:space="preserve"> user </w:t>
      </w:r>
      <w:r w:rsidR="00937A80">
        <w:t xml:space="preserve">to </w:t>
      </w:r>
      <w:r w:rsidR="009D669F">
        <w:t>choose</w:t>
      </w:r>
      <w:r w:rsidR="00937A80">
        <w:t xml:space="preserve"> the path </w:t>
      </w:r>
      <w:r w:rsidR="00EF183C">
        <w:t>increases</w:t>
      </w:r>
      <w:r w:rsidR="009733FD">
        <w:t xml:space="preserve">. </w:t>
      </w:r>
      <w:r w:rsidR="009D669F">
        <w:t xml:space="preserve">In these situations, the other aspects of walkability and pedestrians’ personal preferences </w:t>
      </w:r>
      <w:r w:rsidR="00397C73">
        <w:t xml:space="preserve">presumably </w:t>
      </w:r>
      <w:r w:rsidR="009D669F">
        <w:t xml:space="preserve">start to play bigger role in </w:t>
      </w:r>
      <w:r w:rsidR="00F51324">
        <w:t>the decision</w:t>
      </w:r>
      <w:r w:rsidR="00D42752">
        <w:t xml:space="preserve"> making</w:t>
      </w:r>
      <w:r w:rsidR="00F51324">
        <w:t>.</w:t>
      </w:r>
      <w:r w:rsidR="007119A1">
        <w:t xml:space="preserve"> </w:t>
      </w:r>
    </w:p>
    <w:p w14:paraId="1FE576B3" w14:textId="24A8DD2B" w:rsidR="007D2D5E" w:rsidRDefault="007D2D5E" w:rsidP="002A6C9E">
      <w:pPr>
        <w:pStyle w:val="Heading2"/>
      </w:pPr>
      <w:bookmarkStart w:id="181" w:name="_Toc38538778"/>
      <w:r>
        <w:t xml:space="preserve">Uncertainties in </w:t>
      </w:r>
      <w:r w:rsidR="0073004A">
        <w:t>exposure-response</w:t>
      </w:r>
      <w:r>
        <w:t xml:space="preserve"> relationship</w:t>
      </w:r>
      <w:r w:rsidR="0073004A">
        <w:t>s</w:t>
      </w:r>
      <w:r>
        <w:t xml:space="preserve"> challenge the environmental impedance function</w:t>
      </w:r>
      <w:bookmarkEnd w:id="181"/>
    </w:p>
    <w:p w14:paraId="06B809F2" w14:textId="73CAAE7B" w:rsidR="00754034" w:rsidRDefault="00BB6D42" w:rsidP="007B6BD6">
      <w:r>
        <w:t>Exposure-based least cost path routing has been developed as a concept only in a few studies</w:t>
      </w:r>
      <w:r w:rsidR="00740E13">
        <w:t>.</w:t>
      </w:r>
      <w:r>
        <w:t xml:space="preserve"> </w:t>
      </w:r>
      <w:r w:rsidR="00740E13">
        <w:t>T</w:t>
      </w:r>
      <w:r>
        <w:t>he implementations, including</w:t>
      </w:r>
      <w:r w:rsidR="00947BBE">
        <w:t xml:space="preserve"> the</w:t>
      </w:r>
      <w:r>
        <w:t xml:space="preserve"> environmental impedance function</w:t>
      </w:r>
      <w:r w:rsidR="00712FB1">
        <w:t>s</w:t>
      </w:r>
      <w:r>
        <w:t xml:space="preserve">, </w:t>
      </w:r>
      <w:r w:rsidR="00104DB4">
        <w:t>have been more</w:t>
      </w:r>
      <w:r>
        <w:t xml:space="preserve"> case-specific</w:t>
      </w:r>
      <w:r w:rsidR="00104DB4">
        <w:t xml:space="preserve"> than general</w:t>
      </w:r>
      <w:r>
        <w:t xml:space="preserve"> </w:t>
      </w:r>
      <w:r>
        <w:fldChar w:fldCharType="begin"/>
      </w:r>
      <w:r w:rsidR="00224714">
        <w:instrText xml:space="preserve"> ADDIN ZOTERO_ITEM CSL_CITATION {"citationID":"zRpHistA","properties":{"formattedCitation":"(Lwin &amp; Murayama, 2011; Quercia et al., 2014; Ribeiro &amp; Mendes, 2011; Sharker et al., 2012; Su et al., 2010)","plainCitation":"(Lwin &amp; Murayama, 2011; Quercia et al., 2014; Ribeiro &amp; Mendes, 2011; Sharker et al., 2012; Su et al., 2010)","dontUpdate":true,"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fldChar w:fldCharType="separate"/>
      </w:r>
      <w:r>
        <w:rPr>
          <w:noProof/>
        </w:rPr>
        <w:t>(</w:t>
      </w:r>
      <w:r w:rsidR="00740E13">
        <w:rPr>
          <w:noProof/>
        </w:rPr>
        <w:t xml:space="preserve">e.g. </w:t>
      </w:r>
      <w:r>
        <w:rPr>
          <w:noProof/>
        </w:rPr>
        <w:t>Lwin &amp; Murayama, 2011; Quercia et al., 2014; Ribeiro &amp; Mendes, 2011; Sharker et al., 2012; Su et al., 2010)</w:t>
      </w:r>
      <w:r>
        <w:fldChar w:fldCharType="end"/>
      </w:r>
      <w:r>
        <w:t xml:space="preserve">. </w:t>
      </w:r>
      <w:r w:rsidR="003B72AA">
        <w:t>In these studies, t</w:t>
      </w:r>
      <w:r>
        <w:t xml:space="preserve">he focus </w:t>
      </w:r>
      <w:r w:rsidR="003B72AA">
        <w:t xml:space="preserve">has </w:t>
      </w:r>
      <w:r>
        <w:t xml:space="preserve">been rather explaining the need </w:t>
      </w:r>
      <w:r w:rsidR="003546B9">
        <w:t xml:space="preserve">for such analysis </w:t>
      </w:r>
      <w:r>
        <w:t xml:space="preserve">and </w:t>
      </w:r>
      <w:r w:rsidR="003546B9">
        <w:t>demonstrating</w:t>
      </w:r>
      <w:r w:rsidR="004F739D">
        <w:t xml:space="preserve"> the developed</w:t>
      </w:r>
      <w:r>
        <w:t xml:space="preserve"> proof of concept route planners for healthier routes. </w:t>
      </w:r>
    </w:p>
    <w:p w14:paraId="59D57228" w14:textId="25A75647" w:rsidR="00482AE1" w:rsidRDefault="007B6BD6" w:rsidP="007B6BD6">
      <w:r>
        <w:t xml:space="preserve">Undoubtedly, the most challenging </w:t>
      </w:r>
      <w:r w:rsidR="002675E0">
        <w:t>element</w:t>
      </w:r>
      <w:r>
        <w:t xml:space="preserve"> of </w:t>
      </w:r>
      <w:r w:rsidR="00C47918">
        <w:t>this</w:t>
      </w:r>
      <w:r>
        <w:t xml:space="preserve"> study was</w:t>
      </w:r>
      <w:r w:rsidR="00B03724">
        <w:t xml:space="preserve"> </w:t>
      </w:r>
      <w:r w:rsidR="007D3525">
        <w:t xml:space="preserve">defining and </w:t>
      </w:r>
      <w:r w:rsidR="00220E5D">
        <w:t>validating</w:t>
      </w:r>
      <w:r>
        <w:t xml:space="preserve"> </w:t>
      </w:r>
      <w:r w:rsidR="00C47918">
        <w:t>an</w:t>
      </w:r>
      <w:r>
        <w:t xml:space="preserve"> </w:t>
      </w:r>
      <w:r w:rsidR="00124007">
        <w:t>EIF</w:t>
      </w:r>
      <w:r>
        <w:t xml:space="preserve"> for noise</w:t>
      </w:r>
      <w:r w:rsidR="00AE23DB">
        <w:t>, as</w:t>
      </w:r>
      <w:r w:rsidR="00FB0CC9">
        <w:t xml:space="preserve"> </w:t>
      </w:r>
      <w:r w:rsidR="00AE23DB">
        <w:t>n</w:t>
      </w:r>
      <w:r w:rsidR="00D92019">
        <w:t xml:space="preserve">o well-established </w:t>
      </w:r>
      <w:r w:rsidR="000B5247">
        <w:t>one</w:t>
      </w:r>
      <w:r w:rsidR="00D92019">
        <w:t xml:space="preserve"> could be found from the prior studies. </w:t>
      </w:r>
      <w:r w:rsidR="00E32D6B">
        <w:t xml:space="preserve">Ideally, the EIF should model the </w:t>
      </w:r>
      <w:r w:rsidR="00E32D6B">
        <w:lastRenderedPageBreak/>
        <w:t xml:space="preserve">perceived annoyance from dynamic exposure to different noise levels. </w:t>
      </w:r>
      <w:r w:rsidR="00940B98">
        <w:t>Thus</w:t>
      </w:r>
      <w:r w:rsidR="00E27696">
        <w:t xml:space="preserve">, literature on sound pressure level – annoyance relationship was </w:t>
      </w:r>
      <w:r w:rsidR="00940B98">
        <w:t>explored</w:t>
      </w:r>
      <w:r w:rsidR="00E27696">
        <w:t xml:space="preserve"> to guide defining the EIF.</w:t>
      </w:r>
      <w:r w:rsidR="005C7013">
        <w:t xml:space="preserve"> Since most of the papers where annoyance from traffic noise was assessed focus</w:t>
      </w:r>
      <w:r w:rsidR="007D2539">
        <w:t xml:space="preserve"> </w:t>
      </w:r>
      <w:r w:rsidR="005C7013">
        <w:t>on static noise exposure</w:t>
      </w:r>
      <w:r w:rsidR="005905F4">
        <w:t xml:space="preserve">, namely </w:t>
      </w:r>
      <w:r w:rsidR="00597CBB">
        <w:t>SPL</w:t>
      </w:r>
      <w:r w:rsidR="005C7013">
        <w:t xml:space="preserve"> </w:t>
      </w:r>
      <w:r w:rsidR="008F1EA8" w:rsidRPr="008F1EA8">
        <w:t>versus</w:t>
      </w:r>
      <w:r w:rsidR="005C7013">
        <w:t xml:space="preserve"> annoyance </w:t>
      </w:r>
      <w:r w:rsidR="00AE69D7">
        <w:t xml:space="preserve">by </w:t>
      </w:r>
      <w:r w:rsidR="008740AC">
        <w:t xml:space="preserve">home </w:t>
      </w:r>
      <w:r w:rsidR="0009033A">
        <w:t>location</w:t>
      </w:r>
      <w:r w:rsidR="005C7013">
        <w:t xml:space="preserve">, the scientific basis for defining </w:t>
      </w:r>
      <w:r w:rsidR="00D15A37">
        <w:t xml:space="preserve">the </w:t>
      </w:r>
      <w:r w:rsidR="005C7013">
        <w:t xml:space="preserve">EIF </w:t>
      </w:r>
      <w:r w:rsidR="00B800FD">
        <w:t>was</w:t>
      </w:r>
      <w:r w:rsidR="005C7013">
        <w:t xml:space="preserve"> limited.</w:t>
      </w:r>
      <w:r w:rsidR="00104156">
        <w:t xml:space="preserve"> </w:t>
      </w:r>
    </w:p>
    <w:p w14:paraId="60ED27AA" w14:textId="199BB53D" w:rsidR="0018497C" w:rsidRDefault="00597CBB" w:rsidP="007B6BD6">
      <w:r>
        <w:t>T</w:t>
      </w:r>
      <w:r w:rsidR="00104156">
        <w:t xml:space="preserve">wo alternative </w:t>
      </w:r>
      <w:r w:rsidR="00163915">
        <w:t>noise cost functions</w:t>
      </w:r>
      <w:r w:rsidR="00D96A30">
        <w:t xml:space="preserve"> </w:t>
      </w:r>
      <w:r w:rsidR="004C4893">
        <w:t xml:space="preserve">(i.e. EIFs) </w:t>
      </w:r>
      <w:r w:rsidR="00104156">
        <w:t>were</w:t>
      </w:r>
      <w:r w:rsidR="00D96A30">
        <w:t xml:space="preserve"> defined and</w:t>
      </w:r>
      <w:r w:rsidR="00104156">
        <w:t xml:space="preserve"> tested </w:t>
      </w:r>
      <w:r w:rsidR="00D420D2">
        <w:t xml:space="preserve">in </w:t>
      </w:r>
      <w:r w:rsidR="00FF0D5F">
        <w:t xml:space="preserve">developing the </w:t>
      </w:r>
      <w:r w:rsidR="00D420D2">
        <w:t>quiet path routing</w:t>
      </w:r>
      <w:r w:rsidR="00FF0D5F">
        <w:t xml:space="preserve"> method</w:t>
      </w:r>
      <w:r>
        <w:t xml:space="preserve">: one power function and one linear function. </w:t>
      </w:r>
      <w:r w:rsidR="00E835AC">
        <w:t>The power function, that was selected for the quiet path routing application, is based on the</w:t>
      </w:r>
      <w:r w:rsidR="00D24ED1">
        <w:t xml:space="preserve"> </w:t>
      </w:r>
      <w:r w:rsidR="00D24ED1">
        <w:fldChar w:fldCharType="begin"/>
      </w:r>
      <w:r w:rsidR="00224714">
        <w:instrText xml:space="preserve"> ADDIN ZOTERO_ITEM CSL_CITATION {"citationID":"VzeyWIUD","properties":{"formattedCitation":"(Stevens, 1960)","plainCitation":"(Stevens, 1960)","dontUpdate":true,"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D24ED1">
        <w:fldChar w:fldCharType="separate"/>
      </w:r>
      <w:r w:rsidR="00D24ED1">
        <w:rPr>
          <w:noProof/>
        </w:rPr>
        <w:t xml:space="preserve">Stevens </w:t>
      </w:r>
      <w:r w:rsidR="00916703">
        <w:rPr>
          <w:noProof/>
        </w:rPr>
        <w:t>(</w:t>
      </w:r>
      <w:r w:rsidR="00D24ED1">
        <w:rPr>
          <w:noProof/>
        </w:rPr>
        <w:t>1960)</w:t>
      </w:r>
      <w:r w:rsidR="00D24ED1">
        <w:fldChar w:fldCharType="end"/>
      </w:r>
      <w:r w:rsidR="00D24ED1">
        <w:t xml:space="preserve"> power law’s revision by </w:t>
      </w:r>
      <w:r w:rsidR="00D24ED1">
        <w:fldChar w:fldCharType="begin"/>
      </w:r>
      <w:r w:rsidR="00224714">
        <w:instrText xml:space="preserve"> ADDIN ZOTERO_ITEM CSL_CITATION {"citationID":"NqXwVi4h","properties":{"formattedCitation":"(Parmanen, 2007)","plainCitation":"(Parmanen, 2007)","dontUpdate":true,"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D24ED1">
        <w:fldChar w:fldCharType="separate"/>
      </w:r>
      <w:r w:rsidR="00D24ED1">
        <w:rPr>
          <w:noProof/>
        </w:rPr>
        <w:t xml:space="preserve">Parmanen </w:t>
      </w:r>
      <w:r w:rsidR="00382760">
        <w:rPr>
          <w:noProof/>
        </w:rPr>
        <w:t>(</w:t>
      </w:r>
      <w:r w:rsidR="00D24ED1">
        <w:rPr>
          <w:noProof/>
        </w:rPr>
        <w:t>2007)</w:t>
      </w:r>
      <w:r w:rsidR="00D24ED1">
        <w:fldChar w:fldCharType="end"/>
      </w:r>
      <w:r w:rsidR="00D24ED1">
        <w:t xml:space="preserve">, where sound intensity and </w:t>
      </w:r>
      <w:r w:rsidR="00C01CEB">
        <w:t>SPL</w:t>
      </w:r>
      <w:r w:rsidR="00D24ED1">
        <w:t xml:space="preserve"> are assumed </w:t>
      </w:r>
      <w:r w:rsidR="00DA3EEA" w:rsidRPr="00DA3EEA">
        <w:t xml:space="preserve">interchangeable </w:t>
      </w:r>
      <w:r w:rsidR="00DA3EEA">
        <w:t>and</w:t>
      </w:r>
      <w:r w:rsidR="00D24ED1">
        <w:t xml:space="preserve"> </w:t>
      </w:r>
      <w:r w:rsidR="008761D2">
        <w:t>SPL</w:t>
      </w:r>
      <w:r w:rsidR="00D24ED1">
        <w:t xml:space="preserve"> and loudness</w:t>
      </w:r>
      <w:r w:rsidR="00DA3EEA">
        <w:t xml:space="preserve"> proportional</w:t>
      </w:r>
      <w:r w:rsidR="00D24ED1">
        <w:t>.</w:t>
      </w:r>
      <w:r w:rsidR="000D506C">
        <w:t xml:space="preserve"> In this study, one more assumption was appended </w:t>
      </w:r>
      <w:r w:rsidR="00E470D9">
        <w:t>to</w:t>
      </w:r>
      <w:r w:rsidR="000D506C">
        <w:t xml:space="preserve"> the </w:t>
      </w:r>
      <w:r w:rsidR="00C54EEB">
        <w:t>previous</w:t>
      </w:r>
      <w:r w:rsidR="000D506C">
        <w:t>: sound intensity in Steven’s power law can be replaced</w:t>
      </w:r>
      <w:r w:rsidR="00B91529">
        <w:t xml:space="preserve"> </w:t>
      </w:r>
      <w:r w:rsidR="000D506C">
        <w:t xml:space="preserve">with </w:t>
      </w:r>
      <w:r w:rsidR="000D506C" w:rsidRPr="000D506C">
        <w:t xml:space="preserve">A-weighted equivalent continuous </w:t>
      </w:r>
      <w:r w:rsidR="009C2151">
        <w:t>SPL</w:t>
      </w:r>
      <w:r w:rsidR="0051543F">
        <w:t>.</w:t>
      </w:r>
      <w:r w:rsidR="00C57DF9">
        <w:t xml:space="preserve"> </w:t>
      </w:r>
      <w:r w:rsidR="00F1282A">
        <w:t xml:space="preserve">The strength of this </w:t>
      </w:r>
      <w:r w:rsidR="0018497C">
        <w:t xml:space="preserve">assumption </w:t>
      </w:r>
      <w:r w:rsidR="00F1282A">
        <w:t xml:space="preserve">was not </w:t>
      </w:r>
      <w:r w:rsidR="00673244">
        <w:t>comprehensively</w:t>
      </w:r>
      <w:r w:rsidR="00F1282A">
        <w:t xml:space="preserve"> assessed in </w:t>
      </w:r>
      <w:r w:rsidR="00B10D55">
        <w:t xml:space="preserve">the </w:t>
      </w:r>
      <w:r w:rsidR="00F1282A">
        <w:t>study</w:t>
      </w:r>
      <w:r w:rsidR="0018497C">
        <w:t xml:space="preserve">. </w:t>
      </w:r>
      <w:r w:rsidR="00EB0426">
        <w:t xml:space="preserve">According to </w:t>
      </w:r>
      <w:r w:rsidR="00EB0426" w:rsidRPr="007D3579">
        <w:rPr>
          <w:rFonts w:eastAsiaTheme="minorEastAsia"/>
          <w:iCs/>
        </w:rPr>
        <w:fldChar w:fldCharType="begin"/>
      </w:r>
      <w:r w:rsidR="00F25FE5">
        <w:rPr>
          <w:rFonts w:eastAsiaTheme="minorEastAsia"/>
          <w:iCs/>
        </w:rPr>
        <w:instrText xml:space="preserve"> ADDIN ZOTERO_ITEM CSL_CITATION {"citationID":"fu0W74ww","properties":{"formattedCitation":"(Genuit, 1999; Ouis, 2001; Parmanen, 2007)","plainCitation":"(Genuit, 1999; Ouis, 2001; Parmanen, 2007)","dontUpdate":true,"noteIndex":0},"citationItems":[{"id":692,"uris":["http://zotero.org/users/5467145/items/NCS9SF74"],"uri":["http://zotero.org/users/5467145/items/NCS9SF74"],"itemData":{"id":692,"type":"paper-conference","container-title":"INTER-NOISE and NOISE-CON Congress and Conference Proceedings","page":"1887–1892","publisher":"Institute of Noise Control Engineering","source":"Google Scholar","title":"The use of psychoacoustic parameters combined with A-weighted SPL in noise description","volume":"1999","author":[{"family":"Genuit","given":"K."}],"issued":{"date-parts":[["1999"]]}}},{"id":661,"uris":["http://zotero.org/users/5467145/items/GE87DZQ5"],"uri":["http://zotero.org/users/5467145/items/GE87DZQ5"],"itemData":{"id":661,"type":"article-journal","abstract":"In this paper the negative effects resulting from exposure to road traffic noise on people's well being is reviewed in the light of the latest published findings. Annoyance is particularly focused on, which is considered to be one of the first and most widespread reactions to environmental noise. The nonauditory effects of noise on humans are viewed as being generally stress-related, following observations that noise exposures engender physiological reactions typical to those of stress. First, a short presentation is made of what noise in general is. Subsequently, in order to assess some subjective judgements of noise, some of the important noise descriptors, which are often used to quantify various aspects of road traffic noise are introduced. In general terms, it is found from the present review that the continuous exposure of people to road traffic noise leads to suffering from various kinds of discomfort, thus reducing appreciably the number of their well-being elements. Drawing such a conclusion is hindered by difficulties when nonacoustical factors, for instance socio-economic situation, age and gender, are also taken into account along with the usual acoustical factors of road traffic noise. One of people's first and direct reactions to noise is in terms of annoyance. The results of several decades of research on this topic have permitted lately the establishment of a more or less quantitative relationship between the objective quantities characterizing road traffic noise and the human subjective reaction to it as expressed by annoyance. These findings are important at both the society and the individual level, in as much as they may help in regulating in a more efficient way the planning of road traffic activity in order to secure at least the minimum of comfort to the affected population.","container-title":"Journal of Environmental Psychology","DOI":"10.1006/jevp.2000.0187","ISSN":"0272-4944","issue":"1","journalAbbreviation":"Journal of Environmental Psychology","language":"en","page":"101-120","source":"ScienceDirect","title":"ANNOYANCE FROM ROAD TRAFFIC NOISE: A REVIEW","title-short":"ANNOYANCE FROM ROAD TRAFFIC NOISE","volume":"21","author":[{"family":"Ouis","given":"D."}],"issued":{"date-parts":[["2001",3,1]]}}},{"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EB0426" w:rsidRPr="007D3579">
        <w:rPr>
          <w:rFonts w:eastAsiaTheme="minorEastAsia"/>
          <w:iCs/>
        </w:rPr>
        <w:fldChar w:fldCharType="separate"/>
      </w:r>
      <w:r w:rsidR="00EB0426" w:rsidRPr="007D3579">
        <w:rPr>
          <w:rFonts w:eastAsiaTheme="minorEastAsia"/>
          <w:iCs/>
          <w:noProof/>
        </w:rPr>
        <w:t>Genuit</w:t>
      </w:r>
      <w:r w:rsidR="00076B9C">
        <w:rPr>
          <w:rFonts w:eastAsiaTheme="minorEastAsia"/>
          <w:iCs/>
          <w:noProof/>
        </w:rPr>
        <w:t xml:space="preserve"> (</w:t>
      </w:r>
      <w:r w:rsidR="00EB0426" w:rsidRPr="007D3579">
        <w:rPr>
          <w:rFonts w:eastAsiaTheme="minorEastAsia"/>
          <w:iCs/>
          <w:noProof/>
        </w:rPr>
        <w:t>1999</w:t>
      </w:r>
      <w:r w:rsidR="00076B9C">
        <w:rPr>
          <w:rFonts w:eastAsiaTheme="minorEastAsia"/>
          <w:iCs/>
          <w:noProof/>
        </w:rPr>
        <w:t>),</w:t>
      </w:r>
      <w:r w:rsidR="00EB0426" w:rsidRPr="007D3579">
        <w:rPr>
          <w:rFonts w:eastAsiaTheme="minorEastAsia"/>
          <w:iCs/>
          <w:noProof/>
        </w:rPr>
        <w:t xml:space="preserve"> Ouis</w:t>
      </w:r>
      <w:r w:rsidR="00076B9C">
        <w:rPr>
          <w:rFonts w:eastAsiaTheme="minorEastAsia"/>
          <w:iCs/>
          <w:noProof/>
        </w:rPr>
        <w:t xml:space="preserve"> (</w:t>
      </w:r>
      <w:r w:rsidR="00EB0426" w:rsidRPr="007D3579">
        <w:rPr>
          <w:rFonts w:eastAsiaTheme="minorEastAsia"/>
          <w:iCs/>
          <w:noProof/>
        </w:rPr>
        <w:t>2001</w:t>
      </w:r>
      <w:r w:rsidR="00076B9C">
        <w:rPr>
          <w:rFonts w:eastAsiaTheme="minorEastAsia"/>
          <w:iCs/>
          <w:noProof/>
        </w:rPr>
        <w:t>) and</w:t>
      </w:r>
      <w:r w:rsidR="00EB0426" w:rsidRPr="007D3579">
        <w:rPr>
          <w:rFonts w:eastAsiaTheme="minorEastAsia"/>
          <w:iCs/>
          <w:noProof/>
        </w:rPr>
        <w:t xml:space="preserve"> Parmanen</w:t>
      </w:r>
      <w:r w:rsidR="00076B9C">
        <w:rPr>
          <w:rFonts w:eastAsiaTheme="minorEastAsia"/>
          <w:iCs/>
          <w:noProof/>
        </w:rPr>
        <w:t xml:space="preserve"> (</w:t>
      </w:r>
      <w:r w:rsidR="00EB0426" w:rsidRPr="007D3579">
        <w:rPr>
          <w:rFonts w:eastAsiaTheme="minorEastAsia"/>
          <w:iCs/>
          <w:noProof/>
        </w:rPr>
        <w:t>2007)</w:t>
      </w:r>
      <w:r w:rsidR="00EB0426" w:rsidRPr="007D3579">
        <w:rPr>
          <w:rFonts w:eastAsiaTheme="minorEastAsia"/>
          <w:iCs/>
        </w:rPr>
        <w:fldChar w:fldCharType="end"/>
      </w:r>
      <w:r w:rsidR="00EB0426">
        <w:rPr>
          <w:rFonts w:eastAsiaTheme="minorEastAsia"/>
          <w:iCs/>
        </w:rPr>
        <w:t xml:space="preserve">, even just the simple A-weighted SPL may be </w:t>
      </w:r>
      <w:r w:rsidR="00F53C24">
        <w:rPr>
          <w:rFonts w:eastAsiaTheme="minorEastAsia"/>
          <w:iCs/>
        </w:rPr>
        <w:t xml:space="preserve">somewhat </w:t>
      </w:r>
      <w:r w:rsidR="00EB0426">
        <w:rPr>
          <w:rFonts w:eastAsiaTheme="minorEastAsia"/>
          <w:iCs/>
        </w:rPr>
        <w:t>unreliable indicator of loudness and annoyance</w:t>
      </w:r>
      <w:r w:rsidR="00993925">
        <w:rPr>
          <w:rFonts w:eastAsiaTheme="minorEastAsia"/>
          <w:iCs/>
        </w:rPr>
        <w:t>.</w:t>
      </w:r>
      <w:r w:rsidR="00632375">
        <w:rPr>
          <w:rFonts w:eastAsiaTheme="minorEastAsia"/>
          <w:iCs/>
        </w:rPr>
        <w:t xml:space="preserve"> </w:t>
      </w:r>
      <w:r w:rsidR="00993925">
        <w:rPr>
          <w:rFonts w:eastAsiaTheme="minorEastAsia"/>
          <w:iCs/>
        </w:rPr>
        <w:t>I</w:t>
      </w:r>
      <w:r w:rsidR="00EB0426">
        <w:rPr>
          <w:rFonts w:eastAsiaTheme="minorEastAsia"/>
          <w:iCs/>
        </w:rPr>
        <w:t>nformation</w:t>
      </w:r>
      <w:r w:rsidR="00632375">
        <w:rPr>
          <w:rFonts w:eastAsiaTheme="minorEastAsia"/>
          <w:iCs/>
        </w:rPr>
        <w:t xml:space="preserve"> of</w:t>
      </w:r>
      <w:r w:rsidR="00EB0426">
        <w:rPr>
          <w:rFonts w:eastAsiaTheme="minorEastAsia"/>
          <w:iCs/>
        </w:rPr>
        <w:t xml:space="preserve"> different tones and fluctuations of SPL in time</w:t>
      </w:r>
      <w:r w:rsidR="00104A5D">
        <w:rPr>
          <w:rFonts w:eastAsiaTheme="minorEastAsia"/>
          <w:iCs/>
        </w:rPr>
        <w:t xml:space="preserve">, </w:t>
      </w:r>
      <w:r w:rsidR="00104A5D">
        <w:t xml:space="preserve">both presumably important qualities affecting the perceived loudness of traffic noise, </w:t>
      </w:r>
      <w:r w:rsidR="00E954EF">
        <w:t>are</w:t>
      </w:r>
      <w:r w:rsidR="00EB0426">
        <w:rPr>
          <w:rFonts w:eastAsiaTheme="minorEastAsia"/>
          <w:iCs/>
        </w:rPr>
        <w:t xml:space="preserve"> lost when using a</w:t>
      </w:r>
      <w:r w:rsidR="00475858">
        <w:rPr>
          <w:rFonts w:eastAsiaTheme="minorEastAsia"/>
          <w:iCs/>
        </w:rPr>
        <w:t xml:space="preserve"> heavily compressed </w:t>
      </w:r>
      <w:r w:rsidR="00EB0426">
        <w:rPr>
          <w:rFonts w:eastAsiaTheme="minorEastAsia"/>
          <w:iCs/>
        </w:rPr>
        <w:t>SPL</w:t>
      </w:r>
      <w:r w:rsidR="00475858">
        <w:rPr>
          <w:rFonts w:eastAsiaTheme="minorEastAsia"/>
          <w:iCs/>
        </w:rPr>
        <w:t xml:space="preserve"> metric such </w:t>
      </w:r>
      <w:r w:rsidR="00EB0426">
        <w:rPr>
          <w:rFonts w:eastAsiaTheme="minorEastAsia"/>
          <w:iCs/>
        </w:rPr>
        <w:t xml:space="preserve">as </w:t>
      </w:r>
      <w:r w:rsidR="00ED6AD3">
        <w:rPr>
          <w:rFonts w:eastAsiaTheme="minorEastAsia"/>
          <w:iCs/>
        </w:rPr>
        <w:t>L</w:t>
      </w:r>
      <w:r w:rsidR="00ED6AD3">
        <w:rPr>
          <w:rFonts w:eastAsiaTheme="minorEastAsia"/>
          <w:iCs/>
          <w:vertAlign w:val="subscript"/>
        </w:rPr>
        <w:t>Aeq</w:t>
      </w:r>
      <w:r w:rsidR="00632375">
        <w:t xml:space="preserve">. </w:t>
      </w:r>
      <w:r w:rsidR="00901392">
        <w:t>However</w:t>
      </w:r>
      <w:r w:rsidR="009020D7">
        <w:t xml:space="preserve">, since the available traffic noise data featured only </w:t>
      </w:r>
      <w:r w:rsidR="009020D7" w:rsidRPr="000D506C">
        <w:t>A-weighted equivalent continuous sound level</w:t>
      </w:r>
      <w:r w:rsidR="009020D7">
        <w:t xml:space="preserve">s, the uncertainties in </w:t>
      </w:r>
      <w:r w:rsidR="009020D7">
        <w:rPr>
          <w:rFonts w:eastAsiaTheme="minorEastAsia"/>
          <w:iCs/>
        </w:rPr>
        <w:t>L</w:t>
      </w:r>
      <w:r w:rsidR="009020D7">
        <w:rPr>
          <w:rFonts w:eastAsiaTheme="minorEastAsia"/>
          <w:iCs/>
          <w:vertAlign w:val="subscript"/>
        </w:rPr>
        <w:t xml:space="preserve">Aeq </w:t>
      </w:r>
      <w:r w:rsidR="009020D7">
        <w:t>– loudness relationship were not investigated more deeply.</w:t>
      </w:r>
      <w:r w:rsidR="00C476ED">
        <w:t xml:space="preserve"> </w:t>
      </w:r>
    </w:p>
    <w:p w14:paraId="39577EB1" w14:textId="77777777" w:rsidR="001B5D62" w:rsidRDefault="00BB6D42" w:rsidP="002E2AC6">
      <w:r>
        <w:t>It can be argued that both (power and linear) functions</w:t>
      </w:r>
      <w:r w:rsidR="0061749F">
        <w:t xml:space="preserve"> that are</w:t>
      </w:r>
      <w:r>
        <w:t xml:space="preserve"> presented in the study</w:t>
      </w:r>
      <w:r w:rsidR="0061749F">
        <w:t>,</w:t>
      </w:r>
      <w:r>
        <w:t xml:space="preserve"> are likely to perform better than a non-continuous (</w:t>
      </w:r>
      <w:r w:rsidR="007E2A5E">
        <w:t xml:space="preserve">i.e. </w:t>
      </w:r>
      <w:r>
        <w:t xml:space="preserve">threshold-based) cost function (e.g. </w:t>
      </w:r>
      <w:r>
        <w:fldChar w:fldCharType="begin"/>
      </w:r>
      <w:r w:rsidR="00F25FE5">
        <w:instrText xml:space="preserve"> ADDIN ZOTERO_ITEM CSL_CITATION {"citationID":"OHga4YFZ","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fldChar w:fldCharType="separate"/>
      </w:r>
      <w:r>
        <w:rPr>
          <w:noProof/>
        </w:rPr>
        <w:t>Ribeiro &amp; Mendes, 2013)</w:t>
      </w:r>
      <w:r>
        <w:fldChar w:fldCharType="end"/>
      </w:r>
      <w:r>
        <w:t xml:space="preserve">. </w:t>
      </w:r>
      <w:r w:rsidR="009C700C">
        <w:t>T</w:t>
      </w:r>
      <w:r w:rsidR="0020497F">
        <w:t xml:space="preserve">he power function doubles the </w:t>
      </w:r>
      <w:r w:rsidR="009F0E4B">
        <w:t xml:space="preserve">loudness based </w:t>
      </w:r>
      <w:r w:rsidR="0020497F">
        <w:t xml:space="preserve">cost at every 10-decibel increase, </w:t>
      </w:r>
      <w:r w:rsidR="009C700C">
        <w:t>and</w:t>
      </w:r>
      <w:r w:rsidR="0020497F">
        <w:t xml:space="preserve"> may </w:t>
      </w:r>
      <w:r w:rsidR="009C700C">
        <w:t xml:space="preserve">thus </w:t>
      </w:r>
      <w:r w:rsidR="0020497F">
        <w:t xml:space="preserve">be </w:t>
      </w:r>
      <w:r w:rsidR="009C700C">
        <w:t>slightly</w:t>
      </w:r>
      <w:r w:rsidR="0020497F">
        <w:t xml:space="preserve"> better match with the highly annoyed (</w:t>
      </w:r>
      <w:r w:rsidR="009C700C">
        <w:t xml:space="preserve">HA </w:t>
      </w:r>
      <w:r w:rsidR="0020497F">
        <w:t xml:space="preserve">%) - </w:t>
      </w:r>
      <w:r w:rsidR="009C700C">
        <w:t>SPL</w:t>
      </w:r>
      <w:r w:rsidR="0020497F">
        <w:t xml:space="preserve"> curves</w:t>
      </w:r>
      <w:r w:rsidR="000A5F35">
        <w:t xml:space="preserve"> </w:t>
      </w:r>
      <w:r w:rsidR="000A5F35" w:rsidRPr="00960315">
        <w:rPr>
          <w:rFonts w:eastAsiaTheme="minorEastAsia"/>
          <w:iCs/>
        </w:rPr>
        <w:t>(</w:t>
      </w:r>
      <w:r w:rsidR="000A5F35" w:rsidRPr="00960315">
        <w:rPr>
          <w:rFonts w:eastAsiaTheme="minorEastAsia"/>
          <w:iCs/>
        </w:rPr>
        <w:fldChar w:fldCharType="begin"/>
      </w:r>
      <w:r w:rsidR="000A5F35" w:rsidRPr="00960315">
        <w:rPr>
          <w:rFonts w:eastAsiaTheme="minorEastAsia"/>
          <w:iCs/>
        </w:rPr>
        <w:instrText xml:space="preserve"> REF _Ref33718460 \h </w:instrText>
      </w:r>
      <w:r w:rsidR="000A5F35" w:rsidRPr="00960315">
        <w:rPr>
          <w:rFonts w:eastAsiaTheme="minorEastAsia"/>
          <w:iCs/>
        </w:rPr>
      </w:r>
      <w:r w:rsidR="000A5F35" w:rsidRPr="00960315">
        <w:rPr>
          <w:rFonts w:eastAsiaTheme="minorEastAsia"/>
          <w:iCs/>
        </w:rPr>
        <w:fldChar w:fldCharType="separate"/>
      </w:r>
      <w:r w:rsidR="005F35D9">
        <w:t xml:space="preserve">Figure </w:t>
      </w:r>
      <w:r w:rsidR="005F35D9">
        <w:rPr>
          <w:noProof/>
        </w:rPr>
        <w:t>2</w:t>
      </w:r>
      <w:r w:rsidR="000A5F35" w:rsidRPr="00960315">
        <w:rPr>
          <w:rFonts w:eastAsiaTheme="minorEastAsia"/>
          <w:iCs/>
        </w:rPr>
        <w:fldChar w:fldCharType="end"/>
      </w:r>
      <w:r w:rsidR="000A5F35" w:rsidRPr="00960315">
        <w:rPr>
          <w:rFonts w:eastAsiaTheme="minorEastAsia"/>
          <w:iCs/>
        </w:rPr>
        <w:t>)</w:t>
      </w:r>
      <w:r w:rsidR="0020497F">
        <w:t xml:space="preserve"> than a linea</w:t>
      </w:r>
      <w:r w:rsidR="00797533">
        <w:t>r</w:t>
      </w:r>
      <w:r w:rsidR="0020497F">
        <w:t xml:space="preserve"> function.</w:t>
      </w:r>
      <w:r w:rsidR="005B73BF">
        <w:t xml:space="preserve"> </w:t>
      </w:r>
      <w:r w:rsidR="00394167">
        <w:t>And a</w:t>
      </w:r>
      <w:r w:rsidR="005B73BF">
        <w:t xml:space="preserve">s </w:t>
      </w:r>
      <w:r w:rsidR="00F42C3E">
        <w:t>mentioned</w:t>
      </w:r>
      <w:r w:rsidR="005B73BF">
        <w:t xml:space="preserve"> in chapter 3.5.</w:t>
      </w:r>
      <w:r w:rsidR="00CF1A50">
        <w:t>2</w:t>
      </w:r>
      <w:r w:rsidR="005B73BF">
        <w:t>, the power function</w:t>
      </w:r>
      <w:r w:rsidR="00244993">
        <w:t xml:space="preserve"> clearly</w:t>
      </w:r>
      <w:r w:rsidR="005B73BF">
        <w:t xml:space="preserve"> meets the most important requirement for the EIF: it assigns radically higher costs to the very highest noise levels. </w:t>
      </w:r>
      <w:r w:rsidR="00785B8E">
        <w:t xml:space="preserve">The </w:t>
      </w:r>
      <w:r w:rsidR="00163915">
        <w:t>selection of the noise cost function</w:t>
      </w:r>
      <w:r w:rsidR="00785B8E">
        <w:t xml:space="preserve"> was not further justified, since it seemed to perform well in practical situations but also due to the little differences in the quiet path</w:t>
      </w:r>
      <w:r w:rsidR="0048702C">
        <w:t>s</w:t>
      </w:r>
      <w:r w:rsidR="00785B8E">
        <w:t xml:space="preserve"> </w:t>
      </w:r>
      <w:r w:rsidR="00E42E7D">
        <w:t>by</w:t>
      </w:r>
      <w:r w:rsidR="00785B8E">
        <w:t xml:space="preserve"> the two functions.</w:t>
      </w:r>
      <w:r w:rsidR="007D61FA">
        <w:t xml:space="preserve"> </w:t>
      </w:r>
    </w:p>
    <w:p w14:paraId="6F4920A4" w14:textId="485AEA81" w:rsidR="002E2AC6" w:rsidRDefault="008464C2" w:rsidP="002E2AC6">
      <w:r>
        <w:rPr>
          <w:rFonts w:eastAsiaTheme="minorEastAsia"/>
        </w:rPr>
        <w:t>However, i</w:t>
      </w:r>
      <w:r w:rsidR="003D1022">
        <w:rPr>
          <w:rFonts w:eastAsiaTheme="minorEastAsia"/>
        </w:rPr>
        <w:t>f</w:t>
      </w:r>
      <w:r w:rsidR="00C969F3" w:rsidRPr="00B750BC">
        <w:rPr>
          <w:rFonts w:eastAsiaTheme="minorEastAsia"/>
        </w:rPr>
        <w:t xml:space="preserve"> the two noise cost functions were applied in a </w:t>
      </w:r>
      <w:r w:rsidR="002A6D50">
        <w:rPr>
          <w:rFonts w:eastAsiaTheme="minorEastAsia"/>
        </w:rPr>
        <w:t>surface</w:t>
      </w:r>
      <w:r w:rsidR="00C969F3" w:rsidRPr="00B750BC">
        <w:rPr>
          <w:rFonts w:eastAsiaTheme="minorEastAsia"/>
        </w:rPr>
        <w:t xml:space="preserve">-based LCP analysis, more differences would probably </w:t>
      </w:r>
      <w:r w:rsidR="00C969F3">
        <w:rPr>
          <w:rFonts w:eastAsiaTheme="minorEastAsia"/>
        </w:rPr>
        <w:t>arise</w:t>
      </w:r>
      <w:r w:rsidR="00C969F3" w:rsidRPr="00B750BC">
        <w:rPr>
          <w:rFonts w:eastAsiaTheme="minorEastAsia"/>
        </w:rPr>
        <w:t xml:space="preserve"> between quiet paths, </w:t>
      </w:r>
      <w:r w:rsidR="00C526F8">
        <w:rPr>
          <w:rFonts w:eastAsiaTheme="minorEastAsia"/>
        </w:rPr>
        <w:t xml:space="preserve">due to increased number of </w:t>
      </w:r>
      <w:r w:rsidR="00097ACC">
        <w:rPr>
          <w:rFonts w:eastAsiaTheme="minorEastAsia"/>
        </w:rPr>
        <w:t xml:space="preserve">path </w:t>
      </w:r>
      <w:r w:rsidR="00C526F8">
        <w:rPr>
          <w:rFonts w:eastAsiaTheme="minorEastAsia"/>
        </w:rPr>
        <w:t>alternative</w:t>
      </w:r>
      <w:r w:rsidR="00097ACC">
        <w:rPr>
          <w:rFonts w:eastAsiaTheme="minorEastAsia"/>
        </w:rPr>
        <w:t>s</w:t>
      </w:r>
      <w:r w:rsidR="00C969F3" w:rsidRPr="00B750BC">
        <w:rPr>
          <w:rFonts w:eastAsiaTheme="minorEastAsia"/>
        </w:rPr>
        <w:t>.</w:t>
      </w:r>
      <w:r w:rsidR="007674F3">
        <w:rPr>
          <w:rFonts w:eastAsiaTheme="minorEastAsia"/>
        </w:rPr>
        <w:t xml:space="preserve"> It is</w:t>
      </w:r>
      <w:r w:rsidR="00BD0A95">
        <w:rPr>
          <w:rFonts w:eastAsiaTheme="minorEastAsia"/>
        </w:rPr>
        <w:t xml:space="preserve"> likely</w:t>
      </w:r>
      <w:r w:rsidR="001239DD">
        <w:rPr>
          <w:rFonts w:eastAsiaTheme="minorEastAsia"/>
        </w:rPr>
        <w:t xml:space="preserve"> </w:t>
      </w:r>
      <w:r w:rsidR="007674F3">
        <w:rPr>
          <w:rFonts w:eastAsiaTheme="minorEastAsia"/>
        </w:rPr>
        <w:t xml:space="preserve">that in </w:t>
      </w:r>
      <w:r w:rsidR="002D01BD">
        <w:rPr>
          <w:rFonts w:eastAsiaTheme="minorEastAsia"/>
        </w:rPr>
        <w:t>most</w:t>
      </w:r>
      <w:r w:rsidR="007674F3">
        <w:rPr>
          <w:rFonts w:eastAsiaTheme="minorEastAsia"/>
        </w:rPr>
        <w:t xml:space="preserve"> cases street network graph</w:t>
      </w:r>
      <w:r w:rsidR="00AF66D3">
        <w:rPr>
          <w:rFonts w:eastAsiaTheme="minorEastAsia"/>
        </w:rPr>
        <w:t>s</w:t>
      </w:r>
      <w:r w:rsidR="007674F3">
        <w:rPr>
          <w:rFonts w:eastAsiaTheme="minorEastAsia"/>
        </w:rPr>
        <w:t xml:space="preserve"> </w:t>
      </w:r>
      <w:r w:rsidR="005628CF">
        <w:rPr>
          <w:rFonts w:eastAsiaTheme="minorEastAsia"/>
        </w:rPr>
        <w:t xml:space="preserve">simply </w:t>
      </w:r>
      <w:r w:rsidR="007674F3">
        <w:rPr>
          <w:rFonts w:eastAsiaTheme="minorEastAsia"/>
        </w:rPr>
        <w:t xml:space="preserve">do not provide enough </w:t>
      </w:r>
      <w:r w:rsidR="000234E6">
        <w:rPr>
          <w:rFonts w:eastAsiaTheme="minorEastAsia"/>
        </w:rPr>
        <w:t xml:space="preserve">path </w:t>
      </w:r>
      <w:r w:rsidR="007674F3">
        <w:rPr>
          <w:rFonts w:eastAsiaTheme="minorEastAsia"/>
        </w:rPr>
        <w:t>alternative</w:t>
      </w:r>
      <w:r w:rsidR="000234E6">
        <w:rPr>
          <w:rFonts w:eastAsiaTheme="minorEastAsia"/>
        </w:rPr>
        <w:t>s</w:t>
      </w:r>
      <w:r w:rsidR="007674F3">
        <w:rPr>
          <w:rFonts w:eastAsiaTheme="minorEastAsia"/>
        </w:rPr>
        <w:t xml:space="preserve"> between </w:t>
      </w:r>
      <w:r w:rsidR="00723644">
        <w:rPr>
          <w:rFonts w:eastAsiaTheme="minorEastAsia"/>
        </w:rPr>
        <w:t>OD pair</w:t>
      </w:r>
      <w:r w:rsidR="000234E6">
        <w:rPr>
          <w:rFonts w:eastAsiaTheme="minorEastAsia"/>
        </w:rPr>
        <w:t>s</w:t>
      </w:r>
      <w:r w:rsidR="007674F3">
        <w:rPr>
          <w:rFonts w:eastAsiaTheme="minorEastAsia"/>
        </w:rPr>
        <w:t xml:space="preserve"> to </w:t>
      </w:r>
      <w:r w:rsidR="00FC0FCF">
        <w:rPr>
          <w:rFonts w:eastAsiaTheme="minorEastAsia"/>
        </w:rPr>
        <w:t>allow</w:t>
      </w:r>
      <w:r w:rsidR="007674F3">
        <w:rPr>
          <w:rFonts w:eastAsiaTheme="minorEastAsia"/>
        </w:rPr>
        <w:t xml:space="preserve"> the definition of</w:t>
      </w:r>
      <w:r w:rsidR="00FC0FCF">
        <w:rPr>
          <w:rFonts w:eastAsiaTheme="minorEastAsia"/>
        </w:rPr>
        <w:t xml:space="preserve"> </w:t>
      </w:r>
      <w:r w:rsidR="007674F3">
        <w:rPr>
          <w:rFonts w:eastAsiaTheme="minorEastAsia"/>
        </w:rPr>
        <w:t xml:space="preserve">EIF </w:t>
      </w:r>
      <w:r w:rsidR="000234E6">
        <w:rPr>
          <w:rFonts w:eastAsiaTheme="minorEastAsia"/>
        </w:rPr>
        <w:t xml:space="preserve">to significantly </w:t>
      </w:r>
      <w:r w:rsidR="00FC0FCF">
        <w:rPr>
          <w:rFonts w:eastAsiaTheme="minorEastAsia"/>
        </w:rPr>
        <w:t>affect the</w:t>
      </w:r>
      <w:r w:rsidR="005773F8">
        <w:rPr>
          <w:rFonts w:eastAsiaTheme="minorEastAsia"/>
        </w:rPr>
        <w:t xml:space="preserve"> </w:t>
      </w:r>
      <w:r w:rsidR="004060E1">
        <w:rPr>
          <w:rFonts w:eastAsiaTheme="minorEastAsia"/>
        </w:rPr>
        <w:t xml:space="preserve">results of </w:t>
      </w:r>
      <w:r w:rsidR="005773F8">
        <w:rPr>
          <w:rFonts w:eastAsiaTheme="minorEastAsia"/>
        </w:rPr>
        <w:t>pathfinding</w:t>
      </w:r>
      <w:r w:rsidR="007674F3">
        <w:rPr>
          <w:rFonts w:eastAsiaTheme="minorEastAsia"/>
        </w:rPr>
        <w:t xml:space="preserve">. </w:t>
      </w:r>
      <w:r w:rsidR="00EE5092">
        <w:rPr>
          <w:rFonts w:eastAsiaTheme="minorEastAsia"/>
        </w:rPr>
        <w:t xml:space="preserve">In the EIFs defined in this study, </w:t>
      </w:r>
      <w:r w:rsidR="00EE5092">
        <w:t>t</w:t>
      </w:r>
      <w:r w:rsidR="00106409">
        <w:t>he sensitivity coefficient defines the relative weights of distance- and exposure-based cost</w:t>
      </w:r>
      <w:r w:rsidR="00101E85">
        <w:t>s</w:t>
      </w:r>
      <w:r w:rsidR="00106409">
        <w:t xml:space="preserve"> in the composite cost. </w:t>
      </w:r>
      <w:r w:rsidR="00CE60FF">
        <w:t>Therefore</w:t>
      </w:r>
      <w:r w:rsidR="00106409">
        <w:t xml:space="preserve">, </w:t>
      </w:r>
      <w:r w:rsidR="006D29FA">
        <w:t xml:space="preserve">considering </w:t>
      </w:r>
      <w:r w:rsidR="00106409">
        <w:rPr>
          <w:rFonts w:eastAsiaTheme="minorEastAsia"/>
        </w:rPr>
        <w:t>t</w:t>
      </w:r>
      <w:r w:rsidR="003D1022">
        <w:t xml:space="preserve">he little differences in the quiet </w:t>
      </w:r>
      <w:r w:rsidR="003D1022">
        <w:lastRenderedPageBreak/>
        <w:t xml:space="preserve">path routing results between the two </w:t>
      </w:r>
      <w:r w:rsidR="002A0C21">
        <w:t xml:space="preserve">different </w:t>
      </w:r>
      <w:r w:rsidR="00FF54AA">
        <w:t>EIFs</w:t>
      </w:r>
      <w:r w:rsidR="006D29FA">
        <w:t xml:space="preserve">, </w:t>
      </w:r>
      <w:r w:rsidR="003D1022">
        <w:t>the noise sensitivity coefficient</w:t>
      </w:r>
      <w:r w:rsidR="006D29FA">
        <w:t xml:space="preserve"> </w:t>
      </w:r>
      <w:r w:rsidR="00D038DB">
        <w:t>is clearly</w:t>
      </w:r>
      <w:r w:rsidR="006D29FA">
        <w:t xml:space="preserve"> </w:t>
      </w:r>
      <w:r w:rsidR="00144D99">
        <w:t>a</w:t>
      </w:r>
      <w:r w:rsidR="006D29FA">
        <w:t xml:space="preserve"> </w:t>
      </w:r>
      <w:r w:rsidR="00144D99">
        <w:t>decisive</w:t>
      </w:r>
      <w:r w:rsidR="006D29FA">
        <w:t xml:space="preserve"> component of the EIF</w:t>
      </w:r>
      <w:r w:rsidR="00106409">
        <w:t>.</w:t>
      </w:r>
      <w:r w:rsidR="00AC6292">
        <w:t xml:space="preserve"> </w:t>
      </w:r>
    </w:p>
    <w:p w14:paraId="3BC9FDA5" w14:textId="59A05541" w:rsidR="005D7711" w:rsidRPr="00CC2F87" w:rsidRDefault="00192243" w:rsidP="005D7711">
      <w:pPr>
        <w:pStyle w:val="Heading2"/>
      </w:pPr>
      <w:bookmarkStart w:id="182" w:name="_Toc38538779"/>
      <w:r>
        <w:t xml:space="preserve">Exposure-based </w:t>
      </w:r>
      <w:r w:rsidR="00A41C09">
        <w:t>routing</w:t>
      </w:r>
      <w:r w:rsidR="005D7711" w:rsidRPr="00CC2F87">
        <w:t xml:space="preserve"> should be developed </w:t>
      </w:r>
      <w:r w:rsidR="00726203" w:rsidRPr="00CC2F87">
        <w:t xml:space="preserve">as a concept to </w:t>
      </w:r>
      <w:r w:rsidR="00BF1AD7">
        <w:t>consider</w:t>
      </w:r>
      <w:r w:rsidR="00726203" w:rsidRPr="00CC2F87">
        <w:t xml:space="preserve"> multiple pollutants</w:t>
      </w:r>
      <w:bookmarkEnd w:id="182"/>
    </w:p>
    <w:p w14:paraId="3882A062" w14:textId="0EEFE3CC" w:rsidR="002E2AC6" w:rsidRDefault="002E2AC6" w:rsidP="002E2AC6">
      <w:r>
        <w:t xml:space="preserve">In this study, the </w:t>
      </w:r>
      <w:r w:rsidR="001F00D7">
        <w:t>used</w:t>
      </w:r>
      <w:r>
        <w:t xml:space="preserve"> traffic noise data included only vehicular traffic, leaving out noise from rail traffic, aircrafts and industrial sites. It can be argued that making separate assessments of dynamic exposure to different noise sources is important for the same reasons why separate assessments of static noise exposure</w:t>
      </w:r>
      <w:r w:rsidR="00B1413E">
        <w:t>s</w:t>
      </w:r>
      <w:r>
        <w:t xml:space="preserve"> are made: 1) health effects of different kinds of noise </w:t>
      </w:r>
      <w:r w:rsidR="00F3688A">
        <w:t xml:space="preserve">can </w:t>
      </w:r>
      <w:r>
        <w:t>vary</w:t>
      </w:r>
      <w:r w:rsidR="00847CB6">
        <w:t xml:space="preserve"> (</w:t>
      </w:r>
      <w:r w:rsidR="00847CB6">
        <w:fldChar w:fldCharType="begin"/>
      </w:r>
      <w:r w:rsidR="00224714">
        <w:instrText xml:space="preserve"> ADDIN ZOTERO_ITEM CSL_CITATION {"citationID":"Ia1dnhup","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847CB6">
        <w:fldChar w:fldCharType="separate"/>
      </w:r>
      <w:r w:rsidR="00847CB6">
        <w:rPr>
          <w:noProof/>
        </w:rPr>
        <w:t>Guski et al. 2017)</w:t>
      </w:r>
      <w:r w:rsidR="00847CB6">
        <w:fldChar w:fldCharType="end"/>
      </w:r>
      <w:r w:rsidR="00847CB6">
        <w:t xml:space="preserve">, </w:t>
      </w:r>
      <w:r>
        <w:t xml:space="preserve"> and 2) the mitigation actions </w:t>
      </w:r>
      <w:r w:rsidR="00024F18">
        <w:t xml:space="preserve">for environmental noise </w:t>
      </w:r>
      <w:r>
        <w:t xml:space="preserve">exposure vary between different noise sources (e.g. noise barriers, speed limits, rerouting of trams or aircrafts). </w:t>
      </w:r>
      <w:r w:rsidR="002F7926">
        <w:t xml:space="preserve">Also, </w:t>
      </w:r>
      <w:r w:rsidR="00681DCA">
        <w:t>d</w:t>
      </w:r>
      <w:r>
        <w:t>ifferent thresholds for sound pressure levels causing “</w:t>
      </w:r>
      <w:r w:rsidRPr="007D4ECA">
        <w:t>adverse health effects</w:t>
      </w:r>
      <w:r>
        <w:t xml:space="preserve">” were defined for different noise sources in the </w:t>
      </w:r>
      <w:r w:rsidRPr="007D4ECA">
        <w:rPr>
          <w:i/>
          <w:iCs/>
        </w:rPr>
        <w:t>Environmental noise guidelines for the European Region</w:t>
      </w:r>
      <w:r>
        <w:t xml:space="preserve"> by </w:t>
      </w:r>
      <w:r>
        <w:fldChar w:fldCharType="begin"/>
      </w:r>
      <w:r>
        <w:instrText xml:space="preserve"> ADDIN ZOTERO_ITEM CSL_CITATION {"citationID":"NelNvu1T","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fldChar w:fldCharType="separate"/>
      </w:r>
      <w:r>
        <w:rPr>
          <w:noProof/>
        </w:rPr>
        <w:t>(Kephalopoulos et al., 2012)</w:t>
      </w:r>
      <w:r>
        <w:fldChar w:fldCharType="end"/>
      </w:r>
      <w:r>
        <w:t xml:space="preserve">. </w:t>
      </w:r>
    </w:p>
    <w:p w14:paraId="064FAF10" w14:textId="5A5A8086" w:rsidR="002E2AC6" w:rsidRDefault="002E2AC6" w:rsidP="002E2AC6">
      <w:r>
        <w:t xml:space="preserve">It can be said that the decision of assessing dynamic exposure to only </w:t>
      </w:r>
      <w:r w:rsidR="005D7571">
        <w:t xml:space="preserve">vehicular </w:t>
      </w:r>
      <w:r>
        <w:t xml:space="preserve">traffic noise was appropriate </w:t>
      </w:r>
      <w:r w:rsidR="005E1B98">
        <w:t xml:space="preserve">in </w:t>
      </w:r>
      <w:r>
        <w:t xml:space="preserve">developing </w:t>
      </w:r>
      <w:r w:rsidR="00CB5B68">
        <w:t xml:space="preserve">a </w:t>
      </w:r>
      <w:r>
        <w:t>conceptual and technical framework for dynamic exposure assessment and exposure-based routing</w:t>
      </w:r>
      <w:r w:rsidR="00AA1637">
        <w:t xml:space="preserve">. However, this decision </w:t>
      </w:r>
      <w:r>
        <w:t xml:space="preserve">should be revisited when </w:t>
      </w:r>
      <w:r w:rsidR="00AA1637">
        <w:t>developing the quiet path routing method</w:t>
      </w:r>
      <w:r w:rsidR="005428B5">
        <w:t xml:space="preserve"> further</w:t>
      </w:r>
      <w:r>
        <w:t xml:space="preserve">. </w:t>
      </w:r>
      <w:r w:rsidR="0091059C">
        <w:t xml:space="preserve">Considering </w:t>
      </w:r>
      <w:r>
        <w:t xml:space="preserve">the findings by </w:t>
      </w:r>
      <w:r>
        <w:fldChar w:fldCharType="begin"/>
      </w:r>
      <w:r w:rsidR="00224714">
        <w:instrText xml:space="preserve"> ADDIN ZOTERO_ITEM CSL_CITATION {"citationID":"iA2HvhEv","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 xml:space="preserve">Guski et al. </w:t>
      </w:r>
      <w:r w:rsidR="000057EF">
        <w:rPr>
          <w:noProof/>
        </w:rPr>
        <w:t>(</w:t>
      </w:r>
      <w:r>
        <w:rPr>
          <w:noProof/>
        </w:rPr>
        <w:t>2017)</w:t>
      </w:r>
      <w:r>
        <w:fldChar w:fldCharType="end"/>
      </w:r>
      <w:r>
        <w:t xml:space="preserve">, one promising way to incorporate </w:t>
      </w:r>
      <w:r w:rsidR="002B74D3">
        <w:t xml:space="preserve">multiple </w:t>
      </w:r>
      <w:r>
        <w:t xml:space="preserve">noise sources in </w:t>
      </w:r>
      <w:r w:rsidR="002B74D3">
        <w:t xml:space="preserve">a single </w:t>
      </w:r>
      <w:r>
        <w:t>EIF would be to use the concept of dominant noise source</w:t>
      </w:r>
      <w:r w:rsidR="00A50500">
        <w:t xml:space="preserve"> </w:t>
      </w:r>
      <w:r w:rsidR="00605047">
        <w:t>–</w:t>
      </w:r>
      <w:r>
        <w:t xml:space="preserve"> </w:t>
      </w:r>
      <w:r w:rsidR="00605047">
        <w:t xml:space="preserve">as </w:t>
      </w:r>
      <w:r>
        <w:t>“…</w:t>
      </w:r>
      <w:r w:rsidRPr="006759B9">
        <w:t>results point to the importance of the dominant source in terms of annoyance</w:t>
      </w:r>
      <w:r>
        <w:t xml:space="preserve">”. </w:t>
      </w:r>
      <w:r w:rsidR="008F6BBA">
        <w:t>Caution</w:t>
      </w:r>
      <w:r>
        <w:t xml:space="preserve"> should be paid on deciding whether different weightings should be used for different noise sources based on their different effects on annoyance. </w:t>
      </w:r>
      <w:r w:rsidR="008E545B">
        <w:t xml:space="preserve">Yet, </w:t>
      </w:r>
      <w:r w:rsidR="003C3166">
        <w:t>given</w:t>
      </w:r>
      <w:r w:rsidR="008E545B">
        <w:t xml:space="preserve"> the lack of information of ERRs of different noise sources, </w:t>
      </w:r>
      <w:r>
        <w:t xml:space="preserve">the most </w:t>
      </w:r>
      <w:r w:rsidR="004259FE">
        <w:t xml:space="preserve">realistic </w:t>
      </w:r>
      <w:r>
        <w:t xml:space="preserve">way </w:t>
      </w:r>
      <w:r w:rsidR="00E60D43">
        <w:t xml:space="preserve">of </w:t>
      </w:r>
      <w:r>
        <w:t xml:space="preserve">determining the dominant noise source may be to </w:t>
      </w:r>
      <w:r w:rsidR="008A7DEA">
        <w:t xml:space="preserve">simply </w:t>
      </w:r>
      <w:r>
        <w:t xml:space="preserve">use the maximum </w:t>
      </w:r>
      <w:r w:rsidR="0010523A">
        <w:t xml:space="preserve">SPL </w:t>
      </w:r>
      <w:r>
        <w:t xml:space="preserve">among the different noise sources. </w:t>
      </w:r>
      <w:r w:rsidR="00E96453">
        <w:t xml:space="preserve">Using dominant noise source </w:t>
      </w:r>
      <w:r>
        <w:t xml:space="preserve">would match the </w:t>
      </w:r>
      <w:r w:rsidR="00007598">
        <w:t xml:space="preserve">composition of many </w:t>
      </w:r>
      <w:r>
        <w:t xml:space="preserve">air quality </w:t>
      </w:r>
      <w:r w:rsidR="00CC76A4">
        <w:t>indices</w:t>
      </w:r>
      <w:r>
        <w:t xml:space="preserve"> (AQI)</w:t>
      </w:r>
      <w:r w:rsidR="002067F7">
        <w:t>:</w:t>
      </w:r>
      <w:r w:rsidR="00CF5CE5">
        <w:t xml:space="preserve"> </w:t>
      </w:r>
      <w:r w:rsidR="00007598">
        <w:t xml:space="preserve">AQI is </w:t>
      </w:r>
      <w:r w:rsidR="00343B9D">
        <w:t xml:space="preserve">commonly </w:t>
      </w:r>
      <w:r w:rsidR="00007598">
        <w:t xml:space="preserve">determined by the </w:t>
      </w:r>
      <w:r>
        <w:t xml:space="preserve">maximum AQI value among </w:t>
      </w:r>
      <w:r w:rsidR="00AB15B8">
        <w:t xml:space="preserve">its components, i.e. </w:t>
      </w:r>
      <w:r w:rsidR="00007598">
        <w:t>different pollutants</w:t>
      </w:r>
      <w:r>
        <w:t xml:space="preserve"> </w:t>
      </w:r>
      <w:r>
        <w:fldChar w:fldCharType="begin"/>
      </w:r>
      <w:r>
        <w:instrText xml:space="preserve"> ADDIN ZOTERO_ITEM CSL_CITATION {"citationID":"QjivvFud","properties":{"formattedCitation":"(Plaia &amp; Ruggieri, 2011)","plainCitation":"(Plaia &amp; Ruggieri, 2011)","noteIndex":0},"citationItems":[{"id":861,"uris":["http://zotero.org/users/5467145/items/FHS768SK"],"uri":["http://zotero.org/users/5467145/items/FHS768SK"],"itemData":{"id":861,"type":"article-journal","abstract":"National directives on air quality oblige nations to monitor and report on their air quality, allowing the public to be informed on the ambient pollution levels. The last is the reason for the always increasing interest, demonstrated by the number of publications on this topic in recent years, in air quality/pollution indices: since the concentration of individual pollutants can be confusing, concentration measurements are conveniently transformed in terms of an air quality index. In this way, complex situations are summarized in a single figure, letting comparisons in time and space be possible. In this paper we will give an overview about the Air Quality/Pollution Indices proposed in literature and/or adopted by countries, trying also to categorize them into homogeneous groups. For the classification different approaches can be followed. Since in real life exposure to mixtures of chemicals occurs, with additive, synergistic or antagonistic effects, here we will distinguish between indices that consider the conjoint effect of pollutants and indices only based on the actual most dangerous pollutant. This brief review on air pollution indices shows, on one side, the wide interest in the problem, on the other, the lack of a common strategy which allows to compare the state of the air for cities that follow different directives. The main differences between the indices will be also described.","container-title":"Reviews in Environmental Science and Bio/Technology","DOI":"10.1007/s11157-010-9227-2","ISSN":"1572-9826","issue":"2","journalAbbreviation":"Rev Environ Sci Biotechnol","language":"en","page":"165-179","source":"Springer Link","title":"Air quality indices: a review","title-short":"Air quality indices","volume":"10","author":[{"family":"Plaia","given":"Antonella"},{"family":"Ruggieri","given":"Mariantonietta"}],"issued":{"date-parts":[["2011",6,1]]}}}],"schema":"https://github.com/citation-style-language/schema/raw/master/csl-citation.json"} </w:instrText>
      </w:r>
      <w:r>
        <w:fldChar w:fldCharType="separate"/>
      </w:r>
      <w:r>
        <w:rPr>
          <w:noProof/>
        </w:rPr>
        <w:t>(Plaia &amp; Ruggieri, 2011)</w:t>
      </w:r>
      <w:r>
        <w:fldChar w:fldCharType="end"/>
      </w:r>
      <w:r>
        <w:t>.</w:t>
      </w:r>
      <w:r w:rsidR="00FF4098">
        <w:t xml:space="preserve"> </w:t>
      </w:r>
    </w:p>
    <w:p w14:paraId="3F98D408" w14:textId="77777777" w:rsidR="00F459FB" w:rsidRDefault="00F73BFA" w:rsidP="00133BD7">
      <w:r>
        <w:t xml:space="preserve">While combining different noise sources together has its own challenges, then another level of complexity to exposure-based routing is introduced by considering exposures to </w:t>
      </w:r>
      <w:r w:rsidR="00740864">
        <w:t xml:space="preserve">multiple </w:t>
      </w:r>
      <w:r>
        <w:t>pollutants or environmental conditions.</w:t>
      </w:r>
      <w:r w:rsidR="0081107E">
        <w:t xml:space="preserve"> </w:t>
      </w:r>
      <w:r w:rsidR="00B43B33">
        <w:t>A practical</w:t>
      </w:r>
      <w:r w:rsidR="00E06F13">
        <w:t>, yet naive,</w:t>
      </w:r>
      <w:r w:rsidR="00B43B33">
        <w:t xml:space="preserve"> approach for integrating multiple environmental exposures in routing analysis has been </w:t>
      </w:r>
      <w:r w:rsidR="00664FE5">
        <w:t xml:space="preserve">demonstrated </w:t>
      </w:r>
      <w:r w:rsidR="00B43B33">
        <w:t xml:space="preserve">in many web-based route planner applications: </w:t>
      </w:r>
      <w:r w:rsidR="00A760A5">
        <w:t xml:space="preserve">the </w:t>
      </w:r>
      <w:r w:rsidR="00B43B33">
        <w:t xml:space="preserve">user gets to decide </w:t>
      </w:r>
      <w:r w:rsidR="00664FE5">
        <w:t xml:space="preserve">a </w:t>
      </w:r>
      <w:r w:rsidR="00A656EE">
        <w:t>singular</w:t>
      </w:r>
      <w:r w:rsidR="00664FE5">
        <w:t xml:space="preserve"> </w:t>
      </w:r>
      <w:r w:rsidR="00B43B33">
        <w:t xml:space="preserve">exposure to minimize per one pathfinding problem. </w:t>
      </w:r>
      <w:r w:rsidR="00C51F3B">
        <w:t xml:space="preserve">However, an </w:t>
      </w:r>
      <w:r w:rsidR="00FB5D31">
        <w:t>exciting</w:t>
      </w:r>
      <w:r w:rsidR="00C51F3B">
        <w:t xml:space="preserve"> </w:t>
      </w:r>
      <w:r w:rsidR="00AC48F9">
        <w:t xml:space="preserve">possibility would be to </w:t>
      </w:r>
      <w:r w:rsidR="00EF19EB">
        <w:t>combine</w:t>
      </w:r>
      <w:r w:rsidR="002D092A">
        <w:t xml:space="preserve"> two or more environmental</w:t>
      </w:r>
      <w:r w:rsidR="00FB5D31">
        <w:t xml:space="preserve"> exposure</w:t>
      </w:r>
      <w:r w:rsidR="001D63E8">
        <w:t>s</w:t>
      </w:r>
      <w:r w:rsidR="00FB5D31">
        <w:t xml:space="preserve"> </w:t>
      </w:r>
      <w:r w:rsidR="005E2422">
        <w:t>in</w:t>
      </w:r>
      <w:r w:rsidR="00FB5D31">
        <w:t xml:space="preserve"> </w:t>
      </w:r>
      <w:r w:rsidR="000E00AE">
        <w:t xml:space="preserve">one </w:t>
      </w:r>
      <w:r w:rsidR="00B07534">
        <w:t xml:space="preserve">least cost path problem </w:t>
      </w:r>
      <w:r w:rsidR="00703863">
        <w:t xml:space="preserve">and </w:t>
      </w:r>
      <w:r w:rsidR="002C64E8">
        <w:t>hence</w:t>
      </w:r>
      <w:r w:rsidR="00703863">
        <w:t xml:space="preserve"> </w:t>
      </w:r>
      <w:r w:rsidR="00550366">
        <w:t>calculat</w:t>
      </w:r>
      <w:r w:rsidR="00773A65">
        <w:t xml:space="preserve">e </w:t>
      </w:r>
      <w:r w:rsidR="00703863">
        <w:t xml:space="preserve">“composite green paths”. </w:t>
      </w:r>
      <w:r w:rsidR="007A4A4B">
        <w:t>Perhaps the</w:t>
      </w:r>
      <w:r w:rsidR="00FD7BB7">
        <w:t xml:space="preserve"> </w:t>
      </w:r>
      <w:r w:rsidR="00494F23">
        <w:t>great</w:t>
      </w:r>
      <w:r w:rsidR="007A4A4B">
        <w:t>est</w:t>
      </w:r>
      <w:r w:rsidR="00494F23">
        <w:t xml:space="preserve"> </w:t>
      </w:r>
      <w:r w:rsidR="00FD7BB7">
        <w:t>challenge</w:t>
      </w:r>
      <w:r w:rsidR="003E15D4">
        <w:t xml:space="preserve"> </w:t>
      </w:r>
      <w:r w:rsidR="00DD121E">
        <w:t>in this arises</w:t>
      </w:r>
      <w:r w:rsidR="00494F23">
        <w:t xml:space="preserve"> </w:t>
      </w:r>
      <w:r w:rsidR="00494F23">
        <w:lastRenderedPageBreak/>
        <w:t xml:space="preserve">from the need to </w:t>
      </w:r>
      <w:r w:rsidR="00703863">
        <w:t xml:space="preserve">synchronize </w:t>
      </w:r>
      <w:r w:rsidR="009F5D03">
        <w:t xml:space="preserve">different </w:t>
      </w:r>
      <w:r w:rsidR="00703863">
        <w:t xml:space="preserve">EIFs </w:t>
      </w:r>
      <w:r w:rsidR="00F56C5B">
        <w:t xml:space="preserve">(of the different exposures) </w:t>
      </w:r>
      <w:r w:rsidR="00B46C7E">
        <w:t xml:space="preserve">to allow </w:t>
      </w:r>
      <w:r w:rsidR="00FC36DD">
        <w:t xml:space="preserve">using </w:t>
      </w:r>
      <w:r w:rsidR="001E3ED4">
        <w:t xml:space="preserve">initially equal weights </w:t>
      </w:r>
      <w:r w:rsidR="00A6321E">
        <w:t>for different exposure</w:t>
      </w:r>
      <w:r w:rsidR="00D652BA">
        <w:t>-</w:t>
      </w:r>
      <w:r w:rsidR="00A6321E">
        <w:t>based costs</w:t>
      </w:r>
      <w:r w:rsidR="003E28D5">
        <w:t>.</w:t>
      </w:r>
      <w:r w:rsidR="00550366">
        <w:t xml:space="preserve"> </w:t>
      </w:r>
      <w:r w:rsidR="00C31D83">
        <w:t xml:space="preserve">For example, </w:t>
      </w:r>
      <w:r w:rsidR="00D15346">
        <w:t xml:space="preserve">initial </w:t>
      </w:r>
      <w:r w:rsidR="00550366">
        <w:t>air</w:t>
      </w:r>
      <w:r w:rsidR="009B5F51">
        <w:t>-</w:t>
      </w:r>
      <w:r w:rsidR="00550366">
        <w:t xml:space="preserve"> and noise pollution-based costs should be </w:t>
      </w:r>
      <w:r w:rsidR="00D94E8C">
        <w:t>possible</w:t>
      </w:r>
      <w:r w:rsidR="00D15346">
        <w:t xml:space="preserve"> to set </w:t>
      </w:r>
      <w:r w:rsidR="00550366">
        <w:t>equal</w:t>
      </w:r>
      <w:r w:rsidR="003E28D5">
        <w:t>ly important</w:t>
      </w:r>
      <w:r w:rsidR="005E6D97">
        <w:t xml:space="preserve"> </w:t>
      </w:r>
      <w:r w:rsidR="00550366">
        <w:t>in the composite EIF</w:t>
      </w:r>
      <w:r w:rsidR="00703863">
        <w:t xml:space="preserve">. </w:t>
      </w:r>
      <w:r w:rsidR="00A96308">
        <w:t>Normalized</w:t>
      </w:r>
      <w:r w:rsidR="00A86F03">
        <w:t xml:space="preserve"> </w:t>
      </w:r>
      <w:r w:rsidR="0066553D">
        <w:t>(</w:t>
      </w:r>
      <w:r w:rsidR="005F2D51">
        <w:t xml:space="preserve">i.e. </w:t>
      </w:r>
      <w:r w:rsidR="002B48AF">
        <w:t>balanced</w:t>
      </w:r>
      <w:r w:rsidR="0066553D">
        <w:t xml:space="preserve">) </w:t>
      </w:r>
      <w:r w:rsidR="00A86F03">
        <w:t>impedances</w:t>
      </w:r>
      <w:r w:rsidR="00212F99">
        <w:t xml:space="preserve"> </w:t>
      </w:r>
      <w:r w:rsidR="00A86F03">
        <w:t>are</w:t>
      </w:r>
      <w:r w:rsidR="00212F99">
        <w:t xml:space="preserve"> needed to </w:t>
      </w:r>
      <w:r w:rsidR="00A86F03">
        <w:t>enable</w:t>
      </w:r>
      <w:r w:rsidR="00212F99">
        <w:t xml:space="preserve"> </w:t>
      </w:r>
      <w:r w:rsidR="00A86F03">
        <w:t xml:space="preserve">using </w:t>
      </w:r>
      <w:r w:rsidR="00B51718">
        <w:t xml:space="preserve">different </w:t>
      </w:r>
      <w:r w:rsidR="00212F99">
        <w:t xml:space="preserve">relative weights for different pollutants </w:t>
      </w:r>
      <w:r w:rsidR="001B222E">
        <w:t xml:space="preserve">in least cost path analysis </w:t>
      </w:r>
      <w:r w:rsidR="00212F99">
        <w:t xml:space="preserve">(e.g. air </w:t>
      </w:r>
      <w:r w:rsidR="00571C92">
        <w:t xml:space="preserve">quality </w:t>
      </w:r>
      <w:r w:rsidR="00212F99">
        <w:t xml:space="preserve">set to half as important as </w:t>
      </w:r>
      <w:r w:rsidR="00571C92">
        <w:t>quietness</w:t>
      </w:r>
      <w:r w:rsidR="00212F99">
        <w:t>).</w:t>
      </w:r>
      <w:r w:rsidR="00F24228">
        <w:t xml:space="preserve"> Normalizing</w:t>
      </w:r>
      <w:r w:rsidR="0023543B">
        <w:t xml:space="preserve"> EIFs of two completely different environmental exposures</w:t>
      </w:r>
      <w:r w:rsidR="003E116E">
        <w:t xml:space="preserve"> would</w:t>
      </w:r>
      <w:r w:rsidR="0023543B">
        <w:t xml:space="preserve"> require careful investigation of their </w:t>
      </w:r>
      <w:r w:rsidR="00533A72">
        <w:t>ERRs</w:t>
      </w:r>
      <w:r w:rsidR="009773D6">
        <w:t xml:space="preserve">. </w:t>
      </w:r>
      <w:r w:rsidR="00A27589">
        <w:t xml:space="preserve">If it </w:t>
      </w:r>
      <w:r w:rsidR="00EA6908">
        <w:t>is</w:t>
      </w:r>
      <w:r w:rsidR="00A27589">
        <w:t xml:space="preserve"> challenging to model the </w:t>
      </w:r>
      <w:r w:rsidR="00FC4CD7">
        <w:t xml:space="preserve">change </w:t>
      </w:r>
      <w:r w:rsidR="007923CA">
        <w:t xml:space="preserve">in </w:t>
      </w:r>
      <w:r w:rsidR="00A27589">
        <w:t>environmental impedance from increasing sound pressure level by</w:t>
      </w:r>
      <w:r w:rsidR="00F24E0C">
        <w:t xml:space="preserve"> </w:t>
      </w:r>
      <w:r w:rsidR="00A27589">
        <w:t xml:space="preserve">10 dB, </w:t>
      </w:r>
      <w:r w:rsidR="00D64DF7">
        <w:t>it</w:t>
      </w:r>
      <w:r w:rsidR="00FF5CC1">
        <w:t xml:space="preserve"> </w:t>
      </w:r>
      <w:r w:rsidR="007343A7">
        <w:t>would be</w:t>
      </w:r>
      <w:r w:rsidR="00FF5CC1">
        <w:t xml:space="preserve"> </w:t>
      </w:r>
      <w:r w:rsidR="0081005B">
        <w:t xml:space="preserve">ever more challenging </w:t>
      </w:r>
      <w:r w:rsidR="00A27589">
        <w:t xml:space="preserve">to determine </w:t>
      </w:r>
      <w:r w:rsidR="00ED6C07">
        <w:t xml:space="preserve">what </w:t>
      </w:r>
      <w:r w:rsidR="00E4090C">
        <w:t xml:space="preserve">change </w:t>
      </w:r>
      <w:r w:rsidR="00ED6C07">
        <w:t xml:space="preserve">in AQI would cause </w:t>
      </w:r>
      <w:r w:rsidR="00673BEB">
        <w:t xml:space="preserve">an </w:t>
      </w:r>
      <w:r w:rsidR="00117FD6">
        <w:t xml:space="preserve">equal </w:t>
      </w:r>
      <w:r w:rsidR="007347E7">
        <w:t>change</w:t>
      </w:r>
      <w:r w:rsidR="000C78DE">
        <w:t>.</w:t>
      </w:r>
      <w:r w:rsidR="00DF1E39">
        <w:t xml:space="preserve"> </w:t>
      </w:r>
      <w:r w:rsidR="00366FCE">
        <w:t xml:space="preserve">Furthermore, </w:t>
      </w:r>
      <w:r w:rsidR="005B14BE">
        <w:t xml:space="preserve">also personal differences in responses to </w:t>
      </w:r>
      <w:r w:rsidR="00431DAD">
        <w:t xml:space="preserve">different </w:t>
      </w:r>
      <w:r w:rsidR="005B14BE">
        <w:t>pollutants</w:t>
      </w:r>
      <w:r w:rsidR="00366FCE">
        <w:t xml:space="preserve"> are likely to play a key role in the composite environmental impedance</w:t>
      </w:r>
      <w:r w:rsidR="005B14BE">
        <w:t xml:space="preserve">. </w:t>
      </w:r>
    </w:p>
    <w:p w14:paraId="484DD917" w14:textId="0B42F951" w:rsidR="00555473" w:rsidRDefault="000868B8" w:rsidP="00133BD7">
      <w:r>
        <w:t>Nevertheless, s</w:t>
      </w:r>
      <w:r w:rsidR="008F578C">
        <w:t xml:space="preserve">ome </w:t>
      </w:r>
      <w:r w:rsidR="00EE453F">
        <w:t>practical approach</w:t>
      </w:r>
      <w:r w:rsidR="008F578C">
        <w:t>es</w:t>
      </w:r>
      <w:r w:rsidR="00EE453F">
        <w:t xml:space="preserve"> for </w:t>
      </w:r>
      <w:r w:rsidR="00111A25">
        <w:t xml:space="preserve">normalizing the impedances </w:t>
      </w:r>
      <w:r w:rsidR="008F578C">
        <w:t xml:space="preserve">of </w:t>
      </w:r>
      <w:r w:rsidR="00111A25">
        <w:t xml:space="preserve">different exposures </w:t>
      </w:r>
      <w:r w:rsidR="008F578C">
        <w:t>have been demonstrated</w:t>
      </w:r>
      <w:r w:rsidR="001B0810">
        <w:t xml:space="preserve"> in the previous studies</w:t>
      </w:r>
      <w:r w:rsidR="00111A25">
        <w:t xml:space="preserve">. </w:t>
      </w:r>
      <w:r w:rsidR="00795BE2">
        <w:t>For example</w:t>
      </w:r>
      <w:r w:rsidR="00E45950">
        <w:t xml:space="preserve">, </w:t>
      </w:r>
      <w:r w:rsidR="00314339">
        <w:fldChar w:fldCharType="begin"/>
      </w:r>
      <w:r w:rsidR="00224714">
        <w:instrText xml:space="preserve"> ADDIN ZOTERO_ITEM CSL_CITATION {"citationID":"TCkf6TNv","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314339">
        <w:fldChar w:fldCharType="separate"/>
      </w:r>
      <w:r w:rsidR="00314339">
        <w:rPr>
          <w:noProof/>
        </w:rPr>
        <w:t>Ribeiro &amp; Mendes</w:t>
      </w:r>
      <w:r w:rsidR="008F578C">
        <w:rPr>
          <w:noProof/>
        </w:rPr>
        <w:t xml:space="preserve"> (</w:t>
      </w:r>
      <w:r w:rsidR="00314339">
        <w:rPr>
          <w:noProof/>
        </w:rPr>
        <w:t>2013)</w:t>
      </w:r>
      <w:r w:rsidR="00314339">
        <w:fldChar w:fldCharType="end"/>
      </w:r>
      <w:r w:rsidR="00314339">
        <w:t xml:space="preserve"> used </w:t>
      </w:r>
      <w:r w:rsidR="008F578C">
        <w:t xml:space="preserve">the </w:t>
      </w:r>
      <w:r w:rsidR="00484AF7">
        <w:t xml:space="preserve">average impedances </w:t>
      </w:r>
      <w:r w:rsidR="006360EF">
        <w:t xml:space="preserve">of the </w:t>
      </w:r>
      <w:r w:rsidR="00314339">
        <w:t xml:space="preserve">EIFs </w:t>
      </w:r>
      <w:r w:rsidR="000A7AB4">
        <w:t xml:space="preserve">of air- and noise pollution </w:t>
      </w:r>
      <w:r w:rsidR="00D87E99">
        <w:t>in</w:t>
      </w:r>
      <w:r w:rsidR="00952DE7">
        <w:t xml:space="preserve"> normalizing costs for </w:t>
      </w:r>
      <w:r w:rsidR="00D87E99">
        <w:t xml:space="preserve">composite </w:t>
      </w:r>
      <w:r w:rsidR="00314339">
        <w:t xml:space="preserve">“healthy routes”. </w:t>
      </w:r>
      <w:r w:rsidR="009B2507">
        <w:t xml:space="preserve">On the other hand, </w:t>
      </w:r>
      <w:r w:rsidR="00DF74A8">
        <w:fldChar w:fldCharType="begin"/>
      </w:r>
      <w:r w:rsidR="00DB6673">
        <w:instrText xml:space="preserve"> ADDIN ZOTERO_ITEM CSL_CITATION {"citationID":"bjULQnL3","properties":{"formattedCitation":"(Novack et al., 2018)","plainCitation":"(Novack et al., 2018)","dontUpdate":true,"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schema":"https://github.com/citation-style-language/schema/raw/master/csl-citation.json"} </w:instrText>
      </w:r>
      <w:r w:rsidR="00DF74A8">
        <w:fldChar w:fldCharType="separate"/>
      </w:r>
      <w:r w:rsidR="00DF74A8">
        <w:rPr>
          <w:noProof/>
        </w:rPr>
        <w:t>Novack et al. (2018)</w:t>
      </w:r>
      <w:r w:rsidR="00DF74A8">
        <w:fldChar w:fldCharType="end"/>
      </w:r>
      <w:r w:rsidR="00DF74A8">
        <w:t xml:space="preserve"> normalized the relative weights of the different costs by dividing the costs by their maximum </w:t>
      </w:r>
      <w:r w:rsidR="00224834">
        <w:t xml:space="preserve">values observed at their test-site. This approach </w:t>
      </w:r>
      <w:r w:rsidR="00B8682B">
        <w:t xml:space="preserve">applies the somewhat same formula </w:t>
      </w:r>
      <w:r w:rsidR="0078161E">
        <w:t xml:space="preserve">that </w:t>
      </w:r>
      <w:r w:rsidR="001459B0">
        <w:t xml:space="preserve">was </w:t>
      </w:r>
      <w:r w:rsidR="00B8682B">
        <w:t xml:space="preserve">defined </w:t>
      </w:r>
      <w:r w:rsidR="00224834">
        <w:t xml:space="preserve">in this study </w:t>
      </w:r>
      <w:r w:rsidR="0078161E">
        <w:t>for</w:t>
      </w:r>
      <w:r w:rsidR="003569B9">
        <w:t xml:space="preserve"> </w:t>
      </w:r>
      <w:r w:rsidR="00224834">
        <w:t xml:space="preserve">calculating </w:t>
      </w:r>
      <w:r w:rsidR="0078161E">
        <w:t xml:space="preserve">the </w:t>
      </w:r>
      <w:r w:rsidR="00224834">
        <w:t>normalized noise exposure index</w:t>
      </w:r>
      <w:r w:rsidR="00D276EC">
        <w:t xml:space="preserve"> (EI</w:t>
      </w:r>
      <w:r w:rsidR="00D276EC">
        <w:rPr>
          <w:vertAlign w:val="subscript"/>
        </w:rPr>
        <w:t>n</w:t>
      </w:r>
      <w:r w:rsidR="00D276EC">
        <w:t>).</w:t>
      </w:r>
      <w:r w:rsidR="00224834">
        <w:t xml:space="preserve"> </w:t>
      </w:r>
    </w:p>
    <w:p w14:paraId="0E3AC705" w14:textId="4622531D" w:rsidR="00762008" w:rsidRDefault="00686DC4" w:rsidP="00F12D0B">
      <w:r>
        <w:t>I</w:t>
      </w:r>
      <w:r w:rsidR="001C2F39">
        <w:t>f the</w:t>
      </w:r>
      <w:r w:rsidR="00F12D0B">
        <w:t xml:space="preserve"> ultimate</w:t>
      </w:r>
      <w:r w:rsidR="001C2F39">
        <w:t xml:space="preserve"> goal </w:t>
      </w:r>
      <w:r w:rsidR="00F12D0B">
        <w:t>for exposure-based routing</w:t>
      </w:r>
      <w:r w:rsidR="001C2F39">
        <w:t xml:space="preserve"> is to minimize </w:t>
      </w:r>
      <w:r w:rsidR="00F12D0B">
        <w:t xml:space="preserve">the net negative health effect </w:t>
      </w:r>
      <w:r w:rsidR="002061B6">
        <w:t>from walking</w:t>
      </w:r>
      <w:r w:rsidR="00254920">
        <w:t xml:space="preserve"> or cycling</w:t>
      </w:r>
      <w:r w:rsidR="00F12D0B">
        <w:t xml:space="preserve">, deeper knowledge on both </w:t>
      </w:r>
      <w:r w:rsidR="002061B6">
        <w:t xml:space="preserve">negative and positive </w:t>
      </w:r>
      <w:r w:rsidR="00F12D0B">
        <w:t>health effects should be acquire</w:t>
      </w:r>
      <w:r w:rsidR="00AE223C">
        <w:t>d</w:t>
      </w:r>
      <w:r w:rsidR="001C5E3A">
        <w:t>.</w:t>
      </w:r>
      <w:r w:rsidR="00E55633">
        <w:t xml:space="preserve"> </w:t>
      </w:r>
      <w:r w:rsidR="001701E3">
        <w:t xml:space="preserve">Also, it should be </w:t>
      </w:r>
      <w:r w:rsidR="00070E09">
        <w:t xml:space="preserve">acknowledged </w:t>
      </w:r>
      <w:r w:rsidR="001701E3">
        <w:t xml:space="preserve">that </w:t>
      </w:r>
      <w:r w:rsidR="005C7F6A">
        <w:t xml:space="preserve">minimizing the net negative health effect </w:t>
      </w:r>
      <w:r w:rsidR="00D36D2B">
        <w:t xml:space="preserve">does not </w:t>
      </w:r>
      <w:r w:rsidR="005E1DBB">
        <w:t xml:space="preserve">necessarily </w:t>
      </w:r>
      <w:r w:rsidR="00D36D2B">
        <w:t xml:space="preserve">mean </w:t>
      </w:r>
      <w:r w:rsidR="001701E3">
        <w:t xml:space="preserve">the same thing as maximizing the net positive health effects, as the latter would probably </w:t>
      </w:r>
      <w:r w:rsidR="00682100">
        <w:t xml:space="preserve">mean </w:t>
      </w:r>
      <w:r w:rsidR="001701E3">
        <w:t xml:space="preserve">routing considerably longer </w:t>
      </w:r>
      <w:r w:rsidR="00B825AA">
        <w:t>routes</w:t>
      </w:r>
      <w:r w:rsidR="001701E3">
        <w:t xml:space="preserve">. </w:t>
      </w:r>
      <w:r w:rsidR="0003031E">
        <w:t xml:space="preserve">The tricky question remains unanswered: </w:t>
      </w:r>
      <w:r w:rsidR="0099294B">
        <w:t xml:space="preserve">what is the trade-off by which the </w:t>
      </w:r>
      <w:r w:rsidR="00AE223C">
        <w:t xml:space="preserve">negative health effects from exposure to environmental pollutants </w:t>
      </w:r>
      <w:r w:rsidR="00405ACE">
        <w:t xml:space="preserve">override </w:t>
      </w:r>
      <w:r w:rsidR="00AE223C">
        <w:t xml:space="preserve">the </w:t>
      </w:r>
      <w:r w:rsidR="00DC69B4">
        <w:t xml:space="preserve">positive health effects </w:t>
      </w:r>
      <w:r w:rsidR="00BA0A63">
        <w:t>from the</w:t>
      </w:r>
      <w:r w:rsidR="00DC69B4">
        <w:t xml:space="preserve"> physical activity </w:t>
      </w:r>
      <w:r w:rsidR="00151C74">
        <w:t>of active transport modes</w:t>
      </w:r>
      <w:r w:rsidR="00DC69B4">
        <w:t>?</w:t>
      </w:r>
      <w:r w:rsidR="00762008">
        <w:t xml:space="preserve"> </w:t>
      </w:r>
    </w:p>
    <w:p w14:paraId="4090B165" w14:textId="3F5048CA" w:rsidR="00762194" w:rsidRPr="00CC2F87" w:rsidRDefault="00451292" w:rsidP="00C42923">
      <w:r>
        <w:t xml:space="preserve">In order to </w:t>
      </w:r>
      <w:r w:rsidR="001A7A4C">
        <w:t xml:space="preserve">find </w:t>
      </w:r>
      <w:r w:rsidR="00830789">
        <w:t>the healthiest paths</w:t>
      </w:r>
      <w:r w:rsidR="00762008">
        <w:t xml:space="preserve">, also </w:t>
      </w:r>
      <w:r w:rsidR="009C53D3">
        <w:t xml:space="preserve">several </w:t>
      </w:r>
      <w:r w:rsidR="00762008">
        <w:t xml:space="preserve">positive environmental exposures </w:t>
      </w:r>
      <w:r>
        <w:t xml:space="preserve">should </w:t>
      </w:r>
      <w:r w:rsidR="0059187F">
        <w:t>be</w:t>
      </w:r>
      <w:r w:rsidR="00762008">
        <w:t xml:space="preserve"> </w:t>
      </w:r>
      <w:r w:rsidR="007B0B7C">
        <w:t>considered</w:t>
      </w:r>
      <w:r w:rsidR="00762008">
        <w:t xml:space="preserve">. </w:t>
      </w:r>
      <w:r w:rsidR="00D125FB">
        <w:t xml:space="preserve">For example, use of </w:t>
      </w:r>
      <w:r w:rsidR="00762008">
        <w:t xml:space="preserve">greenery </w:t>
      </w:r>
      <w:r w:rsidR="00A942DB">
        <w:t xml:space="preserve">(e.g. </w:t>
      </w:r>
      <w:r w:rsidR="00A942DB">
        <w:fldChar w:fldCharType="begin"/>
      </w:r>
      <w:r w:rsidR="00224714">
        <w:instrText xml:space="preserve"> ADDIN ZOTERO_ITEM CSL_CITATION {"citationID":"jhwrCETZ","properties":{"formattedCitation":"(Taleai &amp; Yameqani, 2018)","plainCitation":"(Taleai &amp; Yameqani, 2018)","dontUpdate":true,"noteIndex":0},"citationItems":[{"id":557,"uris":["http://zotero.org/users/5467145/items/QGMM3NT3"],"uri":["http://zotero.org/users/5467145/items/QGMM3NT3"],"itemData":{"id":557,"type":"article-journal","container-title":"KSCE Journal of Civil Engineering","issue":"1","page":"279–291","source":"Google Scholar","title":"Integration of GIS, remote sensing and Multi-Criteria Evaluation tools in the search for healthy walking paths","volume":"22","author":[{"family":"Taleai","given":"Mohammad"},{"family":"Yameqani","given":"Ali Sabzali"}],"issued":{"date-parts":[["2018"]]}}}],"schema":"https://github.com/citation-style-language/schema/raw/master/csl-citation.json"} </w:instrText>
      </w:r>
      <w:r w:rsidR="00A942DB">
        <w:fldChar w:fldCharType="separate"/>
      </w:r>
      <w:r w:rsidR="00A942DB">
        <w:rPr>
          <w:noProof/>
        </w:rPr>
        <w:t>Taleai &amp; Yameqani, 2018)</w:t>
      </w:r>
      <w:r w:rsidR="00A942DB">
        <w:fldChar w:fldCharType="end"/>
      </w:r>
      <w:r w:rsidR="00A942DB">
        <w:t xml:space="preserve">, </w:t>
      </w:r>
      <w:r w:rsidR="00762008">
        <w:t>perceived security</w:t>
      </w:r>
      <w:r w:rsidR="00A942DB">
        <w:t xml:space="preserve"> </w:t>
      </w:r>
      <w:r w:rsidR="00A942DB">
        <w:fldChar w:fldCharType="begin"/>
      </w:r>
      <w:r w:rsidR="00224714">
        <w:instrText xml:space="preserve"> ADDIN ZOTERO_ITEM CSL_CITATION {"citationID":"jtbTn53d","properties":{"formattedCitation":"(Naharudin et al., 2017)","plainCitation":"(Naharudin et al., 2017)","dontUpdate":true,"noteIndex":0},"citationItems":[{"id":455,"uris":["http://zotero.org/users/5467145/items/8LI96849"],"uri":["http://zotero.org/users/5467145/items/8LI96849"],"itemData":{"id":455,"type":"article-journal","container-title":"International Archives of the Photogrammetry, Remote Sensing &amp; Spatial Information Sciences","source":"Google Scholar","title":"OPTIMIZING PEDESTRIAN-FRIENDLY WALKING PATH FOR THE FIRST AND LAST MILE TRANSIT JOURNEY BY USING THE ANALYTICAL NETWORK PROCESS (ANP) DECISION MODEL AND GIS NETWORK ANALYSIS.","volume":"42","author":[{"family":"Naharudin","given":"Nabilah"},{"family":"Ahamad","given":"Mohd"},{"family":"Sanusi","given":"S."},{"family":"Sadullah","given":"Ahmad Farhan Mohd"}],"issued":{"date-parts":[["2017"]]}}}],"schema":"https://github.com/citation-style-language/schema/raw/master/csl-citation.json"} </w:instrText>
      </w:r>
      <w:r w:rsidR="00A942DB">
        <w:fldChar w:fldCharType="separate"/>
      </w:r>
      <w:r w:rsidR="00A942DB">
        <w:rPr>
          <w:noProof/>
        </w:rPr>
        <w:t>(</w:t>
      </w:r>
      <w:r>
        <w:rPr>
          <w:noProof/>
        </w:rPr>
        <w:t xml:space="preserve">e.g. </w:t>
      </w:r>
      <w:r w:rsidR="00A942DB">
        <w:rPr>
          <w:noProof/>
        </w:rPr>
        <w:t>Naharudin et al., 2017)</w:t>
      </w:r>
      <w:r w:rsidR="00A942DB">
        <w:fldChar w:fldCharType="end"/>
      </w:r>
      <w:r w:rsidR="00A942DB">
        <w:t xml:space="preserve"> and </w:t>
      </w:r>
      <w:r w:rsidR="001C04A2">
        <w:t>beauty (</w:t>
      </w:r>
      <w:r w:rsidR="005045E2">
        <w:t xml:space="preserve">e.g. </w:t>
      </w:r>
      <w:r w:rsidR="005045E2">
        <w:fldChar w:fldCharType="begin"/>
      </w:r>
      <w:r w:rsidR="00224714">
        <w:instrText xml:space="preserve"> ADDIN ZOTERO_ITEM CSL_CITATION {"citationID":"qlrNDkv8","properties":{"formattedCitation":"(Quercia et al., 2014)","plainCitation":"(Quercia et al., 2014)","dontUpdate":true,"noteIndex":0},"citationItems":[{"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schema":"https://github.com/citation-style-language/schema/raw/master/csl-citation.json"} </w:instrText>
      </w:r>
      <w:r w:rsidR="005045E2">
        <w:fldChar w:fldCharType="separate"/>
      </w:r>
      <w:r w:rsidR="005045E2">
        <w:rPr>
          <w:noProof/>
        </w:rPr>
        <w:t>Quercia et al., 2014)</w:t>
      </w:r>
      <w:r w:rsidR="005045E2">
        <w:fldChar w:fldCharType="end"/>
      </w:r>
      <w:r w:rsidR="00D125FB">
        <w:t xml:space="preserve"> </w:t>
      </w:r>
      <w:r>
        <w:t>in routing analysis have been demonstrated</w:t>
      </w:r>
      <w:r w:rsidR="0049716B">
        <w:t xml:space="preserve">. </w:t>
      </w:r>
      <w:r w:rsidR="002C4116">
        <w:t xml:space="preserve">When also positive exposures are incorporated in LCP analysis, </w:t>
      </w:r>
      <w:r w:rsidR="00255A4B">
        <w:t xml:space="preserve">the goal of pathfinding is </w:t>
      </w:r>
      <w:r w:rsidR="002C4116">
        <w:t xml:space="preserve">no longer just least-exposure path but rather </w:t>
      </w:r>
      <w:r w:rsidR="00AB4320">
        <w:t xml:space="preserve">the </w:t>
      </w:r>
      <w:r w:rsidR="002C4116">
        <w:t xml:space="preserve">most walkable or healthiest path. </w:t>
      </w:r>
      <w:r w:rsidR="008B1085">
        <w:t xml:space="preserve">As opposed to </w:t>
      </w:r>
      <w:r w:rsidR="0049716B">
        <w:t>exposure</w:t>
      </w:r>
      <w:r w:rsidR="008B1085">
        <w:t>s</w:t>
      </w:r>
      <w:r w:rsidR="0049716B">
        <w:t xml:space="preserve"> to </w:t>
      </w:r>
      <w:r w:rsidR="006D6633">
        <w:t xml:space="preserve">environmental </w:t>
      </w:r>
      <w:r w:rsidR="003353EE">
        <w:t>pollution</w:t>
      </w:r>
      <w:r w:rsidR="008B1085">
        <w:t xml:space="preserve">, it is likely that </w:t>
      </w:r>
      <w:r w:rsidR="003D3E98">
        <w:t>higher level</w:t>
      </w:r>
      <w:r w:rsidR="00BB2676">
        <w:t xml:space="preserve"> </w:t>
      </w:r>
      <w:r w:rsidR="003D3E98">
        <w:t>of subjectivity</w:t>
      </w:r>
      <w:r w:rsidR="003D3E98" w:rsidRPr="003D3E98">
        <w:t xml:space="preserve"> </w:t>
      </w:r>
      <w:r w:rsidR="00BB2676">
        <w:t>is</w:t>
      </w:r>
      <w:r w:rsidR="003D3E98">
        <w:t xml:space="preserve"> associated with </w:t>
      </w:r>
      <w:r w:rsidR="008B1085">
        <w:t>positive exposures</w:t>
      </w:r>
      <w:r w:rsidR="003D3E98">
        <w:t>.</w:t>
      </w:r>
      <w:r w:rsidR="00EF4F21">
        <w:t xml:space="preserve"> </w:t>
      </w:r>
      <w:r w:rsidR="002805C3">
        <w:t>Consequently</w:t>
      </w:r>
      <w:r w:rsidR="005779B2">
        <w:t>, w</w:t>
      </w:r>
      <w:r w:rsidR="00CE15E9">
        <w:t xml:space="preserve">hile the number of exposures increases and also positive exposures are included in LCP analysis, </w:t>
      </w:r>
      <w:r w:rsidR="00E74519">
        <w:t>applying</w:t>
      </w:r>
      <w:r w:rsidR="002B2068">
        <w:t xml:space="preserve"> </w:t>
      </w:r>
      <w:r w:rsidR="00CE15E9">
        <w:t xml:space="preserve">exposure based </w:t>
      </w:r>
      <w:r w:rsidR="002B2068">
        <w:t xml:space="preserve">composite </w:t>
      </w:r>
      <w:r w:rsidR="00CE15E9">
        <w:t xml:space="preserve">EIF </w:t>
      </w:r>
      <w:r w:rsidR="002B2068">
        <w:t xml:space="preserve">may become </w:t>
      </w:r>
      <w:r w:rsidR="002B2068">
        <w:lastRenderedPageBreak/>
        <w:t>insufficient approach</w:t>
      </w:r>
      <w:r w:rsidR="00CE15E9">
        <w:t xml:space="preserve">. </w:t>
      </w:r>
      <w:r w:rsidR="008021BF">
        <w:t>A</w:t>
      </w:r>
      <w:r w:rsidR="00776940">
        <w:t xml:space="preserve"> </w:t>
      </w:r>
      <w:r w:rsidR="008021BF">
        <w:t xml:space="preserve">variety </w:t>
      </w:r>
      <w:r w:rsidR="00776940">
        <w:t>of</w:t>
      </w:r>
      <w:r w:rsidR="003B1975">
        <w:t xml:space="preserve"> </w:t>
      </w:r>
      <w:r w:rsidR="00D42483">
        <w:t>rather complex</w:t>
      </w:r>
      <w:r w:rsidR="00917FE5">
        <w:t xml:space="preserve">, </w:t>
      </w:r>
      <w:r w:rsidR="008021BF">
        <w:t xml:space="preserve">and </w:t>
      </w:r>
      <w:r w:rsidR="00917FE5">
        <w:t xml:space="preserve">often fuzzy, </w:t>
      </w:r>
      <w:r w:rsidR="00DF7F29">
        <w:t xml:space="preserve">statistical </w:t>
      </w:r>
      <w:r w:rsidR="00D42483">
        <w:t>methods</w:t>
      </w:r>
      <w:r w:rsidR="003B1975">
        <w:t xml:space="preserve"> have been </w:t>
      </w:r>
      <w:r w:rsidR="00E539E1">
        <w:t>employed</w:t>
      </w:r>
      <w:r w:rsidR="003B1975">
        <w:t xml:space="preserve"> </w:t>
      </w:r>
      <w:r w:rsidR="00DA28D2">
        <w:t>in</w:t>
      </w:r>
      <w:r w:rsidR="003B1975">
        <w:t xml:space="preserve"> calculating overall </w:t>
      </w:r>
      <w:r w:rsidR="004156EA">
        <w:t xml:space="preserve">health or </w:t>
      </w:r>
      <w:r w:rsidR="003B1975">
        <w:t>walkability scores</w:t>
      </w:r>
      <w:r w:rsidR="00E1742E">
        <w:t>.</w:t>
      </w:r>
      <w:r w:rsidR="00241980">
        <w:t xml:space="preserve"> </w:t>
      </w:r>
      <w:r w:rsidR="00427723">
        <w:t xml:space="preserve">For example, </w:t>
      </w:r>
      <w:r w:rsidR="00241980">
        <w:fldChar w:fldCharType="begin"/>
      </w:r>
      <w:r w:rsidR="00224714">
        <w:instrText xml:space="preserve"> ADDIN ZOTERO_ITEM CSL_CITATION {"citationID":"F1S6Xz0e","properties":{"formattedCitation":"(Taleai &amp; Yameqani, 2018)","plainCitation":"(Taleai &amp; Yameqani, 2018)","dontUpdate":true,"noteIndex":0},"citationItems":[{"id":557,"uris":["http://zotero.org/users/5467145/items/QGMM3NT3"],"uri":["http://zotero.org/users/5467145/items/QGMM3NT3"],"itemData":{"id":557,"type":"article-journal","container-title":"KSCE Journal of Civil Engineering","issue":"1","page":"279–291","source":"Google Scholar","title":"Integration of GIS, remote sensing and Multi-Criteria Evaluation tools in the search for healthy walking paths","volume":"22","author":[{"family":"Taleai","given":"Mohammad"},{"family":"Yameqani","given":"Ali Sabzali"}],"issued":{"date-parts":[["2018"]]}}}],"schema":"https://github.com/citation-style-language/schema/raw/master/csl-citation.json"} </w:instrText>
      </w:r>
      <w:r w:rsidR="00241980">
        <w:fldChar w:fldCharType="separate"/>
      </w:r>
      <w:r w:rsidR="00241980">
        <w:rPr>
          <w:noProof/>
        </w:rPr>
        <w:t>Taleai &amp; Yameqani</w:t>
      </w:r>
      <w:r w:rsidR="008021BF">
        <w:rPr>
          <w:noProof/>
        </w:rPr>
        <w:t xml:space="preserve"> (</w:t>
      </w:r>
      <w:r w:rsidR="00241980">
        <w:rPr>
          <w:noProof/>
        </w:rPr>
        <w:t>2018)</w:t>
      </w:r>
      <w:r w:rsidR="00241980">
        <w:fldChar w:fldCharType="end"/>
      </w:r>
      <w:r w:rsidR="00241980">
        <w:t xml:space="preserve"> </w:t>
      </w:r>
      <w:r w:rsidR="00427723">
        <w:t>demonstrated the use of</w:t>
      </w:r>
      <w:r w:rsidR="00241980">
        <w:t xml:space="preserve"> analytical hierarchical process (AHP) for </w:t>
      </w:r>
      <w:r w:rsidR="005A6E7A">
        <w:t>assigning</w:t>
      </w:r>
      <w:r w:rsidR="00241980">
        <w:t xml:space="preserve"> relative weights </w:t>
      </w:r>
      <w:r w:rsidR="00A26E2D">
        <w:t>for</w:t>
      </w:r>
      <w:r w:rsidR="00241980">
        <w:t xml:space="preserve"> different criteria and</w:t>
      </w:r>
      <w:r w:rsidR="003B1975">
        <w:t xml:space="preserve"> </w:t>
      </w:r>
      <w:r w:rsidR="00FC4CAB">
        <w:fldChar w:fldCharType="begin"/>
      </w:r>
      <w:r w:rsidR="00224714">
        <w:instrText xml:space="preserve"> ADDIN ZOTERO_ITEM CSL_CITATION {"citationID":"nHC0pSgi","properties":{"formattedCitation":"(Sharker et al., 2012)","plainCitation":"(Sharker et al., 2012)","dontUpdate":true,"noteIndex":0},"citationItems":[{"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FC4CAB">
        <w:fldChar w:fldCharType="separate"/>
      </w:r>
      <w:r w:rsidR="00FC4CAB">
        <w:rPr>
          <w:noProof/>
        </w:rPr>
        <w:t>Sharker et al.</w:t>
      </w:r>
      <w:r w:rsidR="009122D8">
        <w:rPr>
          <w:noProof/>
        </w:rPr>
        <w:t xml:space="preserve"> (</w:t>
      </w:r>
      <w:r w:rsidR="00FC4CAB">
        <w:rPr>
          <w:noProof/>
        </w:rPr>
        <w:t>2012)</w:t>
      </w:r>
      <w:r w:rsidR="00FC4CAB">
        <w:fldChar w:fldCharType="end"/>
      </w:r>
      <w:r w:rsidR="00FC4CAB">
        <w:t xml:space="preserve"> </w:t>
      </w:r>
      <w:r w:rsidR="00427723">
        <w:t xml:space="preserve">used </w:t>
      </w:r>
      <w:r w:rsidR="00FC4CAB">
        <w:t xml:space="preserve">Bayesian belief network (BBN) in addressing the </w:t>
      </w:r>
      <w:r w:rsidR="00484511">
        <w:t>composite</w:t>
      </w:r>
      <w:r w:rsidR="0084422B">
        <w:t xml:space="preserve"> effect of </w:t>
      </w:r>
      <w:r w:rsidR="00FC4CAB">
        <w:t>possibly interrelated routing criteria</w:t>
      </w:r>
      <w:r w:rsidR="004A34DD">
        <w:t xml:space="preserve">. Despite </w:t>
      </w:r>
      <w:r w:rsidR="00DD374D">
        <w:t xml:space="preserve">the utilization of </w:t>
      </w:r>
      <w:r w:rsidR="0081529C">
        <w:t xml:space="preserve">advanced </w:t>
      </w:r>
      <w:r w:rsidR="004A34DD">
        <w:t xml:space="preserve">frameworks </w:t>
      </w:r>
      <w:r w:rsidR="00DD374D">
        <w:t xml:space="preserve">in </w:t>
      </w:r>
      <w:r w:rsidR="004A34DD">
        <w:t xml:space="preserve">multi-criteria </w:t>
      </w:r>
      <w:r w:rsidR="00DD374D">
        <w:t xml:space="preserve">routing </w:t>
      </w:r>
      <w:r w:rsidR="00E73D4F">
        <w:t>analysis</w:t>
      </w:r>
      <w:r w:rsidR="004A34DD">
        <w:t xml:space="preserve">, </w:t>
      </w:r>
      <w:r w:rsidR="005A6E7A">
        <w:t>subjective</w:t>
      </w:r>
      <w:r w:rsidR="00E73D4F">
        <w:t xml:space="preserve"> decision-making</w:t>
      </w:r>
      <w:r w:rsidR="002317AE">
        <w:t xml:space="preserve"> still plays a critical role in </w:t>
      </w:r>
      <w:r w:rsidR="00DD374D">
        <w:t>setting up the parameters of the analysis</w:t>
      </w:r>
      <w:r w:rsidR="00E73D4F">
        <w:t xml:space="preserve">. </w:t>
      </w:r>
      <w:r w:rsidR="00B20A1D">
        <w:t>Therefore</w:t>
      </w:r>
      <w:r w:rsidR="000968A1">
        <w:t xml:space="preserve">, </w:t>
      </w:r>
      <w:r w:rsidR="009A04D6">
        <w:t>to meet</w:t>
      </w:r>
      <w:r w:rsidR="00816020">
        <w:t xml:space="preserve"> varying personal preferences</w:t>
      </w:r>
      <w:r w:rsidR="00702AC9">
        <w:t xml:space="preserve"> in deciding the parameters</w:t>
      </w:r>
      <w:r w:rsidR="00816020">
        <w:t xml:space="preserve">, </w:t>
      </w:r>
      <w:r w:rsidR="000968A1">
        <w:t>multiple scenarios</w:t>
      </w:r>
      <w:r w:rsidR="00C36B0A">
        <w:t xml:space="preserve"> for pathfinding </w:t>
      </w:r>
      <w:r w:rsidR="009647E9">
        <w:t xml:space="preserve">should be considered </w:t>
      </w:r>
      <w:r w:rsidR="00C36B0A">
        <w:t>when</w:t>
      </w:r>
      <w:r w:rsidR="009647E9">
        <w:t xml:space="preserve"> using complex routing criteria</w:t>
      </w:r>
      <w:r w:rsidR="00C36B0A">
        <w:t xml:space="preserve">. </w:t>
      </w:r>
      <w:r w:rsidR="00EA3A69">
        <w:br w:type="page"/>
      </w:r>
    </w:p>
    <w:p w14:paraId="01C167D3" w14:textId="70BDDC84" w:rsidR="00FE3FBC" w:rsidRPr="00FE3FBC" w:rsidRDefault="00775C43" w:rsidP="00FE3FBC">
      <w:pPr>
        <w:pStyle w:val="Heading1"/>
      </w:pPr>
      <w:bookmarkStart w:id="183" w:name="_Toc38538780"/>
      <w:r>
        <w:lastRenderedPageBreak/>
        <w:t>REFERENCES</w:t>
      </w:r>
      <w:bookmarkEnd w:id="183"/>
    </w:p>
    <w:p w14:paraId="409E5195" w14:textId="77777777" w:rsidR="000B1A02" w:rsidRPr="000B1A02" w:rsidRDefault="000B1A02" w:rsidP="000B1A02">
      <w:pPr>
        <w:pStyle w:val="Bibliography"/>
      </w:pPr>
      <w:r w:rsidRPr="000B1A02">
        <w:t>Agrawal, S., &amp; Gupta, R. D. (2017). Web GIS and its architecture: A review. Arabian Journal of Geosciences, 10(23), 518.</w:t>
      </w:r>
    </w:p>
    <w:p w14:paraId="14AC85D7" w14:textId="77777777" w:rsidR="000B1A02" w:rsidRPr="000B1A02" w:rsidRDefault="000B1A02" w:rsidP="000B1A02">
      <w:pPr>
        <w:pStyle w:val="Bibliography"/>
      </w:pPr>
      <w:r w:rsidRPr="000B1A02">
        <w:t xml:space="preserve">Ahuja, R. K., </w:t>
      </w:r>
      <w:proofErr w:type="spellStart"/>
      <w:r w:rsidRPr="000B1A02">
        <w:t>Mehlhorn</w:t>
      </w:r>
      <w:proofErr w:type="spellEnd"/>
      <w:r w:rsidRPr="000B1A02">
        <w:t xml:space="preserve">, K., Orlin, J., &amp; </w:t>
      </w:r>
      <w:proofErr w:type="spellStart"/>
      <w:r w:rsidRPr="000B1A02">
        <w:t>Tarjan</w:t>
      </w:r>
      <w:proofErr w:type="spellEnd"/>
      <w:r w:rsidRPr="000B1A02">
        <w:t>, R. E. (1990). Faster algorithms for the shortest path problem. Journal of the ACM (JACM), 37(2), 213–223. https://doi.org/10.1145/77600.77615</w:t>
      </w:r>
    </w:p>
    <w:p w14:paraId="3997523C" w14:textId="77777777" w:rsidR="000B1A02" w:rsidRPr="000B1A02" w:rsidRDefault="000B1A02" w:rsidP="000B1A02">
      <w:pPr>
        <w:pStyle w:val="Bibliography"/>
      </w:pPr>
      <w:proofErr w:type="spellStart"/>
      <w:r w:rsidRPr="000B1A02">
        <w:t>Alam</w:t>
      </w:r>
      <w:proofErr w:type="spellEnd"/>
      <w:r w:rsidRPr="000B1A02">
        <w:t xml:space="preserve">, M. S., </w:t>
      </w:r>
      <w:proofErr w:type="spellStart"/>
      <w:r w:rsidRPr="000B1A02">
        <w:t>Perugu</w:t>
      </w:r>
      <w:proofErr w:type="spellEnd"/>
      <w:r w:rsidRPr="000B1A02">
        <w:t xml:space="preserve">, H., &amp; </w:t>
      </w:r>
      <w:proofErr w:type="spellStart"/>
      <w:r w:rsidRPr="000B1A02">
        <w:t>McNabola</w:t>
      </w:r>
      <w:proofErr w:type="spellEnd"/>
      <w:r w:rsidRPr="000B1A02">
        <w:t>, A. (2018). A comparison of route-choice navigation across air pollution exposure, CO2 emission and traditional travel cost factors. Transportation Research Part D: Transport and Environment, 65, 82–100. https://doi.org/10.1016/j.trd.2018.08.007</w:t>
      </w:r>
    </w:p>
    <w:p w14:paraId="7D3AAC6C" w14:textId="77777777" w:rsidR="000B1A02" w:rsidRPr="000B1A02" w:rsidRDefault="000B1A02" w:rsidP="000B1A02">
      <w:pPr>
        <w:pStyle w:val="Bibliography"/>
      </w:pPr>
      <w:proofErr w:type="spellStart"/>
      <w:r w:rsidRPr="000B1A02">
        <w:t>Apparicio</w:t>
      </w:r>
      <w:proofErr w:type="spellEnd"/>
      <w:r w:rsidRPr="000B1A02">
        <w:t xml:space="preserve">, P., Carrier, M., Gelb, J., </w:t>
      </w:r>
      <w:proofErr w:type="spellStart"/>
      <w:r w:rsidRPr="000B1A02">
        <w:t>Séguin</w:t>
      </w:r>
      <w:proofErr w:type="spellEnd"/>
      <w:r w:rsidRPr="000B1A02">
        <w:t xml:space="preserve">, A.-M., &amp; </w:t>
      </w:r>
      <w:proofErr w:type="spellStart"/>
      <w:r w:rsidRPr="000B1A02">
        <w:t>Kingham</w:t>
      </w:r>
      <w:proofErr w:type="spellEnd"/>
      <w:r w:rsidRPr="000B1A02">
        <w:t xml:space="preserve">, S. (2016). Cyclists’ exposure to air pollution and road traffic noise in central city </w:t>
      </w:r>
      <w:proofErr w:type="spellStart"/>
      <w:r w:rsidRPr="000B1A02">
        <w:t>neighbourhoods</w:t>
      </w:r>
      <w:proofErr w:type="spellEnd"/>
      <w:r w:rsidRPr="000B1A02">
        <w:t xml:space="preserve"> of Montreal. Journal of Transport Geography, 57, 63–69.</w:t>
      </w:r>
    </w:p>
    <w:p w14:paraId="4EF5A943" w14:textId="77777777" w:rsidR="000B1A02" w:rsidRPr="000B1A02" w:rsidRDefault="000B1A02" w:rsidP="000B1A02">
      <w:pPr>
        <w:pStyle w:val="Bibliography"/>
      </w:pPr>
      <w:proofErr w:type="spellStart"/>
      <w:r w:rsidRPr="000B1A02">
        <w:t>Babisch</w:t>
      </w:r>
      <w:proofErr w:type="spellEnd"/>
      <w:r w:rsidRPr="000B1A02">
        <w:t xml:space="preserve">, W., </w:t>
      </w:r>
      <w:proofErr w:type="spellStart"/>
      <w:r w:rsidRPr="000B1A02">
        <w:t>Beule</w:t>
      </w:r>
      <w:proofErr w:type="spellEnd"/>
      <w:r w:rsidRPr="000B1A02">
        <w:t xml:space="preserve">, B., </w:t>
      </w:r>
      <w:proofErr w:type="spellStart"/>
      <w:r w:rsidRPr="000B1A02">
        <w:t>Schust</w:t>
      </w:r>
      <w:proofErr w:type="spellEnd"/>
      <w:r w:rsidRPr="000B1A02">
        <w:t xml:space="preserve">, M., Kersten, N., &amp; </w:t>
      </w:r>
      <w:proofErr w:type="spellStart"/>
      <w:r w:rsidRPr="000B1A02">
        <w:t>Ising</w:t>
      </w:r>
      <w:proofErr w:type="spellEnd"/>
      <w:r w:rsidRPr="000B1A02">
        <w:t>, H. (2005). Traffic noise and risk of myocardial infarction. Epidemiology, 33–40.</w:t>
      </w:r>
    </w:p>
    <w:p w14:paraId="416B5D43" w14:textId="77777777" w:rsidR="000B1A02" w:rsidRPr="000B1A02" w:rsidRDefault="000B1A02" w:rsidP="000B1A02">
      <w:pPr>
        <w:pStyle w:val="Bibliography"/>
      </w:pPr>
      <w:r w:rsidRPr="000B1A02">
        <w:t>Boeing, G. (2017). OSMnx: New methods for acquiring, constructing, analyzing, and visualizing complex street networks. Computers, Environment and Urban Systems, 65, 126–139.</w:t>
      </w:r>
    </w:p>
    <w:p w14:paraId="02437F10" w14:textId="77777777" w:rsidR="006978DB" w:rsidRDefault="000B1A02" w:rsidP="000B1A02">
      <w:pPr>
        <w:pStyle w:val="Bibliography"/>
      </w:pPr>
      <w:r w:rsidRPr="000B1A02">
        <w:t>Boulos, M. N. K., Warren, J., Gong, J., &amp; Yue, P. (2010). Web GIS in practice VIII: HTML5 and the canvas element for interactive online mapping. Springer.</w:t>
      </w:r>
      <w:r w:rsidR="006978DB">
        <w:t xml:space="preserve"> </w:t>
      </w:r>
    </w:p>
    <w:p w14:paraId="13228532" w14:textId="1A486E4D" w:rsidR="006978DB" w:rsidRPr="006978DB" w:rsidRDefault="006978DB" w:rsidP="006978DB">
      <w:pPr>
        <w:pStyle w:val="Bibliography"/>
      </w:pPr>
      <w:r w:rsidRPr="006978DB">
        <w:t xml:space="preserve">Brandt, E., Kantele, S., &amp; </w:t>
      </w:r>
      <w:proofErr w:type="spellStart"/>
      <w:r w:rsidRPr="006978DB">
        <w:t>Räty</w:t>
      </w:r>
      <w:proofErr w:type="spellEnd"/>
      <w:r w:rsidRPr="006978DB">
        <w:t xml:space="preserve">, P. (2018). </w:t>
      </w:r>
      <w:proofErr w:type="spellStart"/>
      <w:r w:rsidRPr="006978DB">
        <w:t>Liikkumistottumukset</w:t>
      </w:r>
      <w:proofErr w:type="spellEnd"/>
      <w:r w:rsidRPr="006978DB">
        <w:t xml:space="preserve"> </w:t>
      </w:r>
      <w:proofErr w:type="spellStart"/>
      <w:r w:rsidRPr="006978DB">
        <w:t>Helsingin</w:t>
      </w:r>
      <w:proofErr w:type="spellEnd"/>
      <w:r w:rsidRPr="006978DB">
        <w:t xml:space="preserve"> </w:t>
      </w:r>
      <w:proofErr w:type="spellStart"/>
      <w:r w:rsidRPr="006978DB">
        <w:t>seudulla</w:t>
      </w:r>
      <w:proofErr w:type="spellEnd"/>
      <w:r w:rsidR="003434C5">
        <w:t xml:space="preserve"> 2018</w:t>
      </w:r>
      <w:r w:rsidRPr="006978DB">
        <w:t>. https://www.hsl.fi/sites/default/files/hsl_julkaisu_9_2019_netti.pdf (accessed 10 April 2020)</w:t>
      </w:r>
    </w:p>
    <w:p w14:paraId="5920D2B0" w14:textId="77777777" w:rsidR="000B1A02" w:rsidRPr="000B1A02" w:rsidRDefault="000B1A02" w:rsidP="000B1A02">
      <w:pPr>
        <w:pStyle w:val="Bibliography"/>
      </w:pPr>
      <w:r w:rsidRPr="000B1A02">
        <w:t>Brown, A. L., &amp; Van Kamp, I. (2017). WHO environmental noise guidelines for the European region: A systematic review of transport noise interventions and their impacts on health. International Journal of Environmental Research and Public Health, 14(8), 873.</w:t>
      </w:r>
    </w:p>
    <w:p w14:paraId="5B3F8FD7" w14:textId="77777777" w:rsidR="000B1A02" w:rsidRPr="000B1A02" w:rsidRDefault="000B1A02" w:rsidP="000B1A02">
      <w:pPr>
        <w:pStyle w:val="Bibliography"/>
      </w:pPr>
      <w:proofErr w:type="spellStart"/>
      <w:r w:rsidRPr="000B1A02">
        <w:t>Buliung</w:t>
      </w:r>
      <w:proofErr w:type="spellEnd"/>
      <w:r w:rsidRPr="000B1A02">
        <w:t>, R. N., Larsen, K., Faulkner, G. E., &amp; Stone, M. R. (2013). The “path” not taken: Exploring structural differences in mapped-versus shortest-network-path school travel routes. American Journal of Public Health, 103(9), 1589–1596.</w:t>
      </w:r>
    </w:p>
    <w:p w14:paraId="307E0625" w14:textId="77777777" w:rsidR="000B1A02" w:rsidRPr="000B1A02" w:rsidRDefault="000B1A02" w:rsidP="000B1A02">
      <w:pPr>
        <w:pStyle w:val="Bibliography"/>
      </w:pPr>
      <w:r w:rsidRPr="000B1A02">
        <w:t>Cervero, R., &amp; Duncan, M. (2003). Walking, bicycling, and urban landscapes: Evidence from the San Francisco Bay Area. American Journal of Public Health, 93(9), 1478–1483.</w:t>
      </w:r>
    </w:p>
    <w:p w14:paraId="6DBE8784" w14:textId="11ADB89B" w:rsidR="000B1A02" w:rsidRPr="000B1A02" w:rsidRDefault="000B1A02" w:rsidP="000B1A02">
      <w:pPr>
        <w:pStyle w:val="Bibliography"/>
      </w:pPr>
      <w:r w:rsidRPr="000B1A02">
        <w:t xml:space="preserve">City of Helsinki. (2020). </w:t>
      </w:r>
      <w:proofErr w:type="spellStart"/>
      <w:r w:rsidRPr="000B1A02">
        <w:t>Liikennetutkimus</w:t>
      </w:r>
      <w:proofErr w:type="spellEnd"/>
      <w:r w:rsidRPr="000B1A02">
        <w:t xml:space="preserve"> Ja -</w:t>
      </w:r>
      <w:proofErr w:type="spellStart"/>
      <w:r w:rsidRPr="000B1A02">
        <w:t>Tilastot</w:t>
      </w:r>
      <w:proofErr w:type="spellEnd"/>
      <w:r w:rsidRPr="000B1A02">
        <w:t>. https://www.hel.fi/helsinki/fi/kartat-ja-liikenne/kadut-ja-liikennesuunnittelu/tutkimus-ja-tilastot (accessed 4 April 2020)</w:t>
      </w:r>
    </w:p>
    <w:p w14:paraId="4161B722" w14:textId="77777777" w:rsidR="000B1A02" w:rsidRPr="000B1A02" w:rsidRDefault="000B1A02" w:rsidP="000B1A02">
      <w:pPr>
        <w:pStyle w:val="Bibliography"/>
      </w:pPr>
      <w:r w:rsidRPr="000B1A02">
        <w:t xml:space="preserve">Cole-Hunter, T., </w:t>
      </w:r>
      <w:proofErr w:type="spellStart"/>
      <w:r w:rsidRPr="000B1A02">
        <w:t>Morawska</w:t>
      </w:r>
      <w:proofErr w:type="spellEnd"/>
      <w:r w:rsidRPr="000B1A02">
        <w:t xml:space="preserve">, L., Stewart, I., Jayaratne, R., &amp; Solomon, C. (2012). Inhaled particle counts on bicycle commute routes of low and high proximity to </w:t>
      </w:r>
      <w:proofErr w:type="spellStart"/>
      <w:r w:rsidRPr="000B1A02">
        <w:t>motorised</w:t>
      </w:r>
      <w:proofErr w:type="spellEnd"/>
      <w:r w:rsidRPr="000B1A02">
        <w:t xml:space="preserve"> traffic. Atmospheric Environment, 61, 197–203. https://doi.org/10.1016/j.atmosenv.2012.06.041</w:t>
      </w:r>
    </w:p>
    <w:p w14:paraId="5CBB67A5" w14:textId="77777777" w:rsidR="000B1A02" w:rsidRPr="000B1A02" w:rsidRDefault="000B1A02" w:rsidP="000B1A02">
      <w:pPr>
        <w:pStyle w:val="Bibliography"/>
      </w:pPr>
      <w:proofErr w:type="spellStart"/>
      <w:r w:rsidRPr="000B1A02">
        <w:t>Csardi</w:t>
      </w:r>
      <w:proofErr w:type="spellEnd"/>
      <w:r w:rsidRPr="000B1A02">
        <w:t xml:space="preserve">, G., &amp; </w:t>
      </w:r>
      <w:proofErr w:type="spellStart"/>
      <w:r w:rsidRPr="000B1A02">
        <w:t>Nepusz</w:t>
      </w:r>
      <w:proofErr w:type="spellEnd"/>
      <w:r w:rsidRPr="000B1A02">
        <w:t xml:space="preserve">, T. (2006). The igraph software package for complex network research. </w:t>
      </w:r>
      <w:proofErr w:type="spellStart"/>
      <w:r w:rsidRPr="000B1A02">
        <w:t>InterJournal</w:t>
      </w:r>
      <w:proofErr w:type="spellEnd"/>
      <w:r w:rsidRPr="000B1A02">
        <w:t>, Complex Systems, 1695(5), 1–9.</w:t>
      </w:r>
    </w:p>
    <w:p w14:paraId="1C840C0C" w14:textId="77777777" w:rsidR="000B1A02" w:rsidRPr="000B1A02" w:rsidRDefault="000B1A02" w:rsidP="000B1A02">
      <w:pPr>
        <w:pStyle w:val="Bibliography"/>
      </w:pPr>
      <w:proofErr w:type="spellStart"/>
      <w:r w:rsidRPr="000B1A02">
        <w:t>Datakustik</w:t>
      </w:r>
      <w:proofErr w:type="spellEnd"/>
      <w:r w:rsidRPr="000B1A02">
        <w:t xml:space="preserve"> </w:t>
      </w:r>
      <w:proofErr w:type="spellStart"/>
      <w:r w:rsidRPr="000B1A02">
        <w:t>CadnaA</w:t>
      </w:r>
      <w:proofErr w:type="spellEnd"/>
      <w:r w:rsidRPr="000B1A02">
        <w:t xml:space="preserve"> 2017. (n.d.). https://www.datakustik.com/products/cadnaa/cadnaa/ (accessed on 4 April 2020)</w:t>
      </w:r>
    </w:p>
    <w:p w14:paraId="10CED971" w14:textId="77777777" w:rsidR="000B1A02" w:rsidRPr="000B1A02" w:rsidRDefault="000B1A02" w:rsidP="000B1A02">
      <w:pPr>
        <w:pStyle w:val="Bibliography"/>
      </w:pPr>
      <w:r w:rsidRPr="000B1A02">
        <w:lastRenderedPageBreak/>
        <w:t xml:space="preserve">Davies, G., &amp; </w:t>
      </w:r>
      <w:proofErr w:type="spellStart"/>
      <w:r w:rsidRPr="000B1A02">
        <w:t>Whyatt</w:t>
      </w:r>
      <w:proofErr w:type="spellEnd"/>
      <w:r w:rsidRPr="000B1A02">
        <w:t>, D. (2009). A least-cost approach to personal exposure reduction. Transactions in GIS, 13(2), 229–246.</w:t>
      </w:r>
    </w:p>
    <w:p w14:paraId="6A78768D" w14:textId="77777777" w:rsidR="000B1A02" w:rsidRPr="000B1A02" w:rsidRDefault="000B1A02" w:rsidP="000B1A02">
      <w:pPr>
        <w:pStyle w:val="Bibliography"/>
      </w:pPr>
      <w:r w:rsidRPr="000B1A02">
        <w:t>Directive 2002/49/EC of the European Parliament and of the Council of 25 June 2002 relating to the assessment and management of environmental noise—Declaration by the Commission in the Conciliation Committee on the Directive relating to the assessment and management of environmental noise. (2002, July 18). http://data.europa.eu/eli/dir/2002/49/oj/eng</w:t>
      </w:r>
    </w:p>
    <w:p w14:paraId="2A68E966" w14:textId="77777777" w:rsidR="000B1A02" w:rsidRPr="000B1A02" w:rsidRDefault="000B1A02" w:rsidP="000B1A02">
      <w:pPr>
        <w:pStyle w:val="Bibliography"/>
      </w:pPr>
      <w:r w:rsidRPr="000B1A02">
        <w:t xml:space="preserve">Farkas, G. (2019). Hardware-Accelerating 2D Web Maps: A Case Study. </w:t>
      </w:r>
      <w:proofErr w:type="spellStart"/>
      <w:r w:rsidRPr="000B1A02">
        <w:t>Cartographica</w:t>
      </w:r>
      <w:proofErr w:type="spellEnd"/>
      <w:r w:rsidRPr="000B1A02">
        <w:t xml:space="preserve">: The International Journal for Geographic Information and </w:t>
      </w:r>
      <w:proofErr w:type="spellStart"/>
      <w:r w:rsidRPr="000B1A02">
        <w:t>Geovisualization</w:t>
      </w:r>
      <w:proofErr w:type="spellEnd"/>
      <w:r w:rsidRPr="000B1A02">
        <w:t>, 54(4), 245–260.</w:t>
      </w:r>
    </w:p>
    <w:p w14:paraId="15CEB04B" w14:textId="77777777" w:rsidR="000B1A02" w:rsidRPr="000B1A02" w:rsidRDefault="000B1A02" w:rsidP="000B1A02">
      <w:pPr>
        <w:pStyle w:val="Bibliography"/>
      </w:pPr>
      <w:proofErr w:type="spellStart"/>
      <w:r w:rsidRPr="000B1A02">
        <w:t>Gaffuri</w:t>
      </w:r>
      <w:proofErr w:type="spellEnd"/>
      <w:r w:rsidRPr="000B1A02">
        <w:t>, J. (2012). Toward web mapping with vector data. International Conference on Geographic Information Science, 87–101.</w:t>
      </w:r>
    </w:p>
    <w:p w14:paraId="354DF69A" w14:textId="77777777" w:rsidR="000B1A02" w:rsidRPr="000B1A02" w:rsidRDefault="000B1A02" w:rsidP="000B1A02">
      <w:pPr>
        <w:pStyle w:val="Bibliography"/>
      </w:pPr>
      <w:proofErr w:type="spellStart"/>
      <w:r w:rsidRPr="000B1A02">
        <w:t>Genuit</w:t>
      </w:r>
      <w:proofErr w:type="spellEnd"/>
      <w:r w:rsidRPr="000B1A02">
        <w:t>, K. (1999). The use of psychoacoustic parameters combined with A-weighted SPL in noise description. INTER-NOISE and NOISE-CON Congress and Conference Proceedings, 1999, 1887–1892.</w:t>
      </w:r>
    </w:p>
    <w:p w14:paraId="0AFA451F" w14:textId="77777777" w:rsidR="000B1A02" w:rsidRPr="000B1A02" w:rsidRDefault="000B1A02" w:rsidP="000B1A02">
      <w:pPr>
        <w:pStyle w:val="Bibliography"/>
      </w:pPr>
      <w:r w:rsidRPr="000B1A02">
        <w:t>Goldberg, A. V., &amp; Harrelson, C. (2005). Computing the shortest path: A search meets graph theory. Proceedings of the Sixteenth Annual ACM-SIAM Symposium on Discrete Algorithms, 156–165.</w:t>
      </w:r>
    </w:p>
    <w:p w14:paraId="3E3A5B34" w14:textId="77777777" w:rsidR="000B1A02" w:rsidRPr="000B1A02" w:rsidRDefault="000B1A02" w:rsidP="000B1A02">
      <w:pPr>
        <w:pStyle w:val="Bibliography"/>
      </w:pPr>
      <w:r w:rsidRPr="000B1A02">
        <w:t>Gulliver, J., &amp; Briggs, D. J. (2005). Time–space modeling of journey-time exposure to traffic-related air pollution using GIS. Environmental Research, 97(1), 10–25. https://doi.org/10.1016/j.envres.2004.05.002</w:t>
      </w:r>
    </w:p>
    <w:p w14:paraId="5FC9A26B" w14:textId="77777777" w:rsidR="000B1A02" w:rsidRPr="000B1A02" w:rsidRDefault="000B1A02" w:rsidP="000B1A02">
      <w:pPr>
        <w:pStyle w:val="Bibliography"/>
      </w:pPr>
      <w:proofErr w:type="spellStart"/>
      <w:r w:rsidRPr="000B1A02">
        <w:t>Guski</w:t>
      </w:r>
      <w:proofErr w:type="spellEnd"/>
      <w:r w:rsidRPr="000B1A02">
        <w:t xml:space="preserve">, R., </w:t>
      </w:r>
      <w:proofErr w:type="spellStart"/>
      <w:r w:rsidRPr="000B1A02">
        <w:t>Schreckenberg</w:t>
      </w:r>
      <w:proofErr w:type="spellEnd"/>
      <w:r w:rsidRPr="000B1A02">
        <w:t xml:space="preserve">, D., &amp; </w:t>
      </w:r>
      <w:proofErr w:type="spellStart"/>
      <w:r w:rsidRPr="000B1A02">
        <w:t>Schuemer</w:t>
      </w:r>
      <w:proofErr w:type="spellEnd"/>
      <w:r w:rsidRPr="000B1A02">
        <w:t>, R. (2017). WHO environmental noise guidelines for the European region: A systematic review on environmental noise and annoyance. International Journal of Environmental Research and Public Health, 14(12), 1539.</w:t>
      </w:r>
    </w:p>
    <w:p w14:paraId="5568DC7B" w14:textId="77777777" w:rsidR="000B1A02" w:rsidRPr="000B1A02" w:rsidRDefault="000B1A02" w:rsidP="000B1A02">
      <w:pPr>
        <w:pStyle w:val="Bibliography"/>
      </w:pPr>
      <w:proofErr w:type="spellStart"/>
      <w:r w:rsidRPr="000B1A02">
        <w:t>Hasenfratz</w:t>
      </w:r>
      <w:proofErr w:type="spellEnd"/>
      <w:r w:rsidRPr="000B1A02">
        <w:t xml:space="preserve">, D., </w:t>
      </w:r>
      <w:proofErr w:type="spellStart"/>
      <w:r w:rsidRPr="000B1A02">
        <w:t>Arn</w:t>
      </w:r>
      <w:proofErr w:type="spellEnd"/>
      <w:r w:rsidRPr="000B1A02">
        <w:t xml:space="preserve">, T., de </w:t>
      </w:r>
      <w:proofErr w:type="spellStart"/>
      <w:r w:rsidRPr="000B1A02">
        <w:t>Concini</w:t>
      </w:r>
      <w:proofErr w:type="spellEnd"/>
      <w:r w:rsidRPr="000B1A02">
        <w:t xml:space="preserve">, I., </w:t>
      </w:r>
      <w:proofErr w:type="spellStart"/>
      <w:r w:rsidRPr="000B1A02">
        <w:t>Saukh</w:t>
      </w:r>
      <w:proofErr w:type="spellEnd"/>
      <w:r w:rsidRPr="000B1A02">
        <w:t>, O., &amp; Thiele, L. (2015). Health-optimal routing in urban areas. Proceedings of the 14th International Conference on Information Processing in Sensor Networks, 398–399.</w:t>
      </w:r>
    </w:p>
    <w:p w14:paraId="32DF2CF5" w14:textId="77777777" w:rsidR="000B1A02" w:rsidRPr="000B1A02" w:rsidRDefault="000B1A02" w:rsidP="000B1A02">
      <w:pPr>
        <w:pStyle w:val="Bibliography"/>
      </w:pPr>
      <w:proofErr w:type="spellStart"/>
      <w:r w:rsidRPr="000B1A02">
        <w:t>Hatzopoulou</w:t>
      </w:r>
      <w:proofErr w:type="spellEnd"/>
      <w:r w:rsidRPr="000B1A02">
        <w:t xml:space="preserve">, M., </w:t>
      </w:r>
      <w:proofErr w:type="spellStart"/>
      <w:r w:rsidRPr="000B1A02">
        <w:t>Weichenthal</w:t>
      </w:r>
      <w:proofErr w:type="spellEnd"/>
      <w:r w:rsidRPr="000B1A02">
        <w:t xml:space="preserve">, S., </w:t>
      </w:r>
      <w:proofErr w:type="spellStart"/>
      <w:r w:rsidRPr="000B1A02">
        <w:t>Barreau</w:t>
      </w:r>
      <w:proofErr w:type="spellEnd"/>
      <w:r w:rsidRPr="000B1A02">
        <w:t>, G., Goldberg, M., Farrell, W., Crouse, D., &amp; Ross, N. (2013). A web-based route planning tool to reduce cyclists’ exposures to traffic pollution: A case study in Montreal, Canada. Environmental Research, 123, 58–61.</w:t>
      </w:r>
    </w:p>
    <w:p w14:paraId="36CC776A" w14:textId="77777777" w:rsidR="000B1A02" w:rsidRPr="000B1A02" w:rsidRDefault="000B1A02" w:rsidP="000B1A02">
      <w:pPr>
        <w:pStyle w:val="Bibliography"/>
      </w:pPr>
      <w:proofErr w:type="spellStart"/>
      <w:r w:rsidRPr="000B1A02">
        <w:t>Helsingin</w:t>
      </w:r>
      <w:proofErr w:type="spellEnd"/>
      <w:r w:rsidRPr="000B1A02">
        <w:t xml:space="preserve"> </w:t>
      </w:r>
      <w:proofErr w:type="spellStart"/>
      <w:r w:rsidRPr="000B1A02">
        <w:t>kaupungin</w:t>
      </w:r>
      <w:proofErr w:type="spellEnd"/>
      <w:r w:rsidRPr="000B1A02">
        <w:t xml:space="preserve"> </w:t>
      </w:r>
      <w:proofErr w:type="spellStart"/>
      <w:r w:rsidRPr="000B1A02">
        <w:t>meluselvitys</w:t>
      </w:r>
      <w:proofErr w:type="spellEnd"/>
      <w:r w:rsidRPr="000B1A02">
        <w:t xml:space="preserve"> 2017. (2017). https://www.hel.fi/helsinki/fi/asuminen-ja-ymparisto/ymparistonsuojelu/ilmanlaatu-ja-melu/selvitys/</w:t>
      </w:r>
    </w:p>
    <w:p w14:paraId="5D0DF120" w14:textId="77777777" w:rsidR="000B1A02" w:rsidRPr="000B1A02" w:rsidRDefault="000B1A02" w:rsidP="000B1A02">
      <w:pPr>
        <w:pStyle w:val="Bibliography"/>
      </w:pPr>
      <w:r w:rsidRPr="000B1A02">
        <w:t xml:space="preserve">Hertel, O., </w:t>
      </w:r>
      <w:proofErr w:type="spellStart"/>
      <w:r w:rsidRPr="000B1A02">
        <w:t>Hvidberg</w:t>
      </w:r>
      <w:proofErr w:type="spellEnd"/>
      <w:r w:rsidRPr="000B1A02">
        <w:t xml:space="preserve">, M., </w:t>
      </w:r>
      <w:proofErr w:type="spellStart"/>
      <w:r w:rsidRPr="000B1A02">
        <w:t>Ketzel</w:t>
      </w:r>
      <w:proofErr w:type="spellEnd"/>
      <w:r w:rsidRPr="000B1A02">
        <w:t xml:space="preserve">, M., Storm, L., &amp; </w:t>
      </w:r>
      <w:proofErr w:type="spellStart"/>
      <w:r w:rsidRPr="000B1A02">
        <w:t>Stausgaard</w:t>
      </w:r>
      <w:proofErr w:type="spellEnd"/>
      <w:r w:rsidRPr="000B1A02">
        <w:t>, L. (2008). A proper choice of route significantly reduces air pollution exposure—A study on bicycle and bus trips in urban streets. Science of The Total Environment, 389(1), 58–70. https://doi.org/10.1016/j.scitotenv.2007.08.058</w:t>
      </w:r>
    </w:p>
    <w:p w14:paraId="7AE84DBC" w14:textId="77777777" w:rsidR="000B1A02" w:rsidRPr="000B1A02" w:rsidRDefault="000B1A02" w:rsidP="000B1A02">
      <w:pPr>
        <w:pStyle w:val="Bibliography"/>
      </w:pPr>
      <w:r w:rsidRPr="000B1A02">
        <w:t>Hess, D. B. (2012). Walking to the bus: Perceived versus actual walking distance to bus stops for older adults. Transportation, 39(2), 247–266.</w:t>
      </w:r>
    </w:p>
    <w:p w14:paraId="3CFB21D4" w14:textId="77777777" w:rsidR="000B1A02" w:rsidRPr="000B1A02" w:rsidRDefault="000B1A02" w:rsidP="000B1A02">
      <w:pPr>
        <w:pStyle w:val="Bibliography"/>
      </w:pPr>
      <w:proofErr w:type="spellStart"/>
      <w:r w:rsidRPr="000B1A02">
        <w:t>Hoogendoorn</w:t>
      </w:r>
      <w:proofErr w:type="spellEnd"/>
      <w:r w:rsidRPr="000B1A02">
        <w:t xml:space="preserve">, S. P., &amp; </w:t>
      </w:r>
      <w:proofErr w:type="spellStart"/>
      <w:r w:rsidRPr="000B1A02">
        <w:t>Bovy</w:t>
      </w:r>
      <w:proofErr w:type="spellEnd"/>
      <w:r w:rsidRPr="000B1A02">
        <w:t>, P. H. (2004). Pedestrian route-choice and activity scheduling theory and models. Transportation Research Part B: Methodological, 38(2), 169–190.</w:t>
      </w:r>
    </w:p>
    <w:p w14:paraId="094D97AA" w14:textId="77777777" w:rsidR="000B1A02" w:rsidRPr="000B1A02" w:rsidRDefault="000B1A02" w:rsidP="000B1A02">
      <w:pPr>
        <w:pStyle w:val="Bibliography"/>
      </w:pPr>
      <w:r w:rsidRPr="000B1A02">
        <w:lastRenderedPageBreak/>
        <w:t>International Standard ISO 226: 1987. (n.d.). International Organization for Standardization, Geneva, Switzerland.</w:t>
      </w:r>
    </w:p>
    <w:p w14:paraId="00BFF97A" w14:textId="77777777" w:rsidR="000B1A02" w:rsidRPr="000B1A02" w:rsidRDefault="000B1A02" w:rsidP="000B1A02">
      <w:pPr>
        <w:pStyle w:val="Bibliography"/>
      </w:pPr>
      <w:proofErr w:type="spellStart"/>
      <w:r w:rsidRPr="000B1A02">
        <w:t>Ising</w:t>
      </w:r>
      <w:proofErr w:type="spellEnd"/>
      <w:r w:rsidRPr="000B1A02">
        <w:t xml:space="preserve">, H., </w:t>
      </w:r>
      <w:proofErr w:type="spellStart"/>
      <w:r w:rsidRPr="000B1A02">
        <w:t>Dienel</w:t>
      </w:r>
      <w:proofErr w:type="spellEnd"/>
      <w:r w:rsidRPr="000B1A02">
        <w:t xml:space="preserve">, D., Günther, T., &amp; </w:t>
      </w:r>
      <w:proofErr w:type="spellStart"/>
      <w:r w:rsidRPr="000B1A02">
        <w:t>Markert</w:t>
      </w:r>
      <w:proofErr w:type="spellEnd"/>
      <w:r w:rsidRPr="000B1A02">
        <w:t>, B. (1980). Health effects of traffic noise. International Archives of Occupational and Environmental Health, 47(2), 179–190.</w:t>
      </w:r>
    </w:p>
    <w:p w14:paraId="5FD270F2" w14:textId="581A2E7C" w:rsidR="000B1A02" w:rsidRPr="000B1A02" w:rsidRDefault="009B1C35" w:rsidP="000B1A02">
      <w:pPr>
        <w:pStyle w:val="Bibliography"/>
      </w:pPr>
      <w:r w:rsidRPr="009B1C35">
        <w:t xml:space="preserve">Jacobsen, P. L., </w:t>
      </w:r>
      <w:proofErr w:type="spellStart"/>
      <w:r w:rsidRPr="009B1C35">
        <w:t>Racioppi</w:t>
      </w:r>
      <w:proofErr w:type="spellEnd"/>
      <w:r w:rsidRPr="009B1C35">
        <w:t xml:space="preserve">, F., &amp; Rutter, H. (2009). Who owns the roads? How </w:t>
      </w:r>
      <w:proofErr w:type="spellStart"/>
      <w:r w:rsidRPr="009B1C35">
        <w:t>motorised</w:t>
      </w:r>
      <w:proofErr w:type="spellEnd"/>
      <w:r w:rsidRPr="009B1C35">
        <w:t xml:space="preserve"> traffic discourages walking and bicycling. Injury Prevention, 15(6), 369–373.</w:t>
      </w:r>
    </w:p>
    <w:p w14:paraId="2743D387" w14:textId="77777777" w:rsidR="000B1A02" w:rsidRPr="000B1A02" w:rsidRDefault="000B1A02" w:rsidP="000B1A02">
      <w:pPr>
        <w:pStyle w:val="Bibliography"/>
      </w:pPr>
      <w:proofErr w:type="spellStart"/>
      <w:r w:rsidRPr="000B1A02">
        <w:t>Jarno</w:t>
      </w:r>
      <w:proofErr w:type="spellEnd"/>
      <w:r w:rsidRPr="000B1A02">
        <w:t xml:space="preserve"> </w:t>
      </w:r>
      <w:proofErr w:type="spellStart"/>
      <w:r w:rsidRPr="000B1A02">
        <w:t>Kokkonen</w:t>
      </w:r>
      <w:proofErr w:type="spellEnd"/>
      <w:r w:rsidRPr="000B1A02">
        <w:t xml:space="preserve">, </w:t>
      </w:r>
      <w:proofErr w:type="spellStart"/>
      <w:r w:rsidRPr="000B1A02">
        <w:t>Kontkanen</w:t>
      </w:r>
      <w:proofErr w:type="spellEnd"/>
      <w:r w:rsidRPr="000B1A02">
        <w:t xml:space="preserve">, O., &amp; </w:t>
      </w:r>
      <w:proofErr w:type="spellStart"/>
      <w:r w:rsidRPr="000B1A02">
        <w:t>Maijala</w:t>
      </w:r>
      <w:proofErr w:type="spellEnd"/>
      <w:r w:rsidRPr="000B1A02">
        <w:t>, P. (2016). CNOSSOS-EU Noise Model Implementation in Finland. ResearchGate, 38. https://www.researchgate.net/publication/307907554_CNOSSOS-EU_Noise_Model_Implementation_in_Finland</w:t>
      </w:r>
    </w:p>
    <w:p w14:paraId="7016984A" w14:textId="77777777" w:rsidR="000B1A02" w:rsidRPr="000B1A02" w:rsidRDefault="000B1A02" w:rsidP="000B1A02">
      <w:pPr>
        <w:pStyle w:val="Bibliography"/>
      </w:pPr>
      <w:proofErr w:type="spellStart"/>
      <w:r w:rsidRPr="000B1A02">
        <w:t>Jasika</w:t>
      </w:r>
      <w:proofErr w:type="spellEnd"/>
      <w:r w:rsidRPr="000B1A02">
        <w:t xml:space="preserve">, N., </w:t>
      </w:r>
      <w:proofErr w:type="spellStart"/>
      <w:r w:rsidRPr="000B1A02">
        <w:t>Alispahic</w:t>
      </w:r>
      <w:proofErr w:type="spellEnd"/>
      <w:r w:rsidRPr="000B1A02">
        <w:t xml:space="preserve">, N., Elma, A., </w:t>
      </w:r>
      <w:proofErr w:type="spellStart"/>
      <w:r w:rsidRPr="000B1A02">
        <w:t>Ilvana</w:t>
      </w:r>
      <w:proofErr w:type="spellEnd"/>
      <w:r w:rsidRPr="000B1A02">
        <w:t xml:space="preserve">, K., Elma, L., &amp; </w:t>
      </w:r>
      <w:proofErr w:type="spellStart"/>
      <w:r w:rsidRPr="000B1A02">
        <w:t>Nosovic</w:t>
      </w:r>
      <w:proofErr w:type="spellEnd"/>
      <w:r w:rsidRPr="000B1A02">
        <w:t>, N. (2012). Dijkstra’s shortest path algorithm serial and parallel execution performance analysis. 2012 Proceedings of the 35th International Convention MIPRO, 1811–1815.</w:t>
      </w:r>
    </w:p>
    <w:p w14:paraId="3DA95281" w14:textId="77777777" w:rsidR="0074072B" w:rsidRDefault="000B1A02" w:rsidP="000B1A02">
      <w:pPr>
        <w:pStyle w:val="Bibliography"/>
      </w:pPr>
      <w:proofErr w:type="spellStart"/>
      <w:r w:rsidRPr="000B1A02">
        <w:t>Jonasson</w:t>
      </w:r>
      <w:proofErr w:type="spellEnd"/>
      <w:r w:rsidRPr="000B1A02">
        <w:t xml:space="preserve">, H. G., &amp; </w:t>
      </w:r>
      <w:proofErr w:type="spellStart"/>
      <w:r w:rsidRPr="000B1A02">
        <w:t>Storeheier</w:t>
      </w:r>
      <w:proofErr w:type="spellEnd"/>
      <w:r w:rsidRPr="000B1A02">
        <w:t>, S. (2001). Nord 2000. New Nordic prediction method for road traffic noise.</w:t>
      </w:r>
      <w:r w:rsidR="0074072B">
        <w:t xml:space="preserve"> </w:t>
      </w:r>
    </w:p>
    <w:p w14:paraId="2DDD3C34" w14:textId="2139B389" w:rsidR="000B1A02" w:rsidRPr="000B1A02" w:rsidRDefault="0074072B" w:rsidP="000B1A02">
      <w:pPr>
        <w:pStyle w:val="Bibliography"/>
      </w:pPr>
      <w:proofErr w:type="spellStart"/>
      <w:r w:rsidRPr="0074072B">
        <w:t>Jäppinen</w:t>
      </w:r>
      <w:proofErr w:type="spellEnd"/>
      <w:r w:rsidRPr="0074072B">
        <w:t>, S., Toivonen, T., &amp; Salonen, M. (2013). Modelling the potential effect of shared bicycles on public transport travel times in Greater Helsinki: An open data approach. Applied Geography, 43, 13–24. https://doi.org/10.1016/j.apgeog.2013.05.010</w:t>
      </w:r>
    </w:p>
    <w:p w14:paraId="1B5B7155" w14:textId="77777777" w:rsidR="000B1A02" w:rsidRPr="000B1A02" w:rsidRDefault="000B1A02" w:rsidP="000B1A02">
      <w:pPr>
        <w:pStyle w:val="Bibliography"/>
      </w:pPr>
      <w:proofErr w:type="spellStart"/>
      <w:r w:rsidRPr="000B1A02">
        <w:t>Kephalopoulos</w:t>
      </w:r>
      <w:proofErr w:type="spellEnd"/>
      <w:r w:rsidRPr="000B1A02">
        <w:t xml:space="preserve">, S., </w:t>
      </w:r>
      <w:proofErr w:type="spellStart"/>
      <w:r w:rsidRPr="000B1A02">
        <w:t>Paviotti</w:t>
      </w:r>
      <w:proofErr w:type="spellEnd"/>
      <w:r w:rsidRPr="000B1A02">
        <w:t xml:space="preserve">, M., &amp; </w:t>
      </w:r>
      <w:proofErr w:type="spellStart"/>
      <w:r w:rsidRPr="000B1A02">
        <w:t>Anfosso-Lédée</w:t>
      </w:r>
      <w:proofErr w:type="spellEnd"/>
      <w:r w:rsidRPr="000B1A02">
        <w:t>, F. (2012). Common noise assessment methods in Europe (CNOSSOS-EU).</w:t>
      </w:r>
    </w:p>
    <w:p w14:paraId="1E178693" w14:textId="77777777" w:rsidR="000B1A02" w:rsidRPr="000B1A02" w:rsidRDefault="000B1A02" w:rsidP="000B1A02">
      <w:pPr>
        <w:pStyle w:val="Bibliography"/>
      </w:pPr>
      <w:r w:rsidRPr="000B1A02">
        <w:t>Leaflet. (n.d.). https://leafletjs.com/ (accessed on 23 February 2020)</w:t>
      </w:r>
    </w:p>
    <w:p w14:paraId="5408335C" w14:textId="77777777" w:rsidR="00DD0D6F" w:rsidRDefault="000B1A02" w:rsidP="000B1A02">
      <w:pPr>
        <w:pStyle w:val="Bibliography"/>
      </w:pPr>
      <w:proofErr w:type="spellStart"/>
      <w:r w:rsidRPr="000B1A02">
        <w:t>Lienert</w:t>
      </w:r>
      <w:proofErr w:type="spellEnd"/>
      <w:r w:rsidRPr="000B1A02">
        <w:t xml:space="preserve">, C., Jenny, B., Schnabel, O., &amp; </w:t>
      </w:r>
      <w:proofErr w:type="spellStart"/>
      <w:r w:rsidRPr="000B1A02">
        <w:t>Hurni</w:t>
      </w:r>
      <w:proofErr w:type="spellEnd"/>
      <w:r w:rsidRPr="000B1A02">
        <w:t xml:space="preserve">, L. (2012). Current trends in vector-based Internet mapping: A technical review. In Online maps with APIs and </w:t>
      </w:r>
      <w:proofErr w:type="spellStart"/>
      <w:r w:rsidRPr="000B1A02">
        <w:t>WebServices</w:t>
      </w:r>
      <w:proofErr w:type="spellEnd"/>
      <w:r w:rsidRPr="000B1A02">
        <w:t xml:space="preserve"> (pp. 23–36). Springer.</w:t>
      </w:r>
      <w:r w:rsidR="00DD0D6F">
        <w:t xml:space="preserve"> </w:t>
      </w:r>
    </w:p>
    <w:p w14:paraId="07926DD4" w14:textId="4A95130A" w:rsidR="000B1A02" w:rsidRPr="000B1A02" w:rsidRDefault="00DD0D6F" w:rsidP="000B1A02">
      <w:pPr>
        <w:pStyle w:val="Bibliography"/>
      </w:pPr>
      <w:proofErr w:type="spellStart"/>
      <w:r w:rsidRPr="00DD0D6F">
        <w:t>Litman</w:t>
      </w:r>
      <w:proofErr w:type="spellEnd"/>
      <w:r w:rsidRPr="00DD0D6F">
        <w:t>, T. (2010). Quantifying the benefits of nonmotorized transportation for achieving mobility management objectives. Victoria Transport Policy Institute, 28.</w:t>
      </w:r>
    </w:p>
    <w:p w14:paraId="178C08E1" w14:textId="77777777" w:rsidR="000B1A02" w:rsidRPr="000B1A02" w:rsidRDefault="000B1A02" w:rsidP="000B1A02">
      <w:pPr>
        <w:pStyle w:val="Bibliography"/>
      </w:pPr>
      <w:r w:rsidRPr="000B1A02">
        <w:t xml:space="preserve">Lu, X. (2005). An investigation on service-oriented architecture for constructing distributed web </w:t>
      </w:r>
      <w:proofErr w:type="spellStart"/>
      <w:r w:rsidRPr="000B1A02">
        <w:t>gis</w:t>
      </w:r>
      <w:proofErr w:type="spellEnd"/>
      <w:r w:rsidRPr="000B1A02">
        <w:t xml:space="preserve"> application. 2005 IEEE International Conference on Services Computing (SCC’05) Vol-1, 1, 191–197.</w:t>
      </w:r>
    </w:p>
    <w:p w14:paraId="723D4F51" w14:textId="77777777" w:rsidR="000B1A02" w:rsidRPr="000B1A02" w:rsidRDefault="000B1A02" w:rsidP="000B1A02">
      <w:pPr>
        <w:pStyle w:val="Bibliography"/>
      </w:pPr>
      <w:r w:rsidRPr="000B1A02">
        <w:t>Lwin, K. K., &amp; Murayama, Y. (2011). Modelling of urban green space walkability: Eco-friendly walk score calculator. Computers, Environment and Urban Systems, 35(5), 408–420. https://doi.org/10.1016/j.compenvurbsys.2011.05.002</w:t>
      </w:r>
    </w:p>
    <w:p w14:paraId="3518BD61" w14:textId="77777777" w:rsidR="000B1A02" w:rsidRPr="000B1A02" w:rsidRDefault="000B1A02" w:rsidP="000B1A02">
      <w:pPr>
        <w:pStyle w:val="Bibliography"/>
      </w:pPr>
      <w:r w:rsidRPr="000B1A02">
        <w:t>Lwin, K. K., &amp; Murayama, Y. (2013). Smart eco-path finder for mobile GIS users. URISA Journal, 25(2), 5–14.</w:t>
      </w:r>
    </w:p>
    <w:p w14:paraId="1125FBE5" w14:textId="77777777" w:rsidR="000B1A02" w:rsidRPr="000B1A02" w:rsidRDefault="000B1A02" w:rsidP="000B1A02">
      <w:pPr>
        <w:pStyle w:val="Bibliography"/>
      </w:pPr>
      <w:proofErr w:type="spellStart"/>
      <w:r w:rsidRPr="000B1A02">
        <w:t>Maghelal</w:t>
      </w:r>
      <w:proofErr w:type="spellEnd"/>
      <w:r w:rsidRPr="000B1A02">
        <w:t>, P. K., &amp; Capp, C. J. (2011). Walkability: A Review of Existing Pedestrian Indices. Journal of the Urban &amp; Regional Information Systems Association, 23(2).</w:t>
      </w:r>
    </w:p>
    <w:p w14:paraId="793D48DE" w14:textId="77777777" w:rsidR="000B1A02" w:rsidRPr="000B1A02" w:rsidRDefault="000B1A02" w:rsidP="000B1A02">
      <w:pPr>
        <w:pStyle w:val="Bibliography"/>
      </w:pPr>
      <w:r w:rsidRPr="000B1A02">
        <w:t>Mapbox GL JS. (n.d.). https://docs.mapbox.com/mapbox-gl-js/ (accessed on 4 April 2020)</w:t>
      </w:r>
    </w:p>
    <w:p w14:paraId="3F217432" w14:textId="77777777" w:rsidR="000B1A02" w:rsidRPr="000B1A02" w:rsidRDefault="000B1A02" w:rsidP="000B1A02">
      <w:pPr>
        <w:pStyle w:val="Bibliography"/>
      </w:pPr>
      <w:r w:rsidRPr="000B1A02">
        <w:t>Meeker, M., &amp; Wu, L. (2013). Internet trends. Proc D11 Conference. Rancho Palos Verdes.</w:t>
      </w:r>
    </w:p>
    <w:p w14:paraId="01736C46" w14:textId="77777777" w:rsidR="000B1A02" w:rsidRPr="000B1A02" w:rsidRDefault="000B1A02" w:rsidP="000B1A02">
      <w:pPr>
        <w:pStyle w:val="Bibliography"/>
      </w:pPr>
      <w:r w:rsidRPr="000B1A02">
        <w:lastRenderedPageBreak/>
        <w:t>Meeker, M., &amp; Wu, L. (2018). Internet trends 2018. Kleiner Perkins.</w:t>
      </w:r>
    </w:p>
    <w:p w14:paraId="440D5F32" w14:textId="77777777" w:rsidR="000B1A02" w:rsidRPr="000B1A02" w:rsidRDefault="000B1A02" w:rsidP="000B1A02">
      <w:pPr>
        <w:pStyle w:val="Bibliography"/>
      </w:pPr>
      <w:proofErr w:type="spellStart"/>
      <w:r w:rsidRPr="000B1A02">
        <w:t>Miedema</w:t>
      </w:r>
      <w:proofErr w:type="spellEnd"/>
      <w:r w:rsidRPr="000B1A02">
        <w:t xml:space="preserve">, H. M., &amp; </w:t>
      </w:r>
      <w:proofErr w:type="spellStart"/>
      <w:r w:rsidRPr="000B1A02">
        <w:t>Oudshoorn</w:t>
      </w:r>
      <w:proofErr w:type="spellEnd"/>
      <w:r w:rsidRPr="000B1A02">
        <w:t>, C. G. (2001). Annoyance from transportation noise: Relationships with exposure metrics DNL and DENL and their confidence intervals. Environmental Health Perspectives, 109(4), 409–416.</w:t>
      </w:r>
    </w:p>
    <w:p w14:paraId="5009C99F" w14:textId="77777777" w:rsidR="000B1A02" w:rsidRPr="000B1A02" w:rsidRDefault="000B1A02" w:rsidP="000B1A02">
      <w:pPr>
        <w:pStyle w:val="Bibliography"/>
      </w:pPr>
      <w:proofErr w:type="spellStart"/>
      <w:r w:rsidRPr="000B1A02">
        <w:t>Naharudin</w:t>
      </w:r>
      <w:proofErr w:type="spellEnd"/>
      <w:r w:rsidRPr="000B1A02">
        <w:t xml:space="preserve">, N., </w:t>
      </w:r>
      <w:proofErr w:type="spellStart"/>
      <w:r w:rsidRPr="000B1A02">
        <w:t>Ahamad</w:t>
      </w:r>
      <w:proofErr w:type="spellEnd"/>
      <w:r w:rsidRPr="000B1A02">
        <w:t xml:space="preserve">, M., Sanusi, S., &amp; </w:t>
      </w:r>
      <w:proofErr w:type="spellStart"/>
      <w:r w:rsidRPr="000B1A02">
        <w:t>Sadullah</w:t>
      </w:r>
      <w:proofErr w:type="spellEnd"/>
      <w:r w:rsidRPr="000B1A02">
        <w:t>, A. F. M. (2017). OPTIMIZING PEDESTRIAN-FRIENDLY WALKING PATH FOR THE FIRST AND LAST MILE TRANSIT JOURNEY BY USING THE ANALYTICAL NETWORK PROCESS (ANP) DECISION MODEL AND GIS NETWORK ANALYSIS. International Archives of the Photogrammetry, Remote Sensing &amp; Spatial Information Sciences, 42.</w:t>
      </w:r>
    </w:p>
    <w:p w14:paraId="2288B081" w14:textId="77777777" w:rsidR="000B1A02" w:rsidRPr="000B1A02" w:rsidRDefault="000B1A02" w:rsidP="000B1A02">
      <w:pPr>
        <w:pStyle w:val="Bibliography"/>
      </w:pPr>
      <w:proofErr w:type="spellStart"/>
      <w:r w:rsidRPr="000B1A02">
        <w:t>Neis</w:t>
      </w:r>
      <w:proofErr w:type="spellEnd"/>
      <w:r w:rsidRPr="000B1A02">
        <w:t xml:space="preserve">, P., &amp; </w:t>
      </w:r>
      <w:proofErr w:type="spellStart"/>
      <w:r w:rsidRPr="000B1A02">
        <w:t>Zipf</w:t>
      </w:r>
      <w:proofErr w:type="spellEnd"/>
      <w:r w:rsidRPr="000B1A02">
        <w:t xml:space="preserve">, A. (2017). </w:t>
      </w:r>
      <w:proofErr w:type="spellStart"/>
      <w:r w:rsidRPr="000B1A02">
        <w:t>OpenRouteService</w:t>
      </w:r>
      <w:proofErr w:type="spellEnd"/>
      <w:r w:rsidRPr="000B1A02">
        <w:t xml:space="preserve">. </w:t>
      </w:r>
      <w:proofErr w:type="spellStart"/>
      <w:r w:rsidRPr="000B1A02">
        <w:t>Dostupné</w:t>
      </w:r>
      <w:proofErr w:type="spellEnd"/>
      <w:r w:rsidRPr="000B1A02">
        <w:t xml:space="preserve"> z: Http://Www. </w:t>
      </w:r>
      <w:proofErr w:type="spellStart"/>
      <w:r w:rsidRPr="000B1A02">
        <w:t>Openrouteservice</w:t>
      </w:r>
      <w:proofErr w:type="spellEnd"/>
      <w:r w:rsidRPr="000B1A02">
        <w:t>. Org.</w:t>
      </w:r>
    </w:p>
    <w:p w14:paraId="70E8133C" w14:textId="77777777" w:rsidR="000B1A02" w:rsidRPr="000B1A02" w:rsidRDefault="000B1A02" w:rsidP="000B1A02">
      <w:pPr>
        <w:pStyle w:val="Bibliography"/>
      </w:pPr>
      <w:r w:rsidRPr="000B1A02">
        <w:t>Nielsen, H. L. (1997). Road traffic noise: Nordic prediction method. Nordic Council of Ministers.</w:t>
      </w:r>
    </w:p>
    <w:p w14:paraId="1236E4DA" w14:textId="13483DC0" w:rsidR="000B1A02" w:rsidRPr="000B1A02" w:rsidRDefault="000B1A02" w:rsidP="000B1A02">
      <w:pPr>
        <w:pStyle w:val="Bibliography"/>
      </w:pPr>
      <w:r w:rsidRPr="000B1A02">
        <w:t xml:space="preserve">Noto, M., &amp; Sato, H. (2000). A method for the shortest path search by extended Dijkstra algorithm. </w:t>
      </w:r>
      <w:proofErr w:type="spellStart"/>
      <w:r w:rsidRPr="000B1A02">
        <w:t>Smc</w:t>
      </w:r>
      <w:proofErr w:type="spellEnd"/>
      <w:r w:rsidRPr="000B1A02">
        <w:t xml:space="preserve"> 2000 Conference Proceedings. 2000 </w:t>
      </w:r>
      <w:proofErr w:type="spellStart"/>
      <w:r w:rsidRPr="000B1A02">
        <w:t>Ieee</w:t>
      </w:r>
      <w:proofErr w:type="spellEnd"/>
      <w:r w:rsidRPr="000B1A02">
        <w:t xml:space="preserve"> International Conference on Systems, Man and Cybernetics. “cybernetics Evolving to Systems, Humans, Organizations, and Their Complex Interactions” (Cat. No.0, 3, 2316–2320 vol.3. https://doi.org/10.1109/ICSMC.2000.886462</w:t>
      </w:r>
      <w:r>
        <w:t>)</w:t>
      </w:r>
    </w:p>
    <w:p w14:paraId="5EF64301" w14:textId="77777777" w:rsidR="000B1A02" w:rsidRPr="000B1A02" w:rsidRDefault="000B1A02" w:rsidP="000B1A02">
      <w:pPr>
        <w:pStyle w:val="Bibliography"/>
      </w:pPr>
      <w:r w:rsidRPr="000B1A02">
        <w:t xml:space="preserve">Novack, T., Wang, Z., &amp; </w:t>
      </w:r>
      <w:proofErr w:type="spellStart"/>
      <w:r w:rsidRPr="000B1A02">
        <w:t>Zipf</w:t>
      </w:r>
      <w:proofErr w:type="spellEnd"/>
      <w:r w:rsidRPr="000B1A02">
        <w:t>, A. (2018). A system for generating customized pleasant pedestrian routes based on OpenStreetMap data. Sensors, 18(11), 3794.</w:t>
      </w:r>
    </w:p>
    <w:p w14:paraId="287565F7" w14:textId="77777777" w:rsidR="000B1A02" w:rsidRPr="000B1A02" w:rsidRDefault="000B1A02" w:rsidP="000B1A02">
      <w:pPr>
        <w:pStyle w:val="Bibliography"/>
      </w:pPr>
      <w:proofErr w:type="spellStart"/>
      <w:r w:rsidRPr="000B1A02">
        <w:t>OpenLayers</w:t>
      </w:r>
      <w:proofErr w:type="spellEnd"/>
      <w:r w:rsidRPr="000B1A02">
        <w:t>. (n.d.). https://openlayers.org/ (accessed on 23 February 2020)</w:t>
      </w:r>
    </w:p>
    <w:p w14:paraId="3AD57E16" w14:textId="77777777" w:rsidR="000B1A02" w:rsidRPr="000B1A02" w:rsidRDefault="000B1A02" w:rsidP="000B1A02">
      <w:pPr>
        <w:pStyle w:val="Bibliography"/>
      </w:pPr>
      <w:proofErr w:type="spellStart"/>
      <w:r w:rsidRPr="000B1A02">
        <w:t>Ouis</w:t>
      </w:r>
      <w:proofErr w:type="spellEnd"/>
      <w:r w:rsidRPr="000B1A02">
        <w:t>, D. (2001). ANNOYANCE FROM ROAD TRAFFIC NOISE: A REVIEW. Journal of Environmental Psychology, 21(1), 101–120. https://doi.org/10.1006/jevp.2000.0187</w:t>
      </w:r>
    </w:p>
    <w:p w14:paraId="2B52E52A" w14:textId="77777777" w:rsidR="000B1A02" w:rsidRPr="000B1A02" w:rsidRDefault="000B1A02" w:rsidP="000B1A02">
      <w:pPr>
        <w:pStyle w:val="Bibliography"/>
      </w:pPr>
      <w:r w:rsidRPr="000B1A02">
        <w:t>Overpass API. (2019). https://wiki.openstreetmap.org/wiki/Overpass_API (accessed on 10 April 2019)</w:t>
      </w:r>
    </w:p>
    <w:p w14:paraId="262E4790" w14:textId="77777777" w:rsidR="000B1A02" w:rsidRPr="000B1A02" w:rsidRDefault="000B1A02" w:rsidP="000B1A02">
      <w:pPr>
        <w:pStyle w:val="Bibliography"/>
      </w:pPr>
      <w:proofErr w:type="spellStart"/>
      <w:r w:rsidRPr="000B1A02">
        <w:t>Parmanen</w:t>
      </w:r>
      <w:proofErr w:type="spellEnd"/>
      <w:r w:rsidRPr="000B1A02">
        <w:t>, J. (2007). A-weighted sound pressure level as a loudness/annoyance indicator for environmental sounds – Could it be improved? Applied Acoustics, 68(1), 58–70. https://doi.org/10.1016/j.apacoust.2006.02.004</w:t>
      </w:r>
    </w:p>
    <w:p w14:paraId="587C27D8" w14:textId="77777777" w:rsidR="000B1A02" w:rsidRPr="000B1A02" w:rsidRDefault="000B1A02" w:rsidP="000B1A02">
      <w:pPr>
        <w:pStyle w:val="Bibliography"/>
      </w:pPr>
      <w:proofErr w:type="spellStart"/>
      <w:r w:rsidRPr="000B1A02">
        <w:t>Passchier</w:t>
      </w:r>
      <w:proofErr w:type="spellEnd"/>
      <w:r w:rsidRPr="000B1A02">
        <w:t xml:space="preserve">-Vermeer W, &amp; </w:t>
      </w:r>
      <w:proofErr w:type="spellStart"/>
      <w:r w:rsidRPr="000B1A02">
        <w:t>Passchier</w:t>
      </w:r>
      <w:proofErr w:type="spellEnd"/>
      <w:r w:rsidRPr="000B1A02">
        <w:t xml:space="preserve"> W F. (2000). Noise exposure and public health. Environmental Health Perspectives, 108(suppl 1), 123–131. https://doi.org/10.1289/ehp.00108s1123</w:t>
      </w:r>
    </w:p>
    <w:p w14:paraId="2E115CB7" w14:textId="77777777" w:rsidR="000B1A02" w:rsidRPr="000B1A02" w:rsidRDefault="000B1A02" w:rsidP="000B1A02">
      <w:pPr>
        <w:pStyle w:val="Bibliography"/>
      </w:pPr>
      <w:proofErr w:type="spellStart"/>
      <w:r w:rsidRPr="000B1A02">
        <w:t>Plaia</w:t>
      </w:r>
      <w:proofErr w:type="spellEnd"/>
      <w:r w:rsidRPr="000B1A02">
        <w:t>, A., &amp; Ruggieri, M. (2011). Air quality indices: A review. Reviews in Environmental Science and Bio/Technology, 10(2), 165–179. https://doi.org/10.1007/s11157-010-9227-2</w:t>
      </w:r>
    </w:p>
    <w:p w14:paraId="6B1EAAC0" w14:textId="77777777" w:rsidR="000B1A02" w:rsidRPr="000B1A02" w:rsidRDefault="000B1A02" w:rsidP="000B1A02">
      <w:pPr>
        <w:pStyle w:val="Bibliography"/>
      </w:pPr>
      <w:proofErr w:type="spellStart"/>
      <w:r w:rsidRPr="000B1A02">
        <w:t>PostGIS</w:t>
      </w:r>
      <w:proofErr w:type="spellEnd"/>
      <w:r w:rsidRPr="000B1A02">
        <w:t>. (n.d.). https://postgis.net/ (accessed on 23 February 2020)</w:t>
      </w:r>
    </w:p>
    <w:p w14:paraId="25DC04AF" w14:textId="77777777" w:rsidR="006377ED" w:rsidRDefault="000B1A02" w:rsidP="000B1A02">
      <w:pPr>
        <w:pStyle w:val="Bibliography"/>
      </w:pPr>
      <w:proofErr w:type="spellStart"/>
      <w:r w:rsidRPr="000B1A02">
        <w:t>Pucher</w:t>
      </w:r>
      <w:proofErr w:type="spellEnd"/>
      <w:r w:rsidRPr="000B1A02">
        <w:t>, J., &amp; Buehler, R. (2010). Walking and cycling for healthy cities. Built Environment, 36(4), 391–414.</w:t>
      </w:r>
      <w:r w:rsidR="006377ED">
        <w:t xml:space="preserve"> </w:t>
      </w:r>
    </w:p>
    <w:p w14:paraId="12897287" w14:textId="49ADA692" w:rsidR="000B1A02" w:rsidRPr="000B1A02" w:rsidRDefault="006377ED" w:rsidP="000B1A02">
      <w:pPr>
        <w:pStyle w:val="Bibliography"/>
      </w:pPr>
      <w:proofErr w:type="spellStart"/>
      <w:r w:rsidRPr="006377ED">
        <w:t>Pucher</w:t>
      </w:r>
      <w:proofErr w:type="spellEnd"/>
      <w:r w:rsidRPr="006377ED">
        <w:t>, J., &amp; Dijkstra, L. (2003). Promoting safe walking and cycling to improve public health: Lessons from the Netherlands and Germany. American Journal of Public Health, 93(9), 1509–1516.</w:t>
      </w:r>
    </w:p>
    <w:p w14:paraId="3DFB5260" w14:textId="77777777" w:rsidR="000B1A02" w:rsidRPr="000B1A02" w:rsidRDefault="000B1A02" w:rsidP="000B1A02">
      <w:pPr>
        <w:pStyle w:val="Bibliography"/>
      </w:pPr>
      <w:proofErr w:type="spellStart"/>
      <w:r w:rsidRPr="000B1A02">
        <w:t>Qiu</w:t>
      </w:r>
      <w:proofErr w:type="spellEnd"/>
      <w:r w:rsidRPr="000B1A02">
        <w:t>, G., &amp; Chen, J. (2018). Web-based 3D map visualization using WebGL. 2018 13th IEEE Conference on Industrial Electronics and Applications (ICIEA), 759–763.</w:t>
      </w:r>
    </w:p>
    <w:p w14:paraId="6D940297" w14:textId="77777777" w:rsidR="000B1A02" w:rsidRPr="000B1A02" w:rsidRDefault="000B1A02" w:rsidP="000B1A02">
      <w:pPr>
        <w:pStyle w:val="Bibliography"/>
      </w:pPr>
      <w:proofErr w:type="spellStart"/>
      <w:r w:rsidRPr="000B1A02">
        <w:lastRenderedPageBreak/>
        <w:t>Quercia</w:t>
      </w:r>
      <w:proofErr w:type="spellEnd"/>
      <w:r w:rsidRPr="000B1A02">
        <w:t>, D. (2015). Chatty, Happy, and Smelly Maps. Proceedings of the 24th International Conference on World Wide Web, 741–741.</w:t>
      </w:r>
    </w:p>
    <w:p w14:paraId="62345343" w14:textId="77777777" w:rsidR="000B1A02" w:rsidRPr="000B1A02" w:rsidRDefault="000B1A02" w:rsidP="000B1A02">
      <w:pPr>
        <w:pStyle w:val="Bibliography"/>
      </w:pPr>
      <w:proofErr w:type="spellStart"/>
      <w:r w:rsidRPr="000B1A02">
        <w:t>Quercia</w:t>
      </w:r>
      <w:proofErr w:type="spellEnd"/>
      <w:r w:rsidRPr="000B1A02">
        <w:t xml:space="preserve">, D., </w:t>
      </w:r>
      <w:proofErr w:type="spellStart"/>
      <w:r w:rsidRPr="000B1A02">
        <w:t>Schifanella</w:t>
      </w:r>
      <w:proofErr w:type="spellEnd"/>
      <w:r w:rsidRPr="000B1A02">
        <w:t>, R., &amp; Aiello, L. M. (2014). The shortest path to happiness: Recommending beautiful, quiet, and happy routes in the city. Proceedings of the 25th ACM Conference on Hypertext and Social Media, 116–125.</w:t>
      </w:r>
    </w:p>
    <w:p w14:paraId="0C6B2DA6" w14:textId="77777777" w:rsidR="000B1A02" w:rsidRPr="000B1A02" w:rsidRDefault="000B1A02" w:rsidP="000B1A02">
      <w:pPr>
        <w:pStyle w:val="Bibliography"/>
      </w:pPr>
      <w:proofErr w:type="spellStart"/>
      <w:r w:rsidRPr="000B1A02">
        <w:t>Rabl</w:t>
      </w:r>
      <w:proofErr w:type="spellEnd"/>
      <w:r w:rsidRPr="000B1A02">
        <w:t xml:space="preserve">, A., &amp; de </w:t>
      </w:r>
      <w:proofErr w:type="spellStart"/>
      <w:r w:rsidRPr="000B1A02">
        <w:t>Nazelle</w:t>
      </w:r>
      <w:proofErr w:type="spellEnd"/>
      <w:r w:rsidRPr="000B1A02">
        <w:t>, A. (2012). Benefits of shift from car to active transport. Transport Policy, 19(1), 121–131. https://doi.org/10.1016/j.tranpol.2011.09.008</w:t>
      </w:r>
    </w:p>
    <w:p w14:paraId="06C2F9E6" w14:textId="77777777" w:rsidR="000B1A02" w:rsidRPr="000B1A02" w:rsidRDefault="000B1A02" w:rsidP="000B1A02">
      <w:pPr>
        <w:pStyle w:val="Bibliography"/>
      </w:pPr>
      <w:proofErr w:type="spellStart"/>
      <w:r w:rsidRPr="000B1A02">
        <w:t>Recio</w:t>
      </w:r>
      <w:proofErr w:type="spellEnd"/>
      <w:r w:rsidRPr="000B1A02">
        <w:t>, A., Linares, C., Banegas, J. R., &amp; Díaz, J. (2016). Road traffic noise effects on cardiovascular, respiratory, and metabolic health: An integrative model of biological mechanisms. Environmental Research, 146, 359–370. https://doi.org/10.1016/j.envres.2015.12.036</w:t>
      </w:r>
    </w:p>
    <w:p w14:paraId="00F98FB3" w14:textId="77777777" w:rsidR="000B1A02" w:rsidRPr="000B1A02" w:rsidRDefault="000B1A02" w:rsidP="000B1A02">
      <w:pPr>
        <w:pStyle w:val="Bibliography"/>
      </w:pPr>
      <w:r w:rsidRPr="000B1A02">
        <w:t xml:space="preserve">Reynolds, C., Winters, M., </w:t>
      </w:r>
      <w:proofErr w:type="spellStart"/>
      <w:r w:rsidRPr="000B1A02">
        <w:t>Ries</w:t>
      </w:r>
      <w:proofErr w:type="spellEnd"/>
      <w:r w:rsidRPr="000B1A02">
        <w:t>, F., &amp; Gouge, B. (2010). Active transportation in urban areas: Exploring health benefits and risks. National Collaboration Centre for Environmental Health, 2.</w:t>
      </w:r>
    </w:p>
    <w:p w14:paraId="010A80C6" w14:textId="77777777" w:rsidR="000B1A02" w:rsidRPr="000B1A02" w:rsidRDefault="000B1A02" w:rsidP="000B1A02">
      <w:pPr>
        <w:pStyle w:val="Bibliography"/>
      </w:pPr>
      <w:r w:rsidRPr="000B1A02">
        <w:t>Ribeiro, P., &amp; Mendes, J. F. (2011). Route planning for soft modes of transport: Healthy routes. WIT Transactions on The Built Environment, 116, 677–688.</w:t>
      </w:r>
    </w:p>
    <w:p w14:paraId="0AFAEEFF" w14:textId="77777777" w:rsidR="000B1A02" w:rsidRPr="000B1A02" w:rsidRDefault="000B1A02" w:rsidP="000B1A02">
      <w:pPr>
        <w:pStyle w:val="Bibliography"/>
      </w:pPr>
      <w:r w:rsidRPr="000B1A02">
        <w:t>Ribeiro, P., &amp; Mendes, J. F. (2013). Healthy routes for active modes in school journeys. International Journal of Sustainable Development and Planning, 8(4), 591–602.</w:t>
      </w:r>
    </w:p>
    <w:p w14:paraId="57AF5B0D" w14:textId="77777777" w:rsidR="000B1A02" w:rsidRPr="000B1A02" w:rsidRDefault="000B1A02" w:rsidP="000B1A02">
      <w:pPr>
        <w:pStyle w:val="Bibliography"/>
      </w:pPr>
      <w:proofErr w:type="spellStart"/>
      <w:r w:rsidRPr="000B1A02">
        <w:t>Sharker</w:t>
      </w:r>
      <w:proofErr w:type="spellEnd"/>
      <w:r w:rsidRPr="000B1A02">
        <w:t xml:space="preserve">, M. H., Karimi, H. A., &amp; </w:t>
      </w:r>
      <w:proofErr w:type="spellStart"/>
      <w:r w:rsidRPr="000B1A02">
        <w:t>Zgibor</w:t>
      </w:r>
      <w:proofErr w:type="spellEnd"/>
      <w:r w:rsidRPr="000B1A02">
        <w:t>, J. C. (2012). Health-optimal routing in pedestrian navigation services. Proceedings of the First ACM SIGSPATIAL International Workshop on Use of GIS in Public Health, 1–10.</w:t>
      </w:r>
    </w:p>
    <w:p w14:paraId="7D44EBF1" w14:textId="77777777" w:rsidR="000B1A02" w:rsidRPr="000B1A02" w:rsidRDefault="000B1A02" w:rsidP="000B1A02">
      <w:pPr>
        <w:pStyle w:val="Bibliography"/>
      </w:pPr>
      <w:r w:rsidRPr="000B1A02">
        <w:t>Sheng, N., &amp; Tang, U. W. (2011). Spatial Analysis of Urban Form and Pedestrian Exposure to Traffic Noise. International Journal of Environmental Research and Public Health, 8(6), 1977–1990. https://doi.org/10.3390/ijerph8061977</w:t>
      </w:r>
    </w:p>
    <w:p w14:paraId="581C64B3" w14:textId="77777777" w:rsidR="000B1A02" w:rsidRPr="000B1A02" w:rsidRDefault="000B1A02" w:rsidP="000B1A02">
      <w:pPr>
        <w:pStyle w:val="Bibliography"/>
      </w:pPr>
      <w:r w:rsidRPr="000B1A02">
        <w:t xml:space="preserve">Statistics Finland. (2020). </w:t>
      </w:r>
      <w:proofErr w:type="spellStart"/>
      <w:r w:rsidRPr="000B1A02">
        <w:t>Kuntien</w:t>
      </w:r>
      <w:proofErr w:type="spellEnd"/>
      <w:r w:rsidRPr="000B1A02">
        <w:t xml:space="preserve"> </w:t>
      </w:r>
      <w:proofErr w:type="spellStart"/>
      <w:r w:rsidRPr="000B1A02">
        <w:t>Avainluvut</w:t>
      </w:r>
      <w:proofErr w:type="spellEnd"/>
      <w:r w:rsidRPr="000B1A02">
        <w:t>. https://www.stat.fi/tup/alue/kuntienavainluvut.html (accessed on 4 April 2020)</w:t>
      </w:r>
    </w:p>
    <w:p w14:paraId="54501373" w14:textId="77777777" w:rsidR="000B1A02" w:rsidRPr="000B1A02" w:rsidRDefault="000B1A02" w:rsidP="000B1A02">
      <w:pPr>
        <w:pStyle w:val="Bibliography"/>
      </w:pPr>
      <w:r w:rsidRPr="000B1A02">
        <w:t>Stevens, S. S. (1960). The psychophysics of sensory function. American Scientist, 48(2), 226–253.</w:t>
      </w:r>
    </w:p>
    <w:p w14:paraId="1F06F640" w14:textId="77777777" w:rsidR="000B1A02" w:rsidRPr="000B1A02" w:rsidRDefault="000B1A02" w:rsidP="000B1A02">
      <w:pPr>
        <w:pStyle w:val="Bibliography"/>
      </w:pPr>
      <w:proofErr w:type="spellStart"/>
      <w:r w:rsidRPr="000B1A02">
        <w:t>Su</w:t>
      </w:r>
      <w:proofErr w:type="spellEnd"/>
      <w:r w:rsidRPr="000B1A02">
        <w:t xml:space="preserve">, J. G., Winters, M., Nunes, M., &amp; </w:t>
      </w:r>
      <w:proofErr w:type="spellStart"/>
      <w:r w:rsidRPr="000B1A02">
        <w:t>Brauer</w:t>
      </w:r>
      <w:proofErr w:type="spellEnd"/>
      <w:r w:rsidRPr="000B1A02">
        <w:t>, M. (2010). Designing a route planner to facilitate and promote cycling in Metro Vancouver, Canada. Transportation Research Part A: Policy and Practice, 44(7), 495–505. https://doi.org/10.1016/j.tra.2010.03.015</w:t>
      </w:r>
    </w:p>
    <w:p w14:paraId="6921B610" w14:textId="77777777" w:rsidR="000B1A02" w:rsidRPr="000B1A02" w:rsidRDefault="000B1A02" w:rsidP="000B1A02">
      <w:pPr>
        <w:pStyle w:val="Bibliography"/>
      </w:pPr>
      <w:proofErr w:type="spellStart"/>
      <w:r w:rsidRPr="000B1A02">
        <w:t>Tainio</w:t>
      </w:r>
      <w:proofErr w:type="spellEnd"/>
      <w:r w:rsidRPr="000B1A02">
        <w:t xml:space="preserve">, M., de </w:t>
      </w:r>
      <w:proofErr w:type="spellStart"/>
      <w:r w:rsidRPr="000B1A02">
        <w:t>Nazelle</w:t>
      </w:r>
      <w:proofErr w:type="spellEnd"/>
      <w:r w:rsidRPr="000B1A02">
        <w:t xml:space="preserve">, A. J., </w:t>
      </w:r>
      <w:proofErr w:type="spellStart"/>
      <w:r w:rsidRPr="000B1A02">
        <w:t>Götschi</w:t>
      </w:r>
      <w:proofErr w:type="spellEnd"/>
      <w:r w:rsidRPr="000B1A02">
        <w:t xml:space="preserve">, T., </w:t>
      </w:r>
      <w:proofErr w:type="spellStart"/>
      <w:r w:rsidRPr="000B1A02">
        <w:t>Kahlmeier</w:t>
      </w:r>
      <w:proofErr w:type="spellEnd"/>
      <w:r w:rsidRPr="000B1A02">
        <w:t xml:space="preserve">, S., Rojas-Rueda, D., </w:t>
      </w:r>
      <w:proofErr w:type="spellStart"/>
      <w:r w:rsidRPr="000B1A02">
        <w:t>Nieuwenhuijsen</w:t>
      </w:r>
      <w:proofErr w:type="spellEnd"/>
      <w:r w:rsidRPr="000B1A02">
        <w:t>, M. J., de Sá, T. H., Kelly, P., &amp; Woodcock, J. (2016). Can air pollution negate the health benefits of cycling and walking? Preventive Medicine, 87, 233–236. https://doi.org/10.1016/j.ypmed.2016.02.002</w:t>
      </w:r>
    </w:p>
    <w:p w14:paraId="4D526239" w14:textId="77777777" w:rsidR="000B1A02" w:rsidRPr="000B1A02" w:rsidRDefault="000B1A02" w:rsidP="000B1A02">
      <w:pPr>
        <w:pStyle w:val="Bibliography"/>
      </w:pPr>
      <w:proofErr w:type="spellStart"/>
      <w:r w:rsidRPr="000B1A02">
        <w:t>Taleai</w:t>
      </w:r>
      <w:proofErr w:type="spellEnd"/>
      <w:r w:rsidRPr="000B1A02">
        <w:t xml:space="preserve">, M., &amp; </w:t>
      </w:r>
      <w:proofErr w:type="spellStart"/>
      <w:r w:rsidRPr="000B1A02">
        <w:t>Yameqani</w:t>
      </w:r>
      <w:proofErr w:type="spellEnd"/>
      <w:r w:rsidRPr="000B1A02">
        <w:t>, A. S. (2018). Integration of GIS, remote sensing and Multi-Criteria Evaluation tools in the search for healthy walking paths. KSCE Journal of Civil Engineering, 22(1), 279–291.</w:t>
      </w:r>
    </w:p>
    <w:p w14:paraId="6C8EF973" w14:textId="77777777" w:rsidR="000B1A02" w:rsidRPr="000B1A02" w:rsidRDefault="000B1A02" w:rsidP="000B1A02">
      <w:pPr>
        <w:pStyle w:val="Bibliography"/>
      </w:pPr>
      <w:r w:rsidRPr="000B1A02">
        <w:lastRenderedPageBreak/>
        <w:t xml:space="preserve">Toivonen, T., Salonen, M., Tenkanen, H., </w:t>
      </w:r>
      <w:proofErr w:type="spellStart"/>
      <w:r w:rsidRPr="000B1A02">
        <w:t>Saarsalmi</w:t>
      </w:r>
      <w:proofErr w:type="spellEnd"/>
      <w:r w:rsidRPr="000B1A02">
        <w:t xml:space="preserve">, P., </w:t>
      </w:r>
      <w:proofErr w:type="spellStart"/>
      <w:r w:rsidRPr="000B1A02">
        <w:t>Jaakkola</w:t>
      </w:r>
      <w:proofErr w:type="spellEnd"/>
      <w:r w:rsidRPr="000B1A02">
        <w:t xml:space="preserve">, T., &amp; </w:t>
      </w:r>
      <w:proofErr w:type="spellStart"/>
      <w:r w:rsidRPr="000B1A02">
        <w:t>Järvi</w:t>
      </w:r>
      <w:proofErr w:type="spellEnd"/>
      <w:r w:rsidRPr="000B1A02">
        <w:t xml:space="preserve">, J. (2014). </w:t>
      </w:r>
      <w:proofErr w:type="spellStart"/>
      <w:r w:rsidRPr="000B1A02">
        <w:t>Joukkoliikenteellä</w:t>
      </w:r>
      <w:proofErr w:type="spellEnd"/>
      <w:r w:rsidRPr="000B1A02">
        <w:t xml:space="preserve">, </w:t>
      </w:r>
      <w:proofErr w:type="spellStart"/>
      <w:r w:rsidRPr="000B1A02">
        <w:t>autolla</w:t>
      </w:r>
      <w:proofErr w:type="spellEnd"/>
      <w:r w:rsidRPr="000B1A02">
        <w:t xml:space="preserve"> ja </w:t>
      </w:r>
      <w:proofErr w:type="spellStart"/>
      <w:r w:rsidRPr="000B1A02">
        <w:t>kävellen</w:t>
      </w:r>
      <w:proofErr w:type="spellEnd"/>
      <w:r w:rsidRPr="000B1A02">
        <w:t xml:space="preserve">: </w:t>
      </w:r>
      <w:proofErr w:type="spellStart"/>
      <w:r w:rsidRPr="000B1A02">
        <w:t>Avoin</w:t>
      </w:r>
      <w:proofErr w:type="spellEnd"/>
      <w:r w:rsidRPr="000B1A02">
        <w:t xml:space="preserve"> </w:t>
      </w:r>
      <w:proofErr w:type="spellStart"/>
      <w:r w:rsidRPr="000B1A02">
        <w:t>saavutettavuusaineisto</w:t>
      </w:r>
      <w:proofErr w:type="spellEnd"/>
      <w:r w:rsidRPr="000B1A02">
        <w:t xml:space="preserve"> </w:t>
      </w:r>
      <w:proofErr w:type="spellStart"/>
      <w:r w:rsidRPr="000B1A02">
        <w:t>pääkaupunkiseudulta</w:t>
      </w:r>
      <w:proofErr w:type="spellEnd"/>
      <w:r w:rsidRPr="000B1A02">
        <w:t>. Terra 126 (2014): 3.</w:t>
      </w:r>
    </w:p>
    <w:p w14:paraId="44049B53" w14:textId="77777777" w:rsidR="000B1A02" w:rsidRPr="000B1A02" w:rsidRDefault="000B1A02" w:rsidP="000B1A02">
      <w:pPr>
        <w:pStyle w:val="Bibliography"/>
      </w:pPr>
      <w:proofErr w:type="spellStart"/>
      <w:r w:rsidRPr="000B1A02">
        <w:t>Torija</w:t>
      </w:r>
      <w:proofErr w:type="spellEnd"/>
      <w:r w:rsidRPr="000B1A02">
        <w:t xml:space="preserve">, A. J., &amp; </w:t>
      </w:r>
      <w:proofErr w:type="spellStart"/>
      <w:r w:rsidRPr="000B1A02">
        <w:t>Flindell</w:t>
      </w:r>
      <w:proofErr w:type="spellEnd"/>
      <w:r w:rsidRPr="000B1A02">
        <w:t>, I. H. (2015). The subjective effect of low frequency content in road traffic noise. The Journal of the Acoustical Society of America, 137(1), 189–198. https://doi.org/10.1121/1.4904542</w:t>
      </w:r>
    </w:p>
    <w:p w14:paraId="7FC7A460" w14:textId="77777777" w:rsidR="000B1A02" w:rsidRPr="000B1A02" w:rsidRDefault="000B1A02" w:rsidP="000B1A02">
      <w:pPr>
        <w:pStyle w:val="Bibliography"/>
      </w:pPr>
      <w:proofErr w:type="spellStart"/>
      <w:r w:rsidRPr="000B1A02">
        <w:t>Ueberham</w:t>
      </w:r>
      <w:proofErr w:type="spellEnd"/>
      <w:r w:rsidRPr="000B1A02">
        <w:t xml:space="preserve">, M., </w:t>
      </w:r>
      <w:proofErr w:type="spellStart"/>
      <w:r w:rsidRPr="000B1A02">
        <w:t>Schlink</w:t>
      </w:r>
      <w:proofErr w:type="spellEnd"/>
      <w:r w:rsidRPr="000B1A02">
        <w:t xml:space="preserve">, U., </w:t>
      </w:r>
      <w:proofErr w:type="spellStart"/>
      <w:r w:rsidRPr="000B1A02">
        <w:t>Dijst</w:t>
      </w:r>
      <w:proofErr w:type="spellEnd"/>
      <w:r w:rsidRPr="000B1A02">
        <w:t>, M., &amp; Weiland, U. (2019). Cyclists’ Multiple Environmental Urban Exposures—Comparing Subjective and Objective Measurements. Sustainability, 11(5), 1412. https://doi.org/10.3390/su11051412</w:t>
      </w:r>
    </w:p>
    <w:p w14:paraId="28FA064A" w14:textId="77777777" w:rsidR="000B1A02" w:rsidRPr="000B1A02" w:rsidRDefault="000B1A02" w:rsidP="000B1A02">
      <w:pPr>
        <w:pStyle w:val="Bibliography"/>
      </w:pPr>
      <w:r w:rsidRPr="000B1A02">
        <w:t xml:space="preserve">Van </w:t>
      </w:r>
      <w:proofErr w:type="spellStart"/>
      <w:r w:rsidRPr="000B1A02">
        <w:t>Kempen</w:t>
      </w:r>
      <w:proofErr w:type="spellEnd"/>
      <w:r w:rsidRPr="000B1A02">
        <w:t xml:space="preserve">, E., Casas, M., </w:t>
      </w:r>
      <w:proofErr w:type="spellStart"/>
      <w:r w:rsidRPr="000B1A02">
        <w:t>Pershagen</w:t>
      </w:r>
      <w:proofErr w:type="spellEnd"/>
      <w:r w:rsidRPr="000B1A02">
        <w:t xml:space="preserve">, G., &amp; </w:t>
      </w:r>
      <w:proofErr w:type="spellStart"/>
      <w:r w:rsidRPr="000B1A02">
        <w:t>Foraster</w:t>
      </w:r>
      <w:proofErr w:type="spellEnd"/>
      <w:r w:rsidRPr="000B1A02">
        <w:t>, M. (2018). WHO environmental noise guidelines for the European region: A systematic review on environmental noise and cardiovascular and metabolic effects: a summary. International Journal of Environmental Research and Public Health, 15(2), 379.</w:t>
      </w:r>
    </w:p>
    <w:p w14:paraId="1AD011D6" w14:textId="77777777" w:rsidR="000B1A02" w:rsidRPr="000B1A02" w:rsidRDefault="000B1A02" w:rsidP="000B1A02">
      <w:pPr>
        <w:pStyle w:val="Bibliography"/>
      </w:pPr>
      <w:proofErr w:type="spellStart"/>
      <w:r w:rsidRPr="000B1A02">
        <w:t>Veenendaal</w:t>
      </w:r>
      <w:proofErr w:type="spellEnd"/>
      <w:r w:rsidRPr="000B1A02">
        <w:t xml:space="preserve">, B., </w:t>
      </w:r>
      <w:proofErr w:type="spellStart"/>
      <w:r w:rsidRPr="000B1A02">
        <w:t>Brovelli</w:t>
      </w:r>
      <w:proofErr w:type="spellEnd"/>
      <w:r w:rsidRPr="000B1A02">
        <w:t>, M. A., &amp; Li, S. (2017). Review of web mapping: Eras, trends and directions. ISPRS International Journal of Geo-Information, 6(10), 317.</w:t>
      </w:r>
    </w:p>
    <w:p w14:paraId="144BFD62" w14:textId="77777777" w:rsidR="00A278F5" w:rsidRDefault="000B1A02" w:rsidP="00A278F5">
      <w:pPr>
        <w:pStyle w:val="Bibliography"/>
      </w:pPr>
      <w:r w:rsidRPr="000B1A02">
        <w:t xml:space="preserve">Verlander, N. Q., &amp; </w:t>
      </w:r>
      <w:proofErr w:type="spellStart"/>
      <w:r w:rsidRPr="000B1A02">
        <w:t>Heydecker</w:t>
      </w:r>
      <w:proofErr w:type="spellEnd"/>
      <w:r w:rsidRPr="000B1A02">
        <w:t>, B. G. (1997). Pedestrian route choice: An empirical study.</w:t>
      </w:r>
      <w:r w:rsidR="00A278F5" w:rsidRPr="00A278F5">
        <w:t xml:space="preserve"> </w:t>
      </w:r>
    </w:p>
    <w:p w14:paraId="0C4D0F78" w14:textId="6F9BA728" w:rsidR="00A278F5" w:rsidRPr="00A278F5" w:rsidRDefault="00A278F5" w:rsidP="00A278F5">
      <w:pPr>
        <w:pStyle w:val="Bibliography"/>
      </w:pPr>
      <w:r w:rsidRPr="00A278F5">
        <w:t>WHO Regional Office for Europe</w:t>
      </w:r>
      <w:r>
        <w:t xml:space="preserve"> (2011). </w:t>
      </w:r>
      <w:r w:rsidRPr="00A278F5">
        <w:t>Burden of disease from environmental noise: Quantification of healthy life years lost in Europe. https://www.who.int/quantifying_ehimpacts/publications/e94888/en/ (assessed</w:t>
      </w:r>
      <w:r>
        <w:t xml:space="preserve"> </w:t>
      </w:r>
      <w:r w:rsidRPr="00A278F5">
        <w:t>22 April 2020)</w:t>
      </w:r>
    </w:p>
    <w:p w14:paraId="6CEFFBEA" w14:textId="41DB89E9" w:rsidR="00AA1067" w:rsidRPr="000B1A02" w:rsidRDefault="00AA1067" w:rsidP="00AA1067">
      <w:pPr>
        <w:pStyle w:val="Bibliography"/>
      </w:pPr>
      <w:r w:rsidRPr="000B1A02">
        <w:t xml:space="preserve">WHO </w:t>
      </w:r>
      <w:r w:rsidRPr="00A278F5">
        <w:t>Regional Office for Europe</w:t>
      </w:r>
      <w:r w:rsidRPr="000B1A02">
        <w:t xml:space="preserve"> </w:t>
      </w:r>
      <w:proofErr w:type="gramStart"/>
      <w:r w:rsidRPr="000B1A02">
        <w:t>(2018</w:t>
      </w:r>
      <w:r>
        <w:t>a</w:t>
      </w:r>
      <w:r w:rsidRPr="000B1A02">
        <w:t>)</w:t>
      </w:r>
      <w:r>
        <w:t>.</w:t>
      </w:r>
      <w:proofErr w:type="gramEnd"/>
      <w:r>
        <w:t xml:space="preserve"> </w:t>
      </w:r>
      <w:r w:rsidRPr="00AA1067">
        <w:t>Fact sheet on the SDGs: Air quality and health (2018). http://www.euro.who.int/en/health-topics/health-policy/sustainable-development-goals/publications/2017/fact-sheets-on-sustainable-development-goals-health-targets/fact-sheet-on-the-sdgs-air-quality-and-health-2018</w:t>
      </w:r>
      <w:r>
        <w:t xml:space="preserve"> </w:t>
      </w:r>
      <w:r w:rsidRPr="00A278F5">
        <w:t>(assessed</w:t>
      </w:r>
      <w:r>
        <w:t xml:space="preserve"> </w:t>
      </w:r>
      <w:r w:rsidRPr="00A278F5">
        <w:t>2</w:t>
      </w:r>
      <w:r>
        <w:t>3</w:t>
      </w:r>
      <w:r w:rsidRPr="00A278F5">
        <w:t xml:space="preserve"> April 2020)</w:t>
      </w:r>
    </w:p>
    <w:p w14:paraId="3F4C3B97" w14:textId="26CB634F" w:rsidR="00AA1067" w:rsidRDefault="000B1A02" w:rsidP="000B1A02">
      <w:pPr>
        <w:pStyle w:val="Bibliography"/>
      </w:pPr>
      <w:r w:rsidRPr="000B1A02">
        <w:t xml:space="preserve">WHO </w:t>
      </w:r>
      <w:r w:rsidR="00434BB0" w:rsidRPr="00A278F5">
        <w:t>Regional Office for Europe</w:t>
      </w:r>
      <w:r w:rsidRPr="000B1A02">
        <w:t xml:space="preserve"> </w:t>
      </w:r>
      <w:proofErr w:type="gramStart"/>
      <w:r w:rsidRPr="000B1A02">
        <w:t>(2018</w:t>
      </w:r>
      <w:r w:rsidR="00AA1067">
        <w:t>b</w:t>
      </w:r>
      <w:r w:rsidRPr="000B1A02">
        <w:t>).</w:t>
      </w:r>
      <w:proofErr w:type="gramEnd"/>
      <w:r w:rsidRPr="000B1A02">
        <w:t xml:space="preserve"> Environmental noise guidelines for the European Region. </w:t>
      </w:r>
      <w:r w:rsidR="00AA1067" w:rsidRPr="003F3B68">
        <w:t>http://www.euro.who.int/__data/assets/pdf_file/0008/383921/noise-guidelines-eng.pdf?ua=1</w:t>
      </w:r>
      <w:r w:rsidR="00AA1067">
        <w:t xml:space="preserve"> </w:t>
      </w:r>
      <w:r w:rsidR="003F3B68" w:rsidRPr="00A278F5">
        <w:t>(assessed</w:t>
      </w:r>
      <w:r w:rsidR="003F3B68">
        <w:t xml:space="preserve"> </w:t>
      </w:r>
      <w:r w:rsidR="009E2FD9">
        <w:t>5</w:t>
      </w:r>
      <w:r w:rsidR="003F3B68" w:rsidRPr="00A278F5">
        <w:t xml:space="preserve"> </w:t>
      </w:r>
      <w:r w:rsidR="009E2FD9">
        <w:t xml:space="preserve">March </w:t>
      </w:r>
      <w:r w:rsidR="003F3B68" w:rsidRPr="00A278F5">
        <w:t>2020)</w:t>
      </w:r>
    </w:p>
    <w:p w14:paraId="3B737A57" w14:textId="77777777" w:rsidR="000B1A02" w:rsidRPr="000B1A02" w:rsidRDefault="000B1A02" w:rsidP="000B1A02">
      <w:pPr>
        <w:pStyle w:val="Bibliography"/>
      </w:pPr>
      <w:proofErr w:type="spellStart"/>
      <w:r w:rsidRPr="000B1A02">
        <w:t>Whyatt</w:t>
      </w:r>
      <w:proofErr w:type="spellEnd"/>
      <w:r w:rsidRPr="000B1A02">
        <w:t xml:space="preserve">, J. D., Pooley, C., </w:t>
      </w:r>
      <w:proofErr w:type="spellStart"/>
      <w:r w:rsidRPr="000B1A02">
        <w:t>Coulton</w:t>
      </w:r>
      <w:proofErr w:type="spellEnd"/>
      <w:r w:rsidRPr="000B1A02">
        <w:t xml:space="preserve">, P., Moser, M., Bamford, W., &amp; Davies, G. (2007). Estimating personal exposure to air pollution on the journey to and from school using GPS, GIS and mobile phone technology. 11th International Conference on </w:t>
      </w:r>
      <w:proofErr w:type="spellStart"/>
      <w:r w:rsidRPr="000B1A02">
        <w:t>Harmonisation</w:t>
      </w:r>
      <w:proofErr w:type="spellEnd"/>
      <w:r w:rsidRPr="000B1A02">
        <w:t xml:space="preserve"> within Atmospheric Dispersion Modelling for Regulatory Purposes, 1, 2–5.</w:t>
      </w:r>
    </w:p>
    <w:p w14:paraId="58291F44" w14:textId="77777777" w:rsidR="000B1A02" w:rsidRPr="000B1A02" w:rsidRDefault="000B1A02" w:rsidP="000B1A02">
      <w:pPr>
        <w:pStyle w:val="Bibliography"/>
      </w:pPr>
      <w:proofErr w:type="spellStart"/>
      <w:r w:rsidRPr="000B1A02">
        <w:t>Zielstra</w:t>
      </w:r>
      <w:proofErr w:type="spellEnd"/>
      <w:r w:rsidRPr="000B1A02">
        <w:t xml:space="preserve">, D., &amp; </w:t>
      </w:r>
      <w:proofErr w:type="spellStart"/>
      <w:r w:rsidRPr="000B1A02">
        <w:t>Hochmair</w:t>
      </w:r>
      <w:proofErr w:type="spellEnd"/>
      <w:r w:rsidRPr="000B1A02">
        <w:t>, H. H. (2011). Comparative study of pedestrian accessibility to transit stations using free and proprietary network data. Transportation Research Record, 2217(1), 145–152.</w:t>
      </w:r>
    </w:p>
    <w:p w14:paraId="0219B267" w14:textId="3CA14E5E" w:rsidR="00EB05F0" w:rsidRPr="00D545F0" w:rsidRDefault="000B1A02" w:rsidP="000B1A02">
      <w:pPr>
        <w:pStyle w:val="Bibliography"/>
        <w:rPr>
          <w:color w:val="FFFFFF" w:themeColor="background1"/>
        </w:rPr>
      </w:pPr>
      <w:proofErr w:type="spellStart"/>
      <w:r w:rsidRPr="000B1A02">
        <w:t>Zielstra</w:t>
      </w:r>
      <w:proofErr w:type="spellEnd"/>
      <w:r w:rsidRPr="000B1A02">
        <w:t xml:space="preserve">, D., &amp; </w:t>
      </w:r>
      <w:proofErr w:type="spellStart"/>
      <w:r w:rsidRPr="000B1A02">
        <w:t>Hochmair</w:t>
      </w:r>
      <w:proofErr w:type="spellEnd"/>
      <w:r w:rsidRPr="000B1A02">
        <w:t>, H. H. (2012). Using free and proprietary data to compare shortest-path lengths for effective pedestrian routing in street networks. Transportation Research Record, 2299(1), 41–47.</w:t>
      </w:r>
      <w:r w:rsidR="00EB05F0" w:rsidRPr="00CC2F87">
        <w:br w:type="page"/>
      </w:r>
    </w:p>
    <w:p w14:paraId="75EF5A63" w14:textId="4951E797" w:rsidR="00923788" w:rsidRDefault="00923788" w:rsidP="00BD3F3C">
      <w:pPr>
        <w:pStyle w:val="Heading1"/>
        <w:numPr>
          <w:ilvl w:val="0"/>
          <w:numId w:val="0"/>
        </w:numPr>
        <w:ind w:left="432" w:hanging="432"/>
      </w:pPr>
      <w:bookmarkStart w:id="184" w:name="_Toc38538781"/>
      <w:r>
        <w:lastRenderedPageBreak/>
        <w:t>ACKNOWLEDGEMENTS</w:t>
      </w:r>
      <w:bookmarkEnd w:id="184"/>
    </w:p>
    <w:p w14:paraId="19857559" w14:textId="5233F861" w:rsidR="002C657F" w:rsidRPr="002C657F" w:rsidRDefault="00923788" w:rsidP="002C657F">
      <w:r>
        <w:t xml:space="preserve">I </w:t>
      </w:r>
      <w:r w:rsidR="00D545F0">
        <w:t xml:space="preserve">want </w:t>
      </w:r>
      <w:r>
        <w:t xml:space="preserve">to </w:t>
      </w:r>
      <w:r w:rsidR="00A96D6F">
        <w:t>thank my supervisor Tuuli Toivonen for the fruitful conversations we had when planning the thesis and for seeing the value of the quiet path routing method in developing also</w:t>
      </w:r>
      <w:r w:rsidR="00B130EA">
        <w:t xml:space="preserve"> other exposure-based</w:t>
      </w:r>
      <w:r w:rsidR="00A96D6F">
        <w:t xml:space="preserve"> </w:t>
      </w:r>
      <w:r w:rsidR="00264E2E">
        <w:t xml:space="preserve">routing </w:t>
      </w:r>
      <w:r w:rsidR="00A96D6F">
        <w:t xml:space="preserve">applications. </w:t>
      </w:r>
      <w:r w:rsidR="00382DC3">
        <w:t xml:space="preserve">I am </w:t>
      </w:r>
      <w:r w:rsidR="00AD1D72">
        <w:t>deeply</w:t>
      </w:r>
      <w:r w:rsidR="00382DC3">
        <w:t xml:space="preserve"> grateful </w:t>
      </w:r>
      <w:r w:rsidR="00FE74AF">
        <w:t>to</w:t>
      </w:r>
      <w:r w:rsidR="00382DC3">
        <w:t xml:space="preserve"> Tuuli Toivonen and Age Poom for arranging excellent facilities for me to work on the thesis and </w:t>
      </w:r>
      <w:r w:rsidR="0061772E">
        <w:t xml:space="preserve">the </w:t>
      </w:r>
      <w:r w:rsidR="00382DC3">
        <w:t>HOPE project</w:t>
      </w:r>
      <w:r w:rsidR="009A1B59">
        <w:t xml:space="preserve">, </w:t>
      </w:r>
      <w:r w:rsidR="00B92F73">
        <w:t xml:space="preserve">especially </w:t>
      </w:r>
      <w:r w:rsidR="009A1B59">
        <w:t>during the time of the corona</w:t>
      </w:r>
      <w:r w:rsidR="008C4802">
        <w:t>virus</w:t>
      </w:r>
      <w:r w:rsidR="009A1B59">
        <w:t xml:space="preserve"> crisis</w:t>
      </w:r>
      <w:r w:rsidR="00382DC3">
        <w:t xml:space="preserve">. </w:t>
      </w:r>
      <w:r w:rsidR="00FE74AF">
        <w:t xml:space="preserve">I am very grateful to Henrikki Tenkanen for </w:t>
      </w:r>
      <w:r w:rsidR="00190FB3">
        <w:t>tips and support</w:t>
      </w:r>
      <w:r w:rsidR="00FE74AF">
        <w:t xml:space="preserve"> in setting up the server-based instance of the quiet path routing application</w:t>
      </w:r>
      <w:r w:rsidR="000526F0">
        <w:t xml:space="preserve"> (clearly some of the fundamentals of how internet works were</w:t>
      </w:r>
      <w:r w:rsidR="004947CD">
        <w:t xml:space="preserve"> still</w:t>
      </w:r>
      <w:r w:rsidR="000526F0">
        <w:t xml:space="preserve"> slightly unclear to me prior to this project)</w:t>
      </w:r>
      <w:r w:rsidR="00FE74AF">
        <w:t xml:space="preserve">. </w:t>
      </w:r>
      <w:r w:rsidR="003F00B6">
        <w:t>Also, I would like to</w:t>
      </w:r>
      <w:r w:rsidR="00235F11">
        <w:t xml:space="preserve"> thank</w:t>
      </w:r>
      <w:r w:rsidR="003F00B6">
        <w:t xml:space="preserve"> Henrikki Tenkanen and all others who</w:t>
      </w:r>
      <w:r w:rsidR="008D19B9">
        <w:t xml:space="preserve"> contributed in creating</w:t>
      </w:r>
      <w:r w:rsidR="003F00B6">
        <w:t xml:space="preserve"> the course </w:t>
      </w:r>
      <w:r w:rsidR="003F00B6" w:rsidRPr="003F00B6">
        <w:t>Automating GIS-processes</w:t>
      </w:r>
      <w:r w:rsidR="003F00B6">
        <w:t xml:space="preserve"> – it was during that </w:t>
      </w:r>
      <w:r w:rsidR="008C07E7">
        <w:t xml:space="preserve">very </w:t>
      </w:r>
      <w:r w:rsidR="003F00B6">
        <w:t>course when I truly understood the</w:t>
      </w:r>
      <w:r w:rsidR="00DC7D62">
        <w:t xml:space="preserve"> seemingly unlimited</w:t>
      </w:r>
      <w:r w:rsidR="003F00B6">
        <w:t xml:space="preserve"> possibilities </w:t>
      </w:r>
      <w:r w:rsidR="003F53FC">
        <w:t>in</w:t>
      </w:r>
      <w:r w:rsidR="003F00B6">
        <w:t xml:space="preserve"> doing GIS </w:t>
      </w:r>
      <w:r w:rsidR="001070C6">
        <w:t>by programming</w:t>
      </w:r>
      <w:r w:rsidR="003F00B6">
        <w:t xml:space="preserve">. </w:t>
      </w:r>
      <w:r w:rsidR="002C657F">
        <w:br w:type="page"/>
      </w:r>
    </w:p>
    <w:p w14:paraId="3B2B3C46" w14:textId="6FF819F6" w:rsidR="00BA3492" w:rsidRPr="00CC2F87" w:rsidRDefault="00BA3492" w:rsidP="00BD3F3C">
      <w:pPr>
        <w:pStyle w:val="Heading1"/>
        <w:numPr>
          <w:ilvl w:val="0"/>
          <w:numId w:val="0"/>
        </w:numPr>
        <w:ind w:left="432" w:hanging="432"/>
      </w:pPr>
      <w:bookmarkStart w:id="185" w:name="_Toc38538782"/>
      <w:r w:rsidRPr="00CC2F87">
        <w:lastRenderedPageBreak/>
        <w:t>APPENDICES</w:t>
      </w:r>
      <w:bookmarkEnd w:id="185"/>
    </w:p>
    <w:p w14:paraId="7034E3B5" w14:textId="4952C386" w:rsidR="00944FA8" w:rsidRPr="00A951E6" w:rsidRDefault="00FE49CF" w:rsidP="00FF2B44">
      <w:pPr>
        <w:pStyle w:val="Caption"/>
      </w:pPr>
      <w:bookmarkStart w:id="186" w:name="_Ref33706590"/>
      <w:r w:rsidRPr="00FE49CF">
        <w:rPr>
          <w:b/>
          <w:bCs/>
        </w:rPr>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711D61">
        <w:rPr>
          <w:b/>
          <w:bCs/>
          <w:noProof/>
        </w:rPr>
        <w:t>1</w:t>
      </w:r>
      <w:r w:rsidRPr="00FE49CF">
        <w:rPr>
          <w:b/>
          <w:bCs/>
        </w:rPr>
        <w:fldChar w:fldCharType="end"/>
      </w:r>
      <w:bookmarkEnd w:id="186"/>
      <w:r w:rsidR="00FF2B44">
        <w:rPr>
          <w:b/>
          <w:bCs/>
        </w:rPr>
        <w:t xml:space="preserve">. </w:t>
      </w:r>
      <w:r w:rsidR="00944FA8">
        <w:t xml:space="preserve">The </w:t>
      </w:r>
      <w:r w:rsidR="00BD2A78">
        <w:t xml:space="preserve">packages and libraries included in </w:t>
      </w:r>
      <w:r w:rsidR="00944FA8">
        <w:t xml:space="preserve">the Python </w:t>
      </w:r>
      <w:r w:rsidR="00BD2A78">
        <w:t xml:space="preserve">development </w:t>
      </w:r>
      <w:r w:rsidR="00944FA8">
        <w:t xml:space="preserve">environment </w:t>
      </w:r>
      <w:r w:rsidR="00BD2A78">
        <w:t>of the thesis</w:t>
      </w:r>
      <w:r w:rsidR="006C43E2">
        <w:t xml:space="preserve"> (i.e. environment file)</w:t>
      </w:r>
      <w:r w:rsidR="00BD2A78">
        <w:t xml:space="preserve">. Conda package manager can create the environment simply by running: </w:t>
      </w:r>
      <w:proofErr w:type="spellStart"/>
      <w:r w:rsidR="00BD2A78" w:rsidRPr="009360DC">
        <w:rPr>
          <w:color w:val="2F5496" w:themeColor="accent1" w:themeShade="BF"/>
        </w:rPr>
        <w:t>conda</w:t>
      </w:r>
      <w:proofErr w:type="spellEnd"/>
      <w:r w:rsidR="00BD2A78" w:rsidRPr="009360DC">
        <w:rPr>
          <w:color w:val="2F5496" w:themeColor="accent1" w:themeShade="BF"/>
        </w:rPr>
        <w:t xml:space="preserve"> env create -f env-</w:t>
      </w:r>
      <w:proofErr w:type="spellStart"/>
      <w:r w:rsidR="00BD2A78" w:rsidRPr="009360DC">
        <w:rPr>
          <w:color w:val="2F5496" w:themeColor="accent1" w:themeShade="BF"/>
        </w:rPr>
        <w:t>gis</w:t>
      </w:r>
      <w:proofErr w:type="spellEnd"/>
      <w:r w:rsidR="00BD2A78" w:rsidRPr="009360DC">
        <w:rPr>
          <w:color w:val="2F5496" w:themeColor="accent1" w:themeShade="BF"/>
        </w:rPr>
        <w:t>-</w:t>
      </w:r>
      <w:proofErr w:type="spellStart"/>
      <w:r w:rsidR="00BD2A78" w:rsidRPr="009360DC">
        <w:rPr>
          <w:color w:val="2F5496" w:themeColor="accent1" w:themeShade="BF"/>
        </w:rPr>
        <w:t>flask.yml</w:t>
      </w:r>
      <w:proofErr w:type="spellEnd"/>
      <w:r w:rsidR="00A951E6" w:rsidRPr="009360DC">
        <w:br/>
      </w:r>
      <w:r w:rsidR="00A951E6">
        <w:t>where env-</w:t>
      </w:r>
      <w:proofErr w:type="spellStart"/>
      <w:r w:rsidR="00A951E6">
        <w:t>gis</w:t>
      </w:r>
      <w:proofErr w:type="spellEnd"/>
      <w:r w:rsidR="00A951E6">
        <w:t>-</w:t>
      </w:r>
      <w:proofErr w:type="spellStart"/>
      <w:r w:rsidR="00A951E6">
        <w:t>flask.yml</w:t>
      </w:r>
      <w:proofErr w:type="spellEnd"/>
      <w:r w:rsidR="00A951E6">
        <w:t xml:space="preserve"> is the name of the environment file.</w:t>
      </w:r>
      <w:r w:rsidR="00217044">
        <w:t xml:space="preserve"> </w:t>
      </w:r>
    </w:p>
    <w:p w14:paraId="4EE55B54" w14:textId="3A053BBA" w:rsidR="00FF2B44" w:rsidRDefault="00C63F16">
      <w:pPr>
        <w:spacing w:after="0" w:line="240" w:lineRule="auto"/>
        <w:jc w:val="left"/>
        <w:rPr>
          <w:rFonts w:ascii="Andale Mono" w:hAnsi="Andale Mono"/>
          <w:sz w:val="20"/>
        </w:rPr>
      </w:pPr>
      <w:r>
        <w:rPr>
          <w:noProof/>
        </w:rPr>
        <mc:AlternateContent>
          <mc:Choice Requires="wps">
            <w:drawing>
              <wp:anchor distT="0" distB="0" distL="114300" distR="114300" simplePos="0" relativeHeight="251669504" behindDoc="0" locked="0" layoutInCell="1" allowOverlap="1" wp14:anchorId="75D12B67" wp14:editId="6DA2AF70">
                <wp:simplePos x="0" y="0"/>
                <wp:positionH relativeFrom="column">
                  <wp:posOffset>3810</wp:posOffset>
                </wp:positionH>
                <wp:positionV relativeFrom="paragraph">
                  <wp:posOffset>-2540</wp:posOffset>
                </wp:positionV>
                <wp:extent cx="2733675" cy="5410200"/>
                <wp:effectExtent l="0" t="0" r="9525" b="12700"/>
                <wp:wrapSquare wrapText="bothSides"/>
                <wp:docPr id="53" name="Text Box 53"/>
                <wp:cNvGraphicFramePr/>
                <a:graphic xmlns:a="http://schemas.openxmlformats.org/drawingml/2006/main">
                  <a:graphicData uri="http://schemas.microsoft.com/office/word/2010/wordprocessingShape">
                    <wps:wsp>
                      <wps:cNvSpPr txBox="1"/>
                      <wps:spPr>
                        <a:xfrm>
                          <a:off x="0" y="0"/>
                          <a:ext cx="2733675" cy="5410200"/>
                        </a:xfrm>
                        <a:prstGeom prst="rect">
                          <a:avLst/>
                        </a:prstGeom>
                        <a:noFill/>
                        <a:ln w="6350">
                          <a:solidFill>
                            <a:prstClr val="black"/>
                          </a:solidFill>
                        </a:ln>
                      </wps:spPr>
                      <wps:txbx>
                        <w:txbxContent>
                          <w:p w14:paraId="090FED58" w14:textId="77777777" w:rsidR="00392567" w:rsidRDefault="00392567" w:rsidP="00944FA8">
                            <w:pPr>
                              <w:pStyle w:val="Code"/>
                            </w:pPr>
                            <w:r>
                              <w:t>name: gis-flask</w:t>
                            </w:r>
                          </w:p>
                          <w:p w14:paraId="4310EDC2" w14:textId="77777777" w:rsidR="00392567" w:rsidRDefault="00392567" w:rsidP="00944FA8">
                            <w:pPr>
                              <w:pStyle w:val="Code"/>
                            </w:pPr>
                            <w:r>
                              <w:t>channels:</w:t>
                            </w:r>
                          </w:p>
                          <w:p w14:paraId="7B7E0C6E" w14:textId="77777777" w:rsidR="00392567" w:rsidRDefault="00392567" w:rsidP="00944FA8">
                            <w:pPr>
                              <w:pStyle w:val="Code"/>
                            </w:pPr>
                            <w:r>
                              <w:t xml:space="preserve">  - conda-forge</w:t>
                            </w:r>
                          </w:p>
                          <w:p w14:paraId="2DAFD9D0" w14:textId="77777777" w:rsidR="00392567" w:rsidRDefault="00392567" w:rsidP="00944FA8">
                            <w:pPr>
                              <w:pStyle w:val="Code"/>
                            </w:pPr>
                            <w:r>
                              <w:t xml:space="preserve">  - defaults</w:t>
                            </w:r>
                          </w:p>
                          <w:p w14:paraId="4E43D229" w14:textId="77777777" w:rsidR="00392567" w:rsidRDefault="00392567" w:rsidP="00944FA8">
                            <w:pPr>
                              <w:pStyle w:val="Code"/>
                            </w:pPr>
                            <w:r>
                              <w:t>dependencies:</w:t>
                            </w:r>
                          </w:p>
                          <w:p w14:paraId="1AE24151" w14:textId="77777777" w:rsidR="00392567" w:rsidRDefault="00392567" w:rsidP="00944FA8">
                            <w:pPr>
                              <w:pStyle w:val="Code"/>
                            </w:pPr>
                            <w:r>
                              <w:t xml:space="preserve">  - python=3.6</w:t>
                            </w:r>
                          </w:p>
                          <w:p w14:paraId="74F092C5" w14:textId="77777777" w:rsidR="00392567" w:rsidRDefault="00392567" w:rsidP="00944FA8">
                            <w:pPr>
                              <w:pStyle w:val="Code"/>
                            </w:pPr>
                            <w:r>
                              <w:t xml:space="preserve">  - jupyterlab</w:t>
                            </w:r>
                          </w:p>
                          <w:p w14:paraId="4C3B814F" w14:textId="77777777" w:rsidR="00392567" w:rsidRDefault="00392567" w:rsidP="00944FA8">
                            <w:pPr>
                              <w:pStyle w:val="Code"/>
                            </w:pPr>
                            <w:r>
                              <w:t xml:space="preserve">  - pylint</w:t>
                            </w:r>
                          </w:p>
                          <w:p w14:paraId="21DC835A" w14:textId="77777777" w:rsidR="00392567" w:rsidRDefault="00392567" w:rsidP="00944FA8">
                            <w:pPr>
                              <w:pStyle w:val="Code"/>
                            </w:pPr>
                            <w:r>
                              <w:t xml:space="preserve">  - pytest</w:t>
                            </w:r>
                          </w:p>
                          <w:p w14:paraId="23A7CA65" w14:textId="77777777" w:rsidR="00392567" w:rsidRDefault="00392567" w:rsidP="00944FA8">
                            <w:pPr>
                              <w:pStyle w:val="Code"/>
                            </w:pPr>
                            <w:r>
                              <w:t xml:space="preserve">  - geopandas</w:t>
                            </w:r>
                          </w:p>
                          <w:p w14:paraId="770C4F18" w14:textId="77777777" w:rsidR="00392567" w:rsidRDefault="00392567" w:rsidP="00944FA8">
                            <w:pPr>
                              <w:pStyle w:val="Code"/>
                            </w:pPr>
                            <w:r>
                              <w:t xml:space="preserve">  - osmnx</w:t>
                            </w:r>
                          </w:p>
                          <w:p w14:paraId="2E4333B8" w14:textId="77777777" w:rsidR="00392567" w:rsidRDefault="00392567" w:rsidP="00944FA8">
                            <w:pPr>
                              <w:pStyle w:val="Code"/>
                            </w:pPr>
                            <w:r>
                              <w:t xml:space="preserve">  - gdal</w:t>
                            </w:r>
                          </w:p>
                          <w:p w14:paraId="6323F82D" w14:textId="77777777" w:rsidR="00392567" w:rsidRDefault="00392567" w:rsidP="00944FA8">
                            <w:pPr>
                              <w:pStyle w:val="Code"/>
                            </w:pPr>
                            <w:r>
                              <w:t xml:space="preserve">  - geoplot</w:t>
                            </w:r>
                          </w:p>
                          <w:p w14:paraId="75F4CA7C" w14:textId="77777777" w:rsidR="00392567" w:rsidRDefault="00392567" w:rsidP="00944FA8">
                            <w:pPr>
                              <w:pStyle w:val="Code"/>
                            </w:pPr>
                            <w:r>
                              <w:t xml:space="preserve">  - pysal</w:t>
                            </w:r>
                          </w:p>
                          <w:p w14:paraId="4B08E5B7" w14:textId="77777777" w:rsidR="00392567" w:rsidRDefault="00392567" w:rsidP="00944FA8">
                            <w:pPr>
                              <w:pStyle w:val="Code"/>
                            </w:pPr>
                            <w:r>
                              <w:t xml:space="preserve">  - flask</w:t>
                            </w:r>
                          </w:p>
                          <w:p w14:paraId="2F618243" w14:textId="77777777" w:rsidR="00392567" w:rsidRDefault="00392567" w:rsidP="00944FA8">
                            <w:pPr>
                              <w:pStyle w:val="Code"/>
                            </w:pPr>
                            <w:r>
                              <w:t xml:space="preserve">  - flask-cors</w:t>
                            </w:r>
                          </w:p>
                          <w:p w14:paraId="4ACF0394" w14:textId="77777777" w:rsidR="00392567" w:rsidRDefault="00392567" w:rsidP="00944FA8">
                            <w:pPr>
                              <w:pStyle w:val="Code"/>
                            </w:pPr>
                            <w:r>
                              <w:t xml:space="preserve">  - flask-testing</w:t>
                            </w:r>
                          </w:p>
                          <w:p w14:paraId="02C92A4C" w14:textId="77777777" w:rsidR="00392567" w:rsidRDefault="00392567" w:rsidP="00944FA8">
                            <w:pPr>
                              <w:pStyle w:val="Code"/>
                            </w:pPr>
                            <w:r>
                              <w:t xml:space="preserve">  - gunicorn</w:t>
                            </w:r>
                          </w:p>
                          <w:p w14:paraId="7A685DCD" w14:textId="77777777" w:rsidR="00392567" w:rsidRDefault="00392567" w:rsidP="00944FA8">
                            <w:pPr>
                              <w:pStyle w:val="Code"/>
                            </w:pPr>
                            <w:r>
                              <w:t xml:space="preserve">  - requests</w:t>
                            </w:r>
                          </w:p>
                          <w:p w14:paraId="10E38A86" w14:textId="77777777" w:rsidR="00392567" w:rsidRDefault="00392567" w:rsidP="00944FA8">
                            <w:pPr>
                              <w:pStyle w:val="Code"/>
                            </w:pPr>
                            <w:r>
                              <w:t xml:space="preserve">  - pip</w:t>
                            </w:r>
                          </w:p>
                          <w:p w14:paraId="0445E344" w14:textId="77777777" w:rsidR="00392567" w:rsidRDefault="00392567" w:rsidP="00944FA8">
                            <w:pPr>
                              <w:pStyle w:val="Code"/>
                            </w:pPr>
                            <w:r>
                              <w:t xml:space="preserve">  - pip:</w:t>
                            </w:r>
                          </w:p>
                          <w:p w14:paraId="082C5E1B" w14:textId="77777777" w:rsidR="00392567" w:rsidRDefault="00392567" w:rsidP="00944FA8">
                            <w:pPr>
                              <w:pStyle w:val="Code"/>
                            </w:pPr>
                            <w:r>
                              <w:t xml:space="preserve">    - pycrs</w:t>
                            </w:r>
                          </w:p>
                          <w:p w14:paraId="2922E057" w14:textId="77777777" w:rsidR="00392567" w:rsidRPr="00E06F0C" w:rsidRDefault="00392567" w:rsidP="007047F4">
                            <w:pPr>
                              <w:pStyle w:val="Code"/>
                            </w:pPr>
                            <w:r>
                              <w:t xml:space="preserve">    - polyline</w:t>
                            </w:r>
                          </w:p>
                        </w:txbxContent>
                      </wps:txbx>
                      <wps:bodyPr rot="0" spcFirstLastPara="0" vertOverflow="overflow" horzOverflow="overflow" vert="horz" wrap="square" lIns="216000" tIns="21600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D12B67" id="_x0000_t202" coordsize="21600,21600" o:spt="202" path="m,l,21600r21600,l21600,xe">
                <v:stroke joinstyle="miter"/>
                <v:path gradientshapeok="t" o:connecttype="rect"/>
              </v:shapetype>
              <v:shape id="Text Box 53" o:spid="_x0000_s1027" type="#_x0000_t202" style="position:absolute;margin-left:.3pt;margin-top:-.2pt;width:215.25pt;height:42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" filled="f" strokeweight=".5pt">
                <v:textbox inset="6mm,6mm">
                  <w:txbxContent>
                    <w:p w14:paraId="090FED58" w14:textId="77777777" w:rsidR="00392567" w:rsidRDefault="00392567" w:rsidP="00944FA8">
                      <w:pPr>
                        <w:pStyle w:val="Code"/>
                      </w:pPr>
                      <w:r>
                        <w:t>name: gis-flask</w:t>
                      </w:r>
                    </w:p>
                    <w:p w14:paraId="4310EDC2" w14:textId="77777777" w:rsidR="00392567" w:rsidRDefault="00392567" w:rsidP="00944FA8">
                      <w:pPr>
                        <w:pStyle w:val="Code"/>
                      </w:pPr>
                      <w:r>
                        <w:t>channels:</w:t>
                      </w:r>
                    </w:p>
                    <w:p w14:paraId="7B7E0C6E" w14:textId="77777777" w:rsidR="00392567" w:rsidRDefault="00392567" w:rsidP="00944FA8">
                      <w:pPr>
                        <w:pStyle w:val="Code"/>
                      </w:pPr>
                      <w:r>
                        <w:t xml:space="preserve">  - conda-forge</w:t>
                      </w:r>
                    </w:p>
                    <w:p w14:paraId="2DAFD9D0" w14:textId="77777777" w:rsidR="00392567" w:rsidRDefault="00392567" w:rsidP="00944FA8">
                      <w:pPr>
                        <w:pStyle w:val="Code"/>
                      </w:pPr>
                      <w:r>
                        <w:t xml:space="preserve">  - defaults</w:t>
                      </w:r>
                    </w:p>
                    <w:p w14:paraId="4E43D229" w14:textId="77777777" w:rsidR="00392567" w:rsidRDefault="00392567" w:rsidP="00944FA8">
                      <w:pPr>
                        <w:pStyle w:val="Code"/>
                      </w:pPr>
                      <w:r>
                        <w:t>dependencies:</w:t>
                      </w:r>
                    </w:p>
                    <w:p w14:paraId="1AE24151" w14:textId="77777777" w:rsidR="00392567" w:rsidRDefault="00392567" w:rsidP="00944FA8">
                      <w:pPr>
                        <w:pStyle w:val="Code"/>
                      </w:pPr>
                      <w:r>
                        <w:t xml:space="preserve">  - python=3.6</w:t>
                      </w:r>
                    </w:p>
                    <w:p w14:paraId="74F092C5" w14:textId="77777777" w:rsidR="00392567" w:rsidRDefault="00392567" w:rsidP="00944FA8">
                      <w:pPr>
                        <w:pStyle w:val="Code"/>
                      </w:pPr>
                      <w:r>
                        <w:t xml:space="preserve">  - jupyterlab</w:t>
                      </w:r>
                    </w:p>
                    <w:p w14:paraId="4C3B814F" w14:textId="77777777" w:rsidR="00392567" w:rsidRDefault="00392567" w:rsidP="00944FA8">
                      <w:pPr>
                        <w:pStyle w:val="Code"/>
                      </w:pPr>
                      <w:r>
                        <w:t xml:space="preserve">  - pylint</w:t>
                      </w:r>
                    </w:p>
                    <w:p w14:paraId="21DC835A" w14:textId="77777777" w:rsidR="00392567" w:rsidRDefault="00392567" w:rsidP="00944FA8">
                      <w:pPr>
                        <w:pStyle w:val="Code"/>
                      </w:pPr>
                      <w:r>
                        <w:t xml:space="preserve">  - pytest</w:t>
                      </w:r>
                    </w:p>
                    <w:p w14:paraId="23A7CA65" w14:textId="77777777" w:rsidR="00392567" w:rsidRDefault="00392567" w:rsidP="00944FA8">
                      <w:pPr>
                        <w:pStyle w:val="Code"/>
                      </w:pPr>
                      <w:r>
                        <w:t xml:space="preserve">  - geopandas</w:t>
                      </w:r>
                    </w:p>
                    <w:p w14:paraId="770C4F18" w14:textId="77777777" w:rsidR="00392567" w:rsidRDefault="00392567" w:rsidP="00944FA8">
                      <w:pPr>
                        <w:pStyle w:val="Code"/>
                      </w:pPr>
                      <w:r>
                        <w:t xml:space="preserve">  - osmnx</w:t>
                      </w:r>
                    </w:p>
                    <w:p w14:paraId="2E4333B8" w14:textId="77777777" w:rsidR="00392567" w:rsidRDefault="00392567" w:rsidP="00944FA8">
                      <w:pPr>
                        <w:pStyle w:val="Code"/>
                      </w:pPr>
                      <w:r>
                        <w:t xml:space="preserve">  - gdal</w:t>
                      </w:r>
                    </w:p>
                    <w:p w14:paraId="6323F82D" w14:textId="77777777" w:rsidR="00392567" w:rsidRDefault="00392567" w:rsidP="00944FA8">
                      <w:pPr>
                        <w:pStyle w:val="Code"/>
                      </w:pPr>
                      <w:r>
                        <w:t xml:space="preserve">  - geoplot</w:t>
                      </w:r>
                    </w:p>
                    <w:p w14:paraId="75F4CA7C" w14:textId="77777777" w:rsidR="00392567" w:rsidRDefault="00392567" w:rsidP="00944FA8">
                      <w:pPr>
                        <w:pStyle w:val="Code"/>
                      </w:pPr>
                      <w:r>
                        <w:t xml:space="preserve">  - pysal</w:t>
                      </w:r>
                    </w:p>
                    <w:p w14:paraId="4B08E5B7" w14:textId="77777777" w:rsidR="00392567" w:rsidRDefault="00392567" w:rsidP="00944FA8">
                      <w:pPr>
                        <w:pStyle w:val="Code"/>
                      </w:pPr>
                      <w:r>
                        <w:t xml:space="preserve">  - flask</w:t>
                      </w:r>
                    </w:p>
                    <w:p w14:paraId="2F618243" w14:textId="77777777" w:rsidR="00392567" w:rsidRDefault="00392567" w:rsidP="00944FA8">
                      <w:pPr>
                        <w:pStyle w:val="Code"/>
                      </w:pPr>
                      <w:r>
                        <w:t xml:space="preserve">  - flask-cors</w:t>
                      </w:r>
                    </w:p>
                    <w:p w14:paraId="4ACF0394" w14:textId="77777777" w:rsidR="00392567" w:rsidRDefault="00392567" w:rsidP="00944FA8">
                      <w:pPr>
                        <w:pStyle w:val="Code"/>
                      </w:pPr>
                      <w:r>
                        <w:t xml:space="preserve">  - flask-testing</w:t>
                      </w:r>
                    </w:p>
                    <w:p w14:paraId="02C92A4C" w14:textId="77777777" w:rsidR="00392567" w:rsidRDefault="00392567" w:rsidP="00944FA8">
                      <w:pPr>
                        <w:pStyle w:val="Code"/>
                      </w:pPr>
                      <w:r>
                        <w:t xml:space="preserve">  - gunicorn</w:t>
                      </w:r>
                    </w:p>
                    <w:p w14:paraId="7A685DCD" w14:textId="77777777" w:rsidR="00392567" w:rsidRDefault="00392567" w:rsidP="00944FA8">
                      <w:pPr>
                        <w:pStyle w:val="Code"/>
                      </w:pPr>
                      <w:r>
                        <w:t xml:space="preserve">  - requests</w:t>
                      </w:r>
                    </w:p>
                    <w:p w14:paraId="10E38A86" w14:textId="77777777" w:rsidR="00392567" w:rsidRDefault="00392567" w:rsidP="00944FA8">
                      <w:pPr>
                        <w:pStyle w:val="Code"/>
                      </w:pPr>
                      <w:r>
                        <w:t xml:space="preserve">  - pip</w:t>
                      </w:r>
                    </w:p>
                    <w:p w14:paraId="0445E344" w14:textId="77777777" w:rsidR="00392567" w:rsidRDefault="00392567" w:rsidP="00944FA8">
                      <w:pPr>
                        <w:pStyle w:val="Code"/>
                      </w:pPr>
                      <w:r>
                        <w:t xml:space="preserve">  - pip:</w:t>
                      </w:r>
                    </w:p>
                    <w:p w14:paraId="082C5E1B" w14:textId="77777777" w:rsidR="00392567" w:rsidRDefault="00392567" w:rsidP="00944FA8">
                      <w:pPr>
                        <w:pStyle w:val="Code"/>
                      </w:pPr>
                      <w:r>
                        <w:t xml:space="preserve">    - pycrs</w:t>
                      </w:r>
                    </w:p>
                    <w:p w14:paraId="2922E057" w14:textId="77777777" w:rsidR="00392567" w:rsidRPr="00E06F0C" w:rsidRDefault="00392567" w:rsidP="007047F4">
                      <w:pPr>
                        <w:pStyle w:val="Code"/>
                      </w:pPr>
                      <w:r>
                        <w:t xml:space="preserve">    - polyline</w:t>
                      </w:r>
                    </w:p>
                  </w:txbxContent>
                </v:textbox>
                <w10:wrap type="square"/>
              </v:shape>
            </w:pict>
          </mc:Fallback>
        </mc:AlternateContent>
      </w:r>
      <w:r w:rsidR="00FF2B44">
        <w:br w:type="page"/>
      </w:r>
    </w:p>
    <w:p w14:paraId="42DCD08D" w14:textId="6897DCD0" w:rsidR="00FF2B44" w:rsidRDefault="00FF2B44" w:rsidP="00FF2B44">
      <w:pPr>
        <w:pStyle w:val="Caption"/>
        <w:rPr>
          <w:b/>
          <w:bCs/>
        </w:rPr>
      </w:pPr>
      <w:bookmarkStart w:id="187" w:name="_Ref37584741"/>
      <w:r w:rsidRPr="00FE49CF">
        <w:rPr>
          <w:b/>
          <w:bCs/>
        </w:rPr>
        <w:lastRenderedPageBreak/>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711D61">
        <w:rPr>
          <w:b/>
          <w:bCs/>
          <w:noProof/>
        </w:rPr>
        <w:t>2</w:t>
      </w:r>
      <w:r w:rsidRPr="00FE49CF">
        <w:rPr>
          <w:b/>
          <w:bCs/>
        </w:rPr>
        <w:fldChar w:fldCharType="end"/>
      </w:r>
      <w:bookmarkEnd w:id="187"/>
      <w:r>
        <w:rPr>
          <w:b/>
          <w:bCs/>
        </w:rPr>
        <w:t xml:space="preserve">. </w:t>
      </w:r>
      <w:r w:rsidR="000E1C5C">
        <w:t>Mean traffic noise exposure index (EI) on walks from homes to PT stops. The averages are weighted with the</w:t>
      </w:r>
      <w:r w:rsidR="000E1C5C" w:rsidRPr="00CC2F87">
        <w:t xml:space="preserve"> </w:t>
      </w:r>
      <w:r w:rsidR="000E1C5C">
        <w:t xml:space="preserve">estimated </w:t>
      </w:r>
      <w:r w:rsidR="000E1C5C" w:rsidRPr="00CC2F87">
        <w:t>utilization rates of</w:t>
      </w:r>
      <w:r w:rsidR="000E1C5C">
        <w:t xml:space="preserve"> the walks</w:t>
      </w:r>
      <w:r w:rsidR="000E1C5C" w:rsidRPr="00CC2F87">
        <w:t xml:space="preserve"> based on </w:t>
      </w:r>
      <w:r w:rsidR="000E1C5C">
        <w:t xml:space="preserve">the </w:t>
      </w:r>
      <w:r w:rsidR="000E1C5C" w:rsidRPr="00CC2F87">
        <w:t xml:space="preserve">total flow of commutes </w:t>
      </w:r>
      <w:r w:rsidR="000E1C5C">
        <w:t>using</w:t>
      </w:r>
      <w:r w:rsidR="000E1C5C" w:rsidRPr="00CC2F87">
        <w:t xml:space="preserve"> each </w:t>
      </w:r>
      <w:r w:rsidR="000E1C5C">
        <w:t xml:space="preserve">origin – </w:t>
      </w:r>
      <w:r w:rsidR="000E1C5C" w:rsidRPr="00CC2F87">
        <w:t>PT stop</w:t>
      </w:r>
      <w:r w:rsidR="000E1C5C">
        <w:t xml:space="preserve"> pair</w:t>
      </w:r>
      <w:r w:rsidR="000E1C5C" w:rsidRPr="00CC2F87">
        <w:t>.</w:t>
      </w:r>
      <w:r w:rsidR="006156A9">
        <w:t xml:space="preserve"> </w:t>
      </w:r>
    </w:p>
    <w:p w14:paraId="64E27BBD" w14:textId="7E92723F" w:rsidR="00FF2B44" w:rsidRDefault="00FF2B44" w:rsidP="00944FA8">
      <w:pPr>
        <w:pStyle w:val="Code"/>
      </w:pPr>
      <w:r>
        <w:rPr>
          <w:noProof/>
        </w:rPr>
        <w:drawing>
          <wp:inline distT="0" distB="0" distL="0" distR="0" wp14:anchorId="76156788" wp14:editId="72AD35DB">
            <wp:extent cx="6116320" cy="5401945"/>
            <wp:effectExtent l="12700" t="12700" r="17780" b="8255"/>
            <wp:docPr id="48" name="Picture 4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nei_mean.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5335CAC1" w14:textId="77777777" w:rsidR="00FF2B44" w:rsidRDefault="00FF2B44">
      <w:pPr>
        <w:spacing w:after="0" w:line="240" w:lineRule="auto"/>
        <w:jc w:val="left"/>
        <w:rPr>
          <w:rFonts w:ascii="Andale Mono" w:hAnsi="Andale Mono"/>
          <w:sz w:val="20"/>
        </w:rPr>
      </w:pPr>
      <w:r>
        <w:br w:type="page"/>
      </w:r>
    </w:p>
    <w:p w14:paraId="2F275750" w14:textId="3349AAAD" w:rsidR="00FF2B44" w:rsidRDefault="00FF2B44" w:rsidP="00FF2B44">
      <w:pPr>
        <w:pStyle w:val="Caption"/>
        <w:rPr>
          <w:b/>
          <w:bCs/>
        </w:rPr>
      </w:pPr>
      <w:bookmarkStart w:id="188" w:name="_Ref37584746"/>
      <w:r w:rsidRPr="00FE49CF">
        <w:rPr>
          <w:b/>
          <w:bCs/>
        </w:rPr>
        <w:lastRenderedPageBreak/>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711D61">
        <w:rPr>
          <w:b/>
          <w:bCs/>
          <w:noProof/>
        </w:rPr>
        <w:t>3</w:t>
      </w:r>
      <w:r w:rsidRPr="00FE49CF">
        <w:rPr>
          <w:b/>
          <w:bCs/>
        </w:rPr>
        <w:fldChar w:fldCharType="end"/>
      </w:r>
      <w:bookmarkEnd w:id="188"/>
      <w:r>
        <w:rPr>
          <w:b/>
          <w:bCs/>
        </w:rPr>
        <w:t xml:space="preserve">. </w:t>
      </w:r>
      <w:r w:rsidR="00B61919">
        <w:t>Mean normalized traffic noise exposure index (EI</w:t>
      </w:r>
      <w:r w:rsidR="00B61919">
        <w:rPr>
          <w:vertAlign w:val="subscript"/>
        </w:rPr>
        <w:t>n</w:t>
      </w:r>
      <w:r w:rsidR="00B61919">
        <w:t>) on walks from homes to PT stops. The averages are weighted with the</w:t>
      </w:r>
      <w:r w:rsidR="00B61919" w:rsidRPr="00CC2F87">
        <w:t xml:space="preserve"> </w:t>
      </w:r>
      <w:r w:rsidR="00B61919">
        <w:t xml:space="preserve">estimated </w:t>
      </w:r>
      <w:r w:rsidR="00B61919" w:rsidRPr="00CC2F87">
        <w:t>utilization rates of</w:t>
      </w:r>
      <w:r w:rsidR="00B61919">
        <w:t xml:space="preserve"> the walks</w:t>
      </w:r>
      <w:r w:rsidR="00B61919" w:rsidRPr="00CC2F87">
        <w:t xml:space="preserve"> based on </w:t>
      </w:r>
      <w:r w:rsidR="00B61919">
        <w:t xml:space="preserve">the </w:t>
      </w:r>
      <w:r w:rsidR="00B61919" w:rsidRPr="00CC2F87">
        <w:t xml:space="preserve">total flow of commutes </w:t>
      </w:r>
      <w:r w:rsidR="00B61919">
        <w:t>using</w:t>
      </w:r>
      <w:r w:rsidR="00B61919" w:rsidRPr="00CC2F87">
        <w:t xml:space="preserve"> each </w:t>
      </w:r>
      <w:r w:rsidR="00B61919">
        <w:t xml:space="preserve">origin – </w:t>
      </w:r>
      <w:r w:rsidR="00B61919" w:rsidRPr="00CC2F87">
        <w:t>PT stop</w:t>
      </w:r>
      <w:r w:rsidR="00B61919">
        <w:t xml:space="preserve"> pair</w:t>
      </w:r>
      <w:r w:rsidR="00B61919" w:rsidRPr="00CC2F87">
        <w:t>.</w:t>
      </w:r>
      <w:r w:rsidR="00273EA9">
        <w:t xml:space="preserve"> </w:t>
      </w:r>
    </w:p>
    <w:p w14:paraId="19DAEBBD" w14:textId="3CB2C530" w:rsidR="00682DAF" w:rsidRDefault="00FF2B44" w:rsidP="00944FA8">
      <w:pPr>
        <w:pStyle w:val="Code"/>
      </w:pPr>
      <w:r>
        <w:rPr>
          <w:noProof/>
        </w:rPr>
        <w:drawing>
          <wp:inline distT="0" distB="0" distL="0" distR="0" wp14:anchorId="10B03D66" wp14:editId="4470978A">
            <wp:extent cx="6116320" cy="5401945"/>
            <wp:effectExtent l="12700" t="12700" r="17780" b="8255"/>
            <wp:docPr id="49" name="Picture 49"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nei_norm_mean.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3143898C" w14:textId="77777777" w:rsidR="00682DAF" w:rsidRDefault="00682DAF">
      <w:pPr>
        <w:spacing w:after="0" w:line="240" w:lineRule="auto"/>
        <w:jc w:val="left"/>
        <w:rPr>
          <w:rFonts w:ascii="Andale Mono" w:hAnsi="Andale Mono"/>
          <w:sz w:val="20"/>
        </w:rPr>
      </w:pPr>
      <w:r>
        <w:br w:type="page"/>
      </w:r>
    </w:p>
    <w:p w14:paraId="46155D8D" w14:textId="3693662A" w:rsidR="00FF2B44" w:rsidRDefault="00682DAF" w:rsidP="00682DAF">
      <w:pPr>
        <w:pStyle w:val="Caption"/>
        <w:rPr>
          <w:b/>
          <w:bCs/>
        </w:rPr>
      </w:pPr>
      <w:bookmarkStart w:id="189" w:name="_Ref37584622"/>
      <w:r w:rsidRPr="00FE49CF">
        <w:rPr>
          <w:b/>
          <w:bCs/>
        </w:rPr>
        <w:lastRenderedPageBreak/>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711D61">
        <w:rPr>
          <w:b/>
          <w:bCs/>
          <w:noProof/>
        </w:rPr>
        <w:t>4</w:t>
      </w:r>
      <w:r w:rsidRPr="00FE49CF">
        <w:rPr>
          <w:b/>
          <w:bCs/>
        </w:rPr>
        <w:fldChar w:fldCharType="end"/>
      </w:r>
      <w:bookmarkEnd w:id="189"/>
      <w:r>
        <w:rPr>
          <w:b/>
          <w:bCs/>
        </w:rPr>
        <w:t xml:space="preserve">. </w:t>
      </w:r>
      <w:r>
        <w:t>Standard deviations of the m</w:t>
      </w:r>
      <w:r w:rsidRPr="00682DAF">
        <w:t>ean traffic noise level</w:t>
      </w:r>
      <w:r>
        <w:t>s</w:t>
      </w:r>
      <w:r w:rsidRPr="00682DAF">
        <w:t xml:space="preserve"> (dB(A)) on walks from homes to PT stops.</w:t>
      </w:r>
      <w:r w:rsidR="00277921">
        <w:t xml:space="preserve"> </w:t>
      </w:r>
    </w:p>
    <w:p w14:paraId="26B5F336" w14:textId="0F56C3C2" w:rsidR="00682DAF" w:rsidRDefault="00682DAF" w:rsidP="00682DAF">
      <w:r>
        <w:rPr>
          <w:noProof/>
        </w:rPr>
        <w:drawing>
          <wp:inline distT="0" distB="0" distL="0" distR="0" wp14:anchorId="79706806" wp14:editId="5332DC07">
            <wp:extent cx="6116320" cy="5401945"/>
            <wp:effectExtent l="12700" t="12700" r="17780" b="8255"/>
            <wp:docPr id="51" name="Picture 5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mean-dB_std.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0EA091A4" w14:textId="77777777" w:rsidR="00682DAF" w:rsidRDefault="00682DAF">
      <w:pPr>
        <w:spacing w:after="0" w:line="240" w:lineRule="auto"/>
        <w:jc w:val="left"/>
      </w:pPr>
      <w:r>
        <w:br w:type="page"/>
      </w:r>
    </w:p>
    <w:p w14:paraId="16C30405" w14:textId="0EB5EF06" w:rsidR="00501944" w:rsidRDefault="00501944" w:rsidP="00501944">
      <w:pPr>
        <w:pStyle w:val="Caption"/>
        <w:rPr>
          <w:b/>
          <w:bCs/>
        </w:rPr>
      </w:pPr>
      <w:r w:rsidRPr="00FE49CF">
        <w:rPr>
          <w:b/>
          <w:bCs/>
        </w:rPr>
        <w:lastRenderedPageBreak/>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711D61">
        <w:rPr>
          <w:b/>
          <w:bCs/>
          <w:noProof/>
        </w:rPr>
        <w:t>5</w:t>
      </w:r>
      <w:r w:rsidRPr="00FE49CF">
        <w:rPr>
          <w:b/>
          <w:bCs/>
        </w:rPr>
        <w:fldChar w:fldCharType="end"/>
      </w:r>
      <w:r>
        <w:rPr>
          <w:b/>
          <w:bCs/>
        </w:rPr>
        <w:t xml:space="preserve">. </w:t>
      </w:r>
      <w:r w:rsidR="00D7285A">
        <w:t xml:space="preserve">Highest total modelled </w:t>
      </w:r>
      <w:r w:rsidR="00F51D8A">
        <w:t>utilization rates and mean traffic noise levels of street segments</w:t>
      </w:r>
      <w:r w:rsidR="00D7285A">
        <w:t xml:space="preserve"> by 80</w:t>
      </w:r>
      <w:r w:rsidR="00D7285A" w:rsidRPr="00D7285A">
        <w:rPr>
          <w:vertAlign w:val="superscript"/>
        </w:rPr>
        <w:t>th</w:t>
      </w:r>
      <w:r w:rsidR="00D7285A">
        <w:t xml:space="preserve"> percentile</w:t>
      </w:r>
      <w:r w:rsidR="00525F06">
        <w:t xml:space="preserve">. </w:t>
      </w:r>
      <w:r w:rsidR="00A86E0F">
        <w:t>Only street segments with modelled utilization rate</w:t>
      </w:r>
      <w:r w:rsidR="002C7FCC">
        <w:t>s</w:t>
      </w:r>
      <w:r w:rsidR="00A86E0F">
        <w:t xml:space="preserve"> higher than 0 are included in the percentiles</w:t>
      </w:r>
      <w:r w:rsidR="008C3573">
        <w:t xml:space="preserve"> of both variables</w:t>
      </w:r>
      <w:r w:rsidR="00A86E0F">
        <w:t xml:space="preserve">. </w:t>
      </w:r>
    </w:p>
    <w:p w14:paraId="497457BD" w14:textId="2F91F540" w:rsidR="00682DAF" w:rsidRPr="00FE49CF" w:rsidRDefault="00F51D8A" w:rsidP="00682DAF">
      <w:r>
        <w:rPr>
          <w:noProof/>
        </w:rPr>
        <w:drawing>
          <wp:inline distT="0" distB="0" distL="0" distR="0" wp14:anchorId="0D7A601C" wp14:editId="4CD36C6F">
            <wp:extent cx="6116320" cy="5401945"/>
            <wp:effectExtent l="12700" t="12700" r="17780" b="8255"/>
            <wp:docPr id="54" name="Picture 5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treet_utils_noises.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sectPr w:rsidR="00682DAF" w:rsidRPr="00FE49CF" w:rsidSect="00A268E1">
      <w:footerReference w:type="default" r:id="rId70"/>
      <w:pgSz w:w="11900" w:h="16840"/>
      <w:pgMar w:top="1417" w:right="1134" w:bottom="1417" w:left="1134"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03" w:author="Helle, Joose I" w:date="2019-08-21T11:05:00Z" w:initials="HJI">
    <w:p w14:paraId="756AFC7D" w14:textId="478BC33E" w:rsidR="00392567" w:rsidRDefault="00392567">
      <w:pPr>
        <w:pStyle w:val="CommentText"/>
      </w:pPr>
      <w:r>
        <w:rPr>
          <w:rStyle w:val="CommentReference"/>
        </w:rPr>
        <w:annotationRef/>
      </w:r>
      <w:r>
        <w:t xml:space="preserve">Paths: </w:t>
      </w:r>
      <w:r w:rsidRPr="006B1FB7">
        <w:t>run_</w:t>
      </w:r>
      <w:r>
        <w:t>6</w:t>
      </w:r>
      <w:r w:rsidRPr="006B1FB7">
        <w:t>_set_1</w:t>
      </w:r>
      <w:r>
        <w:t xml:space="preserve"> (13.3.2020)</w:t>
      </w:r>
    </w:p>
  </w:comment>
  <w:comment w:id="130" w:author="Helle, Joose I" w:date="2019-09-08T17:32:00Z" w:initials="HJI">
    <w:p w14:paraId="47C94C5B" w14:textId="77777777" w:rsidR="00392567" w:rsidRDefault="00392567" w:rsidP="00B571E8">
      <w:pPr>
        <w:pStyle w:val="CommentText"/>
      </w:pPr>
      <w:r>
        <w:rPr>
          <w:rStyle w:val="CommentReference"/>
        </w:rPr>
        <w:annotationRef/>
      </w:r>
      <w:r>
        <w:rPr>
          <w:rStyle w:val="CommentReference"/>
        </w:rPr>
        <w:annotationRef/>
      </w:r>
      <w:r>
        <w:t xml:space="preserve">Paths: </w:t>
      </w:r>
      <w:r w:rsidRPr="006B1FB7">
        <w:t>run_</w:t>
      </w:r>
      <w:r>
        <w:t>6</w:t>
      </w:r>
      <w:r w:rsidRPr="006B1FB7">
        <w:t>_set_1</w:t>
      </w:r>
      <w:r>
        <w:t xml:space="preserve"> (13.3.2020)</w:t>
      </w:r>
    </w:p>
    <w:p w14:paraId="719ECAFF" w14:textId="10831501" w:rsidR="00392567" w:rsidRDefault="00392567" w:rsidP="00B17DC1">
      <w:pPr>
        <w:pStyle w:val="CommentText"/>
      </w:pPr>
    </w:p>
  </w:comment>
  <w:comment w:id="133" w:author="Helle, Joose I" w:date="2019-09-08T17:32:00Z" w:initials="HJI">
    <w:p w14:paraId="0AB1266F" w14:textId="77777777" w:rsidR="00392567" w:rsidRDefault="00392567" w:rsidP="00945E56">
      <w:pPr>
        <w:pStyle w:val="CommentText"/>
      </w:pPr>
      <w:r>
        <w:rPr>
          <w:rStyle w:val="CommentReference"/>
        </w:rPr>
        <w:annotationRef/>
      </w:r>
      <w:r>
        <w:rPr>
          <w:rStyle w:val="CommentReference"/>
        </w:rPr>
        <w:annotationRef/>
      </w:r>
      <w:r>
        <w:rPr>
          <w:rStyle w:val="CommentReference"/>
        </w:rPr>
        <w:annotationRef/>
      </w:r>
      <w:r>
        <w:t xml:space="preserve">Paths: </w:t>
      </w:r>
      <w:r w:rsidRPr="006B1FB7">
        <w:t>run_</w:t>
      </w:r>
      <w:r>
        <w:t>6</w:t>
      </w:r>
      <w:r w:rsidRPr="006B1FB7">
        <w:t>_set_1</w:t>
      </w:r>
      <w:r>
        <w:t xml:space="preserve"> (13.3.2020)</w:t>
      </w:r>
    </w:p>
    <w:p w14:paraId="73DE971D" w14:textId="491C2393" w:rsidR="00392567" w:rsidRDefault="00392567" w:rsidP="00B17DC1">
      <w:pPr>
        <w:pStyle w:val="CommentText"/>
      </w:pPr>
    </w:p>
  </w:comment>
  <w:comment w:id="137" w:author="Helle, Joose I" w:date="2019-10-06T18:01:00Z" w:initials="HJI">
    <w:p w14:paraId="153591B8" w14:textId="656551FC" w:rsidR="00392567" w:rsidRDefault="00392567">
      <w:pPr>
        <w:pStyle w:val="CommentText"/>
      </w:pPr>
      <w:r>
        <w:rPr>
          <w:rStyle w:val="CommentReference"/>
        </w:rPr>
        <w:annotationRef/>
      </w:r>
      <w:r>
        <w:rPr>
          <w:rStyle w:val="CommentReference"/>
        </w:rPr>
        <w:annotationRef/>
      </w:r>
      <w:r w:rsidRPr="000E01A0">
        <w:t>axyind_stats_v4</w:t>
      </w:r>
    </w:p>
  </w:comment>
  <w:comment w:id="156" w:author="Helle, Joose I" w:date="2020-03-14T10:05:00Z" w:initials="HJI">
    <w:p w14:paraId="2C6CBE7D" w14:textId="3E15BCFB" w:rsidR="00392567" w:rsidRDefault="00392567">
      <w:pPr>
        <w:pStyle w:val="CommentText"/>
      </w:pPr>
      <w:r>
        <w:rPr>
          <w:rStyle w:val="CommentReference"/>
        </w:rPr>
        <w:annotationRef/>
      </w:r>
      <w:r>
        <w:t>Run 6</w:t>
      </w:r>
      <w:r>
        <w:br/>
        <w:t>14.3.2020</w:t>
      </w:r>
    </w:p>
  </w:comment>
  <w:comment w:id="159" w:author="Helle, Joose I" w:date="2020-03-14T10:22:00Z" w:initials="HJI">
    <w:p w14:paraId="09F46F7D" w14:textId="1E58EC9C" w:rsidR="00392567" w:rsidRDefault="00392567">
      <w:pPr>
        <w:pStyle w:val="CommentText"/>
      </w:pPr>
      <w:r>
        <w:rPr>
          <w:rStyle w:val="CommentReference"/>
        </w:rPr>
        <w:annotationRef/>
      </w:r>
      <w:r>
        <w:t>Run 6</w:t>
      </w:r>
      <w:r>
        <w:br/>
        <w:t>14.3.2020</w:t>
      </w:r>
    </w:p>
  </w:comment>
  <w:comment w:id="168" w:author="Helle, Joose I" w:date="2019-08-21T13:06:00Z" w:initials="HJI">
    <w:p w14:paraId="422E118C" w14:textId="1BB9E183" w:rsidR="00392567" w:rsidRDefault="00392567">
      <w:pPr>
        <w:pStyle w:val="CommentText"/>
      </w:pPr>
      <w:r>
        <w:rPr>
          <w:rStyle w:val="CommentReference"/>
        </w:rPr>
        <w:annotationRef/>
      </w:r>
      <w:r>
        <w:rPr>
          <w:rStyle w:val="CommentReference"/>
        </w:rPr>
        <w:annotationRef/>
      </w:r>
      <w:r>
        <w:t xml:space="preserve">Paths: </w:t>
      </w:r>
      <w:r w:rsidRPr="006B1FB7">
        <w:t>run_</w:t>
      </w:r>
      <w:r>
        <w:t>6</w:t>
      </w:r>
      <w:r w:rsidRPr="006B1FB7">
        <w:t>_set_1</w:t>
      </w:r>
      <w:r>
        <w:t xml:space="preserve"> </w:t>
      </w:r>
      <w:r>
        <w:br/>
        <w:t>13.3.2020</w:t>
      </w:r>
    </w:p>
  </w:comment>
  <w:comment w:id="171" w:author="Helle, Joose I" w:date="2020-03-07T16:45:00Z" w:initials="HJI">
    <w:p w14:paraId="097B81A2" w14:textId="064A2EA7" w:rsidR="00392567" w:rsidRDefault="00392567" w:rsidP="00260041">
      <w:pPr>
        <w:pStyle w:val="CommentText"/>
      </w:pPr>
      <w:r>
        <w:rPr>
          <w:rStyle w:val="CommentReference"/>
        </w:rPr>
        <w:annotationRef/>
      </w:r>
      <w:r>
        <w:rPr>
          <w:rStyle w:val="CommentReference"/>
        </w:rPr>
        <w:annotationRef/>
      </w:r>
      <w:r>
        <w:rPr>
          <w:rStyle w:val="CommentReference"/>
        </w:rPr>
        <w:annotationRef/>
      </w:r>
      <w:r>
        <w:t xml:space="preserve">Paths: </w:t>
      </w:r>
      <w:r w:rsidRPr="006B1FB7">
        <w:t>run_</w:t>
      </w:r>
      <w:r>
        <w:t>6</w:t>
      </w:r>
      <w:r w:rsidRPr="006B1FB7">
        <w:t>_set_1</w:t>
      </w:r>
      <w:r>
        <w:t xml:space="preserve"> </w:t>
      </w:r>
      <w:r>
        <w:br/>
        <w:t>13.3.2020)</w:t>
      </w:r>
    </w:p>
    <w:p w14:paraId="727A6040" w14:textId="6228EB1B" w:rsidR="00392567" w:rsidRDefault="00392567">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56AFC7D" w15:done="0"/>
  <w15:commentEx w15:paraId="719ECAFF" w15:done="0"/>
  <w15:commentEx w15:paraId="73DE971D" w15:done="0"/>
  <w15:commentEx w15:paraId="153591B8" w15:done="0"/>
  <w15:commentEx w15:paraId="2C6CBE7D" w15:done="0"/>
  <w15:commentEx w15:paraId="09F46F7D" w15:done="0"/>
  <w15:commentEx w15:paraId="422E118C" w15:done="0"/>
  <w15:commentEx w15:paraId="727A604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172ADE" w16cex:dateUtc="2020-03-14T08:05:00Z"/>
  <w16cex:commentExtensible w16cex:durableId="22172ED9" w16cex:dateUtc="2020-03-14T08:22:00Z"/>
  <w16cex:commentExtensible w16cex:durableId="220E4E0D" w16cex:dateUtc="2020-03-07T14: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56AFC7D" w16cid:durableId="2107A404"/>
  <w16cid:commentId w16cid:paraId="719ECAFF" w16cid:durableId="211FB998"/>
  <w16cid:commentId w16cid:paraId="73DE971D" w16cid:durableId="211FB9B1"/>
  <w16cid:commentId w16cid:paraId="153591B8" w16cid:durableId="2144AA71"/>
  <w16cid:commentId w16cid:paraId="2C6CBE7D" w16cid:durableId="22172ADE"/>
  <w16cid:commentId w16cid:paraId="09F46F7D" w16cid:durableId="22172ED9"/>
  <w16cid:commentId w16cid:paraId="422E118C" w16cid:durableId="2107C071"/>
  <w16cid:commentId w16cid:paraId="727A6040" w16cid:durableId="220E4E0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DBCA8E" w14:textId="77777777" w:rsidR="00700C49" w:rsidRDefault="00700C49" w:rsidP="00F939A9">
      <w:pPr>
        <w:spacing w:after="0" w:line="240" w:lineRule="auto"/>
      </w:pPr>
      <w:r>
        <w:separator/>
      </w:r>
    </w:p>
  </w:endnote>
  <w:endnote w:type="continuationSeparator" w:id="0">
    <w:p w14:paraId="24F2FC4B" w14:textId="77777777" w:rsidR="00700C49" w:rsidRDefault="00700C49"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ndale Mono">
    <w:panose1 w:val="020B0509000000000004"/>
    <w:charset w:val="00"/>
    <w:family w:val="modern"/>
    <w:pitch w:val="fixed"/>
    <w:sig w:usb0="00000287" w:usb1="00000000" w:usb2="00000000" w:usb3="00000000" w:csb0="0000009F" w:csb1="00000000"/>
  </w:font>
  <w:font w:name="DotumChe">
    <w:panose1 w:val="020B0609000101010101"/>
    <w:charset w:val="81"/>
    <w:family w:val="modern"/>
    <w:pitch w:val="fixed"/>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42659072"/>
      <w:docPartObj>
        <w:docPartGallery w:val="Page Numbers (Bottom of Page)"/>
        <w:docPartUnique/>
      </w:docPartObj>
    </w:sdtPr>
    <w:sdtContent>
      <w:p w14:paraId="4172117F" w14:textId="76B15C5D" w:rsidR="00392567" w:rsidRDefault="00392567" w:rsidP="00C1718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3B22DC8" w14:textId="77777777" w:rsidR="00392567" w:rsidRDefault="0039256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08A92A" w14:textId="790CB507" w:rsidR="00392567" w:rsidRDefault="00392567" w:rsidP="00C823CC">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53717727"/>
      <w:docPartObj>
        <w:docPartGallery w:val="Page Numbers (Bottom of Page)"/>
        <w:docPartUnique/>
      </w:docPartObj>
    </w:sdtPr>
    <w:sdtContent>
      <w:p w14:paraId="3380884E" w14:textId="7720C6E0" w:rsidR="00392567" w:rsidRDefault="00392567" w:rsidP="00C1718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9F853EB" w14:textId="77777777" w:rsidR="00392567" w:rsidRDefault="00392567" w:rsidP="00C823CC">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499B19" w14:textId="77777777" w:rsidR="00700C49" w:rsidRDefault="00700C49" w:rsidP="00F939A9">
      <w:pPr>
        <w:spacing w:after="0" w:line="240" w:lineRule="auto"/>
      </w:pPr>
      <w:r>
        <w:separator/>
      </w:r>
    </w:p>
  </w:footnote>
  <w:footnote w:type="continuationSeparator" w:id="0">
    <w:p w14:paraId="59847B0E" w14:textId="77777777" w:rsidR="00700C49" w:rsidRDefault="00700C49"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2CEE81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789E7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F8EEFE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94C643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A7AA3F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468178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BDC190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70486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79A4E9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9609D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825ACD"/>
    <w:multiLevelType w:val="hybridMultilevel"/>
    <w:tmpl w:val="CA18A42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057F8C"/>
    <w:multiLevelType w:val="hybridMultilevel"/>
    <w:tmpl w:val="3A5E950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B8E5C74"/>
    <w:multiLevelType w:val="hybridMultilevel"/>
    <w:tmpl w:val="782EFB8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44405E1"/>
    <w:multiLevelType w:val="hybridMultilevel"/>
    <w:tmpl w:val="7A603964"/>
    <w:lvl w:ilvl="0" w:tplc="ACA6D19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4976AA7"/>
    <w:multiLevelType w:val="hybridMultilevel"/>
    <w:tmpl w:val="6C22F2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8446328"/>
    <w:multiLevelType w:val="hybridMultilevel"/>
    <w:tmpl w:val="E1C8396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8AE4E79"/>
    <w:multiLevelType w:val="hybridMultilevel"/>
    <w:tmpl w:val="11EE2EA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A733912"/>
    <w:multiLevelType w:val="hybridMultilevel"/>
    <w:tmpl w:val="F38CE0C4"/>
    <w:lvl w:ilvl="0" w:tplc="276CD4B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CB31290"/>
    <w:multiLevelType w:val="hybridMultilevel"/>
    <w:tmpl w:val="E32A7E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412418E"/>
    <w:multiLevelType w:val="hybridMultilevel"/>
    <w:tmpl w:val="313C41C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4696E54"/>
    <w:multiLevelType w:val="hybridMultilevel"/>
    <w:tmpl w:val="7BF876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C303F6D"/>
    <w:multiLevelType w:val="hybridMultilevel"/>
    <w:tmpl w:val="66A2D1C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C391A13"/>
    <w:multiLevelType w:val="hybridMultilevel"/>
    <w:tmpl w:val="1D1E49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FBF487C"/>
    <w:multiLevelType w:val="hybridMultilevel"/>
    <w:tmpl w:val="8B40BD60"/>
    <w:lvl w:ilvl="0" w:tplc="075CD6D0">
      <w:start w:val="2"/>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9324EC4"/>
    <w:multiLevelType w:val="hybridMultilevel"/>
    <w:tmpl w:val="BB0A17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6425C66"/>
    <w:multiLevelType w:val="hybridMultilevel"/>
    <w:tmpl w:val="FC04B98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DCC2C97"/>
    <w:multiLevelType w:val="hybridMultilevel"/>
    <w:tmpl w:val="8B20AF1C"/>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3AC050D"/>
    <w:multiLevelType w:val="hybridMultilevel"/>
    <w:tmpl w:val="0AA6FB1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8612B6A"/>
    <w:multiLevelType w:val="multilevel"/>
    <w:tmpl w:val="3E5CC6DC"/>
    <w:lvl w:ilvl="0">
      <w:start w:val="1"/>
      <w:numFmt w:val="upperRoman"/>
      <w:pStyle w:val="Heading1"/>
      <w:lvlText w:val="%1.  "/>
      <w:lvlJc w:val="right"/>
      <w:pPr>
        <w:ind w:left="180" w:firstLine="387"/>
      </w:pPr>
      <w:rPr>
        <w:rFonts w:hint="default"/>
      </w:rPr>
    </w:lvl>
    <w:lvl w:ilvl="1">
      <w:start w:val="1"/>
      <w:numFmt w:val="decimal"/>
      <w:pStyle w:val="Heading2"/>
      <w:isLgl/>
      <w:suff w:val="space"/>
      <w:lvlText w:val="%1.%2 "/>
      <w:lvlJc w:val="left"/>
      <w:pPr>
        <w:ind w:left="0" w:firstLine="0"/>
      </w:pPr>
      <w:rPr>
        <w:rFonts w:hint="default"/>
        <w:color w:val="000000" w:themeColor="text1"/>
      </w:rPr>
    </w:lvl>
    <w:lvl w:ilvl="2">
      <w:start w:val="1"/>
      <w:numFmt w:val="decimal"/>
      <w:pStyle w:val="Heading3"/>
      <w:isLgl/>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3" w15:restartNumberingAfterBreak="0">
    <w:nsid w:val="694D01FD"/>
    <w:multiLevelType w:val="hybridMultilevel"/>
    <w:tmpl w:val="87069A52"/>
    <w:lvl w:ilvl="0" w:tplc="B9D25D44">
      <w:start w:val="1"/>
      <w:numFmt w:val="decimal"/>
      <w:lvlText w:val="%1)"/>
      <w:lvlJc w:val="left"/>
      <w:pPr>
        <w:ind w:left="720" w:hanging="360"/>
      </w:pPr>
      <w:rPr>
        <w:rFonts w:ascii="Times New Roman" w:eastAsiaTheme="minorHAnsi"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36A7174"/>
    <w:multiLevelType w:val="hybridMultilevel"/>
    <w:tmpl w:val="BFBE736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C841990"/>
    <w:multiLevelType w:val="hybridMultilevel"/>
    <w:tmpl w:val="AF5C112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CF75BFB"/>
    <w:multiLevelType w:val="hybridMultilevel"/>
    <w:tmpl w:val="BBA88C2A"/>
    <w:lvl w:ilvl="0" w:tplc="E466D02C">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2"/>
  </w:num>
  <w:num w:numId="2">
    <w:abstractNumId w:val="20"/>
  </w:num>
  <w:num w:numId="3">
    <w:abstractNumId w:val="28"/>
  </w:num>
  <w:num w:numId="4">
    <w:abstractNumId w:val="26"/>
  </w:num>
  <w:num w:numId="5">
    <w:abstractNumId w:val="11"/>
  </w:num>
  <w:num w:numId="6">
    <w:abstractNumId w:val="25"/>
  </w:num>
  <w:num w:numId="7">
    <w:abstractNumId w:val="27"/>
  </w:num>
  <w:num w:numId="8">
    <w:abstractNumId w:val="15"/>
  </w:num>
  <w:num w:numId="9">
    <w:abstractNumId w:val="22"/>
  </w:num>
  <w:num w:numId="10">
    <w:abstractNumId w:val="33"/>
  </w:num>
  <w:num w:numId="11">
    <w:abstractNumId w:val="24"/>
  </w:num>
  <w:num w:numId="12">
    <w:abstractNumId w:val="18"/>
  </w:num>
  <w:num w:numId="13">
    <w:abstractNumId w:val="31"/>
  </w:num>
  <w:num w:numId="14">
    <w:abstractNumId w:val="34"/>
  </w:num>
  <w:num w:numId="15">
    <w:abstractNumId w:val="10"/>
  </w:num>
  <w:num w:numId="16">
    <w:abstractNumId w:val="16"/>
  </w:num>
  <w:num w:numId="17">
    <w:abstractNumId w:val="30"/>
  </w:num>
  <w:num w:numId="18">
    <w:abstractNumId w:val="29"/>
  </w:num>
  <w:num w:numId="19">
    <w:abstractNumId w:val="19"/>
  </w:num>
  <w:num w:numId="20">
    <w:abstractNumId w:val="12"/>
  </w:num>
  <w:num w:numId="21">
    <w:abstractNumId w:val="0"/>
  </w:num>
  <w:num w:numId="22">
    <w:abstractNumId w:val="1"/>
  </w:num>
  <w:num w:numId="23">
    <w:abstractNumId w:val="2"/>
  </w:num>
  <w:num w:numId="24">
    <w:abstractNumId w:val="3"/>
  </w:num>
  <w:num w:numId="25">
    <w:abstractNumId w:val="8"/>
  </w:num>
  <w:num w:numId="26">
    <w:abstractNumId w:val="4"/>
  </w:num>
  <w:num w:numId="27">
    <w:abstractNumId w:val="5"/>
  </w:num>
  <w:num w:numId="28">
    <w:abstractNumId w:val="6"/>
  </w:num>
  <w:num w:numId="29">
    <w:abstractNumId w:val="7"/>
  </w:num>
  <w:num w:numId="30">
    <w:abstractNumId w:val="9"/>
  </w:num>
  <w:num w:numId="31">
    <w:abstractNumId w:val="14"/>
  </w:num>
  <w:num w:numId="32">
    <w:abstractNumId w:val="35"/>
  </w:num>
  <w:num w:numId="33">
    <w:abstractNumId w:val="36"/>
  </w:num>
  <w:num w:numId="34">
    <w:abstractNumId w:val="21"/>
  </w:num>
  <w:num w:numId="35">
    <w:abstractNumId w:val="13"/>
  </w:num>
  <w:num w:numId="36">
    <w:abstractNumId w:val="23"/>
  </w:num>
  <w:num w:numId="37">
    <w:abstractNumId w:val="17"/>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elle, Joose I">
    <w15:presenceInfo w15:providerId="AD" w15:userId="S::joohelle@ad.helsinki.fi::efd148fb-07bc-45ac-af3f-3b34c4b545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3"/>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608"/>
    <w:rsid w:val="00000265"/>
    <w:rsid w:val="000003C4"/>
    <w:rsid w:val="00000667"/>
    <w:rsid w:val="000006F3"/>
    <w:rsid w:val="00000A80"/>
    <w:rsid w:val="00000C03"/>
    <w:rsid w:val="00000DD6"/>
    <w:rsid w:val="00000F08"/>
    <w:rsid w:val="00000F96"/>
    <w:rsid w:val="0000113A"/>
    <w:rsid w:val="00001164"/>
    <w:rsid w:val="00001692"/>
    <w:rsid w:val="00001CB7"/>
    <w:rsid w:val="00001E32"/>
    <w:rsid w:val="00002046"/>
    <w:rsid w:val="000028CD"/>
    <w:rsid w:val="000028E9"/>
    <w:rsid w:val="000029B1"/>
    <w:rsid w:val="00002A01"/>
    <w:rsid w:val="00002A0D"/>
    <w:rsid w:val="00002CCA"/>
    <w:rsid w:val="00002DFB"/>
    <w:rsid w:val="00002F56"/>
    <w:rsid w:val="0000314F"/>
    <w:rsid w:val="000031AA"/>
    <w:rsid w:val="00003238"/>
    <w:rsid w:val="000035CB"/>
    <w:rsid w:val="00003612"/>
    <w:rsid w:val="000037A5"/>
    <w:rsid w:val="00003D68"/>
    <w:rsid w:val="00003F6B"/>
    <w:rsid w:val="00004046"/>
    <w:rsid w:val="00004105"/>
    <w:rsid w:val="00004926"/>
    <w:rsid w:val="00004DC3"/>
    <w:rsid w:val="00004DDF"/>
    <w:rsid w:val="00004FF8"/>
    <w:rsid w:val="00005067"/>
    <w:rsid w:val="000053E5"/>
    <w:rsid w:val="000056E5"/>
    <w:rsid w:val="000057ED"/>
    <w:rsid w:val="000057EF"/>
    <w:rsid w:val="00005C20"/>
    <w:rsid w:val="00005F33"/>
    <w:rsid w:val="00006324"/>
    <w:rsid w:val="00006636"/>
    <w:rsid w:val="00006771"/>
    <w:rsid w:val="00006A94"/>
    <w:rsid w:val="00006E9C"/>
    <w:rsid w:val="00007187"/>
    <w:rsid w:val="00007598"/>
    <w:rsid w:val="00007A07"/>
    <w:rsid w:val="00007C74"/>
    <w:rsid w:val="00007F9B"/>
    <w:rsid w:val="00010399"/>
    <w:rsid w:val="0001040B"/>
    <w:rsid w:val="00010A07"/>
    <w:rsid w:val="00010A77"/>
    <w:rsid w:val="00010ADF"/>
    <w:rsid w:val="00010BCC"/>
    <w:rsid w:val="00010F94"/>
    <w:rsid w:val="00010FC0"/>
    <w:rsid w:val="0001121B"/>
    <w:rsid w:val="000115DA"/>
    <w:rsid w:val="00011608"/>
    <w:rsid w:val="00011926"/>
    <w:rsid w:val="00011A6A"/>
    <w:rsid w:val="00011E2C"/>
    <w:rsid w:val="00011FD6"/>
    <w:rsid w:val="00011FEE"/>
    <w:rsid w:val="0001214D"/>
    <w:rsid w:val="0001257B"/>
    <w:rsid w:val="00012588"/>
    <w:rsid w:val="00012597"/>
    <w:rsid w:val="0001295A"/>
    <w:rsid w:val="00012A1C"/>
    <w:rsid w:val="00012B06"/>
    <w:rsid w:val="00012D76"/>
    <w:rsid w:val="0001340E"/>
    <w:rsid w:val="000134F6"/>
    <w:rsid w:val="00013536"/>
    <w:rsid w:val="000136BE"/>
    <w:rsid w:val="00013743"/>
    <w:rsid w:val="000137AA"/>
    <w:rsid w:val="00013DFD"/>
    <w:rsid w:val="00013FC1"/>
    <w:rsid w:val="00014479"/>
    <w:rsid w:val="0001447F"/>
    <w:rsid w:val="000144BE"/>
    <w:rsid w:val="0001467B"/>
    <w:rsid w:val="0001485E"/>
    <w:rsid w:val="00014FBC"/>
    <w:rsid w:val="000152E2"/>
    <w:rsid w:val="000153AB"/>
    <w:rsid w:val="000154B6"/>
    <w:rsid w:val="00015920"/>
    <w:rsid w:val="000159D5"/>
    <w:rsid w:val="00015ACC"/>
    <w:rsid w:val="00015D9B"/>
    <w:rsid w:val="00015E6C"/>
    <w:rsid w:val="000163AE"/>
    <w:rsid w:val="000166AC"/>
    <w:rsid w:val="00016785"/>
    <w:rsid w:val="000167AF"/>
    <w:rsid w:val="00016B67"/>
    <w:rsid w:val="00016C26"/>
    <w:rsid w:val="00016E58"/>
    <w:rsid w:val="00016FA1"/>
    <w:rsid w:val="000174E0"/>
    <w:rsid w:val="0001764D"/>
    <w:rsid w:val="000176B5"/>
    <w:rsid w:val="00017735"/>
    <w:rsid w:val="000177A4"/>
    <w:rsid w:val="000179ED"/>
    <w:rsid w:val="00017A26"/>
    <w:rsid w:val="00017A37"/>
    <w:rsid w:val="00017E46"/>
    <w:rsid w:val="00017EE9"/>
    <w:rsid w:val="000209FB"/>
    <w:rsid w:val="00020A5C"/>
    <w:rsid w:val="00020B97"/>
    <w:rsid w:val="00020EA1"/>
    <w:rsid w:val="00020EC8"/>
    <w:rsid w:val="00020F3D"/>
    <w:rsid w:val="000215F7"/>
    <w:rsid w:val="00021658"/>
    <w:rsid w:val="00021733"/>
    <w:rsid w:val="00021816"/>
    <w:rsid w:val="0002184F"/>
    <w:rsid w:val="00021954"/>
    <w:rsid w:val="00021AFB"/>
    <w:rsid w:val="00021B91"/>
    <w:rsid w:val="00022266"/>
    <w:rsid w:val="0002251C"/>
    <w:rsid w:val="0002272C"/>
    <w:rsid w:val="000227E7"/>
    <w:rsid w:val="00022805"/>
    <w:rsid w:val="00022816"/>
    <w:rsid w:val="00022832"/>
    <w:rsid w:val="00022878"/>
    <w:rsid w:val="00022906"/>
    <w:rsid w:val="0002293A"/>
    <w:rsid w:val="00023005"/>
    <w:rsid w:val="00023140"/>
    <w:rsid w:val="00023243"/>
    <w:rsid w:val="000232E2"/>
    <w:rsid w:val="000234E6"/>
    <w:rsid w:val="00023769"/>
    <w:rsid w:val="0002389B"/>
    <w:rsid w:val="00023A83"/>
    <w:rsid w:val="00023B46"/>
    <w:rsid w:val="00023BA2"/>
    <w:rsid w:val="0002456A"/>
    <w:rsid w:val="000249C3"/>
    <w:rsid w:val="00024BAD"/>
    <w:rsid w:val="00024F18"/>
    <w:rsid w:val="00024F50"/>
    <w:rsid w:val="000252CF"/>
    <w:rsid w:val="00025389"/>
    <w:rsid w:val="00025391"/>
    <w:rsid w:val="000253AC"/>
    <w:rsid w:val="0002574A"/>
    <w:rsid w:val="000258F4"/>
    <w:rsid w:val="00025BEC"/>
    <w:rsid w:val="00025EA5"/>
    <w:rsid w:val="0002608E"/>
    <w:rsid w:val="00026179"/>
    <w:rsid w:val="000262C8"/>
    <w:rsid w:val="0002636A"/>
    <w:rsid w:val="0002640D"/>
    <w:rsid w:val="00026559"/>
    <w:rsid w:val="00026598"/>
    <w:rsid w:val="0002667B"/>
    <w:rsid w:val="00026846"/>
    <w:rsid w:val="000269DD"/>
    <w:rsid w:val="00026E83"/>
    <w:rsid w:val="00026FC2"/>
    <w:rsid w:val="00027055"/>
    <w:rsid w:val="000271AB"/>
    <w:rsid w:val="000272AC"/>
    <w:rsid w:val="00027300"/>
    <w:rsid w:val="00027334"/>
    <w:rsid w:val="000274CB"/>
    <w:rsid w:val="00027689"/>
    <w:rsid w:val="0002790F"/>
    <w:rsid w:val="00027B94"/>
    <w:rsid w:val="00027C5D"/>
    <w:rsid w:val="00027DC1"/>
    <w:rsid w:val="00027E97"/>
    <w:rsid w:val="00027F14"/>
    <w:rsid w:val="0003008A"/>
    <w:rsid w:val="00030274"/>
    <w:rsid w:val="0003031E"/>
    <w:rsid w:val="0003047A"/>
    <w:rsid w:val="0003048A"/>
    <w:rsid w:val="00030949"/>
    <w:rsid w:val="000309C3"/>
    <w:rsid w:val="00030A6F"/>
    <w:rsid w:val="00030B21"/>
    <w:rsid w:val="00030FBA"/>
    <w:rsid w:val="0003107E"/>
    <w:rsid w:val="00031198"/>
    <w:rsid w:val="00031473"/>
    <w:rsid w:val="000314E5"/>
    <w:rsid w:val="000315CB"/>
    <w:rsid w:val="000315EC"/>
    <w:rsid w:val="00031C8A"/>
    <w:rsid w:val="00031D78"/>
    <w:rsid w:val="0003221B"/>
    <w:rsid w:val="000322D0"/>
    <w:rsid w:val="0003252C"/>
    <w:rsid w:val="00032979"/>
    <w:rsid w:val="00032C96"/>
    <w:rsid w:val="00032CB7"/>
    <w:rsid w:val="00032E93"/>
    <w:rsid w:val="00033270"/>
    <w:rsid w:val="0003337F"/>
    <w:rsid w:val="000336DE"/>
    <w:rsid w:val="00034233"/>
    <w:rsid w:val="00034266"/>
    <w:rsid w:val="000342C9"/>
    <w:rsid w:val="000347CE"/>
    <w:rsid w:val="000348A7"/>
    <w:rsid w:val="00034A72"/>
    <w:rsid w:val="00034AE9"/>
    <w:rsid w:val="00034BE5"/>
    <w:rsid w:val="00034C29"/>
    <w:rsid w:val="00034C78"/>
    <w:rsid w:val="00035386"/>
    <w:rsid w:val="000353BE"/>
    <w:rsid w:val="00035689"/>
    <w:rsid w:val="00035712"/>
    <w:rsid w:val="0003572E"/>
    <w:rsid w:val="0003584D"/>
    <w:rsid w:val="00035BA3"/>
    <w:rsid w:val="00035BD7"/>
    <w:rsid w:val="00035D3B"/>
    <w:rsid w:val="00035EEB"/>
    <w:rsid w:val="000361EB"/>
    <w:rsid w:val="000363AC"/>
    <w:rsid w:val="0003643D"/>
    <w:rsid w:val="000366A9"/>
    <w:rsid w:val="000366DB"/>
    <w:rsid w:val="00036E61"/>
    <w:rsid w:val="00036EA4"/>
    <w:rsid w:val="00036FC6"/>
    <w:rsid w:val="0003713C"/>
    <w:rsid w:val="00037276"/>
    <w:rsid w:val="00037792"/>
    <w:rsid w:val="00037883"/>
    <w:rsid w:val="00037912"/>
    <w:rsid w:val="00037938"/>
    <w:rsid w:val="0003797C"/>
    <w:rsid w:val="00037A23"/>
    <w:rsid w:val="00037C17"/>
    <w:rsid w:val="00037EE4"/>
    <w:rsid w:val="000400D7"/>
    <w:rsid w:val="00040440"/>
    <w:rsid w:val="00040497"/>
    <w:rsid w:val="00040552"/>
    <w:rsid w:val="0004060B"/>
    <w:rsid w:val="000407B9"/>
    <w:rsid w:val="00041912"/>
    <w:rsid w:val="0004195C"/>
    <w:rsid w:val="00041B25"/>
    <w:rsid w:val="00041B7C"/>
    <w:rsid w:val="00041DD2"/>
    <w:rsid w:val="00042344"/>
    <w:rsid w:val="000423F8"/>
    <w:rsid w:val="000424F7"/>
    <w:rsid w:val="000425EA"/>
    <w:rsid w:val="00042694"/>
    <w:rsid w:val="00042745"/>
    <w:rsid w:val="000427FC"/>
    <w:rsid w:val="00042933"/>
    <w:rsid w:val="000429BC"/>
    <w:rsid w:val="00042A5F"/>
    <w:rsid w:val="00042AC4"/>
    <w:rsid w:val="00042B4D"/>
    <w:rsid w:val="00042C42"/>
    <w:rsid w:val="00042E9E"/>
    <w:rsid w:val="000430AD"/>
    <w:rsid w:val="00043605"/>
    <w:rsid w:val="00043A70"/>
    <w:rsid w:val="000440A0"/>
    <w:rsid w:val="00044260"/>
    <w:rsid w:val="000442A5"/>
    <w:rsid w:val="000442BE"/>
    <w:rsid w:val="00044930"/>
    <w:rsid w:val="00044E9B"/>
    <w:rsid w:val="000450DA"/>
    <w:rsid w:val="000451BF"/>
    <w:rsid w:val="0004538D"/>
    <w:rsid w:val="00045405"/>
    <w:rsid w:val="00045626"/>
    <w:rsid w:val="00045679"/>
    <w:rsid w:val="00045ABB"/>
    <w:rsid w:val="00045C16"/>
    <w:rsid w:val="00045C62"/>
    <w:rsid w:val="00045C7D"/>
    <w:rsid w:val="00045F06"/>
    <w:rsid w:val="000460DF"/>
    <w:rsid w:val="000460F0"/>
    <w:rsid w:val="0004626E"/>
    <w:rsid w:val="0004634A"/>
    <w:rsid w:val="00046BFE"/>
    <w:rsid w:val="00046ED3"/>
    <w:rsid w:val="0004706D"/>
    <w:rsid w:val="000472B8"/>
    <w:rsid w:val="00047677"/>
    <w:rsid w:val="0004787B"/>
    <w:rsid w:val="00047DA8"/>
    <w:rsid w:val="00047EFA"/>
    <w:rsid w:val="00050182"/>
    <w:rsid w:val="000503C6"/>
    <w:rsid w:val="000503EC"/>
    <w:rsid w:val="00050446"/>
    <w:rsid w:val="000504B4"/>
    <w:rsid w:val="00050694"/>
    <w:rsid w:val="0005070F"/>
    <w:rsid w:val="000509FC"/>
    <w:rsid w:val="00050B41"/>
    <w:rsid w:val="00050C2C"/>
    <w:rsid w:val="000511C6"/>
    <w:rsid w:val="00051455"/>
    <w:rsid w:val="000516AA"/>
    <w:rsid w:val="000517B2"/>
    <w:rsid w:val="00051CF6"/>
    <w:rsid w:val="00051F1F"/>
    <w:rsid w:val="00052254"/>
    <w:rsid w:val="00052416"/>
    <w:rsid w:val="0005248C"/>
    <w:rsid w:val="00052620"/>
    <w:rsid w:val="00052691"/>
    <w:rsid w:val="000526F0"/>
    <w:rsid w:val="00052AD4"/>
    <w:rsid w:val="00052F46"/>
    <w:rsid w:val="00052FF4"/>
    <w:rsid w:val="00053187"/>
    <w:rsid w:val="0005346E"/>
    <w:rsid w:val="000534EC"/>
    <w:rsid w:val="000535CB"/>
    <w:rsid w:val="00053732"/>
    <w:rsid w:val="0005379D"/>
    <w:rsid w:val="0005389F"/>
    <w:rsid w:val="00053C9B"/>
    <w:rsid w:val="00053CED"/>
    <w:rsid w:val="00053EFC"/>
    <w:rsid w:val="00053FE7"/>
    <w:rsid w:val="000540A5"/>
    <w:rsid w:val="000543DA"/>
    <w:rsid w:val="00054684"/>
    <w:rsid w:val="00054775"/>
    <w:rsid w:val="000547DE"/>
    <w:rsid w:val="00054A25"/>
    <w:rsid w:val="00054DB2"/>
    <w:rsid w:val="00054E6E"/>
    <w:rsid w:val="00054E99"/>
    <w:rsid w:val="00054F81"/>
    <w:rsid w:val="0005510A"/>
    <w:rsid w:val="0005514A"/>
    <w:rsid w:val="0005517F"/>
    <w:rsid w:val="00055192"/>
    <w:rsid w:val="000556DE"/>
    <w:rsid w:val="00055733"/>
    <w:rsid w:val="00055782"/>
    <w:rsid w:val="00055AE2"/>
    <w:rsid w:val="00055DDE"/>
    <w:rsid w:val="00055EE4"/>
    <w:rsid w:val="000561C1"/>
    <w:rsid w:val="000562B7"/>
    <w:rsid w:val="00056402"/>
    <w:rsid w:val="00056414"/>
    <w:rsid w:val="000564A8"/>
    <w:rsid w:val="000565CF"/>
    <w:rsid w:val="000565F9"/>
    <w:rsid w:val="000568E4"/>
    <w:rsid w:val="00056A97"/>
    <w:rsid w:val="00056C50"/>
    <w:rsid w:val="00056E36"/>
    <w:rsid w:val="0005721B"/>
    <w:rsid w:val="000578CE"/>
    <w:rsid w:val="00057BAB"/>
    <w:rsid w:val="00057E6C"/>
    <w:rsid w:val="00057F44"/>
    <w:rsid w:val="00057F49"/>
    <w:rsid w:val="00057FC7"/>
    <w:rsid w:val="0006003D"/>
    <w:rsid w:val="000600DC"/>
    <w:rsid w:val="00060192"/>
    <w:rsid w:val="00060286"/>
    <w:rsid w:val="00060463"/>
    <w:rsid w:val="0006052B"/>
    <w:rsid w:val="000609B4"/>
    <w:rsid w:val="00060DAF"/>
    <w:rsid w:val="00060FAA"/>
    <w:rsid w:val="00061473"/>
    <w:rsid w:val="000614A4"/>
    <w:rsid w:val="0006152F"/>
    <w:rsid w:val="00061674"/>
    <w:rsid w:val="000616DF"/>
    <w:rsid w:val="0006170A"/>
    <w:rsid w:val="0006171B"/>
    <w:rsid w:val="00061985"/>
    <w:rsid w:val="00061A3A"/>
    <w:rsid w:val="00061A9D"/>
    <w:rsid w:val="00061E82"/>
    <w:rsid w:val="000624F1"/>
    <w:rsid w:val="00062A03"/>
    <w:rsid w:val="00062C33"/>
    <w:rsid w:val="00062F50"/>
    <w:rsid w:val="0006301E"/>
    <w:rsid w:val="000631D1"/>
    <w:rsid w:val="000631D2"/>
    <w:rsid w:val="0006322A"/>
    <w:rsid w:val="00063343"/>
    <w:rsid w:val="000633DE"/>
    <w:rsid w:val="000636CE"/>
    <w:rsid w:val="00063847"/>
    <w:rsid w:val="0006438F"/>
    <w:rsid w:val="00064438"/>
    <w:rsid w:val="0006449E"/>
    <w:rsid w:val="000645FB"/>
    <w:rsid w:val="00064A18"/>
    <w:rsid w:val="00064B34"/>
    <w:rsid w:val="000653B0"/>
    <w:rsid w:val="000655B7"/>
    <w:rsid w:val="00065703"/>
    <w:rsid w:val="000657F4"/>
    <w:rsid w:val="0006583B"/>
    <w:rsid w:val="00065A74"/>
    <w:rsid w:val="00065B67"/>
    <w:rsid w:val="00065BB7"/>
    <w:rsid w:val="00066472"/>
    <w:rsid w:val="000665E3"/>
    <w:rsid w:val="000669BC"/>
    <w:rsid w:val="00066AAF"/>
    <w:rsid w:val="00066B30"/>
    <w:rsid w:val="00066C6D"/>
    <w:rsid w:val="00067345"/>
    <w:rsid w:val="000675A3"/>
    <w:rsid w:val="000675D9"/>
    <w:rsid w:val="0006761F"/>
    <w:rsid w:val="00067A06"/>
    <w:rsid w:val="00067ED1"/>
    <w:rsid w:val="000703AD"/>
    <w:rsid w:val="00070723"/>
    <w:rsid w:val="00070DCA"/>
    <w:rsid w:val="00070E09"/>
    <w:rsid w:val="00070F0F"/>
    <w:rsid w:val="00071084"/>
    <w:rsid w:val="000710A8"/>
    <w:rsid w:val="000716E9"/>
    <w:rsid w:val="0007172E"/>
    <w:rsid w:val="00071B2C"/>
    <w:rsid w:val="00071B59"/>
    <w:rsid w:val="00071CEF"/>
    <w:rsid w:val="00071D71"/>
    <w:rsid w:val="00071DC7"/>
    <w:rsid w:val="00071F03"/>
    <w:rsid w:val="0007204B"/>
    <w:rsid w:val="00072531"/>
    <w:rsid w:val="0007253C"/>
    <w:rsid w:val="00072728"/>
    <w:rsid w:val="00072A01"/>
    <w:rsid w:val="000733AD"/>
    <w:rsid w:val="000736B0"/>
    <w:rsid w:val="0007382E"/>
    <w:rsid w:val="00073FD4"/>
    <w:rsid w:val="0007417D"/>
    <w:rsid w:val="0007444E"/>
    <w:rsid w:val="000744DD"/>
    <w:rsid w:val="0007451C"/>
    <w:rsid w:val="000747F5"/>
    <w:rsid w:val="000748A5"/>
    <w:rsid w:val="00074D94"/>
    <w:rsid w:val="00074E94"/>
    <w:rsid w:val="00074FAC"/>
    <w:rsid w:val="0007501B"/>
    <w:rsid w:val="0007504E"/>
    <w:rsid w:val="0007549A"/>
    <w:rsid w:val="00075577"/>
    <w:rsid w:val="000756B9"/>
    <w:rsid w:val="00075947"/>
    <w:rsid w:val="00075ADC"/>
    <w:rsid w:val="00075BFC"/>
    <w:rsid w:val="00075D02"/>
    <w:rsid w:val="00075E92"/>
    <w:rsid w:val="00075F23"/>
    <w:rsid w:val="00076015"/>
    <w:rsid w:val="000760F8"/>
    <w:rsid w:val="0007611B"/>
    <w:rsid w:val="000763E9"/>
    <w:rsid w:val="0007663C"/>
    <w:rsid w:val="00076883"/>
    <w:rsid w:val="000769F5"/>
    <w:rsid w:val="00076B9C"/>
    <w:rsid w:val="0007715A"/>
    <w:rsid w:val="00077212"/>
    <w:rsid w:val="0007736B"/>
    <w:rsid w:val="000774C6"/>
    <w:rsid w:val="0007792D"/>
    <w:rsid w:val="00077A6E"/>
    <w:rsid w:val="00077D06"/>
    <w:rsid w:val="00077D85"/>
    <w:rsid w:val="00080336"/>
    <w:rsid w:val="000804A1"/>
    <w:rsid w:val="000807D6"/>
    <w:rsid w:val="000807F4"/>
    <w:rsid w:val="0008090F"/>
    <w:rsid w:val="0008094B"/>
    <w:rsid w:val="00080D6A"/>
    <w:rsid w:val="0008120D"/>
    <w:rsid w:val="0008132D"/>
    <w:rsid w:val="000813C9"/>
    <w:rsid w:val="00081574"/>
    <w:rsid w:val="000816F4"/>
    <w:rsid w:val="00081AA0"/>
    <w:rsid w:val="00081B38"/>
    <w:rsid w:val="00081B59"/>
    <w:rsid w:val="00081B83"/>
    <w:rsid w:val="00081C62"/>
    <w:rsid w:val="00081CDE"/>
    <w:rsid w:val="00081D07"/>
    <w:rsid w:val="00081D56"/>
    <w:rsid w:val="00081D8E"/>
    <w:rsid w:val="00081DF1"/>
    <w:rsid w:val="00081E24"/>
    <w:rsid w:val="00081F9C"/>
    <w:rsid w:val="000823BF"/>
    <w:rsid w:val="0008241E"/>
    <w:rsid w:val="000825DC"/>
    <w:rsid w:val="00082AB5"/>
    <w:rsid w:val="00082CF9"/>
    <w:rsid w:val="00082F87"/>
    <w:rsid w:val="00082FA2"/>
    <w:rsid w:val="00083040"/>
    <w:rsid w:val="00083501"/>
    <w:rsid w:val="00083719"/>
    <w:rsid w:val="000839CF"/>
    <w:rsid w:val="00083DB0"/>
    <w:rsid w:val="00084114"/>
    <w:rsid w:val="000843F7"/>
    <w:rsid w:val="00084462"/>
    <w:rsid w:val="00084482"/>
    <w:rsid w:val="000845B0"/>
    <w:rsid w:val="00084705"/>
    <w:rsid w:val="0008479A"/>
    <w:rsid w:val="00084CAE"/>
    <w:rsid w:val="00084E85"/>
    <w:rsid w:val="000851D5"/>
    <w:rsid w:val="00085389"/>
    <w:rsid w:val="00085411"/>
    <w:rsid w:val="00085456"/>
    <w:rsid w:val="0008579E"/>
    <w:rsid w:val="00085B50"/>
    <w:rsid w:val="00085D7E"/>
    <w:rsid w:val="00085F7F"/>
    <w:rsid w:val="00086068"/>
    <w:rsid w:val="00086610"/>
    <w:rsid w:val="000866C0"/>
    <w:rsid w:val="000866D6"/>
    <w:rsid w:val="0008677A"/>
    <w:rsid w:val="00086793"/>
    <w:rsid w:val="000868B8"/>
    <w:rsid w:val="000868C3"/>
    <w:rsid w:val="00086B58"/>
    <w:rsid w:val="00086C90"/>
    <w:rsid w:val="00086DE8"/>
    <w:rsid w:val="00086E9E"/>
    <w:rsid w:val="0008721D"/>
    <w:rsid w:val="00087741"/>
    <w:rsid w:val="000878AB"/>
    <w:rsid w:val="0008790D"/>
    <w:rsid w:val="00087A46"/>
    <w:rsid w:val="00087EB9"/>
    <w:rsid w:val="0009004D"/>
    <w:rsid w:val="000901B5"/>
    <w:rsid w:val="0009033A"/>
    <w:rsid w:val="0009037E"/>
    <w:rsid w:val="00090724"/>
    <w:rsid w:val="00090BE0"/>
    <w:rsid w:val="00090C80"/>
    <w:rsid w:val="00090D32"/>
    <w:rsid w:val="00090EDD"/>
    <w:rsid w:val="00090FB8"/>
    <w:rsid w:val="00091090"/>
    <w:rsid w:val="00091123"/>
    <w:rsid w:val="000915D1"/>
    <w:rsid w:val="00091635"/>
    <w:rsid w:val="000918C7"/>
    <w:rsid w:val="00091A5E"/>
    <w:rsid w:val="00091BA1"/>
    <w:rsid w:val="00091BA2"/>
    <w:rsid w:val="00091E73"/>
    <w:rsid w:val="00092128"/>
    <w:rsid w:val="000921B2"/>
    <w:rsid w:val="000923CC"/>
    <w:rsid w:val="0009244C"/>
    <w:rsid w:val="0009287C"/>
    <w:rsid w:val="000928DE"/>
    <w:rsid w:val="00092C70"/>
    <w:rsid w:val="00092E58"/>
    <w:rsid w:val="0009324A"/>
    <w:rsid w:val="00093471"/>
    <w:rsid w:val="000934BD"/>
    <w:rsid w:val="000934EA"/>
    <w:rsid w:val="00093519"/>
    <w:rsid w:val="00093651"/>
    <w:rsid w:val="00093BB5"/>
    <w:rsid w:val="00093D67"/>
    <w:rsid w:val="00093EC9"/>
    <w:rsid w:val="00093F14"/>
    <w:rsid w:val="00093F61"/>
    <w:rsid w:val="0009406D"/>
    <w:rsid w:val="00094352"/>
    <w:rsid w:val="0009461B"/>
    <w:rsid w:val="00094645"/>
    <w:rsid w:val="00094683"/>
    <w:rsid w:val="00094882"/>
    <w:rsid w:val="00094958"/>
    <w:rsid w:val="0009495E"/>
    <w:rsid w:val="00094C66"/>
    <w:rsid w:val="00094CBB"/>
    <w:rsid w:val="00094CDC"/>
    <w:rsid w:val="00094DEF"/>
    <w:rsid w:val="00095144"/>
    <w:rsid w:val="000953D0"/>
    <w:rsid w:val="00095CCB"/>
    <w:rsid w:val="00096080"/>
    <w:rsid w:val="000961F8"/>
    <w:rsid w:val="0009624B"/>
    <w:rsid w:val="000963BF"/>
    <w:rsid w:val="000964A9"/>
    <w:rsid w:val="000968A1"/>
    <w:rsid w:val="00096D20"/>
    <w:rsid w:val="00096EF3"/>
    <w:rsid w:val="00097337"/>
    <w:rsid w:val="000973BF"/>
    <w:rsid w:val="000974D7"/>
    <w:rsid w:val="0009760F"/>
    <w:rsid w:val="0009771C"/>
    <w:rsid w:val="00097ACC"/>
    <w:rsid w:val="00097E93"/>
    <w:rsid w:val="00097F04"/>
    <w:rsid w:val="000A0291"/>
    <w:rsid w:val="000A03D4"/>
    <w:rsid w:val="000A0520"/>
    <w:rsid w:val="000A055B"/>
    <w:rsid w:val="000A0B00"/>
    <w:rsid w:val="000A0F3A"/>
    <w:rsid w:val="000A1095"/>
    <w:rsid w:val="000A1692"/>
    <w:rsid w:val="000A169D"/>
    <w:rsid w:val="000A1766"/>
    <w:rsid w:val="000A18D9"/>
    <w:rsid w:val="000A1AF7"/>
    <w:rsid w:val="000A1BE4"/>
    <w:rsid w:val="000A1C40"/>
    <w:rsid w:val="000A1C8E"/>
    <w:rsid w:val="000A2104"/>
    <w:rsid w:val="000A24F7"/>
    <w:rsid w:val="000A250E"/>
    <w:rsid w:val="000A2513"/>
    <w:rsid w:val="000A2581"/>
    <w:rsid w:val="000A26F2"/>
    <w:rsid w:val="000A27A6"/>
    <w:rsid w:val="000A2ABA"/>
    <w:rsid w:val="000A2BEF"/>
    <w:rsid w:val="000A2DBA"/>
    <w:rsid w:val="000A2DDC"/>
    <w:rsid w:val="000A2E88"/>
    <w:rsid w:val="000A2F53"/>
    <w:rsid w:val="000A306D"/>
    <w:rsid w:val="000A354D"/>
    <w:rsid w:val="000A35A0"/>
    <w:rsid w:val="000A36A4"/>
    <w:rsid w:val="000A36FD"/>
    <w:rsid w:val="000A3A54"/>
    <w:rsid w:val="000A3D43"/>
    <w:rsid w:val="000A3E56"/>
    <w:rsid w:val="000A4374"/>
    <w:rsid w:val="000A4394"/>
    <w:rsid w:val="000A43F6"/>
    <w:rsid w:val="000A446B"/>
    <w:rsid w:val="000A452B"/>
    <w:rsid w:val="000A468B"/>
    <w:rsid w:val="000A47DA"/>
    <w:rsid w:val="000A4958"/>
    <w:rsid w:val="000A49B9"/>
    <w:rsid w:val="000A4B74"/>
    <w:rsid w:val="000A4BF0"/>
    <w:rsid w:val="000A4C94"/>
    <w:rsid w:val="000A4D01"/>
    <w:rsid w:val="000A4E0E"/>
    <w:rsid w:val="000A50B6"/>
    <w:rsid w:val="000A50C4"/>
    <w:rsid w:val="000A50EE"/>
    <w:rsid w:val="000A5164"/>
    <w:rsid w:val="000A55AD"/>
    <w:rsid w:val="000A5822"/>
    <w:rsid w:val="000A587F"/>
    <w:rsid w:val="000A5AAC"/>
    <w:rsid w:val="000A5B6F"/>
    <w:rsid w:val="000A5C56"/>
    <w:rsid w:val="000A5E08"/>
    <w:rsid w:val="000A5E9E"/>
    <w:rsid w:val="000A5F35"/>
    <w:rsid w:val="000A5F8E"/>
    <w:rsid w:val="000A60A9"/>
    <w:rsid w:val="000A627E"/>
    <w:rsid w:val="000A638E"/>
    <w:rsid w:val="000A666D"/>
    <w:rsid w:val="000A696C"/>
    <w:rsid w:val="000A6D98"/>
    <w:rsid w:val="000A6F60"/>
    <w:rsid w:val="000A71D3"/>
    <w:rsid w:val="000A7305"/>
    <w:rsid w:val="000A74EA"/>
    <w:rsid w:val="000A78BC"/>
    <w:rsid w:val="000A79A6"/>
    <w:rsid w:val="000A7AB4"/>
    <w:rsid w:val="000A7DA4"/>
    <w:rsid w:val="000A7F42"/>
    <w:rsid w:val="000B02A7"/>
    <w:rsid w:val="000B0702"/>
    <w:rsid w:val="000B09E6"/>
    <w:rsid w:val="000B09F8"/>
    <w:rsid w:val="000B0ADD"/>
    <w:rsid w:val="000B0B44"/>
    <w:rsid w:val="000B0B47"/>
    <w:rsid w:val="000B1365"/>
    <w:rsid w:val="000B140A"/>
    <w:rsid w:val="000B1464"/>
    <w:rsid w:val="000B1A02"/>
    <w:rsid w:val="000B1C13"/>
    <w:rsid w:val="000B1E61"/>
    <w:rsid w:val="000B1EA0"/>
    <w:rsid w:val="000B2106"/>
    <w:rsid w:val="000B2692"/>
    <w:rsid w:val="000B26B7"/>
    <w:rsid w:val="000B2A28"/>
    <w:rsid w:val="000B2B40"/>
    <w:rsid w:val="000B2B80"/>
    <w:rsid w:val="000B32EC"/>
    <w:rsid w:val="000B37A8"/>
    <w:rsid w:val="000B39A0"/>
    <w:rsid w:val="000B3CD2"/>
    <w:rsid w:val="000B42D3"/>
    <w:rsid w:val="000B45BB"/>
    <w:rsid w:val="000B482D"/>
    <w:rsid w:val="000B4978"/>
    <w:rsid w:val="000B49CA"/>
    <w:rsid w:val="000B4C13"/>
    <w:rsid w:val="000B4C43"/>
    <w:rsid w:val="000B4CF5"/>
    <w:rsid w:val="000B4FC2"/>
    <w:rsid w:val="000B5247"/>
    <w:rsid w:val="000B54B3"/>
    <w:rsid w:val="000B5580"/>
    <w:rsid w:val="000B5634"/>
    <w:rsid w:val="000B5639"/>
    <w:rsid w:val="000B5E17"/>
    <w:rsid w:val="000B5F89"/>
    <w:rsid w:val="000B660D"/>
    <w:rsid w:val="000B67B8"/>
    <w:rsid w:val="000B68F7"/>
    <w:rsid w:val="000B6A0E"/>
    <w:rsid w:val="000B6A32"/>
    <w:rsid w:val="000B6D72"/>
    <w:rsid w:val="000B72B3"/>
    <w:rsid w:val="000B72F1"/>
    <w:rsid w:val="000B7300"/>
    <w:rsid w:val="000B75C2"/>
    <w:rsid w:val="000B76B2"/>
    <w:rsid w:val="000B7765"/>
    <w:rsid w:val="000B7808"/>
    <w:rsid w:val="000B7986"/>
    <w:rsid w:val="000B7A7E"/>
    <w:rsid w:val="000B7CBE"/>
    <w:rsid w:val="000B7CE1"/>
    <w:rsid w:val="000B7D63"/>
    <w:rsid w:val="000B7DE6"/>
    <w:rsid w:val="000C0079"/>
    <w:rsid w:val="000C00F4"/>
    <w:rsid w:val="000C0253"/>
    <w:rsid w:val="000C0904"/>
    <w:rsid w:val="000C0AEA"/>
    <w:rsid w:val="000C0B41"/>
    <w:rsid w:val="000C0D5D"/>
    <w:rsid w:val="000C0E42"/>
    <w:rsid w:val="000C0EAD"/>
    <w:rsid w:val="000C0EB4"/>
    <w:rsid w:val="000C10BD"/>
    <w:rsid w:val="000C124E"/>
    <w:rsid w:val="000C1451"/>
    <w:rsid w:val="000C1482"/>
    <w:rsid w:val="000C15A6"/>
    <w:rsid w:val="000C1658"/>
    <w:rsid w:val="000C1AB7"/>
    <w:rsid w:val="000C1AD9"/>
    <w:rsid w:val="000C1ECE"/>
    <w:rsid w:val="000C1F61"/>
    <w:rsid w:val="000C215D"/>
    <w:rsid w:val="000C2A1B"/>
    <w:rsid w:val="000C2A90"/>
    <w:rsid w:val="000C2B78"/>
    <w:rsid w:val="000C2C27"/>
    <w:rsid w:val="000C2F90"/>
    <w:rsid w:val="000C30D5"/>
    <w:rsid w:val="000C3101"/>
    <w:rsid w:val="000C3793"/>
    <w:rsid w:val="000C386C"/>
    <w:rsid w:val="000C38AF"/>
    <w:rsid w:val="000C38F7"/>
    <w:rsid w:val="000C3A41"/>
    <w:rsid w:val="000C3BC1"/>
    <w:rsid w:val="000C3C84"/>
    <w:rsid w:val="000C3E11"/>
    <w:rsid w:val="000C3EBB"/>
    <w:rsid w:val="000C4097"/>
    <w:rsid w:val="000C4382"/>
    <w:rsid w:val="000C443D"/>
    <w:rsid w:val="000C4605"/>
    <w:rsid w:val="000C4935"/>
    <w:rsid w:val="000C4942"/>
    <w:rsid w:val="000C4D69"/>
    <w:rsid w:val="000C4DB9"/>
    <w:rsid w:val="000C4FFA"/>
    <w:rsid w:val="000C52D5"/>
    <w:rsid w:val="000C5438"/>
    <w:rsid w:val="000C5499"/>
    <w:rsid w:val="000C58FB"/>
    <w:rsid w:val="000C598D"/>
    <w:rsid w:val="000C5B6A"/>
    <w:rsid w:val="000C5D80"/>
    <w:rsid w:val="000C5FF0"/>
    <w:rsid w:val="000C6080"/>
    <w:rsid w:val="000C61ED"/>
    <w:rsid w:val="000C624D"/>
    <w:rsid w:val="000C644E"/>
    <w:rsid w:val="000C65CB"/>
    <w:rsid w:val="000C66F9"/>
    <w:rsid w:val="000C6A31"/>
    <w:rsid w:val="000C7310"/>
    <w:rsid w:val="000C7456"/>
    <w:rsid w:val="000C77C5"/>
    <w:rsid w:val="000C78C9"/>
    <w:rsid w:val="000C78DE"/>
    <w:rsid w:val="000C7A4B"/>
    <w:rsid w:val="000C7B8F"/>
    <w:rsid w:val="000C7BD1"/>
    <w:rsid w:val="000C7E3A"/>
    <w:rsid w:val="000C7FB3"/>
    <w:rsid w:val="000D0686"/>
    <w:rsid w:val="000D0798"/>
    <w:rsid w:val="000D0B19"/>
    <w:rsid w:val="000D0B8F"/>
    <w:rsid w:val="000D0D86"/>
    <w:rsid w:val="000D0DD6"/>
    <w:rsid w:val="000D0DDF"/>
    <w:rsid w:val="000D0F5D"/>
    <w:rsid w:val="000D0FF8"/>
    <w:rsid w:val="000D10A1"/>
    <w:rsid w:val="000D132E"/>
    <w:rsid w:val="000D1542"/>
    <w:rsid w:val="000D18DE"/>
    <w:rsid w:val="000D20BB"/>
    <w:rsid w:val="000D258A"/>
    <w:rsid w:val="000D2857"/>
    <w:rsid w:val="000D2942"/>
    <w:rsid w:val="000D29EE"/>
    <w:rsid w:val="000D31B9"/>
    <w:rsid w:val="000D320A"/>
    <w:rsid w:val="000D32DD"/>
    <w:rsid w:val="000D34D3"/>
    <w:rsid w:val="000D3791"/>
    <w:rsid w:val="000D3AEA"/>
    <w:rsid w:val="000D3C89"/>
    <w:rsid w:val="000D3FE9"/>
    <w:rsid w:val="000D46AB"/>
    <w:rsid w:val="000D4B59"/>
    <w:rsid w:val="000D4E0C"/>
    <w:rsid w:val="000D506C"/>
    <w:rsid w:val="000D5157"/>
    <w:rsid w:val="000D520C"/>
    <w:rsid w:val="000D529B"/>
    <w:rsid w:val="000D5353"/>
    <w:rsid w:val="000D53A7"/>
    <w:rsid w:val="000D54FF"/>
    <w:rsid w:val="000D5570"/>
    <w:rsid w:val="000D562C"/>
    <w:rsid w:val="000D570D"/>
    <w:rsid w:val="000D59B0"/>
    <w:rsid w:val="000D5BB4"/>
    <w:rsid w:val="000D5BB8"/>
    <w:rsid w:val="000D5FC5"/>
    <w:rsid w:val="000D6084"/>
    <w:rsid w:val="000D6235"/>
    <w:rsid w:val="000D6318"/>
    <w:rsid w:val="000D6337"/>
    <w:rsid w:val="000D697B"/>
    <w:rsid w:val="000D6CD9"/>
    <w:rsid w:val="000D6F24"/>
    <w:rsid w:val="000D6F25"/>
    <w:rsid w:val="000D6F78"/>
    <w:rsid w:val="000D6FD0"/>
    <w:rsid w:val="000D715D"/>
    <w:rsid w:val="000D7267"/>
    <w:rsid w:val="000D730D"/>
    <w:rsid w:val="000D75FB"/>
    <w:rsid w:val="000D7778"/>
    <w:rsid w:val="000D79B1"/>
    <w:rsid w:val="000D79D2"/>
    <w:rsid w:val="000D7D4B"/>
    <w:rsid w:val="000D7FDF"/>
    <w:rsid w:val="000E00AE"/>
    <w:rsid w:val="000E01A0"/>
    <w:rsid w:val="000E01B1"/>
    <w:rsid w:val="000E03A0"/>
    <w:rsid w:val="000E03B9"/>
    <w:rsid w:val="000E041E"/>
    <w:rsid w:val="000E0646"/>
    <w:rsid w:val="000E0877"/>
    <w:rsid w:val="000E0943"/>
    <w:rsid w:val="000E0987"/>
    <w:rsid w:val="000E0BC1"/>
    <w:rsid w:val="000E0D38"/>
    <w:rsid w:val="000E1380"/>
    <w:rsid w:val="000E14BA"/>
    <w:rsid w:val="000E17DE"/>
    <w:rsid w:val="000E186C"/>
    <w:rsid w:val="000E1B52"/>
    <w:rsid w:val="000E1BA5"/>
    <w:rsid w:val="000E1C09"/>
    <w:rsid w:val="000E1C5C"/>
    <w:rsid w:val="000E1C92"/>
    <w:rsid w:val="000E1E26"/>
    <w:rsid w:val="000E1F6F"/>
    <w:rsid w:val="000E219F"/>
    <w:rsid w:val="000E21E9"/>
    <w:rsid w:val="000E2278"/>
    <w:rsid w:val="000E281B"/>
    <w:rsid w:val="000E2A8E"/>
    <w:rsid w:val="000E2B45"/>
    <w:rsid w:val="000E309F"/>
    <w:rsid w:val="000E3168"/>
    <w:rsid w:val="000E3351"/>
    <w:rsid w:val="000E35A4"/>
    <w:rsid w:val="000E36EA"/>
    <w:rsid w:val="000E37DF"/>
    <w:rsid w:val="000E38D5"/>
    <w:rsid w:val="000E3927"/>
    <w:rsid w:val="000E39D2"/>
    <w:rsid w:val="000E3BE2"/>
    <w:rsid w:val="000E3C69"/>
    <w:rsid w:val="000E40A7"/>
    <w:rsid w:val="000E43A8"/>
    <w:rsid w:val="000E480C"/>
    <w:rsid w:val="000E4A54"/>
    <w:rsid w:val="000E4AB3"/>
    <w:rsid w:val="000E4D3A"/>
    <w:rsid w:val="000E4F29"/>
    <w:rsid w:val="000E5166"/>
    <w:rsid w:val="000E52D2"/>
    <w:rsid w:val="000E554A"/>
    <w:rsid w:val="000E571A"/>
    <w:rsid w:val="000E587E"/>
    <w:rsid w:val="000E5F41"/>
    <w:rsid w:val="000E5FB6"/>
    <w:rsid w:val="000E6049"/>
    <w:rsid w:val="000E60F5"/>
    <w:rsid w:val="000E621C"/>
    <w:rsid w:val="000E687B"/>
    <w:rsid w:val="000E692E"/>
    <w:rsid w:val="000E6E32"/>
    <w:rsid w:val="000E6E35"/>
    <w:rsid w:val="000E71C6"/>
    <w:rsid w:val="000E7378"/>
    <w:rsid w:val="000E73CC"/>
    <w:rsid w:val="000E75D6"/>
    <w:rsid w:val="000E795F"/>
    <w:rsid w:val="000E7ADF"/>
    <w:rsid w:val="000E7B63"/>
    <w:rsid w:val="000E7B91"/>
    <w:rsid w:val="000E7CF3"/>
    <w:rsid w:val="000E7E97"/>
    <w:rsid w:val="000F0297"/>
    <w:rsid w:val="000F02EA"/>
    <w:rsid w:val="000F07D1"/>
    <w:rsid w:val="000F0822"/>
    <w:rsid w:val="000F0A97"/>
    <w:rsid w:val="000F148D"/>
    <w:rsid w:val="000F15CB"/>
    <w:rsid w:val="000F1C01"/>
    <w:rsid w:val="000F1C6E"/>
    <w:rsid w:val="000F207A"/>
    <w:rsid w:val="000F2264"/>
    <w:rsid w:val="000F250D"/>
    <w:rsid w:val="000F2556"/>
    <w:rsid w:val="000F28D7"/>
    <w:rsid w:val="000F28F9"/>
    <w:rsid w:val="000F2979"/>
    <w:rsid w:val="000F2ACB"/>
    <w:rsid w:val="000F2B54"/>
    <w:rsid w:val="000F2D75"/>
    <w:rsid w:val="000F2E83"/>
    <w:rsid w:val="000F3176"/>
    <w:rsid w:val="000F32FB"/>
    <w:rsid w:val="000F33DA"/>
    <w:rsid w:val="000F3563"/>
    <w:rsid w:val="000F36B8"/>
    <w:rsid w:val="000F3856"/>
    <w:rsid w:val="000F3893"/>
    <w:rsid w:val="000F39F5"/>
    <w:rsid w:val="000F3CA2"/>
    <w:rsid w:val="000F3D16"/>
    <w:rsid w:val="000F4043"/>
    <w:rsid w:val="000F42AC"/>
    <w:rsid w:val="000F44BC"/>
    <w:rsid w:val="000F490F"/>
    <w:rsid w:val="000F4C47"/>
    <w:rsid w:val="000F4DFE"/>
    <w:rsid w:val="000F4E6C"/>
    <w:rsid w:val="000F4FE7"/>
    <w:rsid w:val="000F548D"/>
    <w:rsid w:val="000F56A6"/>
    <w:rsid w:val="000F56AB"/>
    <w:rsid w:val="000F578D"/>
    <w:rsid w:val="000F5931"/>
    <w:rsid w:val="000F5A38"/>
    <w:rsid w:val="000F5D57"/>
    <w:rsid w:val="000F5DD0"/>
    <w:rsid w:val="000F5E2F"/>
    <w:rsid w:val="000F6327"/>
    <w:rsid w:val="000F64EB"/>
    <w:rsid w:val="000F654C"/>
    <w:rsid w:val="000F666B"/>
    <w:rsid w:val="000F69C7"/>
    <w:rsid w:val="000F6E33"/>
    <w:rsid w:val="000F7EAF"/>
    <w:rsid w:val="000F7FD7"/>
    <w:rsid w:val="00100808"/>
    <w:rsid w:val="00100943"/>
    <w:rsid w:val="00100986"/>
    <w:rsid w:val="00100D60"/>
    <w:rsid w:val="00100DA3"/>
    <w:rsid w:val="001010DA"/>
    <w:rsid w:val="0010122F"/>
    <w:rsid w:val="00101793"/>
    <w:rsid w:val="00101D64"/>
    <w:rsid w:val="00101E85"/>
    <w:rsid w:val="0010203F"/>
    <w:rsid w:val="001021CE"/>
    <w:rsid w:val="001021E6"/>
    <w:rsid w:val="001026D8"/>
    <w:rsid w:val="00102AA7"/>
    <w:rsid w:val="0010306A"/>
    <w:rsid w:val="00103559"/>
    <w:rsid w:val="00103628"/>
    <w:rsid w:val="0010391F"/>
    <w:rsid w:val="00103999"/>
    <w:rsid w:val="00103AF6"/>
    <w:rsid w:val="00103E6F"/>
    <w:rsid w:val="00103ED0"/>
    <w:rsid w:val="00104006"/>
    <w:rsid w:val="00104156"/>
    <w:rsid w:val="00104183"/>
    <w:rsid w:val="001043C9"/>
    <w:rsid w:val="00104479"/>
    <w:rsid w:val="00104A5D"/>
    <w:rsid w:val="00104CE8"/>
    <w:rsid w:val="00104DB4"/>
    <w:rsid w:val="00104E02"/>
    <w:rsid w:val="001050BB"/>
    <w:rsid w:val="0010523A"/>
    <w:rsid w:val="001053CE"/>
    <w:rsid w:val="001054EA"/>
    <w:rsid w:val="001059BB"/>
    <w:rsid w:val="00105A02"/>
    <w:rsid w:val="00105A12"/>
    <w:rsid w:val="00105ADB"/>
    <w:rsid w:val="00105B0B"/>
    <w:rsid w:val="00105D0B"/>
    <w:rsid w:val="0010638A"/>
    <w:rsid w:val="001063D0"/>
    <w:rsid w:val="00106409"/>
    <w:rsid w:val="0010671D"/>
    <w:rsid w:val="001067B4"/>
    <w:rsid w:val="00106A48"/>
    <w:rsid w:val="00106B3F"/>
    <w:rsid w:val="00106D92"/>
    <w:rsid w:val="00106F01"/>
    <w:rsid w:val="001070C6"/>
    <w:rsid w:val="001070D5"/>
    <w:rsid w:val="0010749E"/>
    <w:rsid w:val="001074BE"/>
    <w:rsid w:val="001075E9"/>
    <w:rsid w:val="0010769A"/>
    <w:rsid w:val="00107848"/>
    <w:rsid w:val="00107889"/>
    <w:rsid w:val="00107A3B"/>
    <w:rsid w:val="00107A58"/>
    <w:rsid w:val="00107C41"/>
    <w:rsid w:val="0011036B"/>
    <w:rsid w:val="0011043C"/>
    <w:rsid w:val="00110734"/>
    <w:rsid w:val="00110800"/>
    <w:rsid w:val="00110D0F"/>
    <w:rsid w:val="00110DCA"/>
    <w:rsid w:val="00110E95"/>
    <w:rsid w:val="00110ED4"/>
    <w:rsid w:val="0011104D"/>
    <w:rsid w:val="00111190"/>
    <w:rsid w:val="001112DF"/>
    <w:rsid w:val="00111507"/>
    <w:rsid w:val="0011170C"/>
    <w:rsid w:val="00111735"/>
    <w:rsid w:val="0011181D"/>
    <w:rsid w:val="00111953"/>
    <w:rsid w:val="00111A25"/>
    <w:rsid w:val="00111ABD"/>
    <w:rsid w:val="00111B08"/>
    <w:rsid w:val="00111C1F"/>
    <w:rsid w:val="00111CF4"/>
    <w:rsid w:val="00111F84"/>
    <w:rsid w:val="001125E1"/>
    <w:rsid w:val="0011262B"/>
    <w:rsid w:val="0011262D"/>
    <w:rsid w:val="001127B1"/>
    <w:rsid w:val="001128C4"/>
    <w:rsid w:val="0011295F"/>
    <w:rsid w:val="0011375A"/>
    <w:rsid w:val="00114102"/>
    <w:rsid w:val="0011460B"/>
    <w:rsid w:val="00114696"/>
    <w:rsid w:val="001146F5"/>
    <w:rsid w:val="00114954"/>
    <w:rsid w:val="00114DFA"/>
    <w:rsid w:val="00114E31"/>
    <w:rsid w:val="001151F4"/>
    <w:rsid w:val="00115289"/>
    <w:rsid w:val="00115399"/>
    <w:rsid w:val="0011546F"/>
    <w:rsid w:val="001154DE"/>
    <w:rsid w:val="0011579D"/>
    <w:rsid w:val="0011580E"/>
    <w:rsid w:val="00115ADF"/>
    <w:rsid w:val="00115C24"/>
    <w:rsid w:val="00115E3D"/>
    <w:rsid w:val="00115E96"/>
    <w:rsid w:val="00116077"/>
    <w:rsid w:val="00116119"/>
    <w:rsid w:val="00116C8F"/>
    <w:rsid w:val="00116CDF"/>
    <w:rsid w:val="00116CE0"/>
    <w:rsid w:val="001171D9"/>
    <w:rsid w:val="0011741B"/>
    <w:rsid w:val="001177EF"/>
    <w:rsid w:val="00117880"/>
    <w:rsid w:val="00117987"/>
    <w:rsid w:val="00117EEE"/>
    <w:rsid w:val="00117FD6"/>
    <w:rsid w:val="00120000"/>
    <w:rsid w:val="00120085"/>
    <w:rsid w:val="001202A8"/>
    <w:rsid w:val="0012038C"/>
    <w:rsid w:val="00120903"/>
    <w:rsid w:val="00120C15"/>
    <w:rsid w:val="00120D3A"/>
    <w:rsid w:val="00120FB4"/>
    <w:rsid w:val="00120FF0"/>
    <w:rsid w:val="0012139B"/>
    <w:rsid w:val="001215BF"/>
    <w:rsid w:val="00121B3D"/>
    <w:rsid w:val="00121F5C"/>
    <w:rsid w:val="00122012"/>
    <w:rsid w:val="00122062"/>
    <w:rsid w:val="00122119"/>
    <w:rsid w:val="00122764"/>
    <w:rsid w:val="001231D8"/>
    <w:rsid w:val="00123575"/>
    <w:rsid w:val="00123606"/>
    <w:rsid w:val="001236EF"/>
    <w:rsid w:val="001237D3"/>
    <w:rsid w:val="00123812"/>
    <w:rsid w:val="001239DD"/>
    <w:rsid w:val="00123C90"/>
    <w:rsid w:val="00123CA2"/>
    <w:rsid w:val="00123DAE"/>
    <w:rsid w:val="00123DFA"/>
    <w:rsid w:val="00123E40"/>
    <w:rsid w:val="00124007"/>
    <w:rsid w:val="001243A9"/>
    <w:rsid w:val="001243E5"/>
    <w:rsid w:val="00124AEC"/>
    <w:rsid w:val="00124B01"/>
    <w:rsid w:val="00124F3B"/>
    <w:rsid w:val="00124F90"/>
    <w:rsid w:val="00124FCA"/>
    <w:rsid w:val="001252D3"/>
    <w:rsid w:val="001252DC"/>
    <w:rsid w:val="0012555F"/>
    <w:rsid w:val="00125AED"/>
    <w:rsid w:val="00125CA4"/>
    <w:rsid w:val="00125E47"/>
    <w:rsid w:val="00125F1A"/>
    <w:rsid w:val="00126190"/>
    <w:rsid w:val="001262A9"/>
    <w:rsid w:val="00126524"/>
    <w:rsid w:val="001267CB"/>
    <w:rsid w:val="001268D0"/>
    <w:rsid w:val="00126A60"/>
    <w:rsid w:val="00126B7A"/>
    <w:rsid w:val="00126C58"/>
    <w:rsid w:val="00126F12"/>
    <w:rsid w:val="00127024"/>
    <w:rsid w:val="00127101"/>
    <w:rsid w:val="00127259"/>
    <w:rsid w:val="0012726F"/>
    <w:rsid w:val="00127EB5"/>
    <w:rsid w:val="00127F65"/>
    <w:rsid w:val="00127FA9"/>
    <w:rsid w:val="001302CB"/>
    <w:rsid w:val="001307A8"/>
    <w:rsid w:val="00130828"/>
    <w:rsid w:val="00130B35"/>
    <w:rsid w:val="00130BE5"/>
    <w:rsid w:val="00130CA5"/>
    <w:rsid w:val="00130E4D"/>
    <w:rsid w:val="0013163B"/>
    <w:rsid w:val="001316E6"/>
    <w:rsid w:val="00131AC5"/>
    <w:rsid w:val="00131B2A"/>
    <w:rsid w:val="00131D3B"/>
    <w:rsid w:val="00131DA7"/>
    <w:rsid w:val="00131F36"/>
    <w:rsid w:val="00132115"/>
    <w:rsid w:val="001323FB"/>
    <w:rsid w:val="0013245C"/>
    <w:rsid w:val="00132961"/>
    <w:rsid w:val="00132A12"/>
    <w:rsid w:val="00132AEF"/>
    <w:rsid w:val="00132E17"/>
    <w:rsid w:val="00132F22"/>
    <w:rsid w:val="001336DF"/>
    <w:rsid w:val="0013396A"/>
    <w:rsid w:val="00133B44"/>
    <w:rsid w:val="00133BD7"/>
    <w:rsid w:val="00133CC1"/>
    <w:rsid w:val="00133D33"/>
    <w:rsid w:val="00133DBC"/>
    <w:rsid w:val="00133E8F"/>
    <w:rsid w:val="00133F00"/>
    <w:rsid w:val="001344BC"/>
    <w:rsid w:val="001344DC"/>
    <w:rsid w:val="00134C66"/>
    <w:rsid w:val="00134D51"/>
    <w:rsid w:val="00134D5E"/>
    <w:rsid w:val="0013594E"/>
    <w:rsid w:val="00135E28"/>
    <w:rsid w:val="0013600F"/>
    <w:rsid w:val="001361AC"/>
    <w:rsid w:val="00136202"/>
    <w:rsid w:val="00136393"/>
    <w:rsid w:val="0013653F"/>
    <w:rsid w:val="00136852"/>
    <w:rsid w:val="00136DF7"/>
    <w:rsid w:val="00136E1D"/>
    <w:rsid w:val="00136ECA"/>
    <w:rsid w:val="0013730F"/>
    <w:rsid w:val="00137392"/>
    <w:rsid w:val="001374F3"/>
    <w:rsid w:val="0013775D"/>
    <w:rsid w:val="00137949"/>
    <w:rsid w:val="00137D50"/>
    <w:rsid w:val="00137E78"/>
    <w:rsid w:val="00137F21"/>
    <w:rsid w:val="001400F4"/>
    <w:rsid w:val="00140146"/>
    <w:rsid w:val="00140225"/>
    <w:rsid w:val="00140329"/>
    <w:rsid w:val="0014042E"/>
    <w:rsid w:val="0014055D"/>
    <w:rsid w:val="001406C5"/>
    <w:rsid w:val="00140810"/>
    <w:rsid w:val="001408F7"/>
    <w:rsid w:val="0014092E"/>
    <w:rsid w:val="00140F34"/>
    <w:rsid w:val="00140FA2"/>
    <w:rsid w:val="0014128C"/>
    <w:rsid w:val="00141516"/>
    <w:rsid w:val="0014154F"/>
    <w:rsid w:val="00141556"/>
    <w:rsid w:val="00141A60"/>
    <w:rsid w:val="00141B27"/>
    <w:rsid w:val="00141C57"/>
    <w:rsid w:val="00141CF9"/>
    <w:rsid w:val="00141DA4"/>
    <w:rsid w:val="0014214C"/>
    <w:rsid w:val="00142202"/>
    <w:rsid w:val="00142353"/>
    <w:rsid w:val="0014262A"/>
    <w:rsid w:val="00142C2A"/>
    <w:rsid w:val="00142C90"/>
    <w:rsid w:val="00142CB4"/>
    <w:rsid w:val="00142CBB"/>
    <w:rsid w:val="00142E56"/>
    <w:rsid w:val="001430CA"/>
    <w:rsid w:val="001432F4"/>
    <w:rsid w:val="00143785"/>
    <w:rsid w:val="00143907"/>
    <w:rsid w:val="00143B2C"/>
    <w:rsid w:val="00143CF4"/>
    <w:rsid w:val="00143EFC"/>
    <w:rsid w:val="001440B4"/>
    <w:rsid w:val="001443FB"/>
    <w:rsid w:val="00144470"/>
    <w:rsid w:val="0014473B"/>
    <w:rsid w:val="00144966"/>
    <w:rsid w:val="00144CDC"/>
    <w:rsid w:val="00144D15"/>
    <w:rsid w:val="00144D99"/>
    <w:rsid w:val="0014519F"/>
    <w:rsid w:val="0014526E"/>
    <w:rsid w:val="0014555D"/>
    <w:rsid w:val="00145824"/>
    <w:rsid w:val="001458D2"/>
    <w:rsid w:val="001459B0"/>
    <w:rsid w:val="00145A66"/>
    <w:rsid w:val="00145DC5"/>
    <w:rsid w:val="00145FC1"/>
    <w:rsid w:val="00146049"/>
    <w:rsid w:val="001460F3"/>
    <w:rsid w:val="001463BC"/>
    <w:rsid w:val="00146684"/>
    <w:rsid w:val="001467D5"/>
    <w:rsid w:val="00146880"/>
    <w:rsid w:val="001469EA"/>
    <w:rsid w:val="00146AB5"/>
    <w:rsid w:val="00146C9F"/>
    <w:rsid w:val="00146F16"/>
    <w:rsid w:val="00146F38"/>
    <w:rsid w:val="00146FB9"/>
    <w:rsid w:val="0014722A"/>
    <w:rsid w:val="001474D0"/>
    <w:rsid w:val="0014773B"/>
    <w:rsid w:val="0014786B"/>
    <w:rsid w:val="001501C0"/>
    <w:rsid w:val="0015076F"/>
    <w:rsid w:val="001507DE"/>
    <w:rsid w:val="0015084D"/>
    <w:rsid w:val="00150951"/>
    <w:rsid w:val="00150B8B"/>
    <w:rsid w:val="00150CA7"/>
    <w:rsid w:val="00150F00"/>
    <w:rsid w:val="00150FDD"/>
    <w:rsid w:val="001515A1"/>
    <w:rsid w:val="001516A4"/>
    <w:rsid w:val="001516D9"/>
    <w:rsid w:val="00151C74"/>
    <w:rsid w:val="00151CBD"/>
    <w:rsid w:val="00151D6E"/>
    <w:rsid w:val="001520C9"/>
    <w:rsid w:val="00152396"/>
    <w:rsid w:val="00152678"/>
    <w:rsid w:val="001527C4"/>
    <w:rsid w:val="001530AF"/>
    <w:rsid w:val="0015319B"/>
    <w:rsid w:val="0015351F"/>
    <w:rsid w:val="001536CB"/>
    <w:rsid w:val="00153745"/>
    <w:rsid w:val="001538EF"/>
    <w:rsid w:val="001539DC"/>
    <w:rsid w:val="00153E4F"/>
    <w:rsid w:val="00153F30"/>
    <w:rsid w:val="00153FE8"/>
    <w:rsid w:val="00154AC2"/>
    <w:rsid w:val="00154C71"/>
    <w:rsid w:val="00154E3A"/>
    <w:rsid w:val="001556BC"/>
    <w:rsid w:val="001556E5"/>
    <w:rsid w:val="001558F9"/>
    <w:rsid w:val="001559CD"/>
    <w:rsid w:val="00155E0C"/>
    <w:rsid w:val="001564B5"/>
    <w:rsid w:val="001565DD"/>
    <w:rsid w:val="00156842"/>
    <w:rsid w:val="001568A5"/>
    <w:rsid w:val="00156C84"/>
    <w:rsid w:val="00156FBD"/>
    <w:rsid w:val="0015703F"/>
    <w:rsid w:val="0015749A"/>
    <w:rsid w:val="00157521"/>
    <w:rsid w:val="00157530"/>
    <w:rsid w:val="0015767A"/>
    <w:rsid w:val="00157811"/>
    <w:rsid w:val="001579AF"/>
    <w:rsid w:val="00157A35"/>
    <w:rsid w:val="00157D3B"/>
    <w:rsid w:val="001604C6"/>
    <w:rsid w:val="00160655"/>
    <w:rsid w:val="00160D98"/>
    <w:rsid w:val="00160F0A"/>
    <w:rsid w:val="00161259"/>
    <w:rsid w:val="0016131B"/>
    <w:rsid w:val="001613A9"/>
    <w:rsid w:val="00161B33"/>
    <w:rsid w:val="00161B9C"/>
    <w:rsid w:val="00161CF1"/>
    <w:rsid w:val="00161EE1"/>
    <w:rsid w:val="00162000"/>
    <w:rsid w:val="0016213E"/>
    <w:rsid w:val="001622B4"/>
    <w:rsid w:val="001624BD"/>
    <w:rsid w:val="00162513"/>
    <w:rsid w:val="00162813"/>
    <w:rsid w:val="00162CB9"/>
    <w:rsid w:val="00162EEE"/>
    <w:rsid w:val="00162FC7"/>
    <w:rsid w:val="0016389A"/>
    <w:rsid w:val="00163915"/>
    <w:rsid w:val="00163AD8"/>
    <w:rsid w:val="00163C8F"/>
    <w:rsid w:val="00164098"/>
    <w:rsid w:val="00164130"/>
    <w:rsid w:val="0016416A"/>
    <w:rsid w:val="00164189"/>
    <w:rsid w:val="001642E4"/>
    <w:rsid w:val="0016453F"/>
    <w:rsid w:val="00164598"/>
    <w:rsid w:val="001648D1"/>
    <w:rsid w:val="00164B90"/>
    <w:rsid w:val="00164D8C"/>
    <w:rsid w:val="00164DD7"/>
    <w:rsid w:val="00165072"/>
    <w:rsid w:val="0016510E"/>
    <w:rsid w:val="0016514F"/>
    <w:rsid w:val="00165405"/>
    <w:rsid w:val="001654F0"/>
    <w:rsid w:val="001657AC"/>
    <w:rsid w:val="00165AE3"/>
    <w:rsid w:val="00165D98"/>
    <w:rsid w:val="00166019"/>
    <w:rsid w:val="0016603E"/>
    <w:rsid w:val="001661A0"/>
    <w:rsid w:val="00166329"/>
    <w:rsid w:val="0016643A"/>
    <w:rsid w:val="001665AF"/>
    <w:rsid w:val="001666E6"/>
    <w:rsid w:val="001671C3"/>
    <w:rsid w:val="001673BB"/>
    <w:rsid w:val="00167642"/>
    <w:rsid w:val="00167BBB"/>
    <w:rsid w:val="00167E83"/>
    <w:rsid w:val="00170077"/>
    <w:rsid w:val="001701E3"/>
    <w:rsid w:val="00170223"/>
    <w:rsid w:val="001703BF"/>
    <w:rsid w:val="0017049B"/>
    <w:rsid w:val="00170989"/>
    <w:rsid w:val="00170A88"/>
    <w:rsid w:val="00170EDA"/>
    <w:rsid w:val="00170EE6"/>
    <w:rsid w:val="0017123E"/>
    <w:rsid w:val="001712C8"/>
    <w:rsid w:val="001717A6"/>
    <w:rsid w:val="001719E4"/>
    <w:rsid w:val="00171CD4"/>
    <w:rsid w:val="00172331"/>
    <w:rsid w:val="00172393"/>
    <w:rsid w:val="001726F3"/>
    <w:rsid w:val="00172D45"/>
    <w:rsid w:val="00172D4B"/>
    <w:rsid w:val="00172D50"/>
    <w:rsid w:val="00173188"/>
    <w:rsid w:val="00173367"/>
    <w:rsid w:val="0017389F"/>
    <w:rsid w:val="0017390E"/>
    <w:rsid w:val="00173C49"/>
    <w:rsid w:val="00173D65"/>
    <w:rsid w:val="00173D74"/>
    <w:rsid w:val="001740AD"/>
    <w:rsid w:val="001741BE"/>
    <w:rsid w:val="00174484"/>
    <w:rsid w:val="0017458A"/>
    <w:rsid w:val="001747B8"/>
    <w:rsid w:val="001749A5"/>
    <w:rsid w:val="00174B38"/>
    <w:rsid w:val="00174BB1"/>
    <w:rsid w:val="00174BDD"/>
    <w:rsid w:val="00174CB2"/>
    <w:rsid w:val="00175044"/>
    <w:rsid w:val="00175105"/>
    <w:rsid w:val="00175569"/>
    <w:rsid w:val="00175B07"/>
    <w:rsid w:val="00175CD3"/>
    <w:rsid w:val="00175E40"/>
    <w:rsid w:val="00175F9D"/>
    <w:rsid w:val="0017600B"/>
    <w:rsid w:val="00176248"/>
    <w:rsid w:val="00176664"/>
    <w:rsid w:val="001766D9"/>
    <w:rsid w:val="00176A22"/>
    <w:rsid w:val="00176C95"/>
    <w:rsid w:val="00176D92"/>
    <w:rsid w:val="00176DA2"/>
    <w:rsid w:val="001772D1"/>
    <w:rsid w:val="0017745B"/>
    <w:rsid w:val="00177494"/>
    <w:rsid w:val="00177699"/>
    <w:rsid w:val="001778A0"/>
    <w:rsid w:val="00177912"/>
    <w:rsid w:val="00177AAB"/>
    <w:rsid w:val="00180296"/>
    <w:rsid w:val="00180492"/>
    <w:rsid w:val="00180BB4"/>
    <w:rsid w:val="00180D27"/>
    <w:rsid w:val="00180FB1"/>
    <w:rsid w:val="0018103A"/>
    <w:rsid w:val="00181164"/>
    <w:rsid w:val="00181178"/>
    <w:rsid w:val="0018141B"/>
    <w:rsid w:val="001816E6"/>
    <w:rsid w:val="00181941"/>
    <w:rsid w:val="00181C90"/>
    <w:rsid w:val="00181C9E"/>
    <w:rsid w:val="00181CFC"/>
    <w:rsid w:val="001824BC"/>
    <w:rsid w:val="0018297B"/>
    <w:rsid w:val="00182A6F"/>
    <w:rsid w:val="00182BB0"/>
    <w:rsid w:val="001830FC"/>
    <w:rsid w:val="00183423"/>
    <w:rsid w:val="00183445"/>
    <w:rsid w:val="0018369A"/>
    <w:rsid w:val="00183769"/>
    <w:rsid w:val="001837D4"/>
    <w:rsid w:val="00183B0C"/>
    <w:rsid w:val="00183E7B"/>
    <w:rsid w:val="00183EAB"/>
    <w:rsid w:val="00183ED2"/>
    <w:rsid w:val="001840F0"/>
    <w:rsid w:val="00184419"/>
    <w:rsid w:val="001844EC"/>
    <w:rsid w:val="0018497C"/>
    <w:rsid w:val="00185072"/>
    <w:rsid w:val="00185535"/>
    <w:rsid w:val="00185539"/>
    <w:rsid w:val="001855AB"/>
    <w:rsid w:val="001855FD"/>
    <w:rsid w:val="00185851"/>
    <w:rsid w:val="001858BC"/>
    <w:rsid w:val="00185C7F"/>
    <w:rsid w:val="00185F3B"/>
    <w:rsid w:val="001864AE"/>
    <w:rsid w:val="00186A51"/>
    <w:rsid w:val="00186B36"/>
    <w:rsid w:val="00186BCF"/>
    <w:rsid w:val="001870A3"/>
    <w:rsid w:val="001871D3"/>
    <w:rsid w:val="0018733C"/>
    <w:rsid w:val="00187351"/>
    <w:rsid w:val="00187779"/>
    <w:rsid w:val="00187862"/>
    <w:rsid w:val="00187A02"/>
    <w:rsid w:val="0019041C"/>
    <w:rsid w:val="0019054C"/>
    <w:rsid w:val="00190552"/>
    <w:rsid w:val="00190A64"/>
    <w:rsid w:val="00190F80"/>
    <w:rsid w:val="00190FB3"/>
    <w:rsid w:val="0019106E"/>
    <w:rsid w:val="00191984"/>
    <w:rsid w:val="00191AF0"/>
    <w:rsid w:val="00191C31"/>
    <w:rsid w:val="00191DE3"/>
    <w:rsid w:val="001920AD"/>
    <w:rsid w:val="001920CC"/>
    <w:rsid w:val="00192243"/>
    <w:rsid w:val="00192265"/>
    <w:rsid w:val="00192669"/>
    <w:rsid w:val="001927A0"/>
    <w:rsid w:val="00192B1E"/>
    <w:rsid w:val="00192D25"/>
    <w:rsid w:val="00192F84"/>
    <w:rsid w:val="00193801"/>
    <w:rsid w:val="00193959"/>
    <w:rsid w:val="00193D86"/>
    <w:rsid w:val="00194305"/>
    <w:rsid w:val="00194488"/>
    <w:rsid w:val="001947DF"/>
    <w:rsid w:val="0019489F"/>
    <w:rsid w:val="001949EA"/>
    <w:rsid w:val="00194A0E"/>
    <w:rsid w:val="00194B00"/>
    <w:rsid w:val="00194FFE"/>
    <w:rsid w:val="001951A4"/>
    <w:rsid w:val="0019543D"/>
    <w:rsid w:val="001954B7"/>
    <w:rsid w:val="00195794"/>
    <w:rsid w:val="001957DE"/>
    <w:rsid w:val="00195D46"/>
    <w:rsid w:val="00195FAA"/>
    <w:rsid w:val="001963BF"/>
    <w:rsid w:val="001964CB"/>
    <w:rsid w:val="001964EA"/>
    <w:rsid w:val="00196676"/>
    <w:rsid w:val="001968E1"/>
    <w:rsid w:val="00196AA8"/>
    <w:rsid w:val="00196BF5"/>
    <w:rsid w:val="00196DC4"/>
    <w:rsid w:val="0019706A"/>
    <w:rsid w:val="0019737F"/>
    <w:rsid w:val="001975AC"/>
    <w:rsid w:val="001976BF"/>
    <w:rsid w:val="00197876"/>
    <w:rsid w:val="00197E2C"/>
    <w:rsid w:val="00197E8E"/>
    <w:rsid w:val="001A000A"/>
    <w:rsid w:val="001A02B4"/>
    <w:rsid w:val="001A0323"/>
    <w:rsid w:val="001A0B3D"/>
    <w:rsid w:val="001A0FEE"/>
    <w:rsid w:val="001A11F7"/>
    <w:rsid w:val="001A12D5"/>
    <w:rsid w:val="001A1D48"/>
    <w:rsid w:val="001A2068"/>
    <w:rsid w:val="001A2122"/>
    <w:rsid w:val="001A2142"/>
    <w:rsid w:val="001A22F3"/>
    <w:rsid w:val="001A23D6"/>
    <w:rsid w:val="001A252A"/>
    <w:rsid w:val="001A2866"/>
    <w:rsid w:val="001A2C89"/>
    <w:rsid w:val="001A2CFF"/>
    <w:rsid w:val="001A2EDA"/>
    <w:rsid w:val="001A307D"/>
    <w:rsid w:val="001A31A1"/>
    <w:rsid w:val="001A3212"/>
    <w:rsid w:val="001A3375"/>
    <w:rsid w:val="001A33E5"/>
    <w:rsid w:val="001A359C"/>
    <w:rsid w:val="001A39AA"/>
    <w:rsid w:val="001A3C6D"/>
    <w:rsid w:val="001A3CFF"/>
    <w:rsid w:val="001A3DA6"/>
    <w:rsid w:val="001A3FA3"/>
    <w:rsid w:val="001A403F"/>
    <w:rsid w:val="001A4078"/>
    <w:rsid w:val="001A4567"/>
    <w:rsid w:val="001A45C3"/>
    <w:rsid w:val="001A471C"/>
    <w:rsid w:val="001A48B0"/>
    <w:rsid w:val="001A4C52"/>
    <w:rsid w:val="001A4D0E"/>
    <w:rsid w:val="001A4E12"/>
    <w:rsid w:val="001A5367"/>
    <w:rsid w:val="001A5555"/>
    <w:rsid w:val="001A5A39"/>
    <w:rsid w:val="001A5A83"/>
    <w:rsid w:val="001A5FB5"/>
    <w:rsid w:val="001A669F"/>
    <w:rsid w:val="001A6761"/>
    <w:rsid w:val="001A69BD"/>
    <w:rsid w:val="001A6B12"/>
    <w:rsid w:val="001A6C82"/>
    <w:rsid w:val="001A6E99"/>
    <w:rsid w:val="001A6F33"/>
    <w:rsid w:val="001A6F6B"/>
    <w:rsid w:val="001A706C"/>
    <w:rsid w:val="001A7342"/>
    <w:rsid w:val="001A73C2"/>
    <w:rsid w:val="001A777B"/>
    <w:rsid w:val="001A7844"/>
    <w:rsid w:val="001A7A4C"/>
    <w:rsid w:val="001A7C2A"/>
    <w:rsid w:val="001A7EB7"/>
    <w:rsid w:val="001A7ED8"/>
    <w:rsid w:val="001A7FF1"/>
    <w:rsid w:val="001B004E"/>
    <w:rsid w:val="001B0317"/>
    <w:rsid w:val="001B03A1"/>
    <w:rsid w:val="001B0460"/>
    <w:rsid w:val="001B0810"/>
    <w:rsid w:val="001B097F"/>
    <w:rsid w:val="001B0AC1"/>
    <w:rsid w:val="001B0BB2"/>
    <w:rsid w:val="001B12BA"/>
    <w:rsid w:val="001B1308"/>
    <w:rsid w:val="001B13E0"/>
    <w:rsid w:val="001B1410"/>
    <w:rsid w:val="001B14CE"/>
    <w:rsid w:val="001B1C5B"/>
    <w:rsid w:val="001B1EEE"/>
    <w:rsid w:val="001B222E"/>
    <w:rsid w:val="001B22AD"/>
    <w:rsid w:val="001B275C"/>
    <w:rsid w:val="001B2968"/>
    <w:rsid w:val="001B2A44"/>
    <w:rsid w:val="001B2B7C"/>
    <w:rsid w:val="001B2F6F"/>
    <w:rsid w:val="001B3214"/>
    <w:rsid w:val="001B325B"/>
    <w:rsid w:val="001B3282"/>
    <w:rsid w:val="001B3481"/>
    <w:rsid w:val="001B34F0"/>
    <w:rsid w:val="001B38E7"/>
    <w:rsid w:val="001B3B2C"/>
    <w:rsid w:val="001B3BC8"/>
    <w:rsid w:val="001B3C55"/>
    <w:rsid w:val="001B3CA7"/>
    <w:rsid w:val="001B3D08"/>
    <w:rsid w:val="001B3D71"/>
    <w:rsid w:val="001B3E35"/>
    <w:rsid w:val="001B3E50"/>
    <w:rsid w:val="001B3F07"/>
    <w:rsid w:val="001B4199"/>
    <w:rsid w:val="001B4774"/>
    <w:rsid w:val="001B4ED0"/>
    <w:rsid w:val="001B5148"/>
    <w:rsid w:val="001B52C9"/>
    <w:rsid w:val="001B52F7"/>
    <w:rsid w:val="001B53C5"/>
    <w:rsid w:val="001B56D5"/>
    <w:rsid w:val="001B588B"/>
    <w:rsid w:val="001B5941"/>
    <w:rsid w:val="001B5998"/>
    <w:rsid w:val="001B59EA"/>
    <w:rsid w:val="001B5B40"/>
    <w:rsid w:val="001B5C54"/>
    <w:rsid w:val="001B5C7C"/>
    <w:rsid w:val="001B5D62"/>
    <w:rsid w:val="001B60C2"/>
    <w:rsid w:val="001B63E3"/>
    <w:rsid w:val="001B6522"/>
    <w:rsid w:val="001B68C1"/>
    <w:rsid w:val="001B69FE"/>
    <w:rsid w:val="001B6B23"/>
    <w:rsid w:val="001B6F65"/>
    <w:rsid w:val="001B6F6C"/>
    <w:rsid w:val="001B70C7"/>
    <w:rsid w:val="001B70F0"/>
    <w:rsid w:val="001B77FC"/>
    <w:rsid w:val="001B7888"/>
    <w:rsid w:val="001B7D6E"/>
    <w:rsid w:val="001B7ED6"/>
    <w:rsid w:val="001B7F55"/>
    <w:rsid w:val="001C00EF"/>
    <w:rsid w:val="001C0111"/>
    <w:rsid w:val="001C0216"/>
    <w:rsid w:val="001C0324"/>
    <w:rsid w:val="001C04A2"/>
    <w:rsid w:val="001C062F"/>
    <w:rsid w:val="001C0645"/>
    <w:rsid w:val="001C0B0D"/>
    <w:rsid w:val="001C0B25"/>
    <w:rsid w:val="001C0C9A"/>
    <w:rsid w:val="001C0CFB"/>
    <w:rsid w:val="001C0D87"/>
    <w:rsid w:val="001C0F8C"/>
    <w:rsid w:val="001C1127"/>
    <w:rsid w:val="001C139F"/>
    <w:rsid w:val="001C160A"/>
    <w:rsid w:val="001C1705"/>
    <w:rsid w:val="001C1730"/>
    <w:rsid w:val="001C1737"/>
    <w:rsid w:val="001C17F2"/>
    <w:rsid w:val="001C1C21"/>
    <w:rsid w:val="001C1DD3"/>
    <w:rsid w:val="001C205E"/>
    <w:rsid w:val="001C236B"/>
    <w:rsid w:val="001C24FF"/>
    <w:rsid w:val="001C2705"/>
    <w:rsid w:val="001C28A9"/>
    <w:rsid w:val="001C2E74"/>
    <w:rsid w:val="001C2F39"/>
    <w:rsid w:val="001C33B7"/>
    <w:rsid w:val="001C34E0"/>
    <w:rsid w:val="001C3554"/>
    <w:rsid w:val="001C37A3"/>
    <w:rsid w:val="001C3853"/>
    <w:rsid w:val="001C3982"/>
    <w:rsid w:val="001C39CD"/>
    <w:rsid w:val="001C3CF1"/>
    <w:rsid w:val="001C3CFC"/>
    <w:rsid w:val="001C3EE8"/>
    <w:rsid w:val="001C3F93"/>
    <w:rsid w:val="001C435D"/>
    <w:rsid w:val="001C467B"/>
    <w:rsid w:val="001C492A"/>
    <w:rsid w:val="001C4962"/>
    <w:rsid w:val="001C4AA7"/>
    <w:rsid w:val="001C4E7C"/>
    <w:rsid w:val="001C4FC0"/>
    <w:rsid w:val="001C5363"/>
    <w:rsid w:val="001C55C5"/>
    <w:rsid w:val="001C5BB2"/>
    <w:rsid w:val="001C5E39"/>
    <w:rsid w:val="001C5E3A"/>
    <w:rsid w:val="001C5E4E"/>
    <w:rsid w:val="001C5EED"/>
    <w:rsid w:val="001C614E"/>
    <w:rsid w:val="001C6435"/>
    <w:rsid w:val="001C648A"/>
    <w:rsid w:val="001C6645"/>
    <w:rsid w:val="001C680A"/>
    <w:rsid w:val="001C6BA3"/>
    <w:rsid w:val="001C6BCE"/>
    <w:rsid w:val="001C6BD1"/>
    <w:rsid w:val="001C75B4"/>
    <w:rsid w:val="001C7639"/>
    <w:rsid w:val="001C7686"/>
    <w:rsid w:val="001C780B"/>
    <w:rsid w:val="001C7D53"/>
    <w:rsid w:val="001C7E0F"/>
    <w:rsid w:val="001C7FC5"/>
    <w:rsid w:val="001D022F"/>
    <w:rsid w:val="001D04D4"/>
    <w:rsid w:val="001D06B1"/>
    <w:rsid w:val="001D0711"/>
    <w:rsid w:val="001D0A7B"/>
    <w:rsid w:val="001D0E49"/>
    <w:rsid w:val="001D0F40"/>
    <w:rsid w:val="001D1009"/>
    <w:rsid w:val="001D106C"/>
    <w:rsid w:val="001D10E7"/>
    <w:rsid w:val="001D1126"/>
    <w:rsid w:val="001D123A"/>
    <w:rsid w:val="001D125C"/>
    <w:rsid w:val="001D1294"/>
    <w:rsid w:val="001D18B4"/>
    <w:rsid w:val="001D1952"/>
    <w:rsid w:val="001D19CD"/>
    <w:rsid w:val="001D1B2E"/>
    <w:rsid w:val="001D21E6"/>
    <w:rsid w:val="001D2607"/>
    <w:rsid w:val="001D2AC2"/>
    <w:rsid w:val="001D2FBB"/>
    <w:rsid w:val="001D3070"/>
    <w:rsid w:val="001D31DE"/>
    <w:rsid w:val="001D3467"/>
    <w:rsid w:val="001D38EF"/>
    <w:rsid w:val="001D3D72"/>
    <w:rsid w:val="001D3EA0"/>
    <w:rsid w:val="001D430E"/>
    <w:rsid w:val="001D442C"/>
    <w:rsid w:val="001D448B"/>
    <w:rsid w:val="001D492D"/>
    <w:rsid w:val="001D4938"/>
    <w:rsid w:val="001D494D"/>
    <w:rsid w:val="001D5055"/>
    <w:rsid w:val="001D514E"/>
    <w:rsid w:val="001D515E"/>
    <w:rsid w:val="001D531A"/>
    <w:rsid w:val="001D5709"/>
    <w:rsid w:val="001D5808"/>
    <w:rsid w:val="001D5A6F"/>
    <w:rsid w:val="001D5D69"/>
    <w:rsid w:val="001D5DC6"/>
    <w:rsid w:val="001D5E10"/>
    <w:rsid w:val="001D6134"/>
    <w:rsid w:val="001D6153"/>
    <w:rsid w:val="001D626A"/>
    <w:rsid w:val="001D63E8"/>
    <w:rsid w:val="001D6A0F"/>
    <w:rsid w:val="001D6EED"/>
    <w:rsid w:val="001D7387"/>
    <w:rsid w:val="001D753B"/>
    <w:rsid w:val="001D79AE"/>
    <w:rsid w:val="001D7A80"/>
    <w:rsid w:val="001D7B9A"/>
    <w:rsid w:val="001E04A9"/>
    <w:rsid w:val="001E05C2"/>
    <w:rsid w:val="001E0740"/>
    <w:rsid w:val="001E07F1"/>
    <w:rsid w:val="001E0B71"/>
    <w:rsid w:val="001E0BD1"/>
    <w:rsid w:val="001E0BEB"/>
    <w:rsid w:val="001E0F5B"/>
    <w:rsid w:val="001E10C5"/>
    <w:rsid w:val="001E10F5"/>
    <w:rsid w:val="001E11BF"/>
    <w:rsid w:val="001E125A"/>
    <w:rsid w:val="001E1452"/>
    <w:rsid w:val="001E1498"/>
    <w:rsid w:val="001E1693"/>
    <w:rsid w:val="001E19B2"/>
    <w:rsid w:val="001E1B26"/>
    <w:rsid w:val="001E1EFC"/>
    <w:rsid w:val="001E1F51"/>
    <w:rsid w:val="001E20A5"/>
    <w:rsid w:val="001E2449"/>
    <w:rsid w:val="001E245C"/>
    <w:rsid w:val="001E248A"/>
    <w:rsid w:val="001E286D"/>
    <w:rsid w:val="001E28E3"/>
    <w:rsid w:val="001E2914"/>
    <w:rsid w:val="001E2A2C"/>
    <w:rsid w:val="001E2A9A"/>
    <w:rsid w:val="001E2DFF"/>
    <w:rsid w:val="001E2F7F"/>
    <w:rsid w:val="001E309D"/>
    <w:rsid w:val="001E37E5"/>
    <w:rsid w:val="001E3902"/>
    <w:rsid w:val="001E3A07"/>
    <w:rsid w:val="001E3E63"/>
    <w:rsid w:val="001E3ED4"/>
    <w:rsid w:val="001E3FE1"/>
    <w:rsid w:val="001E41FD"/>
    <w:rsid w:val="001E4245"/>
    <w:rsid w:val="001E4700"/>
    <w:rsid w:val="001E4BAD"/>
    <w:rsid w:val="001E4C2C"/>
    <w:rsid w:val="001E4D62"/>
    <w:rsid w:val="001E50D2"/>
    <w:rsid w:val="001E5294"/>
    <w:rsid w:val="001E5313"/>
    <w:rsid w:val="001E5685"/>
    <w:rsid w:val="001E5686"/>
    <w:rsid w:val="001E57DC"/>
    <w:rsid w:val="001E5C3F"/>
    <w:rsid w:val="001E60B7"/>
    <w:rsid w:val="001E633D"/>
    <w:rsid w:val="001E6467"/>
    <w:rsid w:val="001E64FC"/>
    <w:rsid w:val="001E6571"/>
    <w:rsid w:val="001E6753"/>
    <w:rsid w:val="001E6923"/>
    <w:rsid w:val="001E6A56"/>
    <w:rsid w:val="001E6C93"/>
    <w:rsid w:val="001E6DA6"/>
    <w:rsid w:val="001E6DE1"/>
    <w:rsid w:val="001E7191"/>
    <w:rsid w:val="001E7667"/>
    <w:rsid w:val="001E7826"/>
    <w:rsid w:val="001E7A92"/>
    <w:rsid w:val="001E7BE0"/>
    <w:rsid w:val="001E7C84"/>
    <w:rsid w:val="001F00D7"/>
    <w:rsid w:val="001F07BA"/>
    <w:rsid w:val="001F0D44"/>
    <w:rsid w:val="001F1402"/>
    <w:rsid w:val="001F1597"/>
    <w:rsid w:val="001F15D9"/>
    <w:rsid w:val="001F168A"/>
    <w:rsid w:val="001F1698"/>
    <w:rsid w:val="001F16E1"/>
    <w:rsid w:val="001F17EA"/>
    <w:rsid w:val="001F19EA"/>
    <w:rsid w:val="001F1AA8"/>
    <w:rsid w:val="001F1C00"/>
    <w:rsid w:val="001F2026"/>
    <w:rsid w:val="001F20C1"/>
    <w:rsid w:val="001F2420"/>
    <w:rsid w:val="001F258B"/>
    <w:rsid w:val="001F25EB"/>
    <w:rsid w:val="001F266E"/>
    <w:rsid w:val="001F267E"/>
    <w:rsid w:val="001F2B2B"/>
    <w:rsid w:val="001F2C14"/>
    <w:rsid w:val="001F2C8B"/>
    <w:rsid w:val="001F2CD9"/>
    <w:rsid w:val="001F2D3F"/>
    <w:rsid w:val="001F2DA0"/>
    <w:rsid w:val="001F2DE1"/>
    <w:rsid w:val="001F348E"/>
    <w:rsid w:val="001F3525"/>
    <w:rsid w:val="001F360E"/>
    <w:rsid w:val="001F3618"/>
    <w:rsid w:val="001F37BC"/>
    <w:rsid w:val="001F3BF5"/>
    <w:rsid w:val="001F3DD5"/>
    <w:rsid w:val="001F3DF4"/>
    <w:rsid w:val="001F4085"/>
    <w:rsid w:val="001F40D4"/>
    <w:rsid w:val="001F43A8"/>
    <w:rsid w:val="001F43BA"/>
    <w:rsid w:val="001F497B"/>
    <w:rsid w:val="001F4AEC"/>
    <w:rsid w:val="001F4C3A"/>
    <w:rsid w:val="001F4C9E"/>
    <w:rsid w:val="001F51D5"/>
    <w:rsid w:val="001F54A6"/>
    <w:rsid w:val="001F54C9"/>
    <w:rsid w:val="001F5953"/>
    <w:rsid w:val="001F5C47"/>
    <w:rsid w:val="001F5D0E"/>
    <w:rsid w:val="001F5D38"/>
    <w:rsid w:val="001F5E5F"/>
    <w:rsid w:val="001F645E"/>
    <w:rsid w:val="001F6515"/>
    <w:rsid w:val="001F6754"/>
    <w:rsid w:val="001F67FB"/>
    <w:rsid w:val="001F681C"/>
    <w:rsid w:val="001F6890"/>
    <w:rsid w:val="001F6B34"/>
    <w:rsid w:val="001F6C2A"/>
    <w:rsid w:val="001F6D62"/>
    <w:rsid w:val="001F6F50"/>
    <w:rsid w:val="001F7498"/>
    <w:rsid w:val="001F7558"/>
    <w:rsid w:val="001F7663"/>
    <w:rsid w:val="001F7713"/>
    <w:rsid w:val="001F7832"/>
    <w:rsid w:val="001F7D17"/>
    <w:rsid w:val="00200300"/>
    <w:rsid w:val="00200930"/>
    <w:rsid w:val="00200BDD"/>
    <w:rsid w:val="00201374"/>
    <w:rsid w:val="0020139A"/>
    <w:rsid w:val="002014DA"/>
    <w:rsid w:val="0020156C"/>
    <w:rsid w:val="002018DE"/>
    <w:rsid w:val="00201932"/>
    <w:rsid w:val="00201A8D"/>
    <w:rsid w:val="00202043"/>
    <w:rsid w:val="00202076"/>
    <w:rsid w:val="00202221"/>
    <w:rsid w:val="002022F0"/>
    <w:rsid w:val="002025A8"/>
    <w:rsid w:val="00202602"/>
    <w:rsid w:val="00202858"/>
    <w:rsid w:val="00202A5E"/>
    <w:rsid w:val="00202B1E"/>
    <w:rsid w:val="00202E1F"/>
    <w:rsid w:val="00203189"/>
    <w:rsid w:val="00203266"/>
    <w:rsid w:val="0020346F"/>
    <w:rsid w:val="002034B7"/>
    <w:rsid w:val="002035EA"/>
    <w:rsid w:val="00203646"/>
    <w:rsid w:val="0020398E"/>
    <w:rsid w:val="00203F61"/>
    <w:rsid w:val="00204358"/>
    <w:rsid w:val="0020459A"/>
    <w:rsid w:val="0020497F"/>
    <w:rsid w:val="00204B57"/>
    <w:rsid w:val="00204DA5"/>
    <w:rsid w:val="00204F20"/>
    <w:rsid w:val="002053DA"/>
    <w:rsid w:val="002054B7"/>
    <w:rsid w:val="002057C1"/>
    <w:rsid w:val="002058D7"/>
    <w:rsid w:val="00205977"/>
    <w:rsid w:val="00205AC8"/>
    <w:rsid w:val="00205B1D"/>
    <w:rsid w:val="00205D95"/>
    <w:rsid w:val="00205E1B"/>
    <w:rsid w:val="00205E26"/>
    <w:rsid w:val="00205FB7"/>
    <w:rsid w:val="0020601C"/>
    <w:rsid w:val="002061B6"/>
    <w:rsid w:val="002062E9"/>
    <w:rsid w:val="00206469"/>
    <w:rsid w:val="00206774"/>
    <w:rsid w:val="002067F7"/>
    <w:rsid w:val="00206843"/>
    <w:rsid w:val="00206860"/>
    <w:rsid w:val="002069D9"/>
    <w:rsid w:val="00206A0C"/>
    <w:rsid w:val="00206D3E"/>
    <w:rsid w:val="00206EC6"/>
    <w:rsid w:val="00207070"/>
    <w:rsid w:val="00207376"/>
    <w:rsid w:val="00207404"/>
    <w:rsid w:val="00207AD9"/>
    <w:rsid w:val="002105A1"/>
    <w:rsid w:val="002107DE"/>
    <w:rsid w:val="00210DFB"/>
    <w:rsid w:val="00210EBD"/>
    <w:rsid w:val="00210EBF"/>
    <w:rsid w:val="00210FB9"/>
    <w:rsid w:val="00211113"/>
    <w:rsid w:val="0021122E"/>
    <w:rsid w:val="0021141B"/>
    <w:rsid w:val="002117D2"/>
    <w:rsid w:val="002117F6"/>
    <w:rsid w:val="00211921"/>
    <w:rsid w:val="002119BC"/>
    <w:rsid w:val="00211FD1"/>
    <w:rsid w:val="002120D1"/>
    <w:rsid w:val="00212141"/>
    <w:rsid w:val="00212219"/>
    <w:rsid w:val="00212311"/>
    <w:rsid w:val="00212A49"/>
    <w:rsid w:val="00212F8D"/>
    <w:rsid w:val="00212F99"/>
    <w:rsid w:val="0021300C"/>
    <w:rsid w:val="002130C4"/>
    <w:rsid w:val="002131D4"/>
    <w:rsid w:val="002132F7"/>
    <w:rsid w:val="00213359"/>
    <w:rsid w:val="00213589"/>
    <w:rsid w:val="00213609"/>
    <w:rsid w:val="0021378D"/>
    <w:rsid w:val="00213800"/>
    <w:rsid w:val="00213871"/>
    <w:rsid w:val="00213913"/>
    <w:rsid w:val="002139B3"/>
    <w:rsid w:val="00213A11"/>
    <w:rsid w:val="002142B1"/>
    <w:rsid w:val="00214597"/>
    <w:rsid w:val="002146B3"/>
    <w:rsid w:val="002146C3"/>
    <w:rsid w:val="002147B8"/>
    <w:rsid w:val="002149BD"/>
    <w:rsid w:val="00214C5D"/>
    <w:rsid w:val="00214F22"/>
    <w:rsid w:val="00214F66"/>
    <w:rsid w:val="00215169"/>
    <w:rsid w:val="00215316"/>
    <w:rsid w:val="00215357"/>
    <w:rsid w:val="00215F3A"/>
    <w:rsid w:val="0021679F"/>
    <w:rsid w:val="002167DB"/>
    <w:rsid w:val="0021699C"/>
    <w:rsid w:val="00216CC5"/>
    <w:rsid w:val="00216D9C"/>
    <w:rsid w:val="00216E16"/>
    <w:rsid w:val="00216E50"/>
    <w:rsid w:val="00216EB7"/>
    <w:rsid w:val="00216FF1"/>
    <w:rsid w:val="00217044"/>
    <w:rsid w:val="002172A7"/>
    <w:rsid w:val="00217339"/>
    <w:rsid w:val="0021761E"/>
    <w:rsid w:val="00217683"/>
    <w:rsid w:val="002176CC"/>
    <w:rsid w:val="0021777B"/>
    <w:rsid w:val="0021781A"/>
    <w:rsid w:val="00217DC3"/>
    <w:rsid w:val="00217DF8"/>
    <w:rsid w:val="00217F3D"/>
    <w:rsid w:val="00220666"/>
    <w:rsid w:val="002207D4"/>
    <w:rsid w:val="00220CFE"/>
    <w:rsid w:val="00220D7C"/>
    <w:rsid w:val="00220E19"/>
    <w:rsid w:val="00220E5D"/>
    <w:rsid w:val="002213BB"/>
    <w:rsid w:val="002213DC"/>
    <w:rsid w:val="002216B2"/>
    <w:rsid w:val="002217E1"/>
    <w:rsid w:val="002217FD"/>
    <w:rsid w:val="002224C8"/>
    <w:rsid w:val="00222B5E"/>
    <w:rsid w:val="00222D54"/>
    <w:rsid w:val="00222E95"/>
    <w:rsid w:val="002230E2"/>
    <w:rsid w:val="00223799"/>
    <w:rsid w:val="00223E45"/>
    <w:rsid w:val="00224343"/>
    <w:rsid w:val="00224384"/>
    <w:rsid w:val="00224661"/>
    <w:rsid w:val="002246DE"/>
    <w:rsid w:val="00224714"/>
    <w:rsid w:val="00224834"/>
    <w:rsid w:val="00224989"/>
    <w:rsid w:val="002249E7"/>
    <w:rsid w:val="00225309"/>
    <w:rsid w:val="002254CC"/>
    <w:rsid w:val="00225A03"/>
    <w:rsid w:val="002261A0"/>
    <w:rsid w:val="00226275"/>
    <w:rsid w:val="0022693D"/>
    <w:rsid w:val="00226CA6"/>
    <w:rsid w:val="00226E6A"/>
    <w:rsid w:val="00227282"/>
    <w:rsid w:val="00227288"/>
    <w:rsid w:val="0022761D"/>
    <w:rsid w:val="00227A98"/>
    <w:rsid w:val="00227C07"/>
    <w:rsid w:val="00227C16"/>
    <w:rsid w:val="00227C60"/>
    <w:rsid w:val="00227E38"/>
    <w:rsid w:val="002300BD"/>
    <w:rsid w:val="00230127"/>
    <w:rsid w:val="00230254"/>
    <w:rsid w:val="0023025E"/>
    <w:rsid w:val="002303A0"/>
    <w:rsid w:val="002306A6"/>
    <w:rsid w:val="002306E8"/>
    <w:rsid w:val="0023095D"/>
    <w:rsid w:val="00230B0B"/>
    <w:rsid w:val="00230BB9"/>
    <w:rsid w:val="00230D47"/>
    <w:rsid w:val="00230F34"/>
    <w:rsid w:val="00231112"/>
    <w:rsid w:val="002311D9"/>
    <w:rsid w:val="0023132E"/>
    <w:rsid w:val="002315F8"/>
    <w:rsid w:val="00231748"/>
    <w:rsid w:val="002317AE"/>
    <w:rsid w:val="0023182B"/>
    <w:rsid w:val="00231CB2"/>
    <w:rsid w:val="00231CF2"/>
    <w:rsid w:val="00232359"/>
    <w:rsid w:val="0023259A"/>
    <w:rsid w:val="0023260E"/>
    <w:rsid w:val="00232BA2"/>
    <w:rsid w:val="00232C87"/>
    <w:rsid w:val="00232F20"/>
    <w:rsid w:val="0023302E"/>
    <w:rsid w:val="002333EA"/>
    <w:rsid w:val="00233481"/>
    <w:rsid w:val="00233483"/>
    <w:rsid w:val="00233D58"/>
    <w:rsid w:val="00233DA8"/>
    <w:rsid w:val="00233DCB"/>
    <w:rsid w:val="00233F04"/>
    <w:rsid w:val="0023437A"/>
    <w:rsid w:val="00234441"/>
    <w:rsid w:val="002344EF"/>
    <w:rsid w:val="002346ED"/>
    <w:rsid w:val="0023495B"/>
    <w:rsid w:val="00234B1C"/>
    <w:rsid w:val="00234C3D"/>
    <w:rsid w:val="00234DF4"/>
    <w:rsid w:val="00234F07"/>
    <w:rsid w:val="00234F42"/>
    <w:rsid w:val="00235056"/>
    <w:rsid w:val="00235399"/>
    <w:rsid w:val="00235424"/>
    <w:rsid w:val="0023543B"/>
    <w:rsid w:val="00235455"/>
    <w:rsid w:val="002354F2"/>
    <w:rsid w:val="00235760"/>
    <w:rsid w:val="00235C1C"/>
    <w:rsid w:val="00235C9D"/>
    <w:rsid w:val="00235F11"/>
    <w:rsid w:val="00235F83"/>
    <w:rsid w:val="002360FD"/>
    <w:rsid w:val="0023615E"/>
    <w:rsid w:val="00236212"/>
    <w:rsid w:val="002366B6"/>
    <w:rsid w:val="00236752"/>
    <w:rsid w:val="002367E0"/>
    <w:rsid w:val="002368C2"/>
    <w:rsid w:val="0023705C"/>
    <w:rsid w:val="0023707A"/>
    <w:rsid w:val="00237347"/>
    <w:rsid w:val="00237885"/>
    <w:rsid w:val="00237999"/>
    <w:rsid w:val="00237AB8"/>
    <w:rsid w:val="00237C11"/>
    <w:rsid w:val="0024060F"/>
    <w:rsid w:val="00240ACB"/>
    <w:rsid w:val="002410C1"/>
    <w:rsid w:val="00241378"/>
    <w:rsid w:val="00241488"/>
    <w:rsid w:val="0024154A"/>
    <w:rsid w:val="002415F7"/>
    <w:rsid w:val="00241679"/>
    <w:rsid w:val="00241980"/>
    <w:rsid w:val="00241A91"/>
    <w:rsid w:val="00241DF3"/>
    <w:rsid w:val="00241E17"/>
    <w:rsid w:val="00241E9C"/>
    <w:rsid w:val="00242050"/>
    <w:rsid w:val="002421B1"/>
    <w:rsid w:val="00242421"/>
    <w:rsid w:val="002426BE"/>
    <w:rsid w:val="00242BBC"/>
    <w:rsid w:val="00242C20"/>
    <w:rsid w:val="00242CC8"/>
    <w:rsid w:val="00242CD6"/>
    <w:rsid w:val="00242D7B"/>
    <w:rsid w:val="00242F31"/>
    <w:rsid w:val="0024330F"/>
    <w:rsid w:val="00243345"/>
    <w:rsid w:val="00243410"/>
    <w:rsid w:val="0024346C"/>
    <w:rsid w:val="00243818"/>
    <w:rsid w:val="00243972"/>
    <w:rsid w:val="00243BAD"/>
    <w:rsid w:val="00243BB4"/>
    <w:rsid w:val="00243D31"/>
    <w:rsid w:val="00243E26"/>
    <w:rsid w:val="00243E2C"/>
    <w:rsid w:val="00244154"/>
    <w:rsid w:val="002441EB"/>
    <w:rsid w:val="00244354"/>
    <w:rsid w:val="0024470A"/>
    <w:rsid w:val="00244763"/>
    <w:rsid w:val="002447F6"/>
    <w:rsid w:val="00244855"/>
    <w:rsid w:val="00244993"/>
    <w:rsid w:val="00244CE9"/>
    <w:rsid w:val="00244D0B"/>
    <w:rsid w:val="00245078"/>
    <w:rsid w:val="002450A9"/>
    <w:rsid w:val="00245190"/>
    <w:rsid w:val="002451A0"/>
    <w:rsid w:val="0024543A"/>
    <w:rsid w:val="002456E0"/>
    <w:rsid w:val="00245746"/>
    <w:rsid w:val="00245AF8"/>
    <w:rsid w:val="00245E07"/>
    <w:rsid w:val="00245EF9"/>
    <w:rsid w:val="002462DE"/>
    <w:rsid w:val="002464BA"/>
    <w:rsid w:val="0024651A"/>
    <w:rsid w:val="002465AC"/>
    <w:rsid w:val="00246906"/>
    <w:rsid w:val="002469E3"/>
    <w:rsid w:val="00246CE0"/>
    <w:rsid w:val="00246D79"/>
    <w:rsid w:val="00246E42"/>
    <w:rsid w:val="00247183"/>
    <w:rsid w:val="00247300"/>
    <w:rsid w:val="0024765B"/>
    <w:rsid w:val="002476C6"/>
    <w:rsid w:val="002479A9"/>
    <w:rsid w:val="00247A25"/>
    <w:rsid w:val="00247B2A"/>
    <w:rsid w:val="00247C5B"/>
    <w:rsid w:val="00247ED5"/>
    <w:rsid w:val="0025063B"/>
    <w:rsid w:val="002509C8"/>
    <w:rsid w:val="00250A3B"/>
    <w:rsid w:val="00250EAD"/>
    <w:rsid w:val="002510C5"/>
    <w:rsid w:val="002513CD"/>
    <w:rsid w:val="00251423"/>
    <w:rsid w:val="00251954"/>
    <w:rsid w:val="002519A4"/>
    <w:rsid w:val="002519E9"/>
    <w:rsid w:val="00251D0B"/>
    <w:rsid w:val="00251E6D"/>
    <w:rsid w:val="0025202E"/>
    <w:rsid w:val="002521B6"/>
    <w:rsid w:val="00252409"/>
    <w:rsid w:val="0025272A"/>
    <w:rsid w:val="00252767"/>
    <w:rsid w:val="00252DDC"/>
    <w:rsid w:val="00252EBD"/>
    <w:rsid w:val="00253223"/>
    <w:rsid w:val="00253943"/>
    <w:rsid w:val="00253A80"/>
    <w:rsid w:val="00253F81"/>
    <w:rsid w:val="00253FE4"/>
    <w:rsid w:val="002542BC"/>
    <w:rsid w:val="002544BB"/>
    <w:rsid w:val="0025469D"/>
    <w:rsid w:val="00254781"/>
    <w:rsid w:val="00254901"/>
    <w:rsid w:val="00254920"/>
    <w:rsid w:val="0025492D"/>
    <w:rsid w:val="00254B0D"/>
    <w:rsid w:val="00254CBB"/>
    <w:rsid w:val="00254D3C"/>
    <w:rsid w:val="00254D83"/>
    <w:rsid w:val="00254FAA"/>
    <w:rsid w:val="002551A1"/>
    <w:rsid w:val="00255569"/>
    <w:rsid w:val="00255601"/>
    <w:rsid w:val="00255779"/>
    <w:rsid w:val="00255970"/>
    <w:rsid w:val="00255A4B"/>
    <w:rsid w:val="00255A73"/>
    <w:rsid w:val="00255B4C"/>
    <w:rsid w:val="00255BC2"/>
    <w:rsid w:val="00255D29"/>
    <w:rsid w:val="00255EA2"/>
    <w:rsid w:val="00255FF6"/>
    <w:rsid w:val="0025617F"/>
    <w:rsid w:val="002567A5"/>
    <w:rsid w:val="002568D8"/>
    <w:rsid w:val="00256DDA"/>
    <w:rsid w:val="00256E52"/>
    <w:rsid w:val="00256F44"/>
    <w:rsid w:val="00257138"/>
    <w:rsid w:val="00257291"/>
    <w:rsid w:val="00257418"/>
    <w:rsid w:val="0025745B"/>
    <w:rsid w:val="002576D9"/>
    <w:rsid w:val="00257B43"/>
    <w:rsid w:val="00257E15"/>
    <w:rsid w:val="00260041"/>
    <w:rsid w:val="002600A4"/>
    <w:rsid w:val="00260143"/>
    <w:rsid w:val="00260155"/>
    <w:rsid w:val="002603BA"/>
    <w:rsid w:val="00260561"/>
    <w:rsid w:val="00260776"/>
    <w:rsid w:val="00260ACA"/>
    <w:rsid w:val="00260BA6"/>
    <w:rsid w:val="00260BDA"/>
    <w:rsid w:val="00260CC6"/>
    <w:rsid w:val="00260CFF"/>
    <w:rsid w:val="0026119D"/>
    <w:rsid w:val="0026175D"/>
    <w:rsid w:val="002617BE"/>
    <w:rsid w:val="002618A1"/>
    <w:rsid w:val="00261A44"/>
    <w:rsid w:val="00261D5F"/>
    <w:rsid w:val="00262381"/>
    <w:rsid w:val="00262820"/>
    <w:rsid w:val="0026289F"/>
    <w:rsid w:val="00262B08"/>
    <w:rsid w:val="00262C6B"/>
    <w:rsid w:val="002633F8"/>
    <w:rsid w:val="00263455"/>
    <w:rsid w:val="00263494"/>
    <w:rsid w:val="002634BA"/>
    <w:rsid w:val="00263912"/>
    <w:rsid w:val="0026391E"/>
    <w:rsid w:val="00263A91"/>
    <w:rsid w:val="00263BDC"/>
    <w:rsid w:val="00263C90"/>
    <w:rsid w:val="00263D06"/>
    <w:rsid w:val="00263EA6"/>
    <w:rsid w:val="00263F06"/>
    <w:rsid w:val="00264066"/>
    <w:rsid w:val="00264080"/>
    <w:rsid w:val="002640E2"/>
    <w:rsid w:val="002641F0"/>
    <w:rsid w:val="0026473C"/>
    <w:rsid w:val="0026492E"/>
    <w:rsid w:val="00264A50"/>
    <w:rsid w:val="00264AC3"/>
    <w:rsid w:val="00264B30"/>
    <w:rsid w:val="00264B75"/>
    <w:rsid w:val="00264C39"/>
    <w:rsid w:val="00264D0F"/>
    <w:rsid w:val="00264D5B"/>
    <w:rsid w:val="00264E2E"/>
    <w:rsid w:val="00264F74"/>
    <w:rsid w:val="002652E6"/>
    <w:rsid w:val="0026563B"/>
    <w:rsid w:val="00265808"/>
    <w:rsid w:val="00265886"/>
    <w:rsid w:val="00265BA2"/>
    <w:rsid w:val="00265C0A"/>
    <w:rsid w:val="00265C5D"/>
    <w:rsid w:val="00265C80"/>
    <w:rsid w:val="00265F7C"/>
    <w:rsid w:val="00265FAF"/>
    <w:rsid w:val="0026616A"/>
    <w:rsid w:val="002665D1"/>
    <w:rsid w:val="0026666D"/>
    <w:rsid w:val="002666FB"/>
    <w:rsid w:val="00266905"/>
    <w:rsid w:val="00266A90"/>
    <w:rsid w:val="00266AAD"/>
    <w:rsid w:val="00266B82"/>
    <w:rsid w:val="00266B90"/>
    <w:rsid w:val="00266C07"/>
    <w:rsid w:val="00266DC9"/>
    <w:rsid w:val="00266FA7"/>
    <w:rsid w:val="00267076"/>
    <w:rsid w:val="002670DF"/>
    <w:rsid w:val="002672FC"/>
    <w:rsid w:val="002675E0"/>
    <w:rsid w:val="0026768D"/>
    <w:rsid w:val="00267B50"/>
    <w:rsid w:val="00267C79"/>
    <w:rsid w:val="00267E4F"/>
    <w:rsid w:val="00267EAE"/>
    <w:rsid w:val="00267EC7"/>
    <w:rsid w:val="00267F15"/>
    <w:rsid w:val="00267FCE"/>
    <w:rsid w:val="002705EA"/>
    <w:rsid w:val="002706E0"/>
    <w:rsid w:val="002708E2"/>
    <w:rsid w:val="002709D9"/>
    <w:rsid w:val="00270D20"/>
    <w:rsid w:val="0027106A"/>
    <w:rsid w:val="00271167"/>
    <w:rsid w:val="0027148B"/>
    <w:rsid w:val="002717DF"/>
    <w:rsid w:val="00271832"/>
    <w:rsid w:val="00271B15"/>
    <w:rsid w:val="00271CB6"/>
    <w:rsid w:val="00271F7F"/>
    <w:rsid w:val="00272068"/>
    <w:rsid w:val="002722C8"/>
    <w:rsid w:val="0027230B"/>
    <w:rsid w:val="002725A2"/>
    <w:rsid w:val="00272659"/>
    <w:rsid w:val="00272B85"/>
    <w:rsid w:val="00272C92"/>
    <w:rsid w:val="002734C7"/>
    <w:rsid w:val="00273BD1"/>
    <w:rsid w:val="00273CEB"/>
    <w:rsid w:val="00273E6F"/>
    <w:rsid w:val="00273E92"/>
    <w:rsid w:val="00273EA9"/>
    <w:rsid w:val="002741CF"/>
    <w:rsid w:val="0027428B"/>
    <w:rsid w:val="00274335"/>
    <w:rsid w:val="00274386"/>
    <w:rsid w:val="00274456"/>
    <w:rsid w:val="002746F6"/>
    <w:rsid w:val="0027487C"/>
    <w:rsid w:val="00274B3E"/>
    <w:rsid w:val="00274BEF"/>
    <w:rsid w:val="00274DF6"/>
    <w:rsid w:val="0027517D"/>
    <w:rsid w:val="0027591C"/>
    <w:rsid w:val="00275B4C"/>
    <w:rsid w:val="00275F86"/>
    <w:rsid w:val="002764FE"/>
    <w:rsid w:val="00276509"/>
    <w:rsid w:val="00276561"/>
    <w:rsid w:val="002766BA"/>
    <w:rsid w:val="002766F2"/>
    <w:rsid w:val="0027689B"/>
    <w:rsid w:val="00276A90"/>
    <w:rsid w:val="00276BB7"/>
    <w:rsid w:val="00276C09"/>
    <w:rsid w:val="00276F0F"/>
    <w:rsid w:val="00276FAB"/>
    <w:rsid w:val="0027702A"/>
    <w:rsid w:val="002770E1"/>
    <w:rsid w:val="0027721A"/>
    <w:rsid w:val="002772AA"/>
    <w:rsid w:val="002772B8"/>
    <w:rsid w:val="002772F8"/>
    <w:rsid w:val="002773A4"/>
    <w:rsid w:val="002773F0"/>
    <w:rsid w:val="00277480"/>
    <w:rsid w:val="0027757A"/>
    <w:rsid w:val="00277921"/>
    <w:rsid w:val="00277CA3"/>
    <w:rsid w:val="00280360"/>
    <w:rsid w:val="0028045C"/>
    <w:rsid w:val="002805C3"/>
    <w:rsid w:val="002809CD"/>
    <w:rsid w:val="00280D26"/>
    <w:rsid w:val="00280E41"/>
    <w:rsid w:val="00280FD7"/>
    <w:rsid w:val="00281007"/>
    <w:rsid w:val="00281429"/>
    <w:rsid w:val="00281A8E"/>
    <w:rsid w:val="00281C55"/>
    <w:rsid w:val="00281D49"/>
    <w:rsid w:val="00281E1D"/>
    <w:rsid w:val="00281F9B"/>
    <w:rsid w:val="0028206F"/>
    <w:rsid w:val="002822E9"/>
    <w:rsid w:val="00282504"/>
    <w:rsid w:val="0028275C"/>
    <w:rsid w:val="00282A24"/>
    <w:rsid w:val="0028320C"/>
    <w:rsid w:val="0028343C"/>
    <w:rsid w:val="002835D6"/>
    <w:rsid w:val="002839C7"/>
    <w:rsid w:val="00283A89"/>
    <w:rsid w:val="00283C87"/>
    <w:rsid w:val="00283E4B"/>
    <w:rsid w:val="0028405F"/>
    <w:rsid w:val="0028409A"/>
    <w:rsid w:val="002840A0"/>
    <w:rsid w:val="00284145"/>
    <w:rsid w:val="002845A3"/>
    <w:rsid w:val="00284622"/>
    <w:rsid w:val="0028469A"/>
    <w:rsid w:val="002846DF"/>
    <w:rsid w:val="002846E8"/>
    <w:rsid w:val="00284B55"/>
    <w:rsid w:val="00284CA1"/>
    <w:rsid w:val="00284EF2"/>
    <w:rsid w:val="0028526B"/>
    <w:rsid w:val="00285806"/>
    <w:rsid w:val="00285E80"/>
    <w:rsid w:val="00285ED4"/>
    <w:rsid w:val="00285F59"/>
    <w:rsid w:val="002861AF"/>
    <w:rsid w:val="00286E27"/>
    <w:rsid w:val="00286E8A"/>
    <w:rsid w:val="00286F03"/>
    <w:rsid w:val="00287050"/>
    <w:rsid w:val="00287585"/>
    <w:rsid w:val="002878B9"/>
    <w:rsid w:val="0028793D"/>
    <w:rsid w:val="00287ABE"/>
    <w:rsid w:val="00287C9F"/>
    <w:rsid w:val="002903C3"/>
    <w:rsid w:val="002905E6"/>
    <w:rsid w:val="00290601"/>
    <w:rsid w:val="00290FE4"/>
    <w:rsid w:val="0029150D"/>
    <w:rsid w:val="002917E1"/>
    <w:rsid w:val="00291890"/>
    <w:rsid w:val="00291AEF"/>
    <w:rsid w:val="00291C58"/>
    <w:rsid w:val="00291CF6"/>
    <w:rsid w:val="00291D6B"/>
    <w:rsid w:val="00291FE7"/>
    <w:rsid w:val="00292014"/>
    <w:rsid w:val="002922DE"/>
    <w:rsid w:val="002925E0"/>
    <w:rsid w:val="002928D9"/>
    <w:rsid w:val="002929B1"/>
    <w:rsid w:val="00292ACC"/>
    <w:rsid w:val="00293011"/>
    <w:rsid w:val="00293286"/>
    <w:rsid w:val="00293387"/>
    <w:rsid w:val="0029363C"/>
    <w:rsid w:val="0029374D"/>
    <w:rsid w:val="0029395A"/>
    <w:rsid w:val="002939FE"/>
    <w:rsid w:val="00293BB0"/>
    <w:rsid w:val="00293C32"/>
    <w:rsid w:val="002940CF"/>
    <w:rsid w:val="002942E6"/>
    <w:rsid w:val="00294A66"/>
    <w:rsid w:val="00294D87"/>
    <w:rsid w:val="002951D8"/>
    <w:rsid w:val="00295321"/>
    <w:rsid w:val="00295639"/>
    <w:rsid w:val="00295997"/>
    <w:rsid w:val="00295ACE"/>
    <w:rsid w:val="00295AF4"/>
    <w:rsid w:val="00295BA8"/>
    <w:rsid w:val="00295FA3"/>
    <w:rsid w:val="002960B0"/>
    <w:rsid w:val="0029617B"/>
    <w:rsid w:val="002964EE"/>
    <w:rsid w:val="00296E5D"/>
    <w:rsid w:val="00296EBC"/>
    <w:rsid w:val="002970B8"/>
    <w:rsid w:val="0029726B"/>
    <w:rsid w:val="00297368"/>
    <w:rsid w:val="0029741F"/>
    <w:rsid w:val="0029743A"/>
    <w:rsid w:val="00297519"/>
    <w:rsid w:val="00297701"/>
    <w:rsid w:val="0029779A"/>
    <w:rsid w:val="00297A03"/>
    <w:rsid w:val="00297A10"/>
    <w:rsid w:val="00297EE8"/>
    <w:rsid w:val="002A0103"/>
    <w:rsid w:val="002A05E9"/>
    <w:rsid w:val="002A0759"/>
    <w:rsid w:val="002A0B2F"/>
    <w:rsid w:val="002A0C21"/>
    <w:rsid w:val="002A0D1C"/>
    <w:rsid w:val="002A0E23"/>
    <w:rsid w:val="002A1253"/>
    <w:rsid w:val="002A160B"/>
    <w:rsid w:val="002A16F6"/>
    <w:rsid w:val="002A1EEF"/>
    <w:rsid w:val="002A2223"/>
    <w:rsid w:val="002A233F"/>
    <w:rsid w:val="002A24C9"/>
    <w:rsid w:val="002A25DD"/>
    <w:rsid w:val="002A2791"/>
    <w:rsid w:val="002A27FF"/>
    <w:rsid w:val="002A2B9E"/>
    <w:rsid w:val="002A2D9D"/>
    <w:rsid w:val="002A2EB9"/>
    <w:rsid w:val="002A3152"/>
    <w:rsid w:val="002A3415"/>
    <w:rsid w:val="002A3619"/>
    <w:rsid w:val="002A36D8"/>
    <w:rsid w:val="002A36F0"/>
    <w:rsid w:val="002A37D0"/>
    <w:rsid w:val="002A3BB8"/>
    <w:rsid w:val="002A3C1F"/>
    <w:rsid w:val="002A3CD4"/>
    <w:rsid w:val="002A3E17"/>
    <w:rsid w:val="002A44C7"/>
    <w:rsid w:val="002A4572"/>
    <w:rsid w:val="002A4C9B"/>
    <w:rsid w:val="002A4E29"/>
    <w:rsid w:val="002A50CC"/>
    <w:rsid w:val="002A5412"/>
    <w:rsid w:val="002A544B"/>
    <w:rsid w:val="002A5519"/>
    <w:rsid w:val="002A561D"/>
    <w:rsid w:val="002A56C4"/>
    <w:rsid w:val="002A595A"/>
    <w:rsid w:val="002A5982"/>
    <w:rsid w:val="002A6126"/>
    <w:rsid w:val="002A652E"/>
    <w:rsid w:val="002A65AA"/>
    <w:rsid w:val="002A685F"/>
    <w:rsid w:val="002A69DD"/>
    <w:rsid w:val="002A6C9E"/>
    <w:rsid w:val="002A6D50"/>
    <w:rsid w:val="002A6F26"/>
    <w:rsid w:val="002A724C"/>
    <w:rsid w:val="002A7526"/>
    <w:rsid w:val="002A7691"/>
    <w:rsid w:val="002A776E"/>
    <w:rsid w:val="002A7786"/>
    <w:rsid w:val="002A7C49"/>
    <w:rsid w:val="002A7CE8"/>
    <w:rsid w:val="002A7E0F"/>
    <w:rsid w:val="002B0189"/>
    <w:rsid w:val="002B0335"/>
    <w:rsid w:val="002B037D"/>
    <w:rsid w:val="002B03D1"/>
    <w:rsid w:val="002B04CF"/>
    <w:rsid w:val="002B04D8"/>
    <w:rsid w:val="002B06BE"/>
    <w:rsid w:val="002B0C7C"/>
    <w:rsid w:val="002B0D2B"/>
    <w:rsid w:val="002B0D56"/>
    <w:rsid w:val="002B0DDA"/>
    <w:rsid w:val="002B0DE5"/>
    <w:rsid w:val="002B1091"/>
    <w:rsid w:val="002B1183"/>
    <w:rsid w:val="002B13A4"/>
    <w:rsid w:val="002B15A3"/>
    <w:rsid w:val="002B15BB"/>
    <w:rsid w:val="002B1619"/>
    <w:rsid w:val="002B1741"/>
    <w:rsid w:val="002B1897"/>
    <w:rsid w:val="002B1970"/>
    <w:rsid w:val="002B1D39"/>
    <w:rsid w:val="002B2068"/>
    <w:rsid w:val="002B22E3"/>
    <w:rsid w:val="002B23F1"/>
    <w:rsid w:val="002B25E5"/>
    <w:rsid w:val="002B2631"/>
    <w:rsid w:val="002B29A5"/>
    <w:rsid w:val="002B2C1F"/>
    <w:rsid w:val="002B2C49"/>
    <w:rsid w:val="002B2FF6"/>
    <w:rsid w:val="002B3071"/>
    <w:rsid w:val="002B32DA"/>
    <w:rsid w:val="002B3384"/>
    <w:rsid w:val="002B367B"/>
    <w:rsid w:val="002B387F"/>
    <w:rsid w:val="002B393C"/>
    <w:rsid w:val="002B3B95"/>
    <w:rsid w:val="002B3BC2"/>
    <w:rsid w:val="002B3CE4"/>
    <w:rsid w:val="002B3E55"/>
    <w:rsid w:val="002B3EE3"/>
    <w:rsid w:val="002B4345"/>
    <w:rsid w:val="002B43A9"/>
    <w:rsid w:val="002B45AD"/>
    <w:rsid w:val="002B4720"/>
    <w:rsid w:val="002B48AF"/>
    <w:rsid w:val="002B48F7"/>
    <w:rsid w:val="002B49C0"/>
    <w:rsid w:val="002B51E5"/>
    <w:rsid w:val="002B5223"/>
    <w:rsid w:val="002B5413"/>
    <w:rsid w:val="002B5AE7"/>
    <w:rsid w:val="002B5B97"/>
    <w:rsid w:val="002B5C30"/>
    <w:rsid w:val="002B5C9D"/>
    <w:rsid w:val="002B5CFE"/>
    <w:rsid w:val="002B5E0A"/>
    <w:rsid w:val="002B6109"/>
    <w:rsid w:val="002B6173"/>
    <w:rsid w:val="002B66F6"/>
    <w:rsid w:val="002B67D3"/>
    <w:rsid w:val="002B69B4"/>
    <w:rsid w:val="002B74D3"/>
    <w:rsid w:val="002B7653"/>
    <w:rsid w:val="002B7938"/>
    <w:rsid w:val="002B7DCD"/>
    <w:rsid w:val="002B7E6E"/>
    <w:rsid w:val="002C00FD"/>
    <w:rsid w:val="002C028B"/>
    <w:rsid w:val="002C06E1"/>
    <w:rsid w:val="002C0902"/>
    <w:rsid w:val="002C09EA"/>
    <w:rsid w:val="002C0AE6"/>
    <w:rsid w:val="002C113E"/>
    <w:rsid w:val="002C11E3"/>
    <w:rsid w:val="002C148C"/>
    <w:rsid w:val="002C14E5"/>
    <w:rsid w:val="002C1671"/>
    <w:rsid w:val="002C16C6"/>
    <w:rsid w:val="002C19F9"/>
    <w:rsid w:val="002C1BD8"/>
    <w:rsid w:val="002C1C72"/>
    <w:rsid w:val="002C1D3F"/>
    <w:rsid w:val="002C1D92"/>
    <w:rsid w:val="002C201D"/>
    <w:rsid w:val="002C20F3"/>
    <w:rsid w:val="002C221F"/>
    <w:rsid w:val="002C2247"/>
    <w:rsid w:val="002C22AA"/>
    <w:rsid w:val="002C24BB"/>
    <w:rsid w:val="002C2559"/>
    <w:rsid w:val="002C27C3"/>
    <w:rsid w:val="002C29DD"/>
    <w:rsid w:val="002C29FA"/>
    <w:rsid w:val="002C2E9C"/>
    <w:rsid w:val="002C34AB"/>
    <w:rsid w:val="002C360D"/>
    <w:rsid w:val="002C3641"/>
    <w:rsid w:val="002C3916"/>
    <w:rsid w:val="002C3960"/>
    <w:rsid w:val="002C39DB"/>
    <w:rsid w:val="002C3DF2"/>
    <w:rsid w:val="002C401B"/>
    <w:rsid w:val="002C4116"/>
    <w:rsid w:val="002C44A5"/>
    <w:rsid w:val="002C4550"/>
    <w:rsid w:val="002C4839"/>
    <w:rsid w:val="002C4D87"/>
    <w:rsid w:val="002C4EE3"/>
    <w:rsid w:val="002C4F14"/>
    <w:rsid w:val="002C50AA"/>
    <w:rsid w:val="002C5544"/>
    <w:rsid w:val="002C5550"/>
    <w:rsid w:val="002C5591"/>
    <w:rsid w:val="002C595C"/>
    <w:rsid w:val="002C5E01"/>
    <w:rsid w:val="002C5FC1"/>
    <w:rsid w:val="002C6280"/>
    <w:rsid w:val="002C62F5"/>
    <w:rsid w:val="002C64E8"/>
    <w:rsid w:val="002C657F"/>
    <w:rsid w:val="002C661D"/>
    <w:rsid w:val="002C66A6"/>
    <w:rsid w:val="002C6998"/>
    <w:rsid w:val="002C6B45"/>
    <w:rsid w:val="002C6D21"/>
    <w:rsid w:val="002C6D97"/>
    <w:rsid w:val="002C6DD2"/>
    <w:rsid w:val="002C707B"/>
    <w:rsid w:val="002C71E7"/>
    <w:rsid w:val="002C72E2"/>
    <w:rsid w:val="002C74A2"/>
    <w:rsid w:val="002C76C3"/>
    <w:rsid w:val="002C7779"/>
    <w:rsid w:val="002C77A9"/>
    <w:rsid w:val="002C782B"/>
    <w:rsid w:val="002C79FB"/>
    <w:rsid w:val="002C7D59"/>
    <w:rsid w:val="002C7EE5"/>
    <w:rsid w:val="002C7FCC"/>
    <w:rsid w:val="002D00D2"/>
    <w:rsid w:val="002D011B"/>
    <w:rsid w:val="002D014E"/>
    <w:rsid w:val="002D01BD"/>
    <w:rsid w:val="002D028B"/>
    <w:rsid w:val="002D042A"/>
    <w:rsid w:val="002D0446"/>
    <w:rsid w:val="002D0512"/>
    <w:rsid w:val="002D0736"/>
    <w:rsid w:val="002D092A"/>
    <w:rsid w:val="002D0BFC"/>
    <w:rsid w:val="002D12D0"/>
    <w:rsid w:val="002D13FA"/>
    <w:rsid w:val="002D15A7"/>
    <w:rsid w:val="002D17E1"/>
    <w:rsid w:val="002D202A"/>
    <w:rsid w:val="002D21C1"/>
    <w:rsid w:val="002D2475"/>
    <w:rsid w:val="002D2A96"/>
    <w:rsid w:val="002D2AE8"/>
    <w:rsid w:val="002D2E12"/>
    <w:rsid w:val="002D3001"/>
    <w:rsid w:val="002D300D"/>
    <w:rsid w:val="002D300E"/>
    <w:rsid w:val="002D3015"/>
    <w:rsid w:val="002D3101"/>
    <w:rsid w:val="002D3259"/>
    <w:rsid w:val="002D3545"/>
    <w:rsid w:val="002D389D"/>
    <w:rsid w:val="002D3BDA"/>
    <w:rsid w:val="002D3F4E"/>
    <w:rsid w:val="002D41B9"/>
    <w:rsid w:val="002D434B"/>
    <w:rsid w:val="002D4A50"/>
    <w:rsid w:val="002D4B33"/>
    <w:rsid w:val="002D4D3A"/>
    <w:rsid w:val="002D4E5D"/>
    <w:rsid w:val="002D4F1B"/>
    <w:rsid w:val="002D51B6"/>
    <w:rsid w:val="002D5617"/>
    <w:rsid w:val="002D57D0"/>
    <w:rsid w:val="002D5931"/>
    <w:rsid w:val="002D5ADA"/>
    <w:rsid w:val="002D60EA"/>
    <w:rsid w:val="002D6208"/>
    <w:rsid w:val="002D66A5"/>
    <w:rsid w:val="002D6882"/>
    <w:rsid w:val="002D6893"/>
    <w:rsid w:val="002D69A7"/>
    <w:rsid w:val="002D6B37"/>
    <w:rsid w:val="002D6B3B"/>
    <w:rsid w:val="002D6C06"/>
    <w:rsid w:val="002D6D1B"/>
    <w:rsid w:val="002D7283"/>
    <w:rsid w:val="002D72EF"/>
    <w:rsid w:val="002D74F3"/>
    <w:rsid w:val="002D7AD9"/>
    <w:rsid w:val="002D7B1E"/>
    <w:rsid w:val="002D7B57"/>
    <w:rsid w:val="002D7EBD"/>
    <w:rsid w:val="002D7F40"/>
    <w:rsid w:val="002D7FCC"/>
    <w:rsid w:val="002E00FB"/>
    <w:rsid w:val="002E0495"/>
    <w:rsid w:val="002E083D"/>
    <w:rsid w:val="002E088A"/>
    <w:rsid w:val="002E0C59"/>
    <w:rsid w:val="002E0DDC"/>
    <w:rsid w:val="002E1491"/>
    <w:rsid w:val="002E1F5C"/>
    <w:rsid w:val="002E20F3"/>
    <w:rsid w:val="002E2133"/>
    <w:rsid w:val="002E229E"/>
    <w:rsid w:val="002E24CA"/>
    <w:rsid w:val="002E26CE"/>
    <w:rsid w:val="002E2702"/>
    <w:rsid w:val="002E27EC"/>
    <w:rsid w:val="002E2AC6"/>
    <w:rsid w:val="002E2F5C"/>
    <w:rsid w:val="002E305D"/>
    <w:rsid w:val="002E32C4"/>
    <w:rsid w:val="002E3B59"/>
    <w:rsid w:val="002E3D7D"/>
    <w:rsid w:val="002E414E"/>
    <w:rsid w:val="002E4A1B"/>
    <w:rsid w:val="002E4B64"/>
    <w:rsid w:val="002E5066"/>
    <w:rsid w:val="002E5364"/>
    <w:rsid w:val="002E536E"/>
    <w:rsid w:val="002E538D"/>
    <w:rsid w:val="002E5AEB"/>
    <w:rsid w:val="002E5E27"/>
    <w:rsid w:val="002E6118"/>
    <w:rsid w:val="002E621A"/>
    <w:rsid w:val="002E6250"/>
    <w:rsid w:val="002E6529"/>
    <w:rsid w:val="002E67E1"/>
    <w:rsid w:val="002E6974"/>
    <w:rsid w:val="002E69A2"/>
    <w:rsid w:val="002E6AF0"/>
    <w:rsid w:val="002E7362"/>
    <w:rsid w:val="002E7528"/>
    <w:rsid w:val="002E762D"/>
    <w:rsid w:val="002E7875"/>
    <w:rsid w:val="002E7A29"/>
    <w:rsid w:val="002E7B7C"/>
    <w:rsid w:val="002E7C20"/>
    <w:rsid w:val="002E7D76"/>
    <w:rsid w:val="002E7DF2"/>
    <w:rsid w:val="002F00AF"/>
    <w:rsid w:val="002F01B3"/>
    <w:rsid w:val="002F03B1"/>
    <w:rsid w:val="002F0426"/>
    <w:rsid w:val="002F047B"/>
    <w:rsid w:val="002F08E0"/>
    <w:rsid w:val="002F0B17"/>
    <w:rsid w:val="002F0DC4"/>
    <w:rsid w:val="002F0F5D"/>
    <w:rsid w:val="002F1294"/>
    <w:rsid w:val="002F14F1"/>
    <w:rsid w:val="002F1944"/>
    <w:rsid w:val="002F1BAF"/>
    <w:rsid w:val="002F1D20"/>
    <w:rsid w:val="002F2145"/>
    <w:rsid w:val="002F2638"/>
    <w:rsid w:val="002F2855"/>
    <w:rsid w:val="002F295A"/>
    <w:rsid w:val="002F29E7"/>
    <w:rsid w:val="002F2A5D"/>
    <w:rsid w:val="002F2BB2"/>
    <w:rsid w:val="002F2BC1"/>
    <w:rsid w:val="002F2CEC"/>
    <w:rsid w:val="002F2FFE"/>
    <w:rsid w:val="002F320E"/>
    <w:rsid w:val="002F326E"/>
    <w:rsid w:val="002F3343"/>
    <w:rsid w:val="002F342B"/>
    <w:rsid w:val="002F3439"/>
    <w:rsid w:val="002F36BD"/>
    <w:rsid w:val="002F371B"/>
    <w:rsid w:val="002F3726"/>
    <w:rsid w:val="002F3928"/>
    <w:rsid w:val="002F3A19"/>
    <w:rsid w:val="002F3E17"/>
    <w:rsid w:val="002F4045"/>
    <w:rsid w:val="002F4105"/>
    <w:rsid w:val="002F4222"/>
    <w:rsid w:val="002F42A8"/>
    <w:rsid w:val="002F44AF"/>
    <w:rsid w:val="002F4570"/>
    <w:rsid w:val="002F4730"/>
    <w:rsid w:val="002F4A6E"/>
    <w:rsid w:val="002F4BF2"/>
    <w:rsid w:val="002F4D00"/>
    <w:rsid w:val="002F547A"/>
    <w:rsid w:val="002F583D"/>
    <w:rsid w:val="002F5997"/>
    <w:rsid w:val="002F5E09"/>
    <w:rsid w:val="002F5E3C"/>
    <w:rsid w:val="002F60C5"/>
    <w:rsid w:val="002F630C"/>
    <w:rsid w:val="002F66C0"/>
    <w:rsid w:val="002F66F2"/>
    <w:rsid w:val="002F66FB"/>
    <w:rsid w:val="002F6A90"/>
    <w:rsid w:val="002F6D61"/>
    <w:rsid w:val="002F6DCC"/>
    <w:rsid w:val="002F6E97"/>
    <w:rsid w:val="002F6EF8"/>
    <w:rsid w:val="002F70C4"/>
    <w:rsid w:val="002F7107"/>
    <w:rsid w:val="002F71FC"/>
    <w:rsid w:val="002F7678"/>
    <w:rsid w:val="002F773F"/>
    <w:rsid w:val="002F789C"/>
    <w:rsid w:val="002F7926"/>
    <w:rsid w:val="002F7D2D"/>
    <w:rsid w:val="002F7EEC"/>
    <w:rsid w:val="002F7F19"/>
    <w:rsid w:val="00300050"/>
    <w:rsid w:val="003005B7"/>
    <w:rsid w:val="00300712"/>
    <w:rsid w:val="003008B4"/>
    <w:rsid w:val="00300AC5"/>
    <w:rsid w:val="00300AFE"/>
    <w:rsid w:val="00300BB1"/>
    <w:rsid w:val="00301344"/>
    <w:rsid w:val="003015F0"/>
    <w:rsid w:val="00301608"/>
    <w:rsid w:val="0030178B"/>
    <w:rsid w:val="00301985"/>
    <w:rsid w:val="00301A7A"/>
    <w:rsid w:val="00301C2D"/>
    <w:rsid w:val="00301D4F"/>
    <w:rsid w:val="00302002"/>
    <w:rsid w:val="00302190"/>
    <w:rsid w:val="00302198"/>
    <w:rsid w:val="003021BE"/>
    <w:rsid w:val="003021EB"/>
    <w:rsid w:val="00302276"/>
    <w:rsid w:val="003025C6"/>
    <w:rsid w:val="003027CE"/>
    <w:rsid w:val="00302C58"/>
    <w:rsid w:val="00302CD4"/>
    <w:rsid w:val="00303034"/>
    <w:rsid w:val="00303420"/>
    <w:rsid w:val="00303603"/>
    <w:rsid w:val="0030392C"/>
    <w:rsid w:val="00303975"/>
    <w:rsid w:val="0030397F"/>
    <w:rsid w:val="00303F82"/>
    <w:rsid w:val="00304316"/>
    <w:rsid w:val="003044DE"/>
    <w:rsid w:val="003046E9"/>
    <w:rsid w:val="0030478B"/>
    <w:rsid w:val="00304BBB"/>
    <w:rsid w:val="00304C26"/>
    <w:rsid w:val="00304EA9"/>
    <w:rsid w:val="003051A2"/>
    <w:rsid w:val="00305316"/>
    <w:rsid w:val="0030567F"/>
    <w:rsid w:val="00305C63"/>
    <w:rsid w:val="00305C6A"/>
    <w:rsid w:val="00305D46"/>
    <w:rsid w:val="00305DBF"/>
    <w:rsid w:val="00305F3D"/>
    <w:rsid w:val="00306404"/>
    <w:rsid w:val="00306961"/>
    <w:rsid w:val="00306B86"/>
    <w:rsid w:val="00306CA6"/>
    <w:rsid w:val="00306CF6"/>
    <w:rsid w:val="00306D67"/>
    <w:rsid w:val="00306DA6"/>
    <w:rsid w:val="00306E85"/>
    <w:rsid w:val="00306F95"/>
    <w:rsid w:val="00306FAD"/>
    <w:rsid w:val="003071A7"/>
    <w:rsid w:val="003071AD"/>
    <w:rsid w:val="003072D8"/>
    <w:rsid w:val="00307427"/>
    <w:rsid w:val="00307B44"/>
    <w:rsid w:val="00307F99"/>
    <w:rsid w:val="0031021B"/>
    <w:rsid w:val="00310368"/>
    <w:rsid w:val="003104BD"/>
    <w:rsid w:val="00310679"/>
    <w:rsid w:val="003107EE"/>
    <w:rsid w:val="00310941"/>
    <w:rsid w:val="0031094E"/>
    <w:rsid w:val="00310957"/>
    <w:rsid w:val="00310E31"/>
    <w:rsid w:val="00310F3E"/>
    <w:rsid w:val="0031122F"/>
    <w:rsid w:val="00311239"/>
    <w:rsid w:val="00311371"/>
    <w:rsid w:val="003115E7"/>
    <w:rsid w:val="00311AF5"/>
    <w:rsid w:val="00311BFA"/>
    <w:rsid w:val="00311D13"/>
    <w:rsid w:val="003120F7"/>
    <w:rsid w:val="00312188"/>
    <w:rsid w:val="0031218F"/>
    <w:rsid w:val="0031220B"/>
    <w:rsid w:val="0031221D"/>
    <w:rsid w:val="003122EE"/>
    <w:rsid w:val="00312516"/>
    <w:rsid w:val="0031282A"/>
    <w:rsid w:val="0031298B"/>
    <w:rsid w:val="00312AE5"/>
    <w:rsid w:val="00312B28"/>
    <w:rsid w:val="00312B9F"/>
    <w:rsid w:val="00312FE3"/>
    <w:rsid w:val="00313074"/>
    <w:rsid w:val="003130B0"/>
    <w:rsid w:val="00313686"/>
    <w:rsid w:val="00313878"/>
    <w:rsid w:val="00313A8C"/>
    <w:rsid w:val="00314339"/>
    <w:rsid w:val="003144AF"/>
    <w:rsid w:val="003147A4"/>
    <w:rsid w:val="00314BA4"/>
    <w:rsid w:val="00314CE5"/>
    <w:rsid w:val="0031500C"/>
    <w:rsid w:val="00315149"/>
    <w:rsid w:val="003151BB"/>
    <w:rsid w:val="003157D7"/>
    <w:rsid w:val="00315A71"/>
    <w:rsid w:val="00315EF8"/>
    <w:rsid w:val="00315F7E"/>
    <w:rsid w:val="00316307"/>
    <w:rsid w:val="00316619"/>
    <w:rsid w:val="00316966"/>
    <w:rsid w:val="003172BE"/>
    <w:rsid w:val="003173A1"/>
    <w:rsid w:val="003177D5"/>
    <w:rsid w:val="003177DE"/>
    <w:rsid w:val="0031781C"/>
    <w:rsid w:val="0031783D"/>
    <w:rsid w:val="0031789D"/>
    <w:rsid w:val="003178FA"/>
    <w:rsid w:val="00317D9E"/>
    <w:rsid w:val="003201BC"/>
    <w:rsid w:val="003209FB"/>
    <w:rsid w:val="00320A00"/>
    <w:rsid w:val="00320B68"/>
    <w:rsid w:val="00320BA1"/>
    <w:rsid w:val="00321461"/>
    <w:rsid w:val="00321682"/>
    <w:rsid w:val="00321840"/>
    <w:rsid w:val="0032191A"/>
    <w:rsid w:val="00321ADA"/>
    <w:rsid w:val="00321B77"/>
    <w:rsid w:val="00321D82"/>
    <w:rsid w:val="00321DB5"/>
    <w:rsid w:val="00321E24"/>
    <w:rsid w:val="00322269"/>
    <w:rsid w:val="003222B7"/>
    <w:rsid w:val="0032254D"/>
    <w:rsid w:val="00322598"/>
    <w:rsid w:val="003225F7"/>
    <w:rsid w:val="00322696"/>
    <w:rsid w:val="00322738"/>
    <w:rsid w:val="003227AA"/>
    <w:rsid w:val="003229A9"/>
    <w:rsid w:val="00322D4C"/>
    <w:rsid w:val="00323F29"/>
    <w:rsid w:val="003242DC"/>
    <w:rsid w:val="0032447E"/>
    <w:rsid w:val="003244B9"/>
    <w:rsid w:val="00324611"/>
    <w:rsid w:val="00324802"/>
    <w:rsid w:val="00324893"/>
    <w:rsid w:val="00324901"/>
    <w:rsid w:val="00324D2A"/>
    <w:rsid w:val="003250D2"/>
    <w:rsid w:val="0032572E"/>
    <w:rsid w:val="003257E8"/>
    <w:rsid w:val="003258C6"/>
    <w:rsid w:val="00325979"/>
    <w:rsid w:val="00325A4F"/>
    <w:rsid w:val="00325BE5"/>
    <w:rsid w:val="00325E96"/>
    <w:rsid w:val="00326065"/>
    <w:rsid w:val="00326127"/>
    <w:rsid w:val="0032669A"/>
    <w:rsid w:val="00326821"/>
    <w:rsid w:val="003268A8"/>
    <w:rsid w:val="00326B19"/>
    <w:rsid w:val="00326DC7"/>
    <w:rsid w:val="00326F16"/>
    <w:rsid w:val="00327130"/>
    <w:rsid w:val="003272C5"/>
    <w:rsid w:val="003272F8"/>
    <w:rsid w:val="00327CDF"/>
    <w:rsid w:val="00327E05"/>
    <w:rsid w:val="00330686"/>
    <w:rsid w:val="003306DB"/>
    <w:rsid w:val="00330882"/>
    <w:rsid w:val="003309E2"/>
    <w:rsid w:val="00330EB2"/>
    <w:rsid w:val="00331070"/>
    <w:rsid w:val="0033147E"/>
    <w:rsid w:val="003316A5"/>
    <w:rsid w:val="0033179B"/>
    <w:rsid w:val="00331EB1"/>
    <w:rsid w:val="0033219E"/>
    <w:rsid w:val="003322CB"/>
    <w:rsid w:val="003323CF"/>
    <w:rsid w:val="003331A1"/>
    <w:rsid w:val="003333F4"/>
    <w:rsid w:val="00333419"/>
    <w:rsid w:val="003336CA"/>
    <w:rsid w:val="00333C64"/>
    <w:rsid w:val="00333C99"/>
    <w:rsid w:val="00333F05"/>
    <w:rsid w:val="00333F83"/>
    <w:rsid w:val="00334256"/>
    <w:rsid w:val="00334548"/>
    <w:rsid w:val="00334720"/>
    <w:rsid w:val="00334BE9"/>
    <w:rsid w:val="00334C7D"/>
    <w:rsid w:val="00334D06"/>
    <w:rsid w:val="00334D6B"/>
    <w:rsid w:val="00334E1F"/>
    <w:rsid w:val="003351BD"/>
    <w:rsid w:val="0033522C"/>
    <w:rsid w:val="003352D1"/>
    <w:rsid w:val="003353AC"/>
    <w:rsid w:val="003353EE"/>
    <w:rsid w:val="0033563C"/>
    <w:rsid w:val="0033570B"/>
    <w:rsid w:val="0033581B"/>
    <w:rsid w:val="00335986"/>
    <w:rsid w:val="00335EFE"/>
    <w:rsid w:val="003361A7"/>
    <w:rsid w:val="00336268"/>
    <w:rsid w:val="003362E4"/>
    <w:rsid w:val="003363D5"/>
    <w:rsid w:val="003367E4"/>
    <w:rsid w:val="00336807"/>
    <w:rsid w:val="003368FA"/>
    <w:rsid w:val="0033695A"/>
    <w:rsid w:val="00336B23"/>
    <w:rsid w:val="00336EA9"/>
    <w:rsid w:val="003373B1"/>
    <w:rsid w:val="0033744D"/>
    <w:rsid w:val="00337529"/>
    <w:rsid w:val="00337A68"/>
    <w:rsid w:val="00337A96"/>
    <w:rsid w:val="00337C2D"/>
    <w:rsid w:val="00337CC3"/>
    <w:rsid w:val="00337F7D"/>
    <w:rsid w:val="00340234"/>
    <w:rsid w:val="0034046E"/>
    <w:rsid w:val="0034051A"/>
    <w:rsid w:val="00340C52"/>
    <w:rsid w:val="00340CAD"/>
    <w:rsid w:val="00340D0A"/>
    <w:rsid w:val="00340D6F"/>
    <w:rsid w:val="00340F04"/>
    <w:rsid w:val="00341128"/>
    <w:rsid w:val="003414E2"/>
    <w:rsid w:val="003417D4"/>
    <w:rsid w:val="003419AA"/>
    <w:rsid w:val="00341C03"/>
    <w:rsid w:val="00341C82"/>
    <w:rsid w:val="00341DD5"/>
    <w:rsid w:val="00341E7D"/>
    <w:rsid w:val="00341F85"/>
    <w:rsid w:val="00342084"/>
    <w:rsid w:val="00342153"/>
    <w:rsid w:val="0034232C"/>
    <w:rsid w:val="00342858"/>
    <w:rsid w:val="003429BC"/>
    <w:rsid w:val="00342B1B"/>
    <w:rsid w:val="00343093"/>
    <w:rsid w:val="00343247"/>
    <w:rsid w:val="003433EB"/>
    <w:rsid w:val="003434C5"/>
    <w:rsid w:val="003435FD"/>
    <w:rsid w:val="003437B3"/>
    <w:rsid w:val="00343888"/>
    <w:rsid w:val="003439FA"/>
    <w:rsid w:val="00343B9D"/>
    <w:rsid w:val="00343D49"/>
    <w:rsid w:val="00343FAA"/>
    <w:rsid w:val="00343FD7"/>
    <w:rsid w:val="0034420F"/>
    <w:rsid w:val="0034459B"/>
    <w:rsid w:val="00344B47"/>
    <w:rsid w:val="00344C7F"/>
    <w:rsid w:val="00344CDD"/>
    <w:rsid w:val="00345224"/>
    <w:rsid w:val="00345528"/>
    <w:rsid w:val="0034552E"/>
    <w:rsid w:val="003456B5"/>
    <w:rsid w:val="00345B42"/>
    <w:rsid w:val="00345B6D"/>
    <w:rsid w:val="00345C4A"/>
    <w:rsid w:val="00345C86"/>
    <w:rsid w:val="00345D95"/>
    <w:rsid w:val="00346098"/>
    <w:rsid w:val="003460FC"/>
    <w:rsid w:val="00346204"/>
    <w:rsid w:val="00346411"/>
    <w:rsid w:val="00346513"/>
    <w:rsid w:val="00346AED"/>
    <w:rsid w:val="00346D55"/>
    <w:rsid w:val="00346E71"/>
    <w:rsid w:val="00346EE6"/>
    <w:rsid w:val="00346F99"/>
    <w:rsid w:val="00347079"/>
    <w:rsid w:val="0034728E"/>
    <w:rsid w:val="003472F1"/>
    <w:rsid w:val="003475AA"/>
    <w:rsid w:val="00347864"/>
    <w:rsid w:val="00347982"/>
    <w:rsid w:val="00347CC5"/>
    <w:rsid w:val="00347D52"/>
    <w:rsid w:val="00347E5B"/>
    <w:rsid w:val="00347EAD"/>
    <w:rsid w:val="00347F89"/>
    <w:rsid w:val="00350147"/>
    <w:rsid w:val="003507BD"/>
    <w:rsid w:val="00350F5F"/>
    <w:rsid w:val="003514C5"/>
    <w:rsid w:val="003515A4"/>
    <w:rsid w:val="003515B3"/>
    <w:rsid w:val="003515C6"/>
    <w:rsid w:val="00351C2C"/>
    <w:rsid w:val="00351FEE"/>
    <w:rsid w:val="00351FF8"/>
    <w:rsid w:val="0035208F"/>
    <w:rsid w:val="0035224D"/>
    <w:rsid w:val="003526BC"/>
    <w:rsid w:val="0035284C"/>
    <w:rsid w:val="00352FBB"/>
    <w:rsid w:val="003530FC"/>
    <w:rsid w:val="003533D5"/>
    <w:rsid w:val="00353457"/>
    <w:rsid w:val="0035370A"/>
    <w:rsid w:val="003537A3"/>
    <w:rsid w:val="0035395F"/>
    <w:rsid w:val="00353C53"/>
    <w:rsid w:val="00353CDE"/>
    <w:rsid w:val="00353D96"/>
    <w:rsid w:val="00353DC1"/>
    <w:rsid w:val="00353F4C"/>
    <w:rsid w:val="0035405D"/>
    <w:rsid w:val="00354168"/>
    <w:rsid w:val="003541D5"/>
    <w:rsid w:val="003541EE"/>
    <w:rsid w:val="003541F3"/>
    <w:rsid w:val="003542B9"/>
    <w:rsid w:val="003542BC"/>
    <w:rsid w:val="00354423"/>
    <w:rsid w:val="00354459"/>
    <w:rsid w:val="0035457B"/>
    <w:rsid w:val="003546B9"/>
    <w:rsid w:val="00354D75"/>
    <w:rsid w:val="003550C5"/>
    <w:rsid w:val="00355450"/>
    <w:rsid w:val="0035547B"/>
    <w:rsid w:val="00355664"/>
    <w:rsid w:val="00355917"/>
    <w:rsid w:val="00355936"/>
    <w:rsid w:val="00355DED"/>
    <w:rsid w:val="00355E16"/>
    <w:rsid w:val="003562DC"/>
    <w:rsid w:val="003564D3"/>
    <w:rsid w:val="0035653B"/>
    <w:rsid w:val="0035657E"/>
    <w:rsid w:val="003565E7"/>
    <w:rsid w:val="003569B9"/>
    <w:rsid w:val="00356D59"/>
    <w:rsid w:val="00356DB9"/>
    <w:rsid w:val="00356EF2"/>
    <w:rsid w:val="0035721E"/>
    <w:rsid w:val="003573D4"/>
    <w:rsid w:val="0035746B"/>
    <w:rsid w:val="003576AD"/>
    <w:rsid w:val="00357812"/>
    <w:rsid w:val="00357D09"/>
    <w:rsid w:val="00360121"/>
    <w:rsid w:val="003601D9"/>
    <w:rsid w:val="003602F0"/>
    <w:rsid w:val="003609C5"/>
    <w:rsid w:val="00360B87"/>
    <w:rsid w:val="00360DC5"/>
    <w:rsid w:val="003610B6"/>
    <w:rsid w:val="003611CC"/>
    <w:rsid w:val="00361544"/>
    <w:rsid w:val="00361675"/>
    <w:rsid w:val="0036183D"/>
    <w:rsid w:val="00361E7C"/>
    <w:rsid w:val="00361F06"/>
    <w:rsid w:val="0036206F"/>
    <w:rsid w:val="0036213D"/>
    <w:rsid w:val="003624B5"/>
    <w:rsid w:val="0036267A"/>
    <w:rsid w:val="0036267E"/>
    <w:rsid w:val="00362728"/>
    <w:rsid w:val="00362844"/>
    <w:rsid w:val="00362953"/>
    <w:rsid w:val="00362AC3"/>
    <w:rsid w:val="003630C5"/>
    <w:rsid w:val="00363623"/>
    <w:rsid w:val="00363BA6"/>
    <w:rsid w:val="00363D41"/>
    <w:rsid w:val="00363DA5"/>
    <w:rsid w:val="00363EED"/>
    <w:rsid w:val="003640E0"/>
    <w:rsid w:val="003640E9"/>
    <w:rsid w:val="00364159"/>
    <w:rsid w:val="00364566"/>
    <w:rsid w:val="0036498D"/>
    <w:rsid w:val="00364AD6"/>
    <w:rsid w:val="00364C6A"/>
    <w:rsid w:val="00364FD2"/>
    <w:rsid w:val="003650EF"/>
    <w:rsid w:val="0036511B"/>
    <w:rsid w:val="00365242"/>
    <w:rsid w:val="003652A4"/>
    <w:rsid w:val="003657F2"/>
    <w:rsid w:val="003658A5"/>
    <w:rsid w:val="00365DCD"/>
    <w:rsid w:val="0036629F"/>
    <w:rsid w:val="00366343"/>
    <w:rsid w:val="00366496"/>
    <w:rsid w:val="00366E38"/>
    <w:rsid w:val="00366E5E"/>
    <w:rsid w:val="00366F14"/>
    <w:rsid w:val="00366FCE"/>
    <w:rsid w:val="00367307"/>
    <w:rsid w:val="003675EB"/>
    <w:rsid w:val="00367B95"/>
    <w:rsid w:val="00367C9D"/>
    <w:rsid w:val="00367DFF"/>
    <w:rsid w:val="00367E01"/>
    <w:rsid w:val="00367F25"/>
    <w:rsid w:val="00367FEA"/>
    <w:rsid w:val="003706CD"/>
    <w:rsid w:val="00370B0E"/>
    <w:rsid w:val="00370E67"/>
    <w:rsid w:val="00371137"/>
    <w:rsid w:val="00371173"/>
    <w:rsid w:val="0037157D"/>
    <w:rsid w:val="00371647"/>
    <w:rsid w:val="00371718"/>
    <w:rsid w:val="00371788"/>
    <w:rsid w:val="00371791"/>
    <w:rsid w:val="00371B63"/>
    <w:rsid w:val="00371D26"/>
    <w:rsid w:val="00371ED1"/>
    <w:rsid w:val="00372330"/>
    <w:rsid w:val="00372348"/>
    <w:rsid w:val="0037263A"/>
    <w:rsid w:val="003727F1"/>
    <w:rsid w:val="00372816"/>
    <w:rsid w:val="00372915"/>
    <w:rsid w:val="003729F0"/>
    <w:rsid w:val="00372D79"/>
    <w:rsid w:val="00372EA7"/>
    <w:rsid w:val="00372EB0"/>
    <w:rsid w:val="003731A8"/>
    <w:rsid w:val="003731CE"/>
    <w:rsid w:val="003733F9"/>
    <w:rsid w:val="00373485"/>
    <w:rsid w:val="00373493"/>
    <w:rsid w:val="003736DB"/>
    <w:rsid w:val="0037371B"/>
    <w:rsid w:val="003737F3"/>
    <w:rsid w:val="00373A4E"/>
    <w:rsid w:val="00373A9A"/>
    <w:rsid w:val="00373CAE"/>
    <w:rsid w:val="00373E26"/>
    <w:rsid w:val="00373FA4"/>
    <w:rsid w:val="003743E7"/>
    <w:rsid w:val="00374693"/>
    <w:rsid w:val="003746AD"/>
    <w:rsid w:val="0037474C"/>
    <w:rsid w:val="003748A6"/>
    <w:rsid w:val="00374910"/>
    <w:rsid w:val="00374E1B"/>
    <w:rsid w:val="00374EFE"/>
    <w:rsid w:val="00374F4A"/>
    <w:rsid w:val="00375250"/>
    <w:rsid w:val="003753C1"/>
    <w:rsid w:val="00375A70"/>
    <w:rsid w:val="00375D8B"/>
    <w:rsid w:val="00375E8F"/>
    <w:rsid w:val="003760D8"/>
    <w:rsid w:val="003761F3"/>
    <w:rsid w:val="00376989"/>
    <w:rsid w:val="003769E6"/>
    <w:rsid w:val="00376A69"/>
    <w:rsid w:val="00376ED2"/>
    <w:rsid w:val="00376EF9"/>
    <w:rsid w:val="00376F8C"/>
    <w:rsid w:val="00377198"/>
    <w:rsid w:val="00377617"/>
    <w:rsid w:val="003776C2"/>
    <w:rsid w:val="00377B69"/>
    <w:rsid w:val="00377CF5"/>
    <w:rsid w:val="003800EF"/>
    <w:rsid w:val="0038013C"/>
    <w:rsid w:val="00380174"/>
    <w:rsid w:val="0038053C"/>
    <w:rsid w:val="003806A8"/>
    <w:rsid w:val="00380866"/>
    <w:rsid w:val="00380A8E"/>
    <w:rsid w:val="00381018"/>
    <w:rsid w:val="00381384"/>
    <w:rsid w:val="00381496"/>
    <w:rsid w:val="003814E5"/>
    <w:rsid w:val="00381519"/>
    <w:rsid w:val="00381FC5"/>
    <w:rsid w:val="00382005"/>
    <w:rsid w:val="0038218C"/>
    <w:rsid w:val="00382197"/>
    <w:rsid w:val="00382425"/>
    <w:rsid w:val="0038248B"/>
    <w:rsid w:val="00382760"/>
    <w:rsid w:val="00382DC3"/>
    <w:rsid w:val="00382F66"/>
    <w:rsid w:val="0038303E"/>
    <w:rsid w:val="0038354C"/>
    <w:rsid w:val="0038386E"/>
    <w:rsid w:val="00383A23"/>
    <w:rsid w:val="00383A5F"/>
    <w:rsid w:val="00383AC5"/>
    <w:rsid w:val="00383B5D"/>
    <w:rsid w:val="00383C11"/>
    <w:rsid w:val="00383D60"/>
    <w:rsid w:val="00383E87"/>
    <w:rsid w:val="00383E9F"/>
    <w:rsid w:val="00384259"/>
    <w:rsid w:val="00384409"/>
    <w:rsid w:val="00384446"/>
    <w:rsid w:val="0038448C"/>
    <w:rsid w:val="0038478E"/>
    <w:rsid w:val="003847CC"/>
    <w:rsid w:val="00384C4F"/>
    <w:rsid w:val="00384F26"/>
    <w:rsid w:val="00384FE3"/>
    <w:rsid w:val="0038501C"/>
    <w:rsid w:val="00385387"/>
    <w:rsid w:val="00385632"/>
    <w:rsid w:val="0038564F"/>
    <w:rsid w:val="00385932"/>
    <w:rsid w:val="00385955"/>
    <w:rsid w:val="003859DC"/>
    <w:rsid w:val="00385AB5"/>
    <w:rsid w:val="00385BFA"/>
    <w:rsid w:val="00385C3F"/>
    <w:rsid w:val="00385E56"/>
    <w:rsid w:val="00386233"/>
    <w:rsid w:val="00386304"/>
    <w:rsid w:val="0038638B"/>
    <w:rsid w:val="00386B0C"/>
    <w:rsid w:val="00386BF2"/>
    <w:rsid w:val="00386E1E"/>
    <w:rsid w:val="00386E84"/>
    <w:rsid w:val="00386F07"/>
    <w:rsid w:val="0038739D"/>
    <w:rsid w:val="003875E1"/>
    <w:rsid w:val="00387D6A"/>
    <w:rsid w:val="00387FB4"/>
    <w:rsid w:val="00390207"/>
    <w:rsid w:val="003908A4"/>
    <w:rsid w:val="00390968"/>
    <w:rsid w:val="00390990"/>
    <w:rsid w:val="00390C1A"/>
    <w:rsid w:val="00390EFA"/>
    <w:rsid w:val="00390F6B"/>
    <w:rsid w:val="0039147D"/>
    <w:rsid w:val="00391529"/>
    <w:rsid w:val="00391623"/>
    <w:rsid w:val="003917B3"/>
    <w:rsid w:val="00391925"/>
    <w:rsid w:val="00391B86"/>
    <w:rsid w:val="00391DDA"/>
    <w:rsid w:val="00391F86"/>
    <w:rsid w:val="0039226D"/>
    <w:rsid w:val="003922D8"/>
    <w:rsid w:val="00392304"/>
    <w:rsid w:val="00392327"/>
    <w:rsid w:val="00392344"/>
    <w:rsid w:val="003923B5"/>
    <w:rsid w:val="00392500"/>
    <w:rsid w:val="00392535"/>
    <w:rsid w:val="00392567"/>
    <w:rsid w:val="00392634"/>
    <w:rsid w:val="00392737"/>
    <w:rsid w:val="003929ED"/>
    <w:rsid w:val="00392BA9"/>
    <w:rsid w:val="00392C48"/>
    <w:rsid w:val="00393066"/>
    <w:rsid w:val="0039343E"/>
    <w:rsid w:val="0039359E"/>
    <w:rsid w:val="003939BE"/>
    <w:rsid w:val="00393AAD"/>
    <w:rsid w:val="00393D60"/>
    <w:rsid w:val="00393D73"/>
    <w:rsid w:val="00393D82"/>
    <w:rsid w:val="00393DB9"/>
    <w:rsid w:val="00393E0A"/>
    <w:rsid w:val="00393F1E"/>
    <w:rsid w:val="003940E5"/>
    <w:rsid w:val="00394167"/>
    <w:rsid w:val="003942D3"/>
    <w:rsid w:val="0039449D"/>
    <w:rsid w:val="003944D2"/>
    <w:rsid w:val="003946FD"/>
    <w:rsid w:val="00394718"/>
    <w:rsid w:val="00394771"/>
    <w:rsid w:val="00394938"/>
    <w:rsid w:val="00394ADB"/>
    <w:rsid w:val="00394AF7"/>
    <w:rsid w:val="00394FF9"/>
    <w:rsid w:val="00395231"/>
    <w:rsid w:val="00395321"/>
    <w:rsid w:val="0039534E"/>
    <w:rsid w:val="0039565A"/>
    <w:rsid w:val="0039586A"/>
    <w:rsid w:val="00395D85"/>
    <w:rsid w:val="00395E6B"/>
    <w:rsid w:val="00395EBD"/>
    <w:rsid w:val="003960A8"/>
    <w:rsid w:val="0039619D"/>
    <w:rsid w:val="003962A2"/>
    <w:rsid w:val="0039683F"/>
    <w:rsid w:val="003968E4"/>
    <w:rsid w:val="00396CA1"/>
    <w:rsid w:val="00396CDC"/>
    <w:rsid w:val="00396DF1"/>
    <w:rsid w:val="00396E60"/>
    <w:rsid w:val="00396FAB"/>
    <w:rsid w:val="0039702F"/>
    <w:rsid w:val="003971DA"/>
    <w:rsid w:val="00397305"/>
    <w:rsid w:val="0039742B"/>
    <w:rsid w:val="00397769"/>
    <w:rsid w:val="00397C73"/>
    <w:rsid w:val="003A044D"/>
    <w:rsid w:val="003A0577"/>
    <w:rsid w:val="003A0894"/>
    <w:rsid w:val="003A0921"/>
    <w:rsid w:val="003A09B5"/>
    <w:rsid w:val="003A0A7E"/>
    <w:rsid w:val="003A0A95"/>
    <w:rsid w:val="003A0AE8"/>
    <w:rsid w:val="003A0BFC"/>
    <w:rsid w:val="003A0C14"/>
    <w:rsid w:val="003A0C9B"/>
    <w:rsid w:val="003A0E06"/>
    <w:rsid w:val="003A0E56"/>
    <w:rsid w:val="003A0F7E"/>
    <w:rsid w:val="003A1021"/>
    <w:rsid w:val="003A10A0"/>
    <w:rsid w:val="003A166D"/>
    <w:rsid w:val="003A1AA4"/>
    <w:rsid w:val="003A1C57"/>
    <w:rsid w:val="003A1D44"/>
    <w:rsid w:val="003A1E6B"/>
    <w:rsid w:val="003A1EF9"/>
    <w:rsid w:val="003A1FDA"/>
    <w:rsid w:val="003A20A5"/>
    <w:rsid w:val="003A22C1"/>
    <w:rsid w:val="003A26CE"/>
    <w:rsid w:val="003A27D5"/>
    <w:rsid w:val="003A2A13"/>
    <w:rsid w:val="003A2AC7"/>
    <w:rsid w:val="003A2B76"/>
    <w:rsid w:val="003A2CFD"/>
    <w:rsid w:val="003A2E09"/>
    <w:rsid w:val="003A32C2"/>
    <w:rsid w:val="003A3306"/>
    <w:rsid w:val="003A33B9"/>
    <w:rsid w:val="003A372D"/>
    <w:rsid w:val="003A39FD"/>
    <w:rsid w:val="003A3C18"/>
    <w:rsid w:val="003A3CD2"/>
    <w:rsid w:val="003A3D2E"/>
    <w:rsid w:val="003A42B3"/>
    <w:rsid w:val="003A430F"/>
    <w:rsid w:val="003A4559"/>
    <w:rsid w:val="003A48BD"/>
    <w:rsid w:val="003A5014"/>
    <w:rsid w:val="003A50E2"/>
    <w:rsid w:val="003A53DF"/>
    <w:rsid w:val="003A5717"/>
    <w:rsid w:val="003A5764"/>
    <w:rsid w:val="003A5D46"/>
    <w:rsid w:val="003A5DBC"/>
    <w:rsid w:val="003A5DE7"/>
    <w:rsid w:val="003A60CF"/>
    <w:rsid w:val="003A6498"/>
    <w:rsid w:val="003A6723"/>
    <w:rsid w:val="003A689B"/>
    <w:rsid w:val="003A68EE"/>
    <w:rsid w:val="003A69C9"/>
    <w:rsid w:val="003A69FF"/>
    <w:rsid w:val="003A6B8D"/>
    <w:rsid w:val="003A6C94"/>
    <w:rsid w:val="003A6E89"/>
    <w:rsid w:val="003A7143"/>
    <w:rsid w:val="003A718E"/>
    <w:rsid w:val="003A71F5"/>
    <w:rsid w:val="003A727E"/>
    <w:rsid w:val="003A72F5"/>
    <w:rsid w:val="003A738D"/>
    <w:rsid w:val="003A7CAB"/>
    <w:rsid w:val="003A7F6D"/>
    <w:rsid w:val="003B0016"/>
    <w:rsid w:val="003B028A"/>
    <w:rsid w:val="003B0328"/>
    <w:rsid w:val="003B0D46"/>
    <w:rsid w:val="003B15EB"/>
    <w:rsid w:val="003B1975"/>
    <w:rsid w:val="003B1A00"/>
    <w:rsid w:val="003B1AE5"/>
    <w:rsid w:val="003B1F2F"/>
    <w:rsid w:val="003B24D7"/>
    <w:rsid w:val="003B27EB"/>
    <w:rsid w:val="003B2956"/>
    <w:rsid w:val="003B2A13"/>
    <w:rsid w:val="003B2A60"/>
    <w:rsid w:val="003B3630"/>
    <w:rsid w:val="003B3A5B"/>
    <w:rsid w:val="003B3CBE"/>
    <w:rsid w:val="003B4157"/>
    <w:rsid w:val="003B42BD"/>
    <w:rsid w:val="003B475C"/>
    <w:rsid w:val="003B49DD"/>
    <w:rsid w:val="003B4E4B"/>
    <w:rsid w:val="003B5135"/>
    <w:rsid w:val="003B523D"/>
    <w:rsid w:val="003B5379"/>
    <w:rsid w:val="003B5483"/>
    <w:rsid w:val="003B5529"/>
    <w:rsid w:val="003B553B"/>
    <w:rsid w:val="003B56C2"/>
    <w:rsid w:val="003B5853"/>
    <w:rsid w:val="003B58A7"/>
    <w:rsid w:val="003B5A2F"/>
    <w:rsid w:val="003B60C2"/>
    <w:rsid w:val="003B676D"/>
    <w:rsid w:val="003B6821"/>
    <w:rsid w:val="003B68CB"/>
    <w:rsid w:val="003B6905"/>
    <w:rsid w:val="003B6B20"/>
    <w:rsid w:val="003B6B8C"/>
    <w:rsid w:val="003B6BC4"/>
    <w:rsid w:val="003B7122"/>
    <w:rsid w:val="003B72AA"/>
    <w:rsid w:val="003B74FE"/>
    <w:rsid w:val="003B7E28"/>
    <w:rsid w:val="003B7FB2"/>
    <w:rsid w:val="003C0137"/>
    <w:rsid w:val="003C0188"/>
    <w:rsid w:val="003C01A2"/>
    <w:rsid w:val="003C0492"/>
    <w:rsid w:val="003C09F4"/>
    <w:rsid w:val="003C0B5A"/>
    <w:rsid w:val="003C0BC2"/>
    <w:rsid w:val="003C0C0B"/>
    <w:rsid w:val="003C0E76"/>
    <w:rsid w:val="003C0FB0"/>
    <w:rsid w:val="003C1127"/>
    <w:rsid w:val="003C1291"/>
    <w:rsid w:val="003C1318"/>
    <w:rsid w:val="003C13A8"/>
    <w:rsid w:val="003C144E"/>
    <w:rsid w:val="003C17F1"/>
    <w:rsid w:val="003C1A11"/>
    <w:rsid w:val="003C1DAF"/>
    <w:rsid w:val="003C1DE3"/>
    <w:rsid w:val="003C1FE7"/>
    <w:rsid w:val="003C219F"/>
    <w:rsid w:val="003C248A"/>
    <w:rsid w:val="003C26DC"/>
    <w:rsid w:val="003C28EE"/>
    <w:rsid w:val="003C28FB"/>
    <w:rsid w:val="003C2C97"/>
    <w:rsid w:val="003C2D46"/>
    <w:rsid w:val="003C30EB"/>
    <w:rsid w:val="003C3166"/>
    <w:rsid w:val="003C329E"/>
    <w:rsid w:val="003C33EC"/>
    <w:rsid w:val="003C34D0"/>
    <w:rsid w:val="003C38CC"/>
    <w:rsid w:val="003C3938"/>
    <w:rsid w:val="003C3A6A"/>
    <w:rsid w:val="003C3A75"/>
    <w:rsid w:val="003C3E8A"/>
    <w:rsid w:val="003C3E98"/>
    <w:rsid w:val="003C3EAC"/>
    <w:rsid w:val="003C45E8"/>
    <w:rsid w:val="003C468D"/>
    <w:rsid w:val="003C4727"/>
    <w:rsid w:val="003C4802"/>
    <w:rsid w:val="003C4907"/>
    <w:rsid w:val="003C4D5C"/>
    <w:rsid w:val="003C5044"/>
    <w:rsid w:val="003C5077"/>
    <w:rsid w:val="003C509A"/>
    <w:rsid w:val="003C534D"/>
    <w:rsid w:val="003C538E"/>
    <w:rsid w:val="003C55B6"/>
    <w:rsid w:val="003C5660"/>
    <w:rsid w:val="003C58BA"/>
    <w:rsid w:val="003C58E0"/>
    <w:rsid w:val="003C5E5C"/>
    <w:rsid w:val="003C5FA4"/>
    <w:rsid w:val="003C63FE"/>
    <w:rsid w:val="003C68D6"/>
    <w:rsid w:val="003C6AD6"/>
    <w:rsid w:val="003C72E5"/>
    <w:rsid w:val="003C7325"/>
    <w:rsid w:val="003C790E"/>
    <w:rsid w:val="003C7A2D"/>
    <w:rsid w:val="003C7A4B"/>
    <w:rsid w:val="003D01E7"/>
    <w:rsid w:val="003D0448"/>
    <w:rsid w:val="003D05DB"/>
    <w:rsid w:val="003D068B"/>
    <w:rsid w:val="003D08E7"/>
    <w:rsid w:val="003D094B"/>
    <w:rsid w:val="003D0952"/>
    <w:rsid w:val="003D0A2C"/>
    <w:rsid w:val="003D0BAC"/>
    <w:rsid w:val="003D0DEC"/>
    <w:rsid w:val="003D0FD8"/>
    <w:rsid w:val="003D1022"/>
    <w:rsid w:val="003D10D0"/>
    <w:rsid w:val="003D1237"/>
    <w:rsid w:val="003D1327"/>
    <w:rsid w:val="003D1568"/>
    <w:rsid w:val="003D1B94"/>
    <w:rsid w:val="003D1D61"/>
    <w:rsid w:val="003D2346"/>
    <w:rsid w:val="003D26E7"/>
    <w:rsid w:val="003D292A"/>
    <w:rsid w:val="003D2AFA"/>
    <w:rsid w:val="003D2C90"/>
    <w:rsid w:val="003D2EB1"/>
    <w:rsid w:val="003D2EE7"/>
    <w:rsid w:val="003D3016"/>
    <w:rsid w:val="003D30A5"/>
    <w:rsid w:val="003D30AB"/>
    <w:rsid w:val="003D3124"/>
    <w:rsid w:val="003D3136"/>
    <w:rsid w:val="003D34B0"/>
    <w:rsid w:val="003D35BC"/>
    <w:rsid w:val="003D3715"/>
    <w:rsid w:val="003D3E98"/>
    <w:rsid w:val="003D3EE2"/>
    <w:rsid w:val="003D4023"/>
    <w:rsid w:val="003D425C"/>
    <w:rsid w:val="003D44F1"/>
    <w:rsid w:val="003D4763"/>
    <w:rsid w:val="003D4898"/>
    <w:rsid w:val="003D496E"/>
    <w:rsid w:val="003D4CC0"/>
    <w:rsid w:val="003D4CFC"/>
    <w:rsid w:val="003D4D84"/>
    <w:rsid w:val="003D4DBB"/>
    <w:rsid w:val="003D4FA8"/>
    <w:rsid w:val="003D5344"/>
    <w:rsid w:val="003D5573"/>
    <w:rsid w:val="003D57A2"/>
    <w:rsid w:val="003D5851"/>
    <w:rsid w:val="003D5B2F"/>
    <w:rsid w:val="003D5D43"/>
    <w:rsid w:val="003D5FE0"/>
    <w:rsid w:val="003D614A"/>
    <w:rsid w:val="003D67CE"/>
    <w:rsid w:val="003D6FF9"/>
    <w:rsid w:val="003D7173"/>
    <w:rsid w:val="003D72F1"/>
    <w:rsid w:val="003D73EB"/>
    <w:rsid w:val="003D7522"/>
    <w:rsid w:val="003D7721"/>
    <w:rsid w:val="003D7808"/>
    <w:rsid w:val="003D785F"/>
    <w:rsid w:val="003E00B2"/>
    <w:rsid w:val="003E04B8"/>
    <w:rsid w:val="003E0515"/>
    <w:rsid w:val="003E06D9"/>
    <w:rsid w:val="003E072D"/>
    <w:rsid w:val="003E085C"/>
    <w:rsid w:val="003E0A10"/>
    <w:rsid w:val="003E0BAC"/>
    <w:rsid w:val="003E0E38"/>
    <w:rsid w:val="003E0E45"/>
    <w:rsid w:val="003E0F58"/>
    <w:rsid w:val="003E113E"/>
    <w:rsid w:val="003E116E"/>
    <w:rsid w:val="003E159A"/>
    <w:rsid w:val="003E15D4"/>
    <w:rsid w:val="003E17AD"/>
    <w:rsid w:val="003E18F6"/>
    <w:rsid w:val="003E1F62"/>
    <w:rsid w:val="003E21F1"/>
    <w:rsid w:val="003E23B1"/>
    <w:rsid w:val="003E250C"/>
    <w:rsid w:val="003E2606"/>
    <w:rsid w:val="003E26FA"/>
    <w:rsid w:val="003E28D5"/>
    <w:rsid w:val="003E2A4E"/>
    <w:rsid w:val="003E2E00"/>
    <w:rsid w:val="003E35EC"/>
    <w:rsid w:val="003E37EB"/>
    <w:rsid w:val="003E3B54"/>
    <w:rsid w:val="003E3EE6"/>
    <w:rsid w:val="003E3FD5"/>
    <w:rsid w:val="003E402A"/>
    <w:rsid w:val="003E40B2"/>
    <w:rsid w:val="003E4353"/>
    <w:rsid w:val="003E4362"/>
    <w:rsid w:val="003E4367"/>
    <w:rsid w:val="003E4528"/>
    <w:rsid w:val="003E4647"/>
    <w:rsid w:val="003E4784"/>
    <w:rsid w:val="003E47A2"/>
    <w:rsid w:val="003E485C"/>
    <w:rsid w:val="003E487F"/>
    <w:rsid w:val="003E4A74"/>
    <w:rsid w:val="003E4C61"/>
    <w:rsid w:val="003E5073"/>
    <w:rsid w:val="003E5215"/>
    <w:rsid w:val="003E5307"/>
    <w:rsid w:val="003E5403"/>
    <w:rsid w:val="003E54D0"/>
    <w:rsid w:val="003E566F"/>
    <w:rsid w:val="003E59CE"/>
    <w:rsid w:val="003E59D6"/>
    <w:rsid w:val="003E5A0C"/>
    <w:rsid w:val="003E5B3D"/>
    <w:rsid w:val="003E5BB7"/>
    <w:rsid w:val="003E5BCE"/>
    <w:rsid w:val="003E61B0"/>
    <w:rsid w:val="003E625C"/>
    <w:rsid w:val="003E6403"/>
    <w:rsid w:val="003E6715"/>
    <w:rsid w:val="003E6728"/>
    <w:rsid w:val="003E682D"/>
    <w:rsid w:val="003E685D"/>
    <w:rsid w:val="003E6869"/>
    <w:rsid w:val="003E6884"/>
    <w:rsid w:val="003E6C76"/>
    <w:rsid w:val="003E6E27"/>
    <w:rsid w:val="003E6E9A"/>
    <w:rsid w:val="003E6F8C"/>
    <w:rsid w:val="003E7216"/>
    <w:rsid w:val="003E78FB"/>
    <w:rsid w:val="003E7907"/>
    <w:rsid w:val="003E7C8A"/>
    <w:rsid w:val="003F00B6"/>
    <w:rsid w:val="003F023F"/>
    <w:rsid w:val="003F07CC"/>
    <w:rsid w:val="003F07E3"/>
    <w:rsid w:val="003F09CA"/>
    <w:rsid w:val="003F0B70"/>
    <w:rsid w:val="003F0D14"/>
    <w:rsid w:val="003F0ECC"/>
    <w:rsid w:val="003F0F8F"/>
    <w:rsid w:val="003F1095"/>
    <w:rsid w:val="003F136D"/>
    <w:rsid w:val="003F1487"/>
    <w:rsid w:val="003F18E6"/>
    <w:rsid w:val="003F1C6F"/>
    <w:rsid w:val="003F200C"/>
    <w:rsid w:val="003F24CC"/>
    <w:rsid w:val="003F25F3"/>
    <w:rsid w:val="003F2BC2"/>
    <w:rsid w:val="003F2BE0"/>
    <w:rsid w:val="003F2CF4"/>
    <w:rsid w:val="003F3484"/>
    <w:rsid w:val="003F362A"/>
    <w:rsid w:val="003F3795"/>
    <w:rsid w:val="003F3983"/>
    <w:rsid w:val="003F3999"/>
    <w:rsid w:val="003F3B68"/>
    <w:rsid w:val="003F3B6B"/>
    <w:rsid w:val="003F3BC8"/>
    <w:rsid w:val="003F3F33"/>
    <w:rsid w:val="003F403D"/>
    <w:rsid w:val="003F4B7B"/>
    <w:rsid w:val="003F4C64"/>
    <w:rsid w:val="003F4F86"/>
    <w:rsid w:val="003F4FF0"/>
    <w:rsid w:val="003F53FC"/>
    <w:rsid w:val="003F5429"/>
    <w:rsid w:val="003F55D7"/>
    <w:rsid w:val="003F5621"/>
    <w:rsid w:val="003F5A16"/>
    <w:rsid w:val="003F5AF4"/>
    <w:rsid w:val="003F5E03"/>
    <w:rsid w:val="003F5EF9"/>
    <w:rsid w:val="003F5F58"/>
    <w:rsid w:val="003F6031"/>
    <w:rsid w:val="003F6108"/>
    <w:rsid w:val="003F62F7"/>
    <w:rsid w:val="003F6618"/>
    <w:rsid w:val="003F6791"/>
    <w:rsid w:val="003F6DCA"/>
    <w:rsid w:val="003F6F58"/>
    <w:rsid w:val="003F774E"/>
    <w:rsid w:val="003F7A2D"/>
    <w:rsid w:val="003F7A7B"/>
    <w:rsid w:val="003F7C3B"/>
    <w:rsid w:val="003F7CB9"/>
    <w:rsid w:val="003F7EFA"/>
    <w:rsid w:val="004002C9"/>
    <w:rsid w:val="00400484"/>
    <w:rsid w:val="004005F5"/>
    <w:rsid w:val="00400730"/>
    <w:rsid w:val="00400B2C"/>
    <w:rsid w:val="00400BF0"/>
    <w:rsid w:val="00400C84"/>
    <w:rsid w:val="00400CDC"/>
    <w:rsid w:val="00401058"/>
    <w:rsid w:val="004011ED"/>
    <w:rsid w:val="00401228"/>
    <w:rsid w:val="004012C6"/>
    <w:rsid w:val="004013E4"/>
    <w:rsid w:val="00401687"/>
    <w:rsid w:val="0040171A"/>
    <w:rsid w:val="004017E1"/>
    <w:rsid w:val="004017FF"/>
    <w:rsid w:val="0040184E"/>
    <w:rsid w:val="00401ADC"/>
    <w:rsid w:val="00401B95"/>
    <w:rsid w:val="00401CF8"/>
    <w:rsid w:val="00401F34"/>
    <w:rsid w:val="00401F78"/>
    <w:rsid w:val="00402020"/>
    <w:rsid w:val="004025AD"/>
    <w:rsid w:val="004025C8"/>
    <w:rsid w:val="004026AD"/>
    <w:rsid w:val="00402B06"/>
    <w:rsid w:val="0040316F"/>
    <w:rsid w:val="00403237"/>
    <w:rsid w:val="00403265"/>
    <w:rsid w:val="00403B7D"/>
    <w:rsid w:val="00403FEF"/>
    <w:rsid w:val="00404177"/>
    <w:rsid w:val="0040442E"/>
    <w:rsid w:val="004048B3"/>
    <w:rsid w:val="00404A70"/>
    <w:rsid w:val="00404FFA"/>
    <w:rsid w:val="00405130"/>
    <w:rsid w:val="00405454"/>
    <w:rsid w:val="0040576D"/>
    <w:rsid w:val="00405878"/>
    <w:rsid w:val="00405A44"/>
    <w:rsid w:val="00405ACE"/>
    <w:rsid w:val="00405BC9"/>
    <w:rsid w:val="00405CD1"/>
    <w:rsid w:val="00405DCC"/>
    <w:rsid w:val="004060B2"/>
    <w:rsid w:val="004060C7"/>
    <w:rsid w:val="004060E1"/>
    <w:rsid w:val="00406250"/>
    <w:rsid w:val="0040626F"/>
    <w:rsid w:val="0040628C"/>
    <w:rsid w:val="004062A9"/>
    <w:rsid w:val="00406669"/>
    <w:rsid w:val="004067C2"/>
    <w:rsid w:val="00406905"/>
    <w:rsid w:val="00406DEB"/>
    <w:rsid w:val="00406E6A"/>
    <w:rsid w:val="00407169"/>
    <w:rsid w:val="0040731C"/>
    <w:rsid w:val="0040739C"/>
    <w:rsid w:val="004073DF"/>
    <w:rsid w:val="00407812"/>
    <w:rsid w:val="00407947"/>
    <w:rsid w:val="00407B8F"/>
    <w:rsid w:val="00407C60"/>
    <w:rsid w:val="00407D35"/>
    <w:rsid w:val="00407DF2"/>
    <w:rsid w:val="00407DFB"/>
    <w:rsid w:val="00407F10"/>
    <w:rsid w:val="00410160"/>
    <w:rsid w:val="0041019A"/>
    <w:rsid w:val="00410269"/>
    <w:rsid w:val="00410501"/>
    <w:rsid w:val="004107C2"/>
    <w:rsid w:val="00410895"/>
    <w:rsid w:val="0041089A"/>
    <w:rsid w:val="00410A3B"/>
    <w:rsid w:val="00410AB5"/>
    <w:rsid w:val="00410CEC"/>
    <w:rsid w:val="00410E0A"/>
    <w:rsid w:val="00410F75"/>
    <w:rsid w:val="004110F5"/>
    <w:rsid w:val="00411718"/>
    <w:rsid w:val="00411738"/>
    <w:rsid w:val="0041188F"/>
    <w:rsid w:val="00411B0E"/>
    <w:rsid w:val="00411C07"/>
    <w:rsid w:val="00411F74"/>
    <w:rsid w:val="0041209A"/>
    <w:rsid w:val="0041217C"/>
    <w:rsid w:val="0041218E"/>
    <w:rsid w:val="00412269"/>
    <w:rsid w:val="0041277D"/>
    <w:rsid w:val="00412823"/>
    <w:rsid w:val="00412899"/>
    <w:rsid w:val="0041325C"/>
    <w:rsid w:val="00413303"/>
    <w:rsid w:val="00413518"/>
    <w:rsid w:val="0041359F"/>
    <w:rsid w:val="00413A6D"/>
    <w:rsid w:val="00413A73"/>
    <w:rsid w:val="00413B32"/>
    <w:rsid w:val="00413CA8"/>
    <w:rsid w:val="00413CE8"/>
    <w:rsid w:val="004141AA"/>
    <w:rsid w:val="00414597"/>
    <w:rsid w:val="00414632"/>
    <w:rsid w:val="00414A36"/>
    <w:rsid w:val="00414C96"/>
    <w:rsid w:val="00414DC1"/>
    <w:rsid w:val="00414F54"/>
    <w:rsid w:val="00415067"/>
    <w:rsid w:val="0041522B"/>
    <w:rsid w:val="00415383"/>
    <w:rsid w:val="0041548C"/>
    <w:rsid w:val="00415564"/>
    <w:rsid w:val="00415654"/>
    <w:rsid w:val="004156EA"/>
    <w:rsid w:val="0041575E"/>
    <w:rsid w:val="00415A10"/>
    <w:rsid w:val="00415BE9"/>
    <w:rsid w:val="00415CD6"/>
    <w:rsid w:val="00415D43"/>
    <w:rsid w:val="00415D4A"/>
    <w:rsid w:val="00415DE1"/>
    <w:rsid w:val="00416212"/>
    <w:rsid w:val="004162B6"/>
    <w:rsid w:val="00416A3C"/>
    <w:rsid w:val="00416C42"/>
    <w:rsid w:val="00416FA2"/>
    <w:rsid w:val="004171AB"/>
    <w:rsid w:val="00417341"/>
    <w:rsid w:val="00417594"/>
    <w:rsid w:val="00417E9D"/>
    <w:rsid w:val="0042016F"/>
    <w:rsid w:val="004203DD"/>
    <w:rsid w:val="00420437"/>
    <w:rsid w:val="004207E9"/>
    <w:rsid w:val="00420806"/>
    <w:rsid w:val="00420A25"/>
    <w:rsid w:val="00420ADF"/>
    <w:rsid w:val="00420B22"/>
    <w:rsid w:val="0042123D"/>
    <w:rsid w:val="0042140A"/>
    <w:rsid w:val="00421519"/>
    <w:rsid w:val="004217F8"/>
    <w:rsid w:val="00421B0D"/>
    <w:rsid w:val="00421B4D"/>
    <w:rsid w:val="00421C42"/>
    <w:rsid w:val="00421D14"/>
    <w:rsid w:val="004220CC"/>
    <w:rsid w:val="0042228F"/>
    <w:rsid w:val="00422322"/>
    <w:rsid w:val="0042253A"/>
    <w:rsid w:val="00422765"/>
    <w:rsid w:val="00422777"/>
    <w:rsid w:val="004227C7"/>
    <w:rsid w:val="004228E3"/>
    <w:rsid w:val="0042295A"/>
    <w:rsid w:val="00422E0C"/>
    <w:rsid w:val="00422F92"/>
    <w:rsid w:val="0042319D"/>
    <w:rsid w:val="00423341"/>
    <w:rsid w:val="00423508"/>
    <w:rsid w:val="0042354C"/>
    <w:rsid w:val="0042363E"/>
    <w:rsid w:val="0042364D"/>
    <w:rsid w:val="00423667"/>
    <w:rsid w:val="004236CF"/>
    <w:rsid w:val="00423760"/>
    <w:rsid w:val="00423A78"/>
    <w:rsid w:val="00423A83"/>
    <w:rsid w:val="00423C1F"/>
    <w:rsid w:val="00423C27"/>
    <w:rsid w:val="0042402E"/>
    <w:rsid w:val="0042404C"/>
    <w:rsid w:val="00424B5E"/>
    <w:rsid w:val="00424C05"/>
    <w:rsid w:val="00424E3C"/>
    <w:rsid w:val="00425399"/>
    <w:rsid w:val="00425641"/>
    <w:rsid w:val="004259CE"/>
    <w:rsid w:val="004259FE"/>
    <w:rsid w:val="00425AE7"/>
    <w:rsid w:val="00425C32"/>
    <w:rsid w:val="00425D5D"/>
    <w:rsid w:val="00425DE7"/>
    <w:rsid w:val="00425E19"/>
    <w:rsid w:val="0042620E"/>
    <w:rsid w:val="004262C1"/>
    <w:rsid w:val="0042656A"/>
    <w:rsid w:val="004266C5"/>
    <w:rsid w:val="0042674E"/>
    <w:rsid w:val="00426A5B"/>
    <w:rsid w:val="00426A6B"/>
    <w:rsid w:val="00426AC4"/>
    <w:rsid w:val="00426E21"/>
    <w:rsid w:val="00427036"/>
    <w:rsid w:val="0042711F"/>
    <w:rsid w:val="0042719D"/>
    <w:rsid w:val="00427320"/>
    <w:rsid w:val="004274C8"/>
    <w:rsid w:val="00427612"/>
    <w:rsid w:val="00427723"/>
    <w:rsid w:val="00430001"/>
    <w:rsid w:val="00430085"/>
    <w:rsid w:val="004301CA"/>
    <w:rsid w:val="0043022A"/>
    <w:rsid w:val="00430545"/>
    <w:rsid w:val="004306A4"/>
    <w:rsid w:val="0043080B"/>
    <w:rsid w:val="004309AD"/>
    <w:rsid w:val="00430B4D"/>
    <w:rsid w:val="00430B4F"/>
    <w:rsid w:val="00430C94"/>
    <w:rsid w:val="00430E7C"/>
    <w:rsid w:val="00431203"/>
    <w:rsid w:val="0043137F"/>
    <w:rsid w:val="00431448"/>
    <w:rsid w:val="004314E3"/>
    <w:rsid w:val="0043155C"/>
    <w:rsid w:val="0043156B"/>
    <w:rsid w:val="004315F2"/>
    <w:rsid w:val="00431902"/>
    <w:rsid w:val="00431B40"/>
    <w:rsid w:val="00431DAD"/>
    <w:rsid w:val="00431ECF"/>
    <w:rsid w:val="00431F55"/>
    <w:rsid w:val="004320B3"/>
    <w:rsid w:val="00432296"/>
    <w:rsid w:val="004322A5"/>
    <w:rsid w:val="0043239D"/>
    <w:rsid w:val="004325FA"/>
    <w:rsid w:val="0043280C"/>
    <w:rsid w:val="00432EA7"/>
    <w:rsid w:val="00433169"/>
    <w:rsid w:val="0043327B"/>
    <w:rsid w:val="0043329C"/>
    <w:rsid w:val="004333BC"/>
    <w:rsid w:val="0043354D"/>
    <w:rsid w:val="004335E4"/>
    <w:rsid w:val="0043374C"/>
    <w:rsid w:val="00433A5E"/>
    <w:rsid w:val="00433DC5"/>
    <w:rsid w:val="00433DE9"/>
    <w:rsid w:val="00433E6C"/>
    <w:rsid w:val="004342D2"/>
    <w:rsid w:val="00434369"/>
    <w:rsid w:val="004343A4"/>
    <w:rsid w:val="0043455B"/>
    <w:rsid w:val="00434634"/>
    <w:rsid w:val="004347D8"/>
    <w:rsid w:val="00434BB0"/>
    <w:rsid w:val="00434E61"/>
    <w:rsid w:val="00434F61"/>
    <w:rsid w:val="004351D1"/>
    <w:rsid w:val="004353A2"/>
    <w:rsid w:val="004354FF"/>
    <w:rsid w:val="004355A5"/>
    <w:rsid w:val="0043589E"/>
    <w:rsid w:val="0043599D"/>
    <w:rsid w:val="00435A15"/>
    <w:rsid w:val="00435AC9"/>
    <w:rsid w:val="00435F93"/>
    <w:rsid w:val="0043604A"/>
    <w:rsid w:val="004366AF"/>
    <w:rsid w:val="004368EE"/>
    <w:rsid w:val="00436C16"/>
    <w:rsid w:val="00436CB7"/>
    <w:rsid w:val="00436F4B"/>
    <w:rsid w:val="00436F98"/>
    <w:rsid w:val="0043723C"/>
    <w:rsid w:val="00437359"/>
    <w:rsid w:val="0043742C"/>
    <w:rsid w:val="00437728"/>
    <w:rsid w:val="00437735"/>
    <w:rsid w:val="00437A6B"/>
    <w:rsid w:val="00437B7B"/>
    <w:rsid w:val="00437C5E"/>
    <w:rsid w:val="0044002E"/>
    <w:rsid w:val="004409E1"/>
    <w:rsid w:val="00440AC5"/>
    <w:rsid w:val="00440CAA"/>
    <w:rsid w:val="00441008"/>
    <w:rsid w:val="004410FE"/>
    <w:rsid w:val="00441180"/>
    <w:rsid w:val="00441262"/>
    <w:rsid w:val="00441727"/>
    <w:rsid w:val="004417EB"/>
    <w:rsid w:val="00441B3F"/>
    <w:rsid w:val="00441B43"/>
    <w:rsid w:val="00442139"/>
    <w:rsid w:val="00442178"/>
    <w:rsid w:val="004428A5"/>
    <w:rsid w:val="0044297E"/>
    <w:rsid w:val="00442F75"/>
    <w:rsid w:val="00442F88"/>
    <w:rsid w:val="00442FCC"/>
    <w:rsid w:val="0044307E"/>
    <w:rsid w:val="00443156"/>
    <w:rsid w:val="0044365C"/>
    <w:rsid w:val="00443B56"/>
    <w:rsid w:val="00443DF5"/>
    <w:rsid w:val="00443ED8"/>
    <w:rsid w:val="0044409A"/>
    <w:rsid w:val="0044428C"/>
    <w:rsid w:val="004442F2"/>
    <w:rsid w:val="00444657"/>
    <w:rsid w:val="00444A06"/>
    <w:rsid w:val="00444A6E"/>
    <w:rsid w:val="00444E22"/>
    <w:rsid w:val="00444FCC"/>
    <w:rsid w:val="0044514D"/>
    <w:rsid w:val="0044533F"/>
    <w:rsid w:val="0044544B"/>
    <w:rsid w:val="00445628"/>
    <w:rsid w:val="004457D9"/>
    <w:rsid w:val="0044589C"/>
    <w:rsid w:val="00445AAD"/>
    <w:rsid w:val="00446492"/>
    <w:rsid w:val="004465DC"/>
    <w:rsid w:val="00446672"/>
    <w:rsid w:val="0044698B"/>
    <w:rsid w:val="00446E36"/>
    <w:rsid w:val="00446F77"/>
    <w:rsid w:val="00446FFC"/>
    <w:rsid w:val="00447054"/>
    <w:rsid w:val="00447273"/>
    <w:rsid w:val="004472E7"/>
    <w:rsid w:val="004473B1"/>
    <w:rsid w:val="00447422"/>
    <w:rsid w:val="004474F9"/>
    <w:rsid w:val="00447577"/>
    <w:rsid w:val="0044794E"/>
    <w:rsid w:val="00447AA5"/>
    <w:rsid w:val="00447C7C"/>
    <w:rsid w:val="00447DBA"/>
    <w:rsid w:val="00447E80"/>
    <w:rsid w:val="004500D6"/>
    <w:rsid w:val="004500F1"/>
    <w:rsid w:val="00450168"/>
    <w:rsid w:val="004501A4"/>
    <w:rsid w:val="00450395"/>
    <w:rsid w:val="004504DC"/>
    <w:rsid w:val="004505B1"/>
    <w:rsid w:val="004505F7"/>
    <w:rsid w:val="00450886"/>
    <w:rsid w:val="00450CAA"/>
    <w:rsid w:val="00450E04"/>
    <w:rsid w:val="00450EA2"/>
    <w:rsid w:val="004510A6"/>
    <w:rsid w:val="00451102"/>
    <w:rsid w:val="0045114F"/>
    <w:rsid w:val="00451292"/>
    <w:rsid w:val="0045129D"/>
    <w:rsid w:val="0045131C"/>
    <w:rsid w:val="004513D7"/>
    <w:rsid w:val="00451686"/>
    <w:rsid w:val="00451A7B"/>
    <w:rsid w:val="00451B24"/>
    <w:rsid w:val="00451CEB"/>
    <w:rsid w:val="00452051"/>
    <w:rsid w:val="004520F5"/>
    <w:rsid w:val="00452494"/>
    <w:rsid w:val="00452AD5"/>
    <w:rsid w:val="00452BE7"/>
    <w:rsid w:val="00452C37"/>
    <w:rsid w:val="00452D0B"/>
    <w:rsid w:val="00452EB2"/>
    <w:rsid w:val="00453266"/>
    <w:rsid w:val="0045340B"/>
    <w:rsid w:val="004535B1"/>
    <w:rsid w:val="00453650"/>
    <w:rsid w:val="00453AC2"/>
    <w:rsid w:val="00453B68"/>
    <w:rsid w:val="00453E69"/>
    <w:rsid w:val="004540D4"/>
    <w:rsid w:val="004541B4"/>
    <w:rsid w:val="00454323"/>
    <w:rsid w:val="00454418"/>
    <w:rsid w:val="00454846"/>
    <w:rsid w:val="00454875"/>
    <w:rsid w:val="00454A0B"/>
    <w:rsid w:val="00454E61"/>
    <w:rsid w:val="00454F56"/>
    <w:rsid w:val="00454F5D"/>
    <w:rsid w:val="004551B4"/>
    <w:rsid w:val="00455725"/>
    <w:rsid w:val="0045589F"/>
    <w:rsid w:val="00455964"/>
    <w:rsid w:val="00455EF9"/>
    <w:rsid w:val="0045659E"/>
    <w:rsid w:val="004565F6"/>
    <w:rsid w:val="004569E5"/>
    <w:rsid w:val="00456CA8"/>
    <w:rsid w:val="00456DBB"/>
    <w:rsid w:val="00457008"/>
    <w:rsid w:val="00457009"/>
    <w:rsid w:val="004570D8"/>
    <w:rsid w:val="004571BB"/>
    <w:rsid w:val="00457396"/>
    <w:rsid w:val="004577DB"/>
    <w:rsid w:val="004579AC"/>
    <w:rsid w:val="00457D10"/>
    <w:rsid w:val="00457F12"/>
    <w:rsid w:val="00457F95"/>
    <w:rsid w:val="00457F97"/>
    <w:rsid w:val="004607BA"/>
    <w:rsid w:val="004609EE"/>
    <w:rsid w:val="00460A75"/>
    <w:rsid w:val="00460AAE"/>
    <w:rsid w:val="00460C61"/>
    <w:rsid w:val="00460CE8"/>
    <w:rsid w:val="00461261"/>
    <w:rsid w:val="00461314"/>
    <w:rsid w:val="004613F5"/>
    <w:rsid w:val="004615DC"/>
    <w:rsid w:val="004618CA"/>
    <w:rsid w:val="0046195C"/>
    <w:rsid w:val="00461C00"/>
    <w:rsid w:val="00461F3A"/>
    <w:rsid w:val="00461FCB"/>
    <w:rsid w:val="00461FEF"/>
    <w:rsid w:val="00462273"/>
    <w:rsid w:val="004627F0"/>
    <w:rsid w:val="004629CE"/>
    <w:rsid w:val="00462B04"/>
    <w:rsid w:val="00462BB7"/>
    <w:rsid w:val="00463142"/>
    <w:rsid w:val="00463848"/>
    <w:rsid w:val="00463874"/>
    <w:rsid w:val="00463979"/>
    <w:rsid w:val="00463C90"/>
    <w:rsid w:val="0046402A"/>
    <w:rsid w:val="0046438A"/>
    <w:rsid w:val="00464661"/>
    <w:rsid w:val="00464E15"/>
    <w:rsid w:val="00465258"/>
    <w:rsid w:val="004655A3"/>
    <w:rsid w:val="00465721"/>
    <w:rsid w:val="004659A0"/>
    <w:rsid w:val="00465B2E"/>
    <w:rsid w:val="0046642A"/>
    <w:rsid w:val="004666FA"/>
    <w:rsid w:val="00466911"/>
    <w:rsid w:val="00466AB4"/>
    <w:rsid w:val="00466ECA"/>
    <w:rsid w:val="00466F91"/>
    <w:rsid w:val="004670BD"/>
    <w:rsid w:val="00467178"/>
    <w:rsid w:val="00467437"/>
    <w:rsid w:val="0046750D"/>
    <w:rsid w:val="0046762C"/>
    <w:rsid w:val="004676A0"/>
    <w:rsid w:val="00467941"/>
    <w:rsid w:val="00467A93"/>
    <w:rsid w:val="00467FBB"/>
    <w:rsid w:val="004702F1"/>
    <w:rsid w:val="004707E2"/>
    <w:rsid w:val="0047092C"/>
    <w:rsid w:val="0047097A"/>
    <w:rsid w:val="00470A21"/>
    <w:rsid w:val="00470B03"/>
    <w:rsid w:val="00470C36"/>
    <w:rsid w:val="004710E6"/>
    <w:rsid w:val="00471104"/>
    <w:rsid w:val="004714A9"/>
    <w:rsid w:val="004715CE"/>
    <w:rsid w:val="00471795"/>
    <w:rsid w:val="004719E9"/>
    <w:rsid w:val="00471A6D"/>
    <w:rsid w:val="00471C99"/>
    <w:rsid w:val="00471F5C"/>
    <w:rsid w:val="0047215B"/>
    <w:rsid w:val="00472163"/>
    <w:rsid w:val="004722BE"/>
    <w:rsid w:val="00472352"/>
    <w:rsid w:val="004723E2"/>
    <w:rsid w:val="004725D3"/>
    <w:rsid w:val="004725FD"/>
    <w:rsid w:val="00472667"/>
    <w:rsid w:val="004726A2"/>
    <w:rsid w:val="004728B0"/>
    <w:rsid w:val="00472B13"/>
    <w:rsid w:val="00472E12"/>
    <w:rsid w:val="00472FE8"/>
    <w:rsid w:val="004737A2"/>
    <w:rsid w:val="00473B90"/>
    <w:rsid w:val="00473EBE"/>
    <w:rsid w:val="00473F2B"/>
    <w:rsid w:val="00474095"/>
    <w:rsid w:val="00474129"/>
    <w:rsid w:val="004743C3"/>
    <w:rsid w:val="00474758"/>
    <w:rsid w:val="00474964"/>
    <w:rsid w:val="00474ADF"/>
    <w:rsid w:val="004753CE"/>
    <w:rsid w:val="00475440"/>
    <w:rsid w:val="00475858"/>
    <w:rsid w:val="0047586F"/>
    <w:rsid w:val="004758E5"/>
    <w:rsid w:val="00475F1B"/>
    <w:rsid w:val="00476298"/>
    <w:rsid w:val="004765B2"/>
    <w:rsid w:val="00476657"/>
    <w:rsid w:val="00476889"/>
    <w:rsid w:val="004768AA"/>
    <w:rsid w:val="004768B8"/>
    <w:rsid w:val="00476914"/>
    <w:rsid w:val="00476945"/>
    <w:rsid w:val="00476B5D"/>
    <w:rsid w:val="00477003"/>
    <w:rsid w:val="0047700B"/>
    <w:rsid w:val="00477240"/>
    <w:rsid w:val="004773FE"/>
    <w:rsid w:val="004774F2"/>
    <w:rsid w:val="0047768A"/>
    <w:rsid w:val="0047769D"/>
    <w:rsid w:val="00477E2A"/>
    <w:rsid w:val="00477FA7"/>
    <w:rsid w:val="004803E5"/>
    <w:rsid w:val="004804D5"/>
    <w:rsid w:val="0048062E"/>
    <w:rsid w:val="0048064E"/>
    <w:rsid w:val="00480996"/>
    <w:rsid w:val="00480CE1"/>
    <w:rsid w:val="0048167F"/>
    <w:rsid w:val="0048169D"/>
    <w:rsid w:val="0048179A"/>
    <w:rsid w:val="004818A0"/>
    <w:rsid w:val="00481A8B"/>
    <w:rsid w:val="00481AFD"/>
    <w:rsid w:val="00481B92"/>
    <w:rsid w:val="00481C09"/>
    <w:rsid w:val="00481D79"/>
    <w:rsid w:val="0048263F"/>
    <w:rsid w:val="00482676"/>
    <w:rsid w:val="00482970"/>
    <w:rsid w:val="004829BA"/>
    <w:rsid w:val="00482AE1"/>
    <w:rsid w:val="00482DCC"/>
    <w:rsid w:val="00482E55"/>
    <w:rsid w:val="00482F42"/>
    <w:rsid w:val="004831E3"/>
    <w:rsid w:val="004831E9"/>
    <w:rsid w:val="004831FD"/>
    <w:rsid w:val="00483396"/>
    <w:rsid w:val="00483626"/>
    <w:rsid w:val="00483D33"/>
    <w:rsid w:val="004841F8"/>
    <w:rsid w:val="00484318"/>
    <w:rsid w:val="00484511"/>
    <w:rsid w:val="00484813"/>
    <w:rsid w:val="00484AF7"/>
    <w:rsid w:val="00484F2D"/>
    <w:rsid w:val="00484F76"/>
    <w:rsid w:val="004851DA"/>
    <w:rsid w:val="004853C0"/>
    <w:rsid w:val="00485860"/>
    <w:rsid w:val="00485A78"/>
    <w:rsid w:val="00485EB5"/>
    <w:rsid w:val="00485EC6"/>
    <w:rsid w:val="00485F00"/>
    <w:rsid w:val="00485F57"/>
    <w:rsid w:val="0048622B"/>
    <w:rsid w:val="0048697C"/>
    <w:rsid w:val="00486A77"/>
    <w:rsid w:val="00486B39"/>
    <w:rsid w:val="00486BDA"/>
    <w:rsid w:val="00486BDB"/>
    <w:rsid w:val="00486C7B"/>
    <w:rsid w:val="00486DE6"/>
    <w:rsid w:val="0048702C"/>
    <w:rsid w:val="004871A1"/>
    <w:rsid w:val="004871A6"/>
    <w:rsid w:val="00487295"/>
    <w:rsid w:val="0048758C"/>
    <w:rsid w:val="00487863"/>
    <w:rsid w:val="00487913"/>
    <w:rsid w:val="00487933"/>
    <w:rsid w:val="00487B0C"/>
    <w:rsid w:val="00487EA2"/>
    <w:rsid w:val="00487FD3"/>
    <w:rsid w:val="0049002B"/>
    <w:rsid w:val="00490035"/>
    <w:rsid w:val="004900B3"/>
    <w:rsid w:val="004906A5"/>
    <w:rsid w:val="004906EF"/>
    <w:rsid w:val="004907C5"/>
    <w:rsid w:val="00490837"/>
    <w:rsid w:val="00490F1F"/>
    <w:rsid w:val="004910F3"/>
    <w:rsid w:val="0049127E"/>
    <w:rsid w:val="0049179B"/>
    <w:rsid w:val="004918C4"/>
    <w:rsid w:val="00491B6A"/>
    <w:rsid w:val="00491D37"/>
    <w:rsid w:val="00492079"/>
    <w:rsid w:val="00492129"/>
    <w:rsid w:val="0049215B"/>
    <w:rsid w:val="0049234D"/>
    <w:rsid w:val="004923E8"/>
    <w:rsid w:val="0049240C"/>
    <w:rsid w:val="00492579"/>
    <w:rsid w:val="004925AF"/>
    <w:rsid w:val="00492759"/>
    <w:rsid w:val="00492847"/>
    <w:rsid w:val="00492E1D"/>
    <w:rsid w:val="00492F0F"/>
    <w:rsid w:val="0049318D"/>
    <w:rsid w:val="004931C0"/>
    <w:rsid w:val="004933A1"/>
    <w:rsid w:val="004934B8"/>
    <w:rsid w:val="004935B8"/>
    <w:rsid w:val="0049370A"/>
    <w:rsid w:val="00493720"/>
    <w:rsid w:val="00493A8F"/>
    <w:rsid w:val="00493AAD"/>
    <w:rsid w:val="00493ACB"/>
    <w:rsid w:val="00493B66"/>
    <w:rsid w:val="00493CEC"/>
    <w:rsid w:val="00493D48"/>
    <w:rsid w:val="00493E40"/>
    <w:rsid w:val="00493E4F"/>
    <w:rsid w:val="00493E87"/>
    <w:rsid w:val="00493FFB"/>
    <w:rsid w:val="004947CD"/>
    <w:rsid w:val="00494A5C"/>
    <w:rsid w:val="00494DD6"/>
    <w:rsid w:val="00494F23"/>
    <w:rsid w:val="00494F4A"/>
    <w:rsid w:val="00494F9B"/>
    <w:rsid w:val="00495080"/>
    <w:rsid w:val="0049508E"/>
    <w:rsid w:val="00495969"/>
    <w:rsid w:val="00495C55"/>
    <w:rsid w:val="00495C7B"/>
    <w:rsid w:val="00495E01"/>
    <w:rsid w:val="004962C8"/>
    <w:rsid w:val="004962E6"/>
    <w:rsid w:val="004964D8"/>
    <w:rsid w:val="00496956"/>
    <w:rsid w:val="004969B8"/>
    <w:rsid w:val="00496A05"/>
    <w:rsid w:val="00496A60"/>
    <w:rsid w:val="00496AD7"/>
    <w:rsid w:val="00496F8C"/>
    <w:rsid w:val="00497030"/>
    <w:rsid w:val="00497093"/>
    <w:rsid w:val="0049716B"/>
    <w:rsid w:val="0049737E"/>
    <w:rsid w:val="004973C0"/>
    <w:rsid w:val="004975CA"/>
    <w:rsid w:val="00497E29"/>
    <w:rsid w:val="004A017D"/>
    <w:rsid w:val="004A0307"/>
    <w:rsid w:val="004A043C"/>
    <w:rsid w:val="004A067F"/>
    <w:rsid w:val="004A08D7"/>
    <w:rsid w:val="004A0A04"/>
    <w:rsid w:val="004A0E62"/>
    <w:rsid w:val="004A0F55"/>
    <w:rsid w:val="004A17EE"/>
    <w:rsid w:val="004A1861"/>
    <w:rsid w:val="004A1B7A"/>
    <w:rsid w:val="004A1D00"/>
    <w:rsid w:val="004A1F30"/>
    <w:rsid w:val="004A2443"/>
    <w:rsid w:val="004A25A7"/>
    <w:rsid w:val="004A25E6"/>
    <w:rsid w:val="004A2857"/>
    <w:rsid w:val="004A2E7C"/>
    <w:rsid w:val="004A2EF3"/>
    <w:rsid w:val="004A31A2"/>
    <w:rsid w:val="004A333B"/>
    <w:rsid w:val="004A34DD"/>
    <w:rsid w:val="004A351F"/>
    <w:rsid w:val="004A3AA5"/>
    <w:rsid w:val="004A3D62"/>
    <w:rsid w:val="004A3E58"/>
    <w:rsid w:val="004A3FBD"/>
    <w:rsid w:val="004A453F"/>
    <w:rsid w:val="004A4601"/>
    <w:rsid w:val="004A4729"/>
    <w:rsid w:val="004A4B94"/>
    <w:rsid w:val="004A5942"/>
    <w:rsid w:val="004A5B0C"/>
    <w:rsid w:val="004A5CB1"/>
    <w:rsid w:val="004A5ED3"/>
    <w:rsid w:val="004A61C0"/>
    <w:rsid w:val="004A62FB"/>
    <w:rsid w:val="004A635A"/>
    <w:rsid w:val="004A6453"/>
    <w:rsid w:val="004A6469"/>
    <w:rsid w:val="004A64AC"/>
    <w:rsid w:val="004A6718"/>
    <w:rsid w:val="004A6B21"/>
    <w:rsid w:val="004A6EEA"/>
    <w:rsid w:val="004A74B5"/>
    <w:rsid w:val="004A7569"/>
    <w:rsid w:val="004A76A9"/>
    <w:rsid w:val="004A77CC"/>
    <w:rsid w:val="004A77DE"/>
    <w:rsid w:val="004A780E"/>
    <w:rsid w:val="004A7AC7"/>
    <w:rsid w:val="004A7CCD"/>
    <w:rsid w:val="004A7EFE"/>
    <w:rsid w:val="004B0091"/>
    <w:rsid w:val="004B0381"/>
    <w:rsid w:val="004B065B"/>
    <w:rsid w:val="004B06F6"/>
    <w:rsid w:val="004B096F"/>
    <w:rsid w:val="004B0F26"/>
    <w:rsid w:val="004B1004"/>
    <w:rsid w:val="004B100E"/>
    <w:rsid w:val="004B12FA"/>
    <w:rsid w:val="004B1336"/>
    <w:rsid w:val="004B13FE"/>
    <w:rsid w:val="004B14A7"/>
    <w:rsid w:val="004B16B8"/>
    <w:rsid w:val="004B1716"/>
    <w:rsid w:val="004B17CB"/>
    <w:rsid w:val="004B1A9B"/>
    <w:rsid w:val="004B1DD1"/>
    <w:rsid w:val="004B1E48"/>
    <w:rsid w:val="004B224A"/>
    <w:rsid w:val="004B2419"/>
    <w:rsid w:val="004B2B13"/>
    <w:rsid w:val="004B2B3F"/>
    <w:rsid w:val="004B2C49"/>
    <w:rsid w:val="004B2EE8"/>
    <w:rsid w:val="004B32B8"/>
    <w:rsid w:val="004B3FCE"/>
    <w:rsid w:val="004B4036"/>
    <w:rsid w:val="004B4408"/>
    <w:rsid w:val="004B494F"/>
    <w:rsid w:val="004B4E33"/>
    <w:rsid w:val="004B4E9E"/>
    <w:rsid w:val="004B4EA5"/>
    <w:rsid w:val="004B4ED5"/>
    <w:rsid w:val="004B51D2"/>
    <w:rsid w:val="004B5931"/>
    <w:rsid w:val="004B5B7A"/>
    <w:rsid w:val="004B5CB0"/>
    <w:rsid w:val="004B5FEC"/>
    <w:rsid w:val="004B6161"/>
    <w:rsid w:val="004B627B"/>
    <w:rsid w:val="004B6346"/>
    <w:rsid w:val="004B64CA"/>
    <w:rsid w:val="004B6E5F"/>
    <w:rsid w:val="004B730A"/>
    <w:rsid w:val="004B74A9"/>
    <w:rsid w:val="004B7716"/>
    <w:rsid w:val="004B7730"/>
    <w:rsid w:val="004B78EC"/>
    <w:rsid w:val="004B7925"/>
    <w:rsid w:val="004B79BF"/>
    <w:rsid w:val="004B79F0"/>
    <w:rsid w:val="004B7C11"/>
    <w:rsid w:val="004B7C31"/>
    <w:rsid w:val="004C02E1"/>
    <w:rsid w:val="004C03DE"/>
    <w:rsid w:val="004C065B"/>
    <w:rsid w:val="004C0819"/>
    <w:rsid w:val="004C0843"/>
    <w:rsid w:val="004C0A48"/>
    <w:rsid w:val="004C0C37"/>
    <w:rsid w:val="004C0C3D"/>
    <w:rsid w:val="004C0D3D"/>
    <w:rsid w:val="004C1098"/>
    <w:rsid w:val="004C11E0"/>
    <w:rsid w:val="004C1325"/>
    <w:rsid w:val="004C137A"/>
    <w:rsid w:val="004C16A9"/>
    <w:rsid w:val="004C16DF"/>
    <w:rsid w:val="004C18F9"/>
    <w:rsid w:val="004C1B5D"/>
    <w:rsid w:val="004C1C42"/>
    <w:rsid w:val="004C1F1E"/>
    <w:rsid w:val="004C1FDA"/>
    <w:rsid w:val="004C21FA"/>
    <w:rsid w:val="004C2588"/>
    <w:rsid w:val="004C25FE"/>
    <w:rsid w:val="004C2646"/>
    <w:rsid w:val="004C2786"/>
    <w:rsid w:val="004C2832"/>
    <w:rsid w:val="004C28E9"/>
    <w:rsid w:val="004C2BD5"/>
    <w:rsid w:val="004C2FBA"/>
    <w:rsid w:val="004C3052"/>
    <w:rsid w:val="004C306A"/>
    <w:rsid w:val="004C316D"/>
    <w:rsid w:val="004C3262"/>
    <w:rsid w:val="004C33F2"/>
    <w:rsid w:val="004C3419"/>
    <w:rsid w:val="004C3426"/>
    <w:rsid w:val="004C3729"/>
    <w:rsid w:val="004C3775"/>
    <w:rsid w:val="004C3778"/>
    <w:rsid w:val="004C38AD"/>
    <w:rsid w:val="004C3B16"/>
    <w:rsid w:val="004C3C3A"/>
    <w:rsid w:val="004C4117"/>
    <w:rsid w:val="004C4473"/>
    <w:rsid w:val="004C4543"/>
    <w:rsid w:val="004C4569"/>
    <w:rsid w:val="004C473A"/>
    <w:rsid w:val="004C4893"/>
    <w:rsid w:val="004C4C7E"/>
    <w:rsid w:val="004C51E8"/>
    <w:rsid w:val="004C535C"/>
    <w:rsid w:val="004C56E6"/>
    <w:rsid w:val="004C58A1"/>
    <w:rsid w:val="004C5D97"/>
    <w:rsid w:val="004C5E40"/>
    <w:rsid w:val="004C5E88"/>
    <w:rsid w:val="004C62AD"/>
    <w:rsid w:val="004C67C3"/>
    <w:rsid w:val="004C68F2"/>
    <w:rsid w:val="004C6A2A"/>
    <w:rsid w:val="004C6F9F"/>
    <w:rsid w:val="004C71BD"/>
    <w:rsid w:val="004C7509"/>
    <w:rsid w:val="004C783A"/>
    <w:rsid w:val="004C79C4"/>
    <w:rsid w:val="004D009F"/>
    <w:rsid w:val="004D00CE"/>
    <w:rsid w:val="004D050A"/>
    <w:rsid w:val="004D07F8"/>
    <w:rsid w:val="004D081B"/>
    <w:rsid w:val="004D0958"/>
    <w:rsid w:val="004D098E"/>
    <w:rsid w:val="004D0D1C"/>
    <w:rsid w:val="004D1254"/>
    <w:rsid w:val="004D1326"/>
    <w:rsid w:val="004D15EC"/>
    <w:rsid w:val="004D1770"/>
    <w:rsid w:val="004D1AB2"/>
    <w:rsid w:val="004D1CE5"/>
    <w:rsid w:val="004D21F1"/>
    <w:rsid w:val="004D2246"/>
    <w:rsid w:val="004D2986"/>
    <w:rsid w:val="004D2A8D"/>
    <w:rsid w:val="004D2B61"/>
    <w:rsid w:val="004D2CEC"/>
    <w:rsid w:val="004D2D68"/>
    <w:rsid w:val="004D2E73"/>
    <w:rsid w:val="004D30F0"/>
    <w:rsid w:val="004D32D6"/>
    <w:rsid w:val="004D331C"/>
    <w:rsid w:val="004D34A1"/>
    <w:rsid w:val="004D3772"/>
    <w:rsid w:val="004D37A3"/>
    <w:rsid w:val="004D3B3D"/>
    <w:rsid w:val="004D3F09"/>
    <w:rsid w:val="004D493B"/>
    <w:rsid w:val="004D4A92"/>
    <w:rsid w:val="004D4B43"/>
    <w:rsid w:val="004D4C0E"/>
    <w:rsid w:val="004D4C5F"/>
    <w:rsid w:val="004D4E5A"/>
    <w:rsid w:val="004D4F2E"/>
    <w:rsid w:val="004D4F48"/>
    <w:rsid w:val="004D517B"/>
    <w:rsid w:val="004D52FE"/>
    <w:rsid w:val="004D57F1"/>
    <w:rsid w:val="004D5ABE"/>
    <w:rsid w:val="004D5B90"/>
    <w:rsid w:val="004D5E7A"/>
    <w:rsid w:val="004D5F83"/>
    <w:rsid w:val="004D6284"/>
    <w:rsid w:val="004D62C8"/>
    <w:rsid w:val="004D675B"/>
    <w:rsid w:val="004D6991"/>
    <w:rsid w:val="004D6BED"/>
    <w:rsid w:val="004D6C1D"/>
    <w:rsid w:val="004D6F07"/>
    <w:rsid w:val="004D70F8"/>
    <w:rsid w:val="004D74E0"/>
    <w:rsid w:val="004D75BC"/>
    <w:rsid w:val="004D767C"/>
    <w:rsid w:val="004D7723"/>
    <w:rsid w:val="004D7762"/>
    <w:rsid w:val="004D7A90"/>
    <w:rsid w:val="004D7B4D"/>
    <w:rsid w:val="004D7C14"/>
    <w:rsid w:val="004D7C52"/>
    <w:rsid w:val="004D7E62"/>
    <w:rsid w:val="004D7ECD"/>
    <w:rsid w:val="004D7FF6"/>
    <w:rsid w:val="004E02CF"/>
    <w:rsid w:val="004E08B7"/>
    <w:rsid w:val="004E08C7"/>
    <w:rsid w:val="004E0D19"/>
    <w:rsid w:val="004E0E60"/>
    <w:rsid w:val="004E0EAE"/>
    <w:rsid w:val="004E10AE"/>
    <w:rsid w:val="004E15AE"/>
    <w:rsid w:val="004E1771"/>
    <w:rsid w:val="004E1E10"/>
    <w:rsid w:val="004E1E68"/>
    <w:rsid w:val="004E1FF6"/>
    <w:rsid w:val="004E220A"/>
    <w:rsid w:val="004E2630"/>
    <w:rsid w:val="004E2641"/>
    <w:rsid w:val="004E2866"/>
    <w:rsid w:val="004E2F1F"/>
    <w:rsid w:val="004E2F48"/>
    <w:rsid w:val="004E3393"/>
    <w:rsid w:val="004E3E0F"/>
    <w:rsid w:val="004E3E85"/>
    <w:rsid w:val="004E3F09"/>
    <w:rsid w:val="004E4053"/>
    <w:rsid w:val="004E406F"/>
    <w:rsid w:val="004E44E2"/>
    <w:rsid w:val="004E450A"/>
    <w:rsid w:val="004E4931"/>
    <w:rsid w:val="004E4CD7"/>
    <w:rsid w:val="004E4D52"/>
    <w:rsid w:val="004E4DB0"/>
    <w:rsid w:val="004E4FDD"/>
    <w:rsid w:val="004E56A2"/>
    <w:rsid w:val="004E56B6"/>
    <w:rsid w:val="004E5C1D"/>
    <w:rsid w:val="004E60BD"/>
    <w:rsid w:val="004E66FB"/>
    <w:rsid w:val="004E67A2"/>
    <w:rsid w:val="004E6BBB"/>
    <w:rsid w:val="004E71CC"/>
    <w:rsid w:val="004E7418"/>
    <w:rsid w:val="004E74D6"/>
    <w:rsid w:val="004E7AF1"/>
    <w:rsid w:val="004E7C02"/>
    <w:rsid w:val="004E7FCA"/>
    <w:rsid w:val="004F00B3"/>
    <w:rsid w:val="004F00E0"/>
    <w:rsid w:val="004F014D"/>
    <w:rsid w:val="004F01C0"/>
    <w:rsid w:val="004F01D4"/>
    <w:rsid w:val="004F023F"/>
    <w:rsid w:val="004F02E1"/>
    <w:rsid w:val="004F04FB"/>
    <w:rsid w:val="004F062B"/>
    <w:rsid w:val="004F07CD"/>
    <w:rsid w:val="004F087C"/>
    <w:rsid w:val="004F098A"/>
    <w:rsid w:val="004F09D9"/>
    <w:rsid w:val="004F0C1D"/>
    <w:rsid w:val="004F0E0C"/>
    <w:rsid w:val="004F13D8"/>
    <w:rsid w:val="004F145D"/>
    <w:rsid w:val="004F159B"/>
    <w:rsid w:val="004F16EB"/>
    <w:rsid w:val="004F17CB"/>
    <w:rsid w:val="004F18E8"/>
    <w:rsid w:val="004F1EF5"/>
    <w:rsid w:val="004F238C"/>
    <w:rsid w:val="004F23CC"/>
    <w:rsid w:val="004F24B3"/>
    <w:rsid w:val="004F2812"/>
    <w:rsid w:val="004F2A19"/>
    <w:rsid w:val="004F2BEC"/>
    <w:rsid w:val="004F2D5E"/>
    <w:rsid w:val="004F2DB8"/>
    <w:rsid w:val="004F301C"/>
    <w:rsid w:val="004F3120"/>
    <w:rsid w:val="004F3359"/>
    <w:rsid w:val="004F349B"/>
    <w:rsid w:val="004F34E6"/>
    <w:rsid w:val="004F356F"/>
    <w:rsid w:val="004F367B"/>
    <w:rsid w:val="004F38B8"/>
    <w:rsid w:val="004F39A7"/>
    <w:rsid w:val="004F42BC"/>
    <w:rsid w:val="004F45D7"/>
    <w:rsid w:val="004F4C77"/>
    <w:rsid w:val="004F4DD0"/>
    <w:rsid w:val="004F50CB"/>
    <w:rsid w:val="004F51D5"/>
    <w:rsid w:val="004F55F2"/>
    <w:rsid w:val="004F5667"/>
    <w:rsid w:val="004F593C"/>
    <w:rsid w:val="004F5B0D"/>
    <w:rsid w:val="004F5D65"/>
    <w:rsid w:val="004F60D3"/>
    <w:rsid w:val="004F6233"/>
    <w:rsid w:val="004F64AA"/>
    <w:rsid w:val="004F64B7"/>
    <w:rsid w:val="004F65DE"/>
    <w:rsid w:val="004F686D"/>
    <w:rsid w:val="004F692F"/>
    <w:rsid w:val="004F69BE"/>
    <w:rsid w:val="004F6A89"/>
    <w:rsid w:val="004F6B0B"/>
    <w:rsid w:val="004F6B7A"/>
    <w:rsid w:val="004F6EB6"/>
    <w:rsid w:val="004F6EBE"/>
    <w:rsid w:val="004F6EC6"/>
    <w:rsid w:val="004F7215"/>
    <w:rsid w:val="004F723A"/>
    <w:rsid w:val="004F739D"/>
    <w:rsid w:val="004F76AC"/>
    <w:rsid w:val="004F786C"/>
    <w:rsid w:val="004F79BF"/>
    <w:rsid w:val="004F7D62"/>
    <w:rsid w:val="005000A6"/>
    <w:rsid w:val="005000E6"/>
    <w:rsid w:val="005002B8"/>
    <w:rsid w:val="0050069B"/>
    <w:rsid w:val="005008B3"/>
    <w:rsid w:val="0050093E"/>
    <w:rsid w:val="00500C51"/>
    <w:rsid w:val="00500CAD"/>
    <w:rsid w:val="00500CD0"/>
    <w:rsid w:val="00500DB8"/>
    <w:rsid w:val="00500EE5"/>
    <w:rsid w:val="0050109A"/>
    <w:rsid w:val="005015BE"/>
    <w:rsid w:val="005018DA"/>
    <w:rsid w:val="00501944"/>
    <w:rsid w:val="005019C9"/>
    <w:rsid w:val="005019F1"/>
    <w:rsid w:val="00501A6B"/>
    <w:rsid w:val="00501DD8"/>
    <w:rsid w:val="005020F4"/>
    <w:rsid w:val="0050217F"/>
    <w:rsid w:val="00502262"/>
    <w:rsid w:val="005023C7"/>
    <w:rsid w:val="005027C7"/>
    <w:rsid w:val="00502C1F"/>
    <w:rsid w:val="00502C49"/>
    <w:rsid w:val="00502E18"/>
    <w:rsid w:val="00503175"/>
    <w:rsid w:val="00503289"/>
    <w:rsid w:val="005032D2"/>
    <w:rsid w:val="00503417"/>
    <w:rsid w:val="005036D2"/>
    <w:rsid w:val="00503758"/>
    <w:rsid w:val="00503B37"/>
    <w:rsid w:val="00504516"/>
    <w:rsid w:val="00504529"/>
    <w:rsid w:val="005045E2"/>
    <w:rsid w:val="0050467B"/>
    <w:rsid w:val="00504698"/>
    <w:rsid w:val="0050495E"/>
    <w:rsid w:val="00504A5A"/>
    <w:rsid w:val="00504EF2"/>
    <w:rsid w:val="00505007"/>
    <w:rsid w:val="00505300"/>
    <w:rsid w:val="00505644"/>
    <w:rsid w:val="00505DBE"/>
    <w:rsid w:val="00506060"/>
    <w:rsid w:val="00506142"/>
    <w:rsid w:val="005065B7"/>
    <w:rsid w:val="00506F86"/>
    <w:rsid w:val="0050700E"/>
    <w:rsid w:val="00507058"/>
    <w:rsid w:val="00507798"/>
    <w:rsid w:val="005078D5"/>
    <w:rsid w:val="005078FB"/>
    <w:rsid w:val="00507BBA"/>
    <w:rsid w:val="00507C76"/>
    <w:rsid w:val="00507E37"/>
    <w:rsid w:val="00507EEF"/>
    <w:rsid w:val="00510410"/>
    <w:rsid w:val="005107EF"/>
    <w:rsid w:val="00510E58"/>
    <w:rsid w:val="00510EB0"/>
    <w:rsid w:val="0051111B"/>
    <w:rsid w:val="00511149"/>
    <w:rsid w:val="00511547"/>
    <w:rsid w:val="005115F7"/>
    <w:rsid w:val="00511611"/>
    <w:rsid w:val="00511645"/>
    <w:rsid w:val="005119ED"/>
    <w:rsid w:val="00511A33"/>
    <w:rsid w:val="005120B9"/>
    <w:rsid w:val="005123AC"/>
    <w:rsid w:val="00512829"/>
    <w:rsid w:val="00512B8C"/>
    <w:rsid w:val="00512C89"/>
    <w:rsid w:val="00513016"/>
    <w:rsid w:val="00513296"/>
    <w:rsid w:val="005132DD"/>
    <w:rsid w:val="00513492"/>
    <w:rsid w:val="0051349E"/>
    <w:rsid w:val="005136C9"/>
    <w:rsid w:val="005139D5"/>
    <w:rsid w:val="00513AC0"/>
    <w:rsid w:val="00513CFE"/>
    <w:rsid w:val="00513DEB"/>
    <w:rsid w:val="00513EF8"/>
    <w:rsid w:val="005142C1"/>
    <w:rsid w:val="00514523"/>
    <w:rsid w:val="005147DC"/>
    <w:rsid w:val="00514859"/>
    <w:rsid w:val="00514B5B"/>
    <w:rsid w:val="00514C4F"/>
    <w:rsid w:val="00514E64"/>
    <w:rsid w:val="005150CC"/>
    <w:rsid w:val="005151BB"/>
    <w:rsid w:val="00515283"/>
    <w:rsid w:val="005153B7"/>
    <w:rsid w:val="0051543F"/>
    <w:rsid w:val="00515670"/>
    <w:rsid w:val="0051577F"/>
    <w:rsid w:val="00515937"/>
    <w:rsid w:val="00515B9C"/>
    <w:rsid w:val="00515E8C"/>
    <w:rsid w:val="00515F18"/>
    <w:rsid w:val="00515FE2"/>
    <w:rsid w:val="0051608E"/>
    <w:rsid w:val="00516493"/>
    <w:rsid w:val="00516B97"/>
    <w:rsid w:val="005173F3"/>
    <w:rsid w:val="005174C2"/>
    <w:rsid w:val="005175B1"/>
    <w:rsid w:val="00517896"/>
    <w:rsid w:val="005178F3"/>
    <w:rsid w:val="00517BFC"/>
    <w:rsid w:val="00517CF3"/>
    <w:rsid w:val="0052021E"/>
    <w:rsid w:val="00520548"/>
    <w:rsid w:val="00520774"/>
    <w:rsid w:val="00520CDA"/>
    <w:rsid w:val="00520FCA"/>
    <w:rsid w:val="005210D5"/>
    <w:rsid w:val="005211B6"/>
    <w:rsid w:val="00521529"/>
    <w:rsid w:val="00521588"/>
    <w:rsid w:val="005216A8"/>
    <w:rsid w:val="00521708"/>
    <w:rsid w:val="0052173D"/>
    <w:rsid w:val="00521837"/>
    <w:rsid w:val="00521A32"/>
    <w:rsid w:val="00522111"/>
    <w:rsid w:val="005221D6"/>
    <w:rsid w:val="0052232F"/>
    <w:rsid w:val="00522571"/>
    <w:rsid w:val="00522813"/>
    <w:rsid w:val="005229A0"/>
    <w:rsid w:val="00522BAC"/>
    <w:rsid w:val="00522E92"/>
    <w:rsid w:val="00522FD4"/>
    <w:rsid w:val="005230E8"/>
    <w:rsid w:val="005230F2"/>
    <w:rsid w:val="005231B9"/>
    <w:rsid w:val="00523647"/>
    <w:rsid w:val="0052371B"/>
    <w:rsid w:val="00523728"/>
    <w:rsid w:val="00523928"/>
    <w:rsid w:val="00523D44"/>
    <w:rsid w:val="00523F37"/>
    <w:rsid w:val="00523FCC"/>
    <w:rsid w:val="00524215"/>
    <w:rsid w:val="00524307"/>
    <w:rsid w:val="00524730"/>
    <w:rsid w:val="0052476E"/>
    <w:rsid w:val="00524B37"/>
    <w:rsid w:val="00524BF9"/>
    <w:rsid w:val="00524D3F"/>
    <w:rsid w:val="00524E5B"/>
    <w:rsid w:val="00524F2B"/>
    <w:rsid w:val="00524F59"/>
    <w:rsid w:val="0052502D"/>
    <w:rsid w:val="00525539"/>
    <w:rsid w:val="00525651"/>
    <w:rsid w:val="005256B4"/>
    <w:rsid w:val="00525D0E"/>
    <w:rsid w:val="00525F06"/>
    <w:rsid w:val="00525FF8"/>
    <w:rsid w:val="0052600F"/>
    <w:rsid w:val="00526396"/>
    <w:rsid w:val="005263E4"/>
    <w:rsid w:val="00526620"/>
    <w:rsid w:val="00526662"/>
    <w:rsid w:val="005268AC"/>
    <w:rsid w:val="005269C0"/>
    <w:rsid w:val="00526A7C"/>
    <w:rsid w:val="00526BBF"/>
    <w:rsid w:val="00526C01"/>
    <w:rsid w:val="00526C50"/>
    <w:rsid w:val="00526CCC"/>
    <w:rsid w:val="00526EDE"/>
    <w:rsid w:val="0052740B"/>
    <w:rsid w:val="005274B4"/>
    <w:rsid w:val="00527574"/>
    <w:rsid w:val="00527722"/>
    <w:rsid w:val="00527773"/>
    <w:rsid w:val="005277F6"/>
    <w:rsid w:val="00527A8A"/>
    <w:rsid w:val="00527AC0"/>
    <w:rsid w:val="00527E83"/>
    <w:rsid w:val="00527EA9"/>
    <w:rsid w:val="0053001A"/>
    <w:rsid w:val="005301F8"/>
    <w:rsid w:val="005305F8"/>
    <w:rsid w:val="0053077A"/>
    <w:rsid w:val="005307F1"/>
    <w:rsid w:val="005309F0"/>
    <w:rsid w:val="00530A57"/>
    <w:rsid w:val="00530C0B"/>
    <w:rsid w:val="00530E08"/>
    <w:rsid w:val="00531297"/>
    <w:rsid w:val="00531555"/>
    <w:rsid w:val="00531729"/>
    <w:rsid w:val="0053192E"/>
    <w:rsid w:val="00531B35"/>
    <w:rsid w:val="00531CCA"/>
    <w:rsid w:val="00532194"/>
    <w:rsid w:val="005322D7"/>
    <w:rsid w:val="00532424"/>
    <w:rsid w:val="00532654"/>
    <w:rsid w:val="00532890"/>
    <w:rsid w:val="005329D8"/>
    <w:rsid w:val="00532A43"/>
    <w:rsid w:val="00532B29"/>
    <w:rsid w:val="00532CE3"/>
    <w:rsid w:val="00532D06"/>
    <w:rsid w:val="00532F96"/>
    <w:rsid w:val="00533154"/>
    <w:rsid w:val="00533262"/>
    <w:rsid w:val="0053375A"/>
    <w:rsid w:val="0053393A"/>
    <w:rsid w:val="00533A72"/>
    <w:rsid w:val="00533B06"/>
    <w:rsid w:val="00533EB0"/>
    <w:rsid w:val="00534024"/>
    <w:rsid w:val="0053413B"/>
    <w:rsid w:val="005343B3"/>
    <w:rsid w:val="005344EA"/>
    <w:rsid w:val="00534656"/>
    <w:rsid w:val="00534A33"/>
    <w:rsid w:val="00534BAA"/>
    <w:rsid w:val="00534DC3"/>
    <w:rsid w:val="00535073"/>
    <w:rsid w:val="005351C0"/>
    <w:rsid w:val="005351FF"/>
    <w:rsid w:val="005352FC"/>
    <w:rsid w:val="00535444"/>
    <w:rsid w:val="00535CD8"/>
    <w:rsid w:val="00535E14"/>
    <w:rsid w:val="00535F8E"/>
    <w:rsid w:val="0053601E"/>
    <w:rsid w:val="00536585"/>
    <w:rsid w:val="00536653"/>
    <w:rsid w:val="005366F0"/>
    <w:rsid w:val="00536763"/>
    <w:rsid w:val="005368EB"/>
    <w:rsid w:val="0053698B"/>
    <w:rsid w:val="00536A68"/>
    <w:rsid w:val="00536B44"/>
    <w:rsid w:val="00536BA9"/>
    <w:rsid w:val="00536F8A"/>
    <w:rsid w:val="005377B7"/>
    <w:rsid w:val="00537855"/>
    <w:rsid w:val="00537A9E"/>
    <w:rsid w:val="00537FEC"/>
    <w:rsid w:val="00540152"/>
    <w:rsid w:val="0054022F"/>
    <w:rsid w:val="005403DC"/>
    <w:rsid w:val="005403F6"/>
    <w:rsid w:val="005404D1"/>
    <w:rsid w:val="00540592"/>
    <w:rsid w:val="00540FE8"/>
    <w:rsid w:val="00541166"/>
    <w:rsid w:val="005411D8"/>
    <w:rsid w:val="0054130D"/>
    <w:rsid w:val="00541368"/>
    <w:rsid w:val="005413AD"/>
    <w:rsid w:val="005416C6"/>
    <w:rsid w:val="005416F4"/>
    <w:rsid w:val="0054173D"/>
    <w:rsid w:val="00541978"/>
    <w:rsid w:val="00541AF8"/>
    <w:rsid w:val="00541F0F"/>
    <w:rsid w:val="00542117"/>
    <w:rsid w:val="005422AC"/>
    <w:rsid w:val="00542704"/>
    <w:rsid w:val="005428B5"/>
    <w:rsid w:val="005429CB"/>
    <w:rsid w:val="00542A91"/>
    <w:rsid w:val="005430C4"/>
    <w:rsid w:val="005433BF"/>
    <w:rsid w:val="005433F6"/>
    <w:rsid w:val="00543458"/>
    <w:rsid w:val="005436EC"/>
    <w:rsid w:val="0054376B"/>
    <w:rsid w:val="0054386A"/>
    <w:rsid w:val="00543A3C"/>
    <w:rsid w:val="00543EFE"/>
    <w:rsid w:val="00543FC6"/>
    <w:rsid w:val="00544084"/>
    <w:rsid w:val="00544353"/>
    <w:rsid w:val="0054450B"/>
    <w:rsid w:val="005446E4"/>
    <w:rsid w:val="00544735"/>
    <w:rsid w:val="00544789"/>
    <w:rsid w:val="00544C6C"/>
    <w:rsid w:val="00544C8E"/>
    <w:rsid w:val="0054506B"/>
    <w:rsid w:val="00545193"/>
    <w:rsid w:val="005455E7"/>
    <w:rsid w:val="00545633"/>
    <w:rsid w:val="005456E6"/>
    <w:rsid w:val="00545AC6"/>
    <w:rsid w:val="00545D01"/>
    <w:rsid w:val="00545F88"/>
    <w:rsid w:val="00545F8D"/>
    <w:rsid w:val="005460AA"/>
    <w:rsid w:val="00546128"/>
    <w:rsid w:val="00546260"/>
    <w:rsid w:val="0054709E"/>
    <w:rsid w:val="005470F5"/>
    <w:rsid w:val="00547100"/>
    <w:rsid w:val="0054715B"/>
    <w:rsid w:val="00547361"/>
    <w:rsid w:val="0054737C"/>
    <w:rsid w:val="00547447"/>
    <w:rsid w:val="00547521"/>
    <w:rsid w:val="0054754F"/>
    <w:rsid w:val="0054791B"/>
    <w:rsid w:val="00547AC4"/>
    <w:rsid w:val="00547BC4"/>
    <w:rsid w:val="00547D91"/>
    <w:rsid w:val="00550097"/>
    <w:rsid w:val="005502BD"/>
    <w:rsid w:val="00550365"/>
    <w:rsid w:val="00550366"/>
    <w:rsid w:val="0055043C"/>
    <w:rsid w:val="00550446"/>
    <w:rsid w:val="00550731"/>
    <w:rsid w:val="005507FF"/>
    <w:rsid w:val="005508E9"/>
    <w:rsid w:val="00550A1A"/>
    <w:rsid w:val="00550B01"/>
    <w:rsid w:val="00550D38"/>
    <w:rsid w:val="00550E1A"/>
    <w:rsid w:val="00550E54"/>
    <w:rsid w:val="00551134"/>
    <w:rsid w:val="0055114D"/>
    <w:rsid w:val="005511C6"/>
    <w:rsid w:val="005516B5"/>
    <w:rsid w:val="00551764"/>
    <w:rsid w:val="00551817"/>
    <w:rsid w:val="00551CC1"/>
    <w:rsid w:val="00551E53"/>
    <w:rsid w:val="005520DA"/>
    <w:rsid w:val="00552223"/>
    <w:rsid w:val="00552286"/>
    <w:rsid w:val="005522D5"/>
    <w:rsid w:val="0055240A"/>
    <w:rsid w:val="00552747"/>
    <w:rsid w:val="0055280E"/>
    <w:rsid w:val="005529DB"/>
    <w:rsid w:val="00552E0E"/>
    <w:rsid w:val="00552EBE"/>
    <w:rsid w:val="00552FAC"/>
    <w:rsid w:val="00553004"/>
    <w:rsid w:val="005531D3"/>
    <w:rsid w:val="00553295"/>
    <w:rsid w:val="005533EB"/>
    <w:rsid w:val="005537BD"/>
    <w:rsid w:val="00553AC8"/>
    <w:rsid w:val="00553BC6"/>
    <w:rsid w:val="00553C4C"/>
    <w:rsid w:val="00553D75"/>
    <w:rsid w:val="00553F5D"/>
    <w:rsid w:val="0055409E"/>
    <w:rsid w:val="0055438F"/>
    <w:rsid w:val="00554551"/>
    <w:rsid w:val="0055456D"/>
    <w:rsid w:val="00554595"/>
    <w:rsid w:val="00554700"/>
    <w:rsid w:val="0055488A"/>
    <w:rsid w:val="00554C0F"/>
    <w:rsid w:val="00554FBA"/>
    <w:rsid w:val="005551FB"/>
    <w:rsid w:val="00555226"/>
    <w:rsid w:val="00555227"/>
    <w:rsid w:val="00555473"/>
    <w:rsid w:val="005554A1"/>
    <w:rsid w:val="005556C5"/>
    <w:rsid w:val="00555773"/>
    <w:rsid w:val="00555AF7"/>
    <w:rsid w:val="00555BB0"/>
    <w:rsid w:val="00555C2A"/>
    <w:rsid w:val="00555C6F"/>
    <w:rsid w:val="00555CF2"/>
    <w:rsid w:val="00555E46"/>
    <w:rsid w:val="00556016"/>
    <w:rsid w:val="005566C1"/>
    <w:rsid w:val="00556B87"/>
    <w:rsid w:val="00556EA0"/>
    <w:rsid w:val="0055780B"/>
    <w:rsid w:val="00557937"/>
    <w:rsid w:val="0055797D"/>
    <w:rsid w:val="00557BDE"/>
    <w:rsid w:val="00557DEA"/>
    <w:rsid w:val="00557E7D"/>
    <w:rsid w:val="005600CA"/>
    <w:rsid w:val="00560271"/>
    <w:rsid w:val="00560360"/>
    <w:rsid w:val="0056039B"/>
    <w:rsid w:val="005603F9"/>
    <w:rsid w:val="00560B1B"/>
    <w:rsid w:val="00560F17"/>
    <w:rsid w:val="00561157"/>
    <w:rsid w:val="00561258"/>
    <w:rsid w:val="0056155D"/>
    <w:rsid w:val="00561565"/>
    <w:rsid w:val="005618B4"/>
    <w:rsid w:val="00561BD1"/>
    <w:rsid w:val="00561F2C"/>
    <w:rsid w:val="00561F72"/>
    <w:rsid w:val="00562144"/>
    <w:rsid w:val="00562312"/>
    <w:rsid w:val="005623E7"/>
    <w:rsid w:val="005624D8"/>
    <w:rsid w:val="0056258C"/>
    <w:rsid w:val="00562875"/>
    <w:rsid w:val="005628CF"/>
    <w:rsid w:val="00562956"/>
    <w:rsid w:val="0056296A"/>
    <w:rsid w:val="00562989"/>
    <w:rsid w:val="005629AD"/>
    <w:rsid w:val="00562A5C"/>
    <w:rsid w:val="00562F58"/>
    <w:rsid w:val="00562FBE"/>
    <w:rsid w:val="0056304E"/>
    <w:rsid w:val="005634B2"/>
    <w:rsid w:val="005635D7"/>
    <w:rsid w:val="00563A1A"/>
    <w:rsid w:val="00563F79"/>
    <w:rsid w:val="00563FA3"/>
    <w:rsid w:val="00563FD8"/>
    <w:rsid w:val="005641A7"/>
    <w:rsid w:val="00564A5D"/>
    <w:rsid w:val="00564BA7"/>
    <w:rsid w:val="00564D48"/>
    <w:rsid w:val="00564E40"/>
    <w:rsid w:val="00564F3B"/>
    <w:rsid w:val="00564F54"/>
    <w:rsid w:val="00564F88"/>
    <w:rsid w:val="0056506B"/>
    <w:rsid w:val="005651C5"/>
    <w:rsid w:val="005658EA"/>
    <w:rsid w:val="00565905"/>
    <w:rsid w:val="00566359"/>
    <w:rsid w:val="005663EE"/>
    <w:rsid w:val="00566803"/>
    <w:rsid w:val="005669BD"/>
    <w:rsid w:val="00566E0E"/>
    <w:rsid w:val="00566FE5"/>
    <w:rsid w:val="0056715D"/>
    <w:rsid w:val="0056718F"/>
    <w:rsid w:val="005672BC"/>
    <w:rsid w:val="0056735D"/>
    <w:rsid w:val="00567541"/>
    <w:rsid w:val="00567671"/>
    <w:rsid w:val="00567796"/>
    <w:rsid w:val="005679D4"/>
    <w:rsid w:val="00567BE4"/>
    <w:rsid w:val="00567CE4"/>
    <w:rsid w:val="00567E5E"/>
    <w:rsid w:val="00570188"/>
    <w:rsid w:val="005702C9"/>
    <w:rsid w:val="00570331"/>
    <w:rsid w:val="0057077A"/>
    <w:rsid w:val="00570A1E"/>
    <w:rsid w:val="00570C17"/>
    <w:rsid w:val="00570DAB"/>
    <w:rsid w:val="00571063"/>
    <w:rsid w:val="00571148"/>
    <w:rsid w:val="005712C8"/>
    <w:rsid w:val="00571311"/>
    <w:rsid w:val="0057138C"/>
    <w:rsid w:val="00571682"/>
    <w:rsid w:val="00571AE6"/>
    <w:rsid w:val="00571C92"/>
    <w:rsid w:val="00571CB2"/>
    <w:rsid w:val="00571CDB"/>
    <w:rsid w:val="00571E8B"/>
    <w:rsid w:val="00571EC9"/>
    <w:rsid w:val="005720C6"/>
    <w:rsid w:val="00572329"/>
    <w:rsid w:val="00572437"/>
    <w:rsid w:val="005726D0"/>
    <w:rsid w:val="00572BE2"/>
    <w:rsid w:val="00572D11"/>
    <w:rsid w:val="00572ED5"/>
    <w:rsid w:val="00573109"/>
    <w:rsid w:val="00573444"/>
    <w:rsid w:val="005739F1"/>
    <w:rsid w:val="00573BAB"/>
    <w:rsid w:val="0057452D"/>
    <w:rsid w:val="005746C8"/>
    <w:rsid w:val="005746FF"/>
    <w:rsid w:val="00574BB4"/>
    <w:rsid w:val="00574F3B"/>
    <w:rsid w:val="00574F81"/>
    <w:rsid w:val="005751AD"/>
    <w:rsid w:val="00575245"/>
    <w:rsid w:val="005755A6"/>
    <w:rsid w:val="00575887"/>
    <w:rsid w:val="00575921"/>
    <w:rsid w:val="005759CB"/>
    <w:rsid w:val="00575A05"/>
    <w:rsid w:val="00575A13"/>
    <w:rsid w:val="00575D5C"/>
    <w:rsid w:val="00575DAD"/>
    <w:rsid w:val="00575E6D"/>
    <w:rsid w:val="00575F69"/>
    <w:rsid w:val="0057604D"/>
    <w:rsid w:val="00576243"/>
    <w:rsid w:val="00576290"/>
    <w:rsid w:val="00576944"/>
    <w:rsid w:val="005769D1"/>
    <w:rsid w:val="00576A64"/>
    <w:rsid w:val="00576B9F"/>
    <w:rsid w:val="00576C87"/>
    <w:rsid w:val="00577005"/>
    <w:rsid w:val="0057711A"/>
    <w:rsid w:val="00577308"/>
    <w:rsid w:val="005773F8"/>
    <w:rsid w:val="005773FF"/>
    <w:rsid w:val="00577582"/>
    <w:rsid w:val="00577681"/>
    <w:rsid w:val="00577765"/>
    <w:rsid w:val="00577823"/>
    <w:rsid w:val="005779B2"/>
    <w:rsid w:val="00577B37"/>
    <w:rsid w:val="00577E0E"/>
    <w:rsid w:val="00577E57"/>
    <w:rsid w:val="00577FD4"/>
    <w:rsid w:val="00577FE2"/>
    <w:rsid w:val="0058010F"/>
    <w:rsid w:val="00580416"/>
    <w:rsid w:val="005806F1"/>
    <w:rsid w:val="00580834"/>
    <w:rsid w:val="0058084F"/>
    <w:rsid w:val="005809BE"/>
    <w:rsid w:val="00580A36"/>
    <w:rsid w:val="00580C2F"/>
    <w:rsid w:val="00580CAC"/>
    <w:rsid w:val="00580DA4"/>
    <w:rsid w:val="00580DA7"/>
    <w:rsid w:val="00580EC0"/>
    <w:rsid w:val="005810B6"/>
    <w:rsid w:val="00581457"/>
    <w:rsid w:val="00581792"/>
    <w:rsid w:val="005817FA"/>
    <w:rsid w:val="00581B4E"/>
    <w:rsid w:val="00581BFF"/>
    <w:rsid w:val="00581C5B"/>
    <w:rsid w:val="00581E84"/>
    <w:rsid w:val="0058224F"/>
    <w:rsid w:val="0058226D"/>
    <w:rsid w:val="0058228D"/>
    <w:rsid w:val="005823A0"/>
    <w:rsid w:val="00582563"/>
    <w:rsid w:val="005825BA"/>
    <w:rsid w:val="00582606"/>
    <w:rsid w:val="005826A6"/>
    <w:rsid w:val="005828A3"/>
    <w:rsid w:val="005828F3"/>
    <w:rsid w:val="00582A82"/>
    <w:rsid w:val="00582BC5"/>
    <w:rsid w:val="00582D87"/>
    <w:rsid w:val="00583281"/>
    <w:rsid w:val="005832DF"/>
    <w:rsid w:val="005837C8"/>
    <w:rsid w:val="0058388D"/>
    <w:rsid w:val="00583E62"/>
    <w:rsid w:val="00583FFB"/>
    <w:rsid w:val="00584455"/>
    <w:rsid w:val="00584764"/>
    <w:rsid w:val="00584875"/>
    <w:rsid w:val="00584F00"/>
    <w:rsid w:val="00585226"/>
    <w:rsid w:val="005852F6"/>
    <w:rsid w:val="00585E16"/>
    <w:rsid w:val="00585E53"/>
    <w:rsid w:val="00586119"/>
    <w:rsid w:val="00586592"/>
    <w:rsid w:val="00586593"/>
    <w:rsid w:val="0058677E"/>
    <w:rsid w:val="00586813"/>
    <w:rsid w:val="00586AD0"/>
    <w:rsid w:val="00587042"/>
    <w:rsid w:val="0058740D"/>
    <w:rsid w:val="0058770D"/>
    <w:rsid w:val="005879F6"/>
    <w:rsid w:val="005905F4"/>
    <w:rsid w:val="00590771"/>
    <w:rsid w:val="00590B00"/>
    <w:rsid w:val="00590D00"/>
    <w:rsid w:val="00590D79"/>
    <w:rsid w:val="00591372"/>
    <w:rsid w:val="00591415"/>
    <w:rsid w:val="00591490"/>
    <w:rsid w:val="00591543"/>
    <w:rsid w:val="00591654"/>
    <w:rsid w:val="00591661"/>
    <w:rsid w:val="005916F6"/>
    <w:rsid w:val="005917EA"/>
    <w:rsid w:val="0059187F"/>
    <w:rsid w:val="005918F7"/>
    <w:rsid w:val="005921CB"/>
    <w:rsid w:val="005921EF"/>
    <w:rsid w:val="00592251"/>
    <w:rsid w:val="0059265C"/>
    <w:rsid w:val="00592723"/>
    <w:rsid w:val="005927A5"/>
    <w:rsid w:val="0059298F"/>
    <w:rsid w:val="005929D7"/>
    <w:rsid w:val="00593205"/>
    <w:rsid w:val="00593283"/>
    <w:rsid w:val="005932D7"/>
    <w:rsid w:val="00593994"/>
    <w:rsid w:val="00593A9D"/>
    <w:rsid w:val="00593DC8"/>
    <w:rsid w:val="00593EA4"/>
    <w:rsid w:val="00594001"/>
    <w:rsid w:val="00594264"/>
    <w:rsid w:val="00594691"/>
    <w:rsid w:val="005947D9"/>
    <w:rsid w:val="00594B74"/>
    <w:rsid w:val="00594B7A"/>
    <w:rsid w:val="00594E90"/>
    <w:rsid w:val="0059500A"/>
    <w:rsid w:val="00595361"/>
    <w:rsid w:val="00595920"/>
    <w:rsid w:val="005959F9"/>
    <w:rsid w:val="00595AF8"/>
    <w:rsid w:val="00595CF8"/>
    <w:rsid w:val="00595DDD"/>
    <w:rsid w:val="00595F79"/>
    <w:rsid w:val="005963BE"/>
    <w:rsid w:val="005963D3"/>
    <w:rsid w:val="00596A63"/>
    <w:rsid w:val="00596BBE"/>
    <w:rsid w:val="00596DED"/>
    <w:rsid w:val="00597063"/>
    <w:rsid w:val="00597234"/>
    <w:rsid w:val="0059725D"/>
    <w:rsid w:val="005973CF"/>
    <w:rsid w:val="00597CBB"/>
    <w:rsid w:val="00597E15"/>
    <w:rsid w:val="005A02E7"/>
    <w:rsid w:val="005A034C"/>
    <w:rsid w:val="005A1263"/>
    <w:rsid w:val="005A12C0"/>
    <w:rsid w:val="005A1375"/>
    <w:rsid w:val="005A19EB"/>
    <w:rsid w:val="005A1B70"/>
    <w:rsid w:val="005A232F"/>
    <w:rsid w:val="005A23C8"/>
    <w:rsid w:val="005A25B1"/>
    <w:rsid w:val="005A27F1"/>
    <w:rsid w:val="005A284E"/>
    <w:rsid w:val="005A2897"/>
    <w:rsid w:val="005A28C5"/>
    <w:rsid w:val="005A290F"/>
    <w:rsid w:val="005A2C68"/>
    <w:rsid w:val="005A2CEC"/>
    <w:rsid w:val="005A322D"/>
    <w:rsid w:val="005A3312"/>
    <w:rsid w:val="005A3469"/>
    <w:rsid w:val="005A3B07"/>
    <w:rsid w:val="005A3B34"/>
    <w:rsid w:val="005A42AF"/>
    <w:rsid w:val="005A436B"/>
    <w:rsid w:val="005A4591"/>
    <w:rsid w:val="005A45E2"/>
    <w:rsid w:val="005A47BF"/>
    <w:rsid w:val="005A48C3"/>
    <w:rsid w:val="005A4CAB"/>
    <w:rsid w:val="005A5079"/>
    <w:rsid w:val="005A5081"/>
    <w:rsid w:val="005A5286"/>
    <w:rsid w:val="005A551A"/>
    <w:rsid w:val="005A5748"/>
    <w:rsid w:val="005A5966"/>
    <w:rsid w:val="005A5D1B"/>
    <w:rsid w:val="005A5E67"/>
    <w:rsid w:val="005A6064"/>
    <w:rsid w:val="005A60CE"/>
    <w:rsid w:val="005A62A4"/>
    <w:rsid w:val="005A67C8"/>
    <w:rsid w:val="005A6AD3"/>
    <w:rsid w:val="005A6D81"/>
    <w:rsid w:val="005A6E7A"/>
    <w:rsid w:val="005A6F2D"/>
    <w:rsid w:val="005A6FB2"/>
    <w:rsid w:val="005A70C4"/>
    <w:rsid w:val="005A7246"/>
    <w:rsid w:val="005A7679"/>
    <w:rsid w:val="005A76E3"/>
    <w:rsid w:val="005B0263"/>
    <w:rsid w:val="005B02B9"/>
    <w:rsid w:val="005B075B"/>
    <w:rsid w:val="005B0821"/>
    <w:rsid w:val="005B0968"/>
    <w:rsid w:val="005B09E7"/>
    <w:rsid w:val="005B0C2C"/>
    <w:rsid w:val="005B0CD6"/>
    <w:rsid w:val="005B0DC2"/>
    <w:rsid w:val="005B0DEA"/>
    <w:rsid w:val="005B0F29"/>
    <w:rsid w:val="005B0F83"/>
    <w:rsid w:val="005B0FB0"/>
    <w:rsid w:val="005B13F9"/>
    <w:rsid w:val="005B14BE"/>
    <w:rsid w:val="005B15EC"/>
    <w:rsid w:val="005B1857"/>
    <w:rsid w:val="005B29BF"/>
    <w:rsid w:val="005B2B0F"/>
    <w:rsid w:val="005B2CF6"/>
    <w:rsid w:val="005B2D64"/>
    <w:rsid w:val="005B2F92"/>
    <w:rsid w:val="005B2FE8"/>
    <w:rsid w:val="005B30CF"/>
    <w:rsid w:val="005B3721"/>
    <w:rsid w:val="005B39EC"/>
    <w:rsid w:val="005B3C29"/>
    <w:rsid w:val="005B3D4D"/>
    <w:rsid w:val="005B3D96"/>
    <w:rsid w:val="005B3E6A"/>
    <w:rsid w:val="005B42B3"/>
    <w:rsid w:val="005B47ED"/>
    <w:rsid w:val="005B48DC"/>
    <w:rsid w:val="005B4923"/>
    <w:rsid w:val="005B4B65"/>
    <w:rsid w:val="005B4CC1"/>
    <w:rsid w:val="005B524D"/>
    <w:rsid w:val="005B52E2"/>
    <w:rsid w:val="005B541C"/>
    <w:rsid w:val="005B55D1"/>
    <w:rsid w:val="005B56A3"/>
    <w:rsid w:val="005B5CD0"/>
    <w:rsid w:val="005B5E30"/>
    <w:rsid w:val="005B5F41"/>
    <w:rsid w:val="005B6038"/>
    <w:rsid w:val="005B656C"/>
    <w:rsid w:val="005B6B42"/>
    <w:rsid w:val="005B6BEF"/>
    <w:rsid w:val="005B6E40"/>
    <w:rsid w:val="005B6FD0"/>
    <w:rsid w:val="005B7194"/>
    <w:rsid w:val="005B738E"/>
    <w:rsid w:val="005B73BF"/>
    <w:rsid w:val="005B754D"/>
    <w:rsid w:val="005B7919"/>
    <w:rsid w:val="005B79B3"/>
    <w:rsid w:val="005B7B09"/>
    <w:rsid w:val="005B7D70"/>
    <w:rsid w:val="005B7E4F"/>
    <w:rsid w:val="005B7F76"/>
    <w:rsid w:val="005C02DC"/>
    <w:rsid w:val="005C03C5"/>
    <w:rsid w:val="005C0AE2"/>
    <w:rsid w:val="005C0BD3"/>
    <w:rsid w:val="005C0DFF"/>
    <w:rsid w:val="005C0FB0"/>
    <w:rsid w:val="005C1090"/>
    <w:rsid w:val="005C11F6"/>
    <w:rsid w:val="005C1735"/>
    <w:rsid w:val="005C17A4"/>
    <w:rsid w:val="005C1B66"/>
    <w:rsid w:val="005C1BAD"/>
    <w:rsid w:val="005C1BDF"/>
    <w:rsid w:val="005C2948"/>
    <w:rsid w:val="005C2BF4"/>
    <w:rsid w:val="005C2C14"/>
    <w:rsid w:val="005C2D1F"/>
    <w:rsid w:val="005C2E9C"/>
    <w:rsid w:val="005C334A"/>
    <w:rsid w:val="005C36B4"/>
    <w:rsid w:val="005C391C"/>
    <w:rsid w:val="005C39BD"/>
    <w:rsid w:val="005C39C8"/>
    <w:rsid w:val="005C3AF8"/>
    <w:rsid w:val="005C3BF4"/>
    <w:rsid w:val="005C4081"/>
    <w:rsid w:val="005C412F"/>
    <w:rsid w:val="005C4530"/>
    <w:rsid w:val="005C459E"/>
    <w:rsid w:val="005C46F4"/>
    <w:rsid w:val="005C47D5"/>
    <w:rsid w:val="005C49E6"/>
    <w:rsid w:val="005C4C55"/>
    <w:rsid w:val="005C50B7"/>
    <w:rsid w:val="005C531F"/>
    <w:rsid w:val="005C536A"/>
    <w:rsid w:val="005C57A6"/>
    <w:rsid w:val="005C5EA0"/>
    <w:rsid w:val="005C600B"/>
    <w:rsid w:val="005C6232"/>
    <w:rsid w:val="005C63EF"/>
    <w:rsid w:val="005C6EA0"/>
    <w:rsid w:val="005C7013"/>
    <w:rsid w:val="005C7099"/>
    <w:rsid w:val="005C747D"/>
    <w:rsid w:val="005C7492"/>
    <w:rsid w:val="005C7ABE"/>
    <w:rsid w:val="005C7B43"/>
    <w:rsid w:val="005C7BCE"/>
    <w:rsid w:val="005C7C0B"/>
    <w:rsid w:val="005C7E70"/>
    <w:rsid w:val="005C7EE9"/>
    <w:rsid w:val="005C7F6A"/>
    <w:rsid w:val="005C7F6F"/>
    <w:rsid w:val="005C7FA8"/>
    <w:rsid w:val="005D0014"/>
    <w:rsid w:val="005D00B4"/>
    <w:rsid w:val="005D02DF"/>
    <w:rsid w:val="005D0398"/>
    <w:rsid w:val="005D04E8"/>
    <w:rsid w:val="005D0A9C"/>
    <w:rsid w:val="005D0E46"/>
    <w:rsid w:val="005D1225"/>
    <w:rsid w:val="005D1288"/>
    <w:rsid w:val="005D1430"/>
    <w:rsid w:val="005D17E6"/>
    <w:rsid w:val="005D181D"/>
    <w:rsid w:val="005D1C4A"/>
    <w:rsid w:val="005D1C6F"/>
    <w:rsid w:val="005D2079"/>
    <w:rsid w:val="005D23CF"/>
    <w:rsid w:val="005D2431"/>
    <w:rsid w:val="005D2679"/>
    <w:rsid w:val="005D27AF"/>
    <w:rsid w:val="005D286E"/>
    <w:rsid w:val="005D2A7F"/>
    <w:rsid w:val="005D2B44"/>
    <w:rsid w:val="005D2E78"/>
    <w:rsid w:val="005D3316"/>
    <w:rsid w:val="005D37A5"/>
    <w:rsid w:val="005D3B39"/>
    <w:rsid w:val="005D3B86"/>
    <w:rsid w:val="005D3BB1"/>
    <w:rsid w:val="005D3C84"/>
    <w:rsid w:val="005D42DF"/>
    <w:rsid w:val="005D4339"/>
    <w:rsid w:val="005D45B3"/>
    <w:rsid w:val="005D45BF"/>
    <w:rsid w:val="005D467B"/>
    <w:rsid w:val="005D46DE"/>
    <w:rsid w:val="005D4790"/>
    <w:rsid w:val="005D4A77"/>
    <w:rsid w:val="005D4CDE"/>
    <w:rsid w:val="005D4DD2"/>
    <w:rsid w:val="005D504E"/>
    <w:rsid w:val="005D508B"/>
    <w:rsid w:val="005D50C8"/>
    <w:rsid w:val="005D53E2"/>
    <w:rsid w:val="005D55B9"/>
    <w:rsid w:val="005D5700"/>
    <w:rsid w:val="005D5810"/>
    <w:rsid w:val="005D5B08"/>
    <w:rsid w:val="005D5D34"/>
    <w:rsid w:val="005D5E61"/>
    <w:rsid w:val="005D5EE1"/>
    <w:rsid w:val="005D688F"/>
    <w:rsid w:val="005D693F"/>
    <w:rsid w:val="005D6946"/>
    <w:rsid w:val="005D6ED9"/>
    <w:rsid w:val="005D73F2"/>
    <w:rsid w:val="005D74E4"/>
    <w:rsid w:val="005D753A"/>
    <w:rsid w:val="005D7571"/>
    <w:rsid w:val="005D7711"/>
    <w:rsid w:val="005D7967"/>
    <w:rsid w:val="005D7A50"/>
    <w:rsid w:val="005D7D78"/>
    <w:rsid w:val="005E0235"/>
    <w:rsid w:val="005E043E"/>
    <w:rsid w:val="005E08B2"/>
    <w:rsid w:val="005E08B7"/>
    <w:rsid w:val="005E0DFA"/>
    <w:rsid w:val="005E0FC1"/>
    <w:rsid w:val="005E1234"/>
    <w:rsid w:val="005E1568"/>
    <w:rsid w:val="005E1629"/>
    <w:rsid w:val="005E1659"/>
    <w:rsid w:val="005E16E1"/>
    <w:rsid w:val="005E1820"/>
    <w:rsid w:val="005E1821"/>
    <w:rsid w:val="005E18BD"/>
    <w:rsid w:val="005E1936"/>
    <w:rsid w:val="005E19AB"/>
    <w:rsid w:val="005E1B98"/>
    <w:rsid w:val="005E1C0A"/>
    <w:rsid w:val="005E1DA2"/>
    <w:rsid w:val="005E1DBB"/>
    <w:rsid w:val="005E20E1"/>
    <w:rsid w:val="005E22F7"/>
    <w:rsid w:val="005E2422"/>
    <w:rsid w:val="005E280D"/>
    <w:rsid w:val="005E29B0"/>
    <w:rsid w:val="005E2A4C"/>
    <w:rsid w:val="005E2BD5"/>
    <w:rsid w:val="005E30FE"/>
    <w:rsid w:val="005E3328"/>
    <w:rsid w:val="005E397A"/>
    <w:rsid w:val="005E3D3D"/>
    <w:rsid w:val="005E3FDE"/>
    <w:rsid w:val="005E3FF3"/>
    <w:rsid w:val="005E40C4"/>
    <w:rsid w:val="005E4119"/>
    <w:rsid w:val="005E41FA"/>
    <w:rsid w:val="005E4306"/>
    <w:rsid w:val="005E46BD"/>
    <w:rsid w:val="005E48A5"/>
    <w:rsid w:val="005E4AA7"/>
    <w:rsid w:val="005E526D"/>
    <w:rsid w:val="005E59F1"/>
    <w:rsid w:val="005E5BD1"/>
    <w:rsid w:val="005E5C37"/>
    <w:rsid w:val="005E5ED7"/>
    <w:rsid w:val="005E6068"/>
    <w:rsid w:val="005E68C4"/>
    <w:rsid w:val="005E68F4"/>
    <w:rsid w:val="005E6C0A"/>
    <w:rsid w:val="005E6D97"/>
    <w:rsid w:val="005E6FE4"/>
    <w:rsid w:val="005E720D"/>
    <w:rsid w:val="005E72F6"/>
    <w:rsid w:val="005E79B3"/>
    <w:rsid w:val="005E7A52"/>
    <w:rsid w:val="005E7D1C"/>
    <w:rsid w:val="005F052A"/>
    <w:rsid w:val="005F066E"/>
    <w:rsid w:val="005F06CC"/>
    <w:rsid w:val="005F0BB1"/>
    <w:rsid w:val="005F0DEF"/>
    <w:rsid w:val="005F111E"/>
    <w:rsid w:val="005F13FC"/>
    <w:rsid w:val="005F145F"/>
    <w:rsid w:val="005F1638"/>
    <w:rsid w:val="005F16B6"/>
    <w:rsid w:val="005F1B8B"/>
    <w:rsid w:val="005F1FC3"/>
    <w:rsid w:val="005F21A6"/>
    <w:rsid w:val="005F22DE"/>
    <w:rsid w:val="005F22FE"/>
    <w:rsid w:val="005F230D"/>
    <w:rsid w:val="005F23DC"/>
    <w:rsid w:val="005F273B"/>
    <w:rsid w:val="005F27E8"/>
    <w:rsid w:val="005F2872"/>
    <w:rsid w:val="005F2C7F"/>
    <w:rsid w:val="005F2D51"/>
    <w:rsid w:val="005F2F67"/>
    <w:rsid w:val="005F30F3"/>
    <w:rsid w:val="005F320C"/>
    <w:rsid w:val="005F35D9"/>
    <w:rsid w:val="005F3975"/>
    <w:rsid w:val="005F3AFC"/>
    <w:rsid w:val="005F3DAA"/>
    <w:rsid w:val="005F3ECB"/>
    <w:rsid w:val="005F3F20"/>
    <w:rsid w:val="005F419E"/>
    <w:rsid w:val="005F41E4"/>
    <w:rsid w:val="005F4250"/>
    <w:rsid w:val="005F44B1"/>
    <w:rsid w:val="005F485A"/>
    <w:rsid w:val="005F48E0"/>
    <w:rsid w:val="005F496D"/>
    <w:rsid w:val="005F49A4"/>
    <w:rsid w:val="005F4C03"/>
    <w:rsid w:val="005F4DD3"/>
    <w:rsid w:val="005F50C3"/>
    <w:rsid w:val="005F5102"/>
    <w:rsid w:val="005F521E"/>
    <w:rsid w:val="005F5442"/>
    <w:rsid w:val="005F54CA"/>
    <w:rsid w:val="005F5AD9"/>
    <w:rsid w:val="005F5D76"/>
    <w:rsid w:val="005F6247"/>
    <w:rsid w:val="005F6BE6"/>
    <w:rsid w:val="005F6C12"/>
    <w:rsid w:val="005F6D0E"/>
    <w:rsid w:val="005F6D8A"/>
    <w:rsid w:val="005F7164"/>
    <w:rsid w:val="005F7507"/>
    <w:rsid w:val="005F787D"/>
    <w:rsid w:val="005F797E"/>
    <w:rsid w:val="005F7C90"/>
    <w:rsid w:val="005F7DA9"/>
    <w:rsid w:val="005F7E30"/>
    <w:rsid w:val="005F7F36"/>
    <w:rsid w:val="006000F9"/>
    <w:rsid w:val="006002AD"/>
    <w:rsid w:val="0060030D"/>
    <w:rsid w:val="00600886"/>
    <w:rsid w:val="00600BF7"/>
    <w:rsid w:val="00600E52"/>
    <w:rsid w:val="00600EBF"/>
    <w:rsid w:val="00600EC4"/>
    <w:rsid w:val="0060109C"/>
    <w:rsid w:val="00601117"/>
    <w:rsid w:val="00601140"/>
    <w:rsid w:val="00601211"/>
    <w:rsid w:val="00601C90"/>
    <w:rsid w:val="00601F4E"/>
    <w:rsid w:val="00602136"/>
    <w:rsid w:val="006022D7"/>
    <w:rsid w:val="00602414"/>
    <w:rsid w:val="006024FC"/>
    <w:rsid w:val="0060285F"/>
    <w:rsid w:val="00602969"/>
    <w:rsid w:val="00602BC2"/>
    <w:rsid w:val="00602E34"/>
    <w:rsid w:val="00602F9E"/>
    <w:rsid w:val="00602FE9"/>
    <w:rsid w:val="006030A6"/>
    <w:rsid w:val="0060310C"/>
    <w:rsid w:val="00603881"/>
    <w:rsid w:val="00603FDB"/>
    <w:rsid w:val="0060408C"/>
    <w:rsid w:val="00604184"/>
    <w:rsid w:val="006042D1"/>
    <w:rsid w:val="00604364"/>
    <w:rsid w:val="00604518"/>
    <w:rsid w:val="00604700"/>
    <w:rsid w:val="0060478E"/>
    <w:rsid w:val="0060497F"/>
    <w:rsid w:val="00604BBE"/>
    <w:rsid w:val="00604D5D"/>
    <w:rsid w:val="00604EB0"/>
    <w:rsid w:val="00605032"/>
    <w:rsid w:val="00605047"/>
    <w:rsid w:val="006053CB"/>
    <w:rsid w:val="00605432"/>
    <w:rsid w:val="00605A33"/>
    <w:rsid w:val="00605B73"/>
    <w:rsid w:val="00605D5E"/>
    <w:rsid w:val="00605F75"/>
    <w:rsid w:val="006061B8"/>
    <w:rsid w:val="006061C2"/>
    <w:rsid w:val="0060622D"/>
    <w:rsid w:val="00606256"/>
    <w:rsid w:val="00606699"/>
    <w:rsid w:val="00606A3B"/>
    <w:rsid w:val="00606AF4"/>
    <w:rsid w:val="00606CCB"/>
    <w:rsid w:val="00606D20"/>
    <w:rsid w:val="00607356"/>
    <w:rsid w:val="006075F9"/>
    <w:rsid w:val="0060798E"/>
    <w:rsid w:val="00607A30"/>
    <w:rsid w:val="00607ED0"/>
    <w:rsid w:val="00610091"/>
    <w:rsid w:val="006101FA"/>
    <w:rsid w:val="0061041A"/>
    <w:rsid w:val="00610469"/>
    <w:rsid w:val="006106B9"/>
    <w:rsid w:val="0061083A"/>
    <w:rsid w:val="00610BDE"/>
    <w:rsid w:val="00610DC2"/>
    <w:rsid w:val="00610E4A"/>
    <w:rsid w:val="00610EEB"/>
    <w:rsid w:val="00610F71"/>
    <w:rsid w:val="006110B6"/>
    <w:rsid w:val="0061130D"/>
    <w:rsid w:val="00611453"/>
    <w:rsid w:val="0061164A"/>
    <w:rsid w:val="006116EE"/>
    <w:rsid w:val="006117A0"/>
    <w:rsid w:val="006119EF"/>
    <w:rsid w:val="00611D63"/>
    <w:rsid w:val="00611DAB"/>
    <w:rsid w:val="0061201C"/>
    <w:rsid w:val="006120AA"/>
    <w:rsid w:val="00612138"/>
    <w:rsid w:val="00612247"/>
    <w:rsid w:val="00612263"/>
    <w:rsid w:val="006124B8"/>
    <w:rsid w:val="006124D4"/>
    <w:rsid w:val="006125FC"/>
    <w:rsid w:val="00612744"/>
    <w:rsid w:val="00612A1F"/>
    <w:rsid w:val="00612C04"/>
    <w:rsid w:val="00612CF5"/>
    <w:rsid w:val="00613142"/>
    <w:rsid w:val="00613563"/>
    <w:rsid w:val="006135C7"/>
    <w:rsid w:val="00613722"/>
    <w:rsid w:val="00613DE6"/>
    <w:rsid w:val="00613E58"/>
    <w:rsid w:val="00613FB9"/>
    <w:rsid w:val="00614111"/>
    <w:rsid w:val="00614160"/>
    <w:rsid w:val="00614176"/>
    <w:rsid w:val="00614398"/>
    <w:rsid w:val="0061446C"/>
    <w:rsid w:val="006144D9"/>
    <w:rsid w:val="006146A6"/>
    <w:rsid w:val="00614A12"/>
    <w:rsid w:val="00614D83"/>
    <w:rsid w:val="00614E3B"/>
    <w:rsid w:val="006151E9"/>
    <w:rsid w:val="0061531C"/>
    <w:rsid w:val="006156A9"/>
    <w:rsid w:val="0061574B"/>
    <w:rsid w:val="00615B36"/>
    <w:rsid w:val="00615D08"/>
    <w:rsid w:val="00615EB6"/>
    <w:rsid w:val="00616099"/>
    <w:rsid w:val="006160E9"/>
    <w:rsid w:val="006161AD"/>
    <w:rsid w:val="00616343"/>
    <w:rsid w:val="00616453"/>
    <w:rsid w:val="00616580"/>
    <w:rsid w:val="0061670C"/>
    <w:rsid w:val="0061695C"/>
    <w:rsid w:val="00616AD1"/>
    <w:rsid w:val="00616BC2"/>
    <w:rsid w:val="00616C38"/>
    <w:rsid w:val="00616F10"/>
    <w:rsid w:val="006170EB"/>
    <w:rsid w:val="006172EB"/>
    <w:rsid w:val="0061749F"/>
    <w:rsid w:val="0061771E"/>
    <w:rsid w:val="0061772E"/>
    <w:rsid w:val="0061774A"/>
    <w:rsid w:val="0061778D"/>
    <w:rsid w:val="0061786C"/>
    <w:rsid w:val="006179EE"/>
    <w:rsid w:val="00617AA6"/>
    <w:rsid w:val="006203A2"/>
    <w:rsid w:val="006205B9"/>
    <w:rsid w:val="006205C1"/>
    <w:rsid w:val="00620C0E"/>
    <w:rsid w:val="00620C5C"/>
    <w:rsid w:val="00620CA5"/>
    <w:rsid w:val="00620E58"/>
    <w:rsid w:val="00620FA5"/>
    <w:rsid w:val="00621002"/>
    <w:rsid w:val="00621098"/>
    <w:rsid w:val="006210A7"/>
    <w:rsid w:val="006215A6"/>
    <w:rsid w:val="006217F8"/>
    <w:rsid w:val="00621C16"/>
    <w:rsid w:val="00621C90"/>
    <w:rsid w:val="006223BD"/>
    <w:rsid w:val="006225B1"/>
    <w:rsid w:val="006225CE"/>
    <w:rsid w:val="0062268F"/>
    <w:rsid w:val="006229C1"/>
    <w:rsid w:val="00622D65"/>
    <w:rsid w:val="00623523"/>
    <w:rsid w:val="006235B3"/>
    <w:rsid w:val="0062398B"/>
    <w:rsid w:val="006239CE"/>
    <w:rsid w:val="00623ABB"/>
    <w:rsid w:val="00623EC1"/>
    <w:rsid w:val="006241A2"/>
    <w:rsid w:val="006247CF"/>
    <w:rsid w:val="00624855"/>
    <w:rsid w:val="00624872"/>
    <w:rsid w:val="00624955"/>
    <w:rsid w:val="006249A9"/>
    <w:rsid w:val="0062533E"/>
    <w:rsid w:val="00625545"/>
    <w:rsid w:val="006259C6"/>
    <w:rsid w:val="00625AD6"/>
    <w:rsid w:val="00625F80"/>
    <w:rsid w:val="00625FB8"/>
    <w:rsid w:val="006260D5"/>
    <w:rsid w:val="00626147"/>
    <w:rsid w:val="006263F0"/>
    <w:rsid w:val="00626463"/>
    <w:rsid w:val="006264D9"/>
    <w:rsid w:val="00626640"/>
    <w:rsid w:val="006268FE"/>
    <w:rsid w:val="00626B39"/>
    <w:rsid w:val="00626D93"/>
    <w:rsid w:val="00626E0A"/>
    <w:rsid w:val="00626F65"/>
    <w:rsid w:val="006271A0"/>
    <w:rsid w:val="00627C66"/>
    <w:rsid w:val="00627D16"/>
    <w:rsid w:val="00627F08"/>
    <w:rsid w:val="00630CFE"/>
    <w:rsid w:val="00631432"/>
    <w:rsid w:val="00631435"/>
    <w:rsid w:val="0063166D"/>
    <w:rsid w:val="0063192C"/>
    <w:rsid w:val="006319D4"/>
    <w:rsid w:val="00631AE2"/>
    <w:rsid w:val="006321F5"/>
    <w:rsid w:val="00632215"/>
    <w:rsid w:val="006322BB"/>
    <w:rsid w:val="00632375"/>
    <w:rsid w:val="006328A9"/>
    <w:rsid w:val="00632908"/>
    <w:rsid w:val="00632EA1"/>
    <w:rsid w:val="00632ED6"/>
    <w:rsid w:val="0063317D"/>
    <w:rsid w:val="00633C4E"/>
    <w:rsid w:val="00633D3C"/>
    <w:rsid w:val="00633EFE"/>
    <w:rsid w:val="00634610"/>
    <w:rsid w:val="0063466B"/>
    <w:rsid w:val="0063472E"/>
    <w:rsid w:val="00634800"/>
    <w:rsid w:val="00634AA8"/>
    <w:rsid w:val="00634B96"/>
    <w:rsid w:val="00634D09"/>
    <w:rsid w:val="00634FFD"/>
    <w:rsid w:val="0063519B"/>
    <w:rsid w:val="0063541E"/>
    <w:rsid w:val="006356B6"/>
    <w:rsid w:val="006356EC"/>
    <w:rsid w:val="006357CD"/>
    <w:rsid w:val="006358EF"/>
    <w:rsid w:val="00635904"/>
    <w:rsid w:val="00635D32"/>
    <w:rsid w:val="006360EF"/>
    <w:rsid w:val="0063611D"/>
    <w:rsid w:val="00636365"/>
    <w:rsid w:val="006365D3"/>
    <w:rsid w:val="006367B7"/>
    <w:rsid w:val="00636D84"/>
    <w:rsid w:val="00636F58"/>
    <w:rsid w:val="00637491"/>
    <w:rsid w:val="0063759E"/>
    <w:rsid w:val="0063760B"/>
    <w:rsid w:val="006377A9"/>
    <w:rsid w:val="006377ED"/>
    <w:rsid w:val="00637824"/>
    <w:rsid w:val="006401A0"/>
    <w:rsid w:val="006402BB"/>
    <w:rsid w:val="00640325"/>
    <w:rsid w:val="00640408"/>
    <w:rsid w:val="006404FB"/>
    <w:rsid w:val="006405BA"/>
    <w:rsid w:val="00640812"/>
    <w:rsid w:val="006408F2"/>
    <w:rsid w:val="00640A7A"/>
    <w:rsid w:val="00640A83"/>
    <w:rsid w:val="00640B06"/>
    <w:rsid w:val="006413C0"/>
    <w:rsid w:val="00641996"/>
    <w:rsid w:val="00641A09"/>
    <w:rsid w:val="00641D5D"/>
    <w:rsid w:val="00641FE5"/>
    <w:rsid w:val="00642222"/>
    <w:rsid w:val="00642390"/>
    <w:rsid w:val="00642E63"/>
    <w:rsid w:val="00642E7E"/>
    <w:rsid w:val="00642FBC"/>
    <w:rsid w:val="00643593"/>
    <w:rsid w:val="00643666"/>
    <w:rsid w:val="00643674"/>
    <w:rsid w:val="00643679"/>
    <w:rsid w:val="00643BD9"/>
    <w:rsid w:val="00643FBB"/>
    <w:rsid w:val="00644098"/>
    <w:rsid w:val="006440BC"/>
    <w:rsid w:val="00644755"/>
    <w:rsid w:val="006448EF"/>
    <w:rsid w:val="00644B7B"/>
    <w:rsid w:val="00644CA1"/>
    <w:rsid w:val="00644CBA"/>
    <w:rsid w:val="00644EB4"/>
    <w:rsid w:val="00645A49"/>
    <w:rsid w:val="00645C57"/>
    <w:rsid w:val="00645D6A"/>
    <w:rsid w:val="00645FFD"/>
    <w:rsid w:val="00646447"/>
    <w:rsid w:val="00646659"/>
    <w:rsid w:val="00646737"/>
    <w:rsid w:val="00646A40"/>
    <w:rsid w:val="00646B54"/>
    <w:rsid w:val="00646C5A"/>
    <w:rsid w:val="00646E25"/>
    <w:rsid w:val="00647153"/>
    <w:rsid w:val="006471D8"/>
    <w:rsid w:val="006475D9"/>
    <w:rsid w:val="00647614"/>
    <w:rsid w:val="0064765C"/>
    <w:rsid w:val="00647739"/>
    <w:rsid w:val="006479E0"/>
    <w:rsid w:val="00647B2C"/>
    <w:rsid w:val="00647B62"/>
    <w:rsid w:val="00647B98"/>
    <w:rsid w:val="0065013F"/>
    <w:rsid w:val="00650855"/>
    <w:rsid w:val="00650922"/>
    <w:rsid w:val="0065092D"/>
    <w:rsid w:val="00650A9F"/>
    <w:rsid w:val="00650B10"/>
    <w:rsid w:val="00650C89"/>
    <w:rsid w:val="00650E28"/>
    <w:rsid w:val="00650E32"/>
    <w:rsid w:val="00650E87"/>
    <w:rsid w:val="006511CA"/>
    <w:rsid w:val="006518C5"/>
    <w:rsid w:val="00651C1E"/>
    <w:rsid w:val="00651E49"/>
    <w:rsid w:val="00651F30"/>
    <w:rsid w:val="0065205C"/>
    <w:rsid w:val="00652324"/>
    <w:rsid w:val="006523EB"/>
    <w:rsid w:val="00652941"/>
    <w:rsid w:val="00652962"/>
    <w:rsid w:val="0065296A"/>
    <w:rsid w:val="006529C7"/>
    <w:rsid w:val="00652CC3"/>
    <w:rsid w:val="00653B78"/>
    <w:rsid w:val="00653C53"/>
    <w:rsid w:val="00653F08"/>
    <w:rsid w:val="006540B0"/>
    <w:rsid w:val="006542D8"/>
    <w:rsid w:val="006546FE"/>
    <w:rsid w:val="00654A3F"/>
    <w:rsid w:val="00654B6D"/>
    <w:rsid w:val="00654CB7"/>
    <w:rsid w:val="00654E30"/>
    <w:rsid w:val="006551B0"/>
    <w:rsid w:val="006553F1"/>
    <w:rsid w:val="00655434"/>
    <w:rsid w:val="006554B1"/>
    <w:rsid w:val="006558D6"/>
    <w:rsid w:val="006559C7"/>
    <w:rsid w:val="00655BF6"/>
    <w:rsid w:val="00655EC4"/>
    <w:rsid w:val="006562B8"/>
    <w:rsid w:val="00656479"/>
    <w:rsid w:val="006565FA"/>
    <w:rsid w:val="0065662E"/>
    <w:rsid w:val="00656630"/>
    <w:rsid w:val="00656693"/>
    <w:rsid w:val="006566FA"/>
    <w:rsid w:val="0065679F"/>
    <w:rsid w:val="00656A26"/>
    <w:rsid w:val="00656B29"/>
    <w:rsid w:val="00657016"/>
    <w:rsid w:val="006575C5"/>
    <w:rsid w:val="006578AE"/>
    <w:rsid w:val="006578D0"/>
    <w:rsid w:val="0065792E"/>
    <w:rsid w:val="006579E1"/>
    <w:rsid w:val="00657A55"/>
    <w:rsid w:val="0066003B"/>
    <w:rsid w:val="00660205"/>
    <w:rsid w:val="00660218"/>
    <w:rsid w:val="0066075F"/>
    <w:rsid w:val="00660882"/>
    <w:rsid w:val="00660999"/>
    <w:rsid w:val="00660E67"/>
    <w:rsid w:val="00660FB0"/>
    <w:rsid w:val="006610ED"/>
    <w:rsid w:val="006615BB"/>
    <w:rsid w:val="0066164C"/>
    <w:rsid w:val="00661668"/>
    <w:rsid w:val="00661A57"/>
    <w:rsid w:val="00661B23"/>
    <w:rsid w:val="00661D49"/>
    <w:rsid w:val="006631EB"/>
    <w:rsid w:val="006636E6"/>
    <w:rsid w:val="00663746"/>
    <w:rsid w:val="00663D07"/>
    <w:rsid w:val="00663DA4"/>
    <w:rsid w:val="00663F13"/>
    <w:rsid w:val="006640C0"/>
    <w:rsid w:val="006641FF"/>
    <w:rsid w:val="006648AD"/>
    <w:rsid w:val="00664D47"/>
    <w:rsid w:val="00664E34"/>
    <w:rsid w:val="00664FAE"/>
    <w:rsid w:val="00664FE5"/>
    <w:rsid w:val="00665015"/>
    <w:rsid w:val="00665084"/>
    <w:rsid w:val="0066523C"/>
    <w:rsid w:val="0066553D"/>
    <w:rsid w:val="0066568C"/>
    <w:rsid w:val="00665702"/>
    <w:rsid w:val="00665B5F"/>
    <w:rsid w:val="00665DB3"/>
    <w:rsid w:val="006662FB"/>
    <w:rsid w:val="00666399"/>
    <w:rsid w:val="006663EA"/>
    <w:rsid w:val="0066699E"/>
    <w:rsid w:val="00666A7E"/>
    <w:rsid w:val="00666B59"/>
    <w:rsid w:val="00666F3F"/>
    <w:rsid w:val="0066701C"/>
    <w:rsid w:val="0066710A"/>
    <w:rsid w:val="0066719F"/>
    <w:rsid w:val="0066750D"/>
    <w:rsid w:val="0066757A"/>
    <w:rsid w:val="00667747"/>
    <w:rsid w:val="0066788E"/>
    <w:rsid w:val="006678AC"/>
    <w:rsid w:val="006678C9"/>
    <w:rsid w:val="00667E14"/>
    <w:rsid w:val="00667E53"/>
    <w:rsid w:val="00670316"/>
    <w:rsid w:val="00670589"/>
    <w:rsid w:val="0067071B"/>
    <w:rsid w:val="00670A6D"/>
    <w:rsid w:val="00670B40"/>
    <w:rsid w:val="00670CE4"/>
    <w:rsid w:val="00671225"/>
    <w:rsid w:val="00671548"/>
    <w:rsid w:val="006716C2"/>
    <w:rsid w:val="0067171C"/>
    <w:rsid w:val="00671804"/>
    <w:rsid w:val="00671884"/>
    <w:rsid w:val="00671B2E"/>
    <w:rsid w:val="00671C41"/>
    <w:rsid w:val="00671D0A"/>
    <w:rsid w:val="00671D1B"/>
    <w:rsid w:val="00671E53"/>
    <w:rsid w:val="00671F03"/>
    <w:rsid w:val="00672359"/>
    <w:rsid w:val="00672455"/>
    <w:rsid w:val="0067284F"/>
    <w:rsid w:val="006728D5"/>
    <w:rsid w:val="00672BE9"/>
    <w:rsid w:val="00672C0D"/>
    <w:rsid w:val="00672D08"/>
    <w:rsid w:val="00672F1F"/>
    <w:rsid w:val="0067306D"/>
    <w:rsid w:val="006730F0"/>
    <w:rsid w:val="00673244"/>
    <w:rsid w:val="00673B43"/>
    <w:rsid w:val="00673BEB"/>
    <w:rsid w:val="00673F2A"/>
    <w:rsid w:val="00673FA9"/>
    <w:rsid w:val="00673FDD"/>
    <w:rsid w:val="006742B1"/>
    <w:rsid w:val="00674422"/>
    <w:rsid w:val="00674494"/>
    <w:rsid w:val="006750AF"/>
    <w:rsid w:val="006751E2"/>
    <w:rsid w:val="006754FE"/>
    <w:rsid w:val="0067583C"/>
    <w:rsid w:val="006759B9"/>
    <w:rsid w:val="00675A7B"/>
    <w:rsid w:val="00675CA8"/>
    <w:rsid w:val="00676439"/>
    <w:rsid w:val="006766C8"/>
    <w:rsid w:val="006767DB"/>
    <w:rsid w:val="006767F0"/>
    <w:rsid w:val="00676BA4"/>
    <w:rsid w:val="00677089"/>
    <w:rsid w:val="0067752F"/>
    <w:rsid w:val="006775D9"/>
    <w:rsid w:val="00677F18"/>
    <w:rsid w:val="00677FCB"/>
    <w:rsid w:val="0068003F"/>
    <w:rsid w:val="00680162"/>
    <w:rsid w:val="006801DC"/>
    <w:rsid w:val="00680B00"/>
    <w:rsid w:val="00680C4D"/>
    <w:rsid w:val="00680CF7"/>
    <w:rsid w:val="00680FF5"/>
    <w:rsid w:val="00681125"/>
    <w:rsid w:val="0068112D"/>
    <w:rsid w:val="00681443"/>
    <w:rsid w:val="00681482"/>
    <w:rsid w:val="0068148A"/>
    <w:rsid w:val="00681DCA"/>
    <w:rsid w:val="006820AB"/>
    <w:rsid w:val="00682100"/>
    <w:rsid w:val="0068234C"/>
    <w:rsid w:val="0068241E"/>
    <w:rsid w:val="006826B6"/>
    <w:rsid w:val="006826F7"/>
    <w:rsid w:val="00682727"/>
    <w:rsid w:val="00682819"/>
    <w:rsid w:val="00682DAF"/>
    <w:rsid w:val="00682FE4"/>
    <w:rsid w:val="0068366E"/>
    <w:rsid w:val="006836E4"/>
    <w:rsid w:val="00683856"/>
    <w:rsid w:val="00683C1E"/>
    <w:rsid w:val="00684002"/>
    <w:rsid w:val="0068409C"/>
    <w:rsid w:val="006840AD"/>
    <w:rsid w:val="00684150"/>
    <w:rsid w:val="006848FC"/>
    <w:rsid w:val="00684990"/>
    <w:rsid w:val="00684A8E"/>
    <w:rsid w:val="00684B5C"/>
    <w:rsid w:val="00684BD5"/>
    <w:rsid w:val="00685486"/>
    <w:rsid w:val="00685595"/>
    <w:rsid w:val="00685948"/>
    <w:rsid w:val="00685986"/>
    <w:rsid w:val="00685FCB"/>
    <w:rsid w:val="00686705"/>
    <w:rsid w:val="0068671F"/>
    <w:rsid w:val="00686840"/>
    <w:rsid w:val="006868FB"/>
    <w:rsid w:val="00686C20"/>
    <w:rsid w:val="00686DC4"/>
    <w:rsid w:val="006873FB"/>
    <w:rsid w:val="006877D9"/>
    <w:rsid w:val="0068795A"/>
    <w:rsid w:val="006879D5"/>
    <w:rsid w:val="006901A0"/>
    <w:rsid w:val="006905E2"/>
    <w:rsid w:val="00690677"/>
    <w:rsid w:val="00690F80"/>
    <w:rsid w:val="00691053"/>
    <w:rsid w:val="006910AA"/>
    <w:rsid w:val="006912EA"/>
    <w:rsid w:val="006913FA"/>
    <w:rsid w:val="006913FF"/>
    <w:rsid w:val="006916A7"/>
    <w:rsid w:val="00691743"/>
    <w:rsid w:val="00691E2E"/>
    <w:rsid w:val="0069209E"/>
    <w:rsid w:val="00692223"/>
    <w:rsid w:val="006922DE"/>
    <w:rsid w:val="0069251E"/>
    <w:rsid w:val="00692785"/>
    <w:rsid w:val="00692848"/>
    <w:rsid w:val="00692E20"/>
    <w:rsid w:val="00692F3E"/>
    <w:rsid w:val="00693024"/>
    <w:rsid w:val="006931F6"/>
    <w:rsid w:val="006937C7"/>
    <w:rsid w:val="00693C41"/>
    <w:rsid w:val="00693CFD"/>
    <w:rsid w:val="0069425F"/>
    <w:rsid w:val="006943CD"/>
    <w:rsid w:val="0069458B"/>
    <w:rsid w:val="00694693"/>
    <w:rsid w:val="00694AB0"/>
    <w:rsid w:val="00695342"/>
    <w:rsid w:val="00695381"/>
    <w:rsid w:val="006953D0"/>
    <w:rsid w:val="006955F2"/>
    <w:rsid w:val="00695E4B"/>
    <w:rsid w:val="00695FF2"/>
    <w:rsid w:val="00696A3D"/>
    <w:rsid w:val="00696A73"/>
    <w:rsid w:val="00696B81"/>
    <w:rsid w:val="006971DB"/>
    <w:rsid w:val="00697288"/>
    <w:rsid w:val="006976F0"/>
    <w:rsid w:val="00697866"/>
    <w:rsid w:val="006978DB"/>
    <w:rsid w:val="00697D40"/>
    <w:rsid w:val="00697DEA"/>
    <w:rsid w:val="00697EBE"/>
    <w:rsid w:val="00697F05"/>
    <w:rsid w:val="00697FAF"/>
    <w:rsid w:val="006A0179"/>
    <w:rsid w:val="006A0330"/>
    <w:rsid w:val="006A08A8"/>
    <w:rsid w:val="006A0929"/>
    <w:rsid w:val="006A09CE"/>
    <w:rsid w:val="006A0EE2"/>
    <w:rsid w:val="006A124D"/>
    <w:rsid w:val="006A1560"/>
    <w:rsid w:val="006A1871"/>
    <w:rsid w:val="006A1C18"/>
    <w:rsid w:val="006A23B8"/>
    <w:rsid w:val="006A23E4"/>
    <w:rsid w:val="006A2421"/>
    <w:rsid w:val="006A2562"/>
    <w:rsid w:val="006A27E7"/>
    <w:rsid w:val="006A27F7"/>
    <w:rsid w:val="006A2826"/>
    <w:rsid w:val="006A28A2"/>
    <w:rsid w:val="006A2BF4"/>
    <w:rsid w:val="006A2CBF"/>
    <w:rsid w:val="006A2D05"/>
    <w:rsid w:val="006A306B"/>
    <w:rsid w:val="006A3248"/>
    <w:rsid w:val="006A324D"/>
    <w:rsid w:val="006A37FE"/>
    <w:rsid w:val="006A38D4"/>
    <w:rsid w:val="006A39C2"/>
    <w:rsid w:val="006A3DF4"/>
    <w:rsid w:val="006A3E2D"/>
    <w:rsid w:val="006A3FD7"/>
    <w:rsid w:val="006A4608"/>
    <w:rsid w:val="006A4B42"/>
    <w:rsid w:val="006A4CBE"/>
    <w:rsid w:val="006A4F67"/>
    <w:rsid w:val="006A505B"/>
    <w:rsid w:val="006A512D"/>
    <w:rsid w:val="006A516E"/>
    <w:rsid w:val="006A5C9B"/>
    <w:rsid w:val="006A5F9E"/>
    <w:rsid w:val="006A6046"/>
    <w:rsid w:val="006A606A"/>
    <w:rsid w:val="006A68BE"/>
    <w:rsid w:val="006A68C7"/>
    <w:rsid w:val="006A692F"/>
    <w:rsid w:val="006A6969"/>
    <w:rsid w:val="006A6A10"/>
    <w:rsid w:val="006A6A87"/>
    <w:rsid w:val="006A6D97"/>
    <w:rsid w:val="006A6E9A"/>
    <w:rsid w:val="006A6F9B"/>
    <w:rsid w:val="006A728A"/>
    <w:rsid w:val="006A734E"/>
    <w:rsid w:val="006A7C0A"/>
    <w:rsid w:val="006B0075"/>
    <w:rsid w:val="006B0204"/>
    <w:rsid w:val="006B02EB"/>
    <w:rsid w:val="006B0446"/>
    <w:rsid w:val="006B045C"/>
    <w:rsid w:val="006B04C5"/>
    <w:rsid w:val="006B06D3"/>
    <w:rsid w:val="006B08D2"/>
    <w:rsid w:val="006B0A6F"/>
    <w:rsid w:val="006B0A8B"/>
    <w:rsid w:val="006B0C17"/>
    <w:rsid w:val="006B0CAF"/>
    <w:rsid w:val="006B0E74"/>
    <w:rsid w:val="006B1068"/>
    <w:rsid w:val="006B16C6"/>
    <w:rsid w:val="006B16F5"/>
    <w:rsid w:val="006B1714"/>
    <w:rsid w:val="006B197D"/>
    <w:rsid w:val="006B1AD8"/>
    <w:rsid w:val="006B1E62"/>
    <w:rsid w:val="006B1FB7"/>
    <w:rsid w:val="006B2336"/>
    <w:rsid w:val="006B23AA"/>
    <w:rsid w:val="006B23AE"/>
    <w:rsid w:val="006B2440"/>
    <w:rsid w:val="006B2572"/>
    <w:rsid w:val="006B2581"/>
    <w:rsid w:val="006B25FB"/>
    <w:rsid w:val="006B2670"/>
    <w:rsid w:val="006B27D7"/>
    <w:rsid w:val="006B28CF"/>
    <w:rsid w:val="006B299B"/>
    <w:rsid w:val="006B2A21"/>
    <w:rsid w:val="006B2A95"/>
    <w:rsid w:val="006B3485"/>
    <w:rsid w:val="006B372B"/>
    <w:rsid w:val="006B3A4E"/>
    <w:rsid w:val="006B3A73"/>
    <w:rsid w:val="006B3BE8"/>
    <w:rsid w:val="006B3D84"/>
    <w:rsid w:val="006B3E78"/>
    <w:rsid w:val="006B431D"/>
    <w:rsid w:val="006B43C2"/>
    <w:rsid w:val="006B48C7"/>
    <w:rsid w:val="006B4B79"/>
    <w:rsid w:val="006B4BD9"/>
    <w:rsid w:val="006B533C"/>
    <w:rsid w:val="006B5477"/>
    <w:rsid w:val="006B5893"/>
    <w:rsid w:val="006B59BD"/>
    <w:rsid w:val="006B6657"/>
    <w:rsid w:val="006B667D"/>
    <w:rsid w:val="006B66DD"/>
    <w:rsid w:val="006B6970"/>
    <w:rsid w:val="006B69F6"/>
    <w:rsid w:val="006B7465"/>
    <w:rsid w:val="006B758C"/>
    <w:rsid w:val="006B75E4"/>
    <w:rsid w:val="006B7BDD"/>
    <w:rsid w:val="006B7DA7"/>
    <w:rsid w:val="006B7FCC"/>
    <w:rsid w:val="006C005A"/>
    <w:rsid w:val="006C00BC"/>
    <w:rsid w:val="006C012D"/>
    <w:rsid w:val="006C0266"/>
    <w:rsid w:val="006C02BD"/>
    <w:rsid w:val="006C030E"/>
    <w:rsid w:val="006C03DD"/>
    <w:rsid w:val="006C0618"/>
    <w:rsid w:val="006C0789"/>
    <w:rsid w:val="006C07FB"/>
    <w:rsid w:val="006C095F"/>
    <w:rsid w:val="006C0D2A"/>
    <w:rsid w:val="006C11AD"/>
    <w:rsid w:val="006C184D"/>
    <w:rsid w:val="006C1AF3"/>
    <w:rsid w:val="006C1CBD"/>
    <w:rsid w:val="006C2048"/>
    <w:rsid w:val="006C208F"/>
    <w:rsid w:val="006C217B"/>
    <w:rsid w:val="006C2271"/>
    <w:rsid w:val="006C2370"/>
    <w:rsid w:val="006C253E"/>
    <w:rsid w:val="006C25D0"/>
    <w:rsid w:val="006C25F7"/>
    <w:rsid w:val="006C2883"/>
    <w:rsid w:val="006C290E"/>
    <w:rsid w:val="006C2F50"/>
    <w:rsid w:val="006C2F52"/>
    <w:rsid w:val="006C300A"/>
    <w:rsid w:val="006C3538"/>
    <w:rsid w:val="006C358A"/>
    <w:rsid w:val="006C362E"/>
    <w:rsid w:val="006C37BE"/>
    <w:rsid w:val="006C3859"/>
    <w:rsid w:val="006C385F"/>
    <w:rsid w:val="006C394E"/>
    <w:rsid w:val="006C3A73"/>
    <w:rsid w:val="006C4312"/>
    <w:rsid w:val="006C43E2"/>
    <w:rsid w:val="006C453C"/>
    <w:rsid w:val="006C4560"/>
    <w:rsid w:val="006C457B"/>
    <w:rsid w:val="006C4A0B"/>
    <w:rsid w:val="006C4C0B"/>
    <w:rsid w:val="006C4FD6"/>
    <w:rsid w:val="006C5130"/>
    <w:rsid w:val="006C51EE"/>
    <w:rsid w:val="006C5483"/>
    <w:rsid w:val="006C57E6"/>
    <w:rsid w:val="006C5808"/>
    <w:rsid w:val="006C583C"/>
    <w:rsid w:val="006C584F"/>
    <w:rsid w:val="006C594B"/>
    <w:rsid w:val="006C5BAD"/>
    <w:rsid w:val="006C6105"/>
    <w:rsid w:val="006C628C"/>
    <w:rsid w:val="006C63A8"/>
    <w:rsid w:val="006C63F7"/>
    <w:rsid w:val="006C6445"/>
    <w:rsid w:val="006C6690"/>
    <w:rsid w:val="006C6848"/>
    <w:rsid w:val="006C685E"/>
    <w:rsid w:val="006C68D4"/>
    <w:rsid w:val="006C68E7"/>
    <w:rsid w:val="006C6904"/>
    <w:rsid w:val="006C6E16"/>
    <w:rsid w:val="006C7407"/>
    <w:rsid w:val="006C7694"/>
    <w:rsid w:val="006C7940"/>
    <w:rsid w:val="006C7A3D"/>
    <w:rsid w:val="006C7CFA"/>
    <w:rsid w:val="006C7DA2"/>
    <w:rsid w:val="006C7F9B"/>
    <w:rsid w:val="006D0447"/>
    <w:rsid w:val="006D0512"/>
    <w:rsid w:val="006D0625"/>
    <w:rsid w:val="006D0716"/>
    <w:rsid w:val="006D0819"/>
    <w:rsid w:val="006D0826"/>
    <w:rsid w:val="006D0C3D"/>
    <w:rsid w:val="006D11FE"/>
    <w:rsid w:val="006D1312"/>
    <w:rsid w:val="006D13DB"/>
    <w:rsid w:val="006D1684"/>
    <w:rsid w:val="006D172E"/>
    <w:rsid w:val="006D179D"/>
    <w:rsid w:val="006D17CF"/>
    <w:rsid w:val="006D19B6"/>
    <w:rsid w:val="006D1ABF"/>
    <w:rsid w:val="006D1B32"/>
    <w:rsid w:val="006D2477"/>
    <w:rsid w:val="006D2492"/>
    <w:rsid w:val="006D25A1"/>
    <w:rsid w:val="006D2668"/>
    <w:rsid w:val="006D28E2"/>
    <w:rsid w:val="006D2927"/>
    <w:rsid w:val="006D29FA"/>
    <w:rsid w:val="006D3215"/>
    <w:rsid w:val="006D326D"/>
    <w:rsid w:val="006D3282"/>
    <w:rsid w:val="006D3397"/>
    <w:rsid w:val="006D33A1"/>
    <w:rsid w:val="006D3604"/>
    <w:rsid w:val="006D372C"/>
    <w:rsid w:val="006D379E"/>
    <w:rsid w:val="006D3A77"/>
    <w:rsid w:val="006D3C2D"/>
    <w:rsid w:val="006D3D33"/>
    <w:rsid w:val="006D3E62"/>
    <w:rsid w:val="006D406A"/>
    <w:rsid w:val="006D4461"/>
    <w:rsid w:val="006D4833"/>
    <w:rsid w:val="006D4ABA"/>
    <w:rsid w:val="006D4B39"/>
    <w:rsid w:val="006D4CCC"/>
    <w:rsid w:val="006D4D28"/>
    <w:rsid w:val="006D5322"/>
    <w:rsid w:val="006D535E"/>
    <w:rsid w:val="006D5448"/>
    <w:rsid w:val="006D57A4"/>
    <w:rsid w:val="006D58B7"/>
    <w:rsid w:val="006D5D59"/>
    <w:rsid w:val="006D6633"/>
    <w:rsid w:val="006D66AE"/>
    <w:rsid w:val="006D6706"/>
    <w:rsid w:val="006D6DAD"/>
    <w:rsid w:val="006D6EA9"/>
    <w:rsid w:val="006D7213"/>
    <w:rsid w:val="006D74A5"/>
    <w:rsid w:val="006D75EF"/>
    <w:rsid w:val="006D778F"/>
    <w:rsid w:val="006D7869"/>
    <w:rsid w:val="006D78FA"/>
    <w:rsid w:val="006D791B"/>
    <w:rsid w:val="006D79B1"/>
    <w:rsid w:val="006D7A7D"/>
    <w:rsid w:val="006D7B54"/>
    <w:rsid w:val="006D7B8A"/>
    <w:rsid w:val="006D7E3D"/>
    <w:rsid w:val="006E0091"/>
    <w:rsid w:val="006E0107"/>
    <w:rsid w:val="006E0261"/>
    <w:rsid w:val="006E0444"/>
    <w:rsid w:val="006E05A6"/>
    <w:rsid w:val="006E0857"/>
    <w:rsid w:val="006E093A"/>
    <w:rsid w:val="006E09F5"/>
    <w:rsid w:val="006E0A1E"/>
    <w:rsid w:val="006E0BB4"/>
    <w:rsid w:val="006E0D15"/>
    <w:rsid w:val="006E0D88"/>
    <w:rsid w:val="006E0E8B"/>
    <w:rsid w:val="006E1029"/>
    <w:rsid w:val="006E124B"/>
    <w:rsid w:val="006E160B"/>
    <w:rsid w:val="006E16D7"/>
    <w:rsid w:val="006E176B"/>
    <w:rsid w:val="006E1C4A"/>
    <w:rsid w:val="006E1E52"/>
    <w:rsid w:val="006E1EE6"/>
    <w:rsid w:val="006E1F9E"/>
    <w:rsid w:val="006E22E4"/>
    <w:rsid w:val="006E231E"/>
    <w:rsid w:val="006E2558"/>
    <w:rsid w:val="006E25AA"/>
    <w:rsid w:val="006E2CF7"/>
    <w:rsid w:val="006E31BA"/>
    <w:rsid w:val="006E3213"/>
    <w:rsid w:val="006E363B"/>
    <w:rsid w:val="006E3874"/>
    <w:rsid w:val="006E39F5"/>
    <w:rsid w:val="006E3B4B"/>
    <w:rsid w:val="006E3BB8"/>
    <w:rsid w:val="006E3CE1"/>
    <w:rsid w:val="006E3F25"/>
    <w:rsid w:val="006E3F65"/>
    <w:rsid w:val="006E4114"/>
    <w:rsid w:val="006E44BF"/>
    <w:rsid w:val="006E4A85"/>
    <w:rsid w:val="006E4AA8"/>
    <w:rsid w:val="006E4F31"/>
    <w:rsid w:val="006E4FDF"/>
    <w:rsid w:val="006E50C1"/>
    <w:rsid w:val="006E5113"/>
    <w:rsid w:val="006E5319"/>
    <w:rsid w:val="006E54C9"/>
    <w:rsid w:val="006E54FA"/>
    <w:rsid w:val="006E566F"/>
    <w:rsid w:val="006E5A4F"/>
    <w:rsid w:val="006E5C06"/>
    <w:rsid w:val="006E5C4A"/>
    <w:rsid w:val="006E5DED"/>
    <w:rsid w:val="006E5E8C"/>
    <w:rsid w:val="006E5F21"/>
    <w:rsid w:val="006E600E"/>
    <w:rsid w:val="006E6090"/>
    <w:rsid w:val="006E610B"/>
    <w:rsid w:val="006E62E3"/>
    <w:rsid w:val="006E6629"/>
    <w:rsid w:val="006E667B"/>
    <w:rsid w:val="006E6AAE"/>
    <w:rsid w:val="006E6D3A"/>
    <w:rsid w:val="006E6E92"/>
    <w:rsid w:val="006E70E2"/>
    <w:rsid w:val="006E7113"/>
    <w:rsid w:val="006E7263"/>
    <w:rsid w:val="006E7B99"/>
    <w:rsid w:val="006E7BB2"/>
    <w:rsid w:val="006E7BEB"/>
    <w:rsid w:val="006E7DA7"/>
    <w:rsid w:val="006E7F0F"/>
    <w:rsid w:val="006F0294"/>
    <w:rsid w:val="006F06F3"/>
    <w:rsid w:val="006F0C79"/>
    <w:rsid w:val="006F0CCE"/>
    <w:rsid w:val="006F0ED3"/>
    <w:rsid w:val="006F0F16"/>
    <w:rsid w:val="006F0F60"/>
    <w:rsid w:val="006F1002"/>
    <w:rsid w:val="006F1010"/>
    <w:rsid w:val="006F10D9"/>
    <w:rsid w:val="006F11B8"/>
    <w:rsid w:val="006F1319"/>
    <w:rsid w:val="006F135B"/>
    <w:rsid w:val="006F1412"/>
    <w:rsid w:val="006F14DA"/>
    <w:rsid w:val="006F19CE"/>
    <w:rsid w:val="006F1A9C"/>
    <w:rsid w:val="006F1E36"/>
    <w:rsid w:val="006F1EB6"/>
    <w:rsid w:val="006F1F71"/>
    <w:rsid w:val="006F2718"/>
    <w:rsid w:val="006F28F4"/>
    <w:rsid w:val="006F2916"/>
    <w:rsid w:val="006F2955"/>
    <w:rsid w:val="006F298A"/>
    <w:rsid w:val="006F29B6"/>
    <w:rsid w:val="006F2AD6"/>
    <w:rsid w:val="006F2C6A"/>
    <w:rsid w:val="006F2D3C"/>
    <w:rsid w:val="006F2E48"/>
    <w:rsid w:val="006F32AC"/>
    <w:rsid w:val="006F362C"/>
    <w:rsid w:val="006F3687"/>
    <w:rsid w:val="006F38A9"/>
    <w:rsid w:val="006F41DF"/>
    <w:rsid w:val="006F41EF"/>
    <w:rsid w:val="006F433F"/>
    <w:rsid w:val="006F4396"/>
    <w:rsid w:val="006F4480"/>
    <w:rsid w:val="006F46EE"/>
    <w:rsid w:val="006F487A"/>
    <w:rsid w:val="006F4B1A"/>
    <w:rsid w:val="006F4F01"/>
    <w:rsid w:val="006F525A"/>
    <w:rsid w:val="006F55E3"/>
    <w:rsid w:val="006F55EF"/>
    <w:rsid w:val="006F5608"/>
    <w:rsid w:val="006F566C"/>
    <w:rsid w:val="006F57B9"/>
    <w:rsid w:val="006F57D4"/>
    <w:rsid w:val="006F5B2A"/>
    <w:rsid w:val="006F5BB2"/>
    <w:rsid w:val="006F5DA3"/>
    <w:rsid w:val="006F5EEA"/>
    <w:rsid w:val="006F5FA0"/>
    <w:rsid w:val="006F6107"/>
    <w:rsid w:val="006F61A3"/>
    <w:rsid w:val="006F630C"/>
    <w:rsid w:val="006F654B"/>
    <w:rsid w:val="006F68F1"/>
    <w:rsid w:val="006F6AEF"/>
    <w:rsid w:val="006F6F84"/>
    <w:rsid w:val="006F6F98"/>
    <w:rsid w:val="006F6FDB"/>
    <w:rsid w:val="006F72B8"/>
    <w:rsid w:val="006F7460"/>
    <w:rsid w:val="006F751A"/>
    <w:rsid w:val="006F757A"/>
    <w:rsid w:val="006F765F"/>
    <w:rsid w:val="006F77AD"/>
    <w:rsid w:val="00700155"/>
    <w:rsid w:val="00700311"/>
    <w:rsid w:val="00700425"/>
    <w:rsid w:val="00700522"/>
    <w:rsid w:val="007005F8"/>
    <w:rsid w:val="00700764"/>
    <w:rsid w:val="00700B07"/>
    <w:rsid w:val="00700B6B"/>
    <w:rsid w:val="00700C49"/>
    <w:rsid w:val="00700D45"/>
    <w:rsid w:val="007010D5"/>
    <w:rsid w:val="007014A8"/>
    <w:rsid w:val="007017B8"/>
    <w:rsid w:val="0070194D"/>
    <w:rsid w:val="00701C39"/>
    <w:rsid w:val="00701D41"/>
    <w:rsid w:val="00701DBE"/>
    <w:rsid w:val="00701FD4"/>
    <w:rsid w:val="00702262"/>
    <w:rsid w:val="007022E7"/>
    <w:rsid w:val="007023DC"/>
    <w:rsid w:val="007025D3"/>
    <w:rsid w:val="00702AC9"/>
    <w:rsid w:val="00702ECA"/>
    <w:rsid w:val="00702FF3"/>
    <w:rsid w:val="00703120"/>
    <w:rsid w:val="00703224"/>
    <w:rsid w:val="007034B0"/>
    <w:rsid w:val="007034B7"/>
    <w:rsid w:val="00703588"/>
    <w:rsid w:val="00703863"/>
    <w:rsid w:val="00703969"/>
    <w:rsid w:val="00703BF1"/>
    <w:rsid w:val="00703CAE"/>
    <w:rsid w:val="007041FD"/>
    <w:rsid w:val="007044EA"/>
    <w:rsid w:val="0070450E"/>
    <w:rsid w:val="007047F4"/>
    <w:rsid w:val="00704A3D"/>
    <w:rsid w:val="00704A98"/>
    <w:rsid w:val="00704AF0"/>
    <w:rsid w:val="00704D89"/>
    <w:rsid w:val="00704FDE"/>
    <w:rsid w:val="00704FE0"/>
    <w:rsid w:val="00705056"/>
    <w:rsid w:val="0070522F"/>
    <w:rsid w:val="007056E6"/>
    <w:rsid w:val="00705949"/>
    <w:rsid w:val="00705A0D"/>
    <w:rsid w:val="00705C45"/>
    <w:rsid w:val="00705C85"/>
    <w:rsid w:val="00705F77"/>
    <w:rsid w:val="007061B9"/>
    <w:rsid w:val="00706277"/>
    <w:rsid w:val="007065B9"/>
    <w:rsid w:val="007066C1"/>
    <w:rsid w:val="00706C5B"/>
    <w:rsid w:val="00706C7F"/>
    <w:rsid w:val="00706CAA"/>
    <w:rsid w:val="00706D1A"/>
    <w:rsid w:val="00706E67"/>
    <w:rsid w:val="007070B1"/>
    <w:rsid w:val="00707105"/>
    <w:rsid w:val="00707421"/>
    <w:rsid w:val="0070756F"/>
    <w:rsid w:val="00707594"/>
    <w:rsid w:val="00707618"/>
    <w:rsid w:val="00707700"/>
    <w:rsid w:val="007077FD"/>
    <w:rsid w:val="00707838"/>
    <w:rsid w:val="0070790F"/>
    <w:rsid w:val="00707A0E"/>
    <w:rsid w:val="00707A62"/>
    <w:rsid w:val="00707B93"/>
    <w:rsid w:val="00710083"/>
    <w:rsid w:val="00710240"/>
    <w:rsid w:val="007107A4"/>
    <w:rsid w:val="00710AA1"/>
    <w:rsid w:val="00710B96"/>
    <w:rsid w:val="00710D45"/>
    <w:rsid w:val="00710F29"/>
    <w:rsid w:val="00710FA1"/>
    <w:rsid w:val="00711167"/>
    <w:rsid w:val="0071127F"/>
    <w:rsid w:val="007114FD"/>
    <w:rsid w:val="00711634"/>
    <w:rsid w:val="0071166B"/>
    <w:rsid w:val="007119A1"/>
    <w:rsid w:val="00711D61"/>
    <w:rsid w:val="00711DED"/>
    <w:rsid w:val="00711EE2"/>
    <w:rsid w:val="0071247E"/>
    <w:rsid w:val="007125FB"/>
    <w:rsid w:val="0071283A"/>
    <w:rsid w:val="00712B23"/>
    <w:rsid w:val="00712EDD"/>
    <w:rsid w:val="00712FB1"/>
    <w:rsid w:val="00713001"/>
    <w:rsid w:val="007133E5"/>
    <w:rsid w:val="007134C4"/>
    <w:rsid w:val="00713A01"/>
    <w:rsid w:val="00713A37"/>
    <w:rsid w:val="00713EB1"/>
    <w:rsid w:val="00713F78"/>
    <w:rsid w:val="007140A6"/>
    <w:rsid w:val="0071455F"/>
    <w:rsid w:val="007145E0"/>
    <w:rsid w:val="00714880"/>
    <w:rsid w:val="007149C0"/>
    <w:rsid w:val="00714A88"/>
    <w:rsid w:val="00714BD5"/>
    <w:rsid w:val="00714C54"/>
    <w:rsid w:val="00714D21"/>
    <w:rsid w:val="00714D86"/>
    <w:rsid w:val="007152CF"/>
    <w:rsid w:val="00715524"/>
    <w:rsid w:val="007156B3"/>
    <w:rsid w:val="00715864"/>
    <w:rsid w:val="00715AEB"/>
    <w:rsid w:val="00715E00"/>
    <w:rsid w:val="007164C1"/>
    <w:rsid w:val="0071663E"/>
    <w:rsid w:val="00716B1B"/>
    <w:rsid w:val="00716CA1"/>
    <w:rsid w:val="00716D05"/>
    <w:rsid w:val="00716DE4"/>
    <w:rsid w:val="00717265"/>
    <w:rsid w:val="00717426"/>
    <w:rsid w:val="0071747B"/>
    <w:rsid w:val="007174A3"/>
    <w:rsid w:val="00717600"/>
    <w:rsid w:val="00717758"/>
    <w:rsid w:val="00717A52"/>
    <w:rsid w:val="00717FB8"/>
    <w:rsid w:val="00720043"/>
    <w:rsid w:val="00720612"/>
    <w:rsid w:val="00720674"/>
    <w:rsid w:val="00720855"/>
    <w:rsid w:val="007209BB"/>
    <w:rsid w:val="00720D46"/>
    <w:rsid w:val="00720FB6"/>
    <w:rsid w:val="00721131"/>
    <w:rsid w:val="0072156E"/>
    <w:rsid w:val="007215C5"/>
    <w:rsid w:val="00721694"/>
    <w:rsid w:val="00721712"/>
    <w:rsid w:val="00721749"/>
    <w:rsid w:val="007217B8"/>
    <w:rsid w:val="00721AE3"/>
    <w:rsid w:val="00721D92"/>
    <w:rsid w:val="0072216F"/>
    <w:rsid w:val="00722177"/>
    <w:rsid w:val="007221D1"/>
    <w:rsid w:val="00722657"/>
    <w:rsid w:val="007226DE"/>
    <w:rsid w:val="007228C2"/>
    <w:rsid w:val="00722B43"/>
    <w:rsid w:val="00722BA5"/>
    <w:rsid w:val="00722DA1"/>
    <w:rsid w:val="00722DFB"/>
    <w:rsid w:val="007231BE"/>
    <w:rsid w:val="0072329B"/>
    <w:rsid w:val="007234B1"/>
    <w:rsid w:val="00723644"/>
    <w:rsid w:val="0072374D"/>
    <w:rsid w:val="00723DC9"/>
    <w:rsid w:val="00723E0B"/>
    <w:rsid w:val="00723EA9"/>
    <w:rsid w:val="007240F9"/>
    <w:rsid w:val="00724DF3"/>
    <w:rsid w:val="00724EF8"/>
    <w:rsid w:val="0072551D"/>
    <w:rsid w:val="00725615"/>
    <w:rsid w:val="0072569C"/>
    <w:rsid w:val="007259E6"/>
    <w:rsid w:val="00725AF8"/>
    <w:rsid w:val="00725BB8"/>
    <w:rsid w:val="0072600C"/>
    <w:rsid w:val="007260A3"/>
    <w:rsid w:val="00726124"/>
    <w:rsid w:val="00726160"/>
    <w:rsid w:val="00726203"/>
    <w:rsid w:val="007262E3"/>
    <w:rsid w:val="00726B5A"/>
    <w:rsid w:val="00726D0A"/>
    <w:rsid w:val="00726E62"/>
    <w:rsid w:val="00726FA4"/>
    <w:rsid w:val="00727264"/>
    <w:rsid w:val="0072784E"/>
    <w:rsid w:val="00727B58"/>
    <w:rsid w:val="00727C5B"/>
    <w:rsid w:val="0073004A"/>
    <w:rsid w:val="00730108"/>
    <w:rsid w:val="007301C6"/>
    <w:rsid w:val="007302BD"/>
    <w:rsid w:val="007302E6"/>
    <w:rsid w:val="007303E1"/>
    <w:rsid w:val="0073065A"/>
    <w:rsid w:val="0073144D"/>
    <w:rsid w:val="00731590"/>
    <w:rsid w:val="007316A0"/>
    <w:rsid w:val="007316A1"/>
    <w:rsid w:val="0073174B"/>
    <w:rsid w:val="00731E0F"/>
    <w:rsid w:val="00731F87"/>
    <w:rsid w:val="00732217"/>
    <w:rsid w:val="0073227F"/>
    <w:rsid w:val="007322CE"/>
    <w:rsid w:val="00732348"/>
    <w:rsid w:val="0073245A"/>
    <w:rsid w:val="00732639"/>
    <w:rsid w:val="007327FB"/>
    <w:rsid w:val="00732838"/>
    <w:rsid w:val="0073297B"/>
    <w:rsid w:val="00732A12"/>
    <w:rsid w:val="00732C1D"/>
    <w:rsid w:val="00733179"/>
    <w:rsid w:val="007331F7"/>
    <w:rsid w:val="007338B5"/>
    <w:rsid w:val="00733C8A"/>
    <w:rsid w:val="00733DEB"/>
    <w:rsid w:val="00733F44"/>
    <w:rsid w:val="00734038"/>
    <w:rsid w:val="007343A7"/>
    <w:rsid w:val="00734441"/>
    <w:rsid w:val="00734451"/>
    <w:rsid w:val="0073447E"/>
    <w:rsid w:val="0073469F"/>
    <w:rsid w:val="00734717"/>
    <w:rsid w:val="007347E7"/>
    <w:rsid w:val="00734A59"/>
    <w:rsid w:val="00734BAD"/>
    <w:rsid w:val="00734D11"/>
    <w:rsid w:val="00734E6D"/>
    <w:rsid w:val="00735197"/>
    <w:rsid w:val="00735252"/>
    <w:rsid w:val="00735313"/>
    <w:rsid w:val="007356A6"/>
    <w:rsid w:val="007358FF"/>
    <w:rsid w:val="00735928"/>
    <w:rsid w:val="00735C10"/>
    <w:rsid w:val="00735E01"/>
    <w:rsid w:val="0073630B"/>
    <w:rsid w:val="00736430"/>
    <w:rsid w:val="00736444"/>
    <w:rsid w:val="007367DF"/>
    <w:rsid w:val="00736D35"/>
    <w:rsid w:val="00736DB1"/>
    <w:rsid w:val="00736DD9"/>
    <w:rsid w:val="00736DF4"/>
    <w:rsid w:val="007371AB"/>
    <w:rsid w:val="007374C7"/>
    <w:rsid w:val="007375B8"/>
    <w:rsid w:val="007378C2"/>
    <w:rsid w:val="00740069"/>
    <w:rsid w:val="007400A2"/>
    <w:rsid w:val="007401B3"/>
    <w:rsid w:val="00740296"/>
    <w:rsid w:val="007402B4"/>
    <w:rsid w:val="007403C8"/>
    <w:rsid w:val="00740415"/>
    <w:rsid w:val="007404EE"/>
    <w:rsid w:val="0074072B"/>
    <w:rsid w:val="00740864"/>
    <w:rsid w:val="0074090D"/>
    <w:rsid w:val="00740E13"/>
    <w:rsid w:val="00740F41"/>
    <w:rsid w:val="007413BC"/>
    <w:rsid w:val="00741482"/>
    <w:rsid w:val="00741C42"/>
    <w:rsid w:val="00741C76"/>
    <w:rsid w:val="0074209A"/>
    <w:rsid w:val="007421B0"/>
    <w:rsid w:val="00742284"/>
    <w:rsid w:val="007425B5"/>
    <w:rsid w:val="00742831"/>
    <w:rsid w:val="007428F2"/>
    <w:rsid w:val="00742A01"/>
    <w:rsid w:val="00742A6B"/>
    <w:rsid w:val="00742B26"/>
    <w:rsid w:val="00742E73"/>
    <w:rsid w:val="007437AB"/>
    <w:rsid w:val="00743964"/>
    <w:rsid w:val="00743BDE"/>
    <w:rsid w:val="00743C20"/>
    <w:rsid w:val="00743E07"/>
    <w:rsid w:val="0074411C"/>
    <w:rsid w:val="00744280"/>
    <w:rsid w:val="00744479"/>
    <w:rsid w:val="0074465C"/>
    <w:rsid w:val="00744671"/>
    <w:rsid w:val="007448A1"/>
    <w:rsid w:val="007449D8"/>
    <w:rsid w:val="00744A0E"/>
    <w:rsid w:val="00745580"/>
    <w:rsid w:val="00745650"/>
    <w:rsid w:val="00745717"/>
    <w:rsid w:val="00745959"/>
    <w:rsid w:val="00745CA7"/>
    <w:rsid w:val="00746003"/>
    <w:rsid w:val="0074600F"/>
    <w:rsid w:val="00746184"/>
    <w:rsid w:val="007462AE"/>
    <w:rsid w:val="007463D7"/>
    <w:rsid w:val="007465AB"/>
    <w:rsid w:val="00746892"/>
    <w:rsid w:val="007469F5"/>
    <w:rsid w:val="00746B2E"/>
    <w:rsid w:val="00746BF1"/>
    <w:rsid w:val="00746E24"/>
    <w:rsid w:val="00746E3D"/>
    <w:rsid w:val="007470AF"/>
    <w:rsid w:val="007470BF"/>
    <w:rsid w:val="00747534"/>
    <w:rsid w:val="0074755A"/>
    <w:rsid w:val="00747570"/>
    <w:rsid w:val="007476A0"/>
    <w:rsid w:val="00747823"/>
    <w:rsid w:val="0074783A"/>
    <w:rsid w:val="007478C9"/>
    <w:rsid w:val="00747944"/>
    <w:rsid w:val="00747A7E"/>
    <w:rsid w:val="00747A90"/>
    <w:rsid w:val="00747AC6"/>
    <w:rsid w:val="00747AEA"/>
    <w:rsid w:val="00750056"/>
    <w:rsid w:val="007500AB"/>
    <w:rsid w:val="007501A1"/>
    <w:rsid w:val="00750A42"/>
    <w:rsid w:val="00750AF6"/>
    <w:rsid w:val="007511E9"/>
    <w:rsid w:val="0075121E"/>
    <w:rsid w:val="007512C5"/>
    <w:rsid w:val="0075151B"/>
    <w:rsid w:val="007516E6"/>
    <w:rsid w:val="00751718"/>
    <w:rsid w:val="00751A56"/>
    <w:rsid w:val="00751BD8"/>
    <w:rsid w:val="00751BFC"/>
    <w:rsid w:val="00751DD7"/>
    <w:rsid w:val="00751F7A"/>
    <w:rsid w:val="007520AF"/>
    <w:rsid w:val="007520C4"/>
    <w:rsid w:val="00752498"/>
    <w:rsid w:val="0075298F"/>
    <w:rsid w:val="007529BA"/>
    <w:rsid w:val="00752B03"/>
    <w:rsid w:val="00752D2A"/>
    <w:rsid w:val="00752D8D"/>
    <w:rsid w:val="00752F32"/>
    <w:rsid w:val="007536EF"/>
    <w:rsid w:val="00753803"/>
    <w:rsid w:val="007539D9"/>
    <w:rsid w:val="00753B8A"/>
    <w:rsid w:val="00753ECE"/>
    <w:rsid w:val="00754034"/>
    <w:rsid w:val="00754167"/>
    <w:rsid w:val="0075435E"/>
    <w:rsid w:val="007543A1"/>
    <w:rsid w:val="007549EA"/>
    <w:rsid w:val="00755314"/>
    <w:rsid w:val="0075575F"/>
    <w:rsid w:val="007560D6"/>
    <w:rsid w:val="007562B1"/>
    <w:rsid w:val="0075650A"/>
    <w:rsid w:val="007565A4"/>
    <w:rsid w:val="00756813"/>
    <w:rsid w:val="00756C83"/>
    <w:rsid w:val="00756DDA"/>
    <w:rsid w:val="00756E1D"/>
    <w:rsid w:val="00756F65"/>
    <w:rsid w:val="00756FFD"/>
    <w:rsid w:val="007571A0"/>
    <w:rsid w:val="0075754C"/>
    <w:rsid w:val="00757845"/>
    <w:rsid w:val="00757C94"/>
    <w:rsid w:val="00760C0B"/>
    <w:rsid w:val="00760D2E"/>
    <w:rsid w:val="00760F1F"/>
    <w:rsid w:val="007614A2"/>
    <w:rsid w:val="0076152C"/>
    <w:rsid w:val="007615B5"/>
    <w:rsid w:val="0076160D"/>
    <w:rsid w:val="0076167D"/>
    <w:rsid w:val="00761813"/>
    <w:rsid w:val="00761975"/>
    <w:rsid w:val="00761ADB"/>
    <w:rsid w:val="00761C06"/>
    <w:rsid w:val="00761C67"/>
    <w:rsid w:val="00761CE3"/>
    <w:rsid w:val="00761E3E"/>
    <w:rsid w:val="00761EA4"/>
    <w:rsid w:val="00761ECC"/>
    <w:rsid w:val="00762008"/>
    <w:rsid w:val="0076215A"/>
    <w:rsid w:val="00762187"/>
    <w:rsid w:val="00762194"/>
    <w:rsid w:val="00762209"/>
    <w:rsid w:val="007623D8"/>
    <w:rsid w:val="0076271D"/>
    <w:rsid w:val="0076273F"/>
    <w:rsid w:val="00762E97"/>
    <w:rsid w:val="0076317D"/>
    <w:rsid w:val="0076331F"/>
    <w:rsid w:val="00763826"/>
    <w:rsid w:val="00763943"/>
    <w:rsid w:val="007639B2"/>
    <w:rsid w:val="00763C56"/>
    <w:rsid w:val="00763DE4"/>
    <w:rsid w:val="00763EC3"/>
    <w:rsid w:val="00763F24"/>
    <w:rsid w:val="00763FC7"/>
    <w:rsid w:val="00763FDD"/>
    <w:rsid w:val="007642EA"/>
    <w:rsid w:val="007648A5"/>
    <w:rsid w:val="0076529D"/>
    <w:rsid w:val="007652C1"/>
    <w:rsid w:val="00765646"/>
    <w:rsid w:val="0076578B"/>
    <w:rsid w:val="00765CE6"/>
    <w:rsid w:val="0076665B"/>
    <w:rsid w:val="00766769"/>
    <w:rsid w:val="00766DCE"/>
    <w:rsid w:val="00767037"/>
    <w:rsid w:val="00767400"/>
    <w:rsid w:val="0076749E"/>
    <w:rsid w:val="007674F3"/>
    <w:rsid w:val="00767529"/>
    <w:rsid w:val="0076761B"/>
    <w:rsid w:val="00767AA5"/>
    <w:rsid w:val="00767D28"/>
    <w:rsid w:val="00767DC7"/>
    <w:rsid w:val="00770089"/>
    <w:rsid w:val="00770303"/>
    <w:rsid w:val="00770331"/>
    <w:rsid w:val="0077071B"/>
    <w:rsid w:val="00770857"/>
    <w:rsid w:val="007711D3"/>
    <w:rsid w:val="00771478"/>
    <w:rsid w:val="0077161E"/>
    <w:rsid w:val="00771734"/>
    <w:rsid w:val="00771CF0"/>
    <w:rsid w:val="007723D5"/>
    <w:rsid w:val="0077247F"/>
    <w:rsid w:val="007724AD"/>
    <w:rsid w:val="00772A0E"/>
    <w:rsid w:val="00772FFC"/>
    <w:rsid w:val="00773121"/>
    <w:rsid w:val="00773391"/>
    <w:rsid w:val="00773902"/>
    <w:rsid w:val="00773907"/>
    <w:rsid w:val="00773A65"/>
    <w:rsid w:val="00773C92"/>
    <w:rsid w:val="00773D5A"/>
    <w:rsid w:val="00773EFB"/>
    <w:rsid w:val="00774015"/>
    <w:rsid w:val="007745C4"/>
    <w:rsid w:val="007745C5"/>
    <w:rsid w:val="0077499C"/>
    <w:rsid w:val="00774B1E"/>
    <w:rsid w:val="00774BB1"/>
    <w:rsid w:val="00774C5A"/>
    <w:rsid w:val="00775335"/>
    <w:rsid w:val="007755AF"/>
    <w:rsid w:val="007755E8"/>
    <w:rsid w:val="00775C43"/>
    <w:rsid w:val="00775DE6"/>
    <w:rsid w:val="00776006"/>
    <w:rsid w:val="0077602C"/>
    <w:rsid w:val="0077614C"/>
    <w:rsid w:val="007761A2"/>
    <w:rsid w:val="007766D9"/>
    <w:rsid w:val="00776834"/>
    <w:rsid w:val="0077689F"/>
    <w:rsid w:val="007768F9"/>
    <w:rsid w:val="00776940"/>
    <w:rsid w:val="00776CD1"/>
    <w:rsid w:val="00776F2C"/>
    <w:rsid w:val="0077738B"/>
    <w:rsid w:val="00777616"/>
    <w:rsid w:val="0077765C"/>
    <w:rsid w:val="00777A77"/>
    <w:rsid w:val="00777B58"/>
    <w:rsid w:val="00777BE5"/>
    <w:rsid w:val="00777F9A"/>
    <w:rsid w:val="0078059B"/>
    <w:rsid w:val="007806D6"/>
    <w:rsid w:val="0078099F"/>
    <w:rsid w:val="00780BC8"/>
    <w:rsid w:val="00780F61"/>
    <w:rsid w:val="00780F68"/>
    <w:rsid w:val="007810A2"/>
    <w:rsid w:val="00781497"/>
    <w:rsid w:val="0078161E"/>
    <w:rsid w:val="0078166C"/>
    <w:rsid w:val="00781698"/>
    <w:rsid w:val="0078179B"/>
    <w:rsid w:val="00781AEE"/>
    <w:rsid w:val="00781B62"/>
    <w:rsid w:val="00781D2B"/>
    <w:rsid w:val="00781DBF"/>
    <w:rsid w:val="007820DC"/>
    <w:rsid w:val="0078235D"/>
    <w:rsid w:val="0078249C"/>
    <w:rsid w:val="007826C0"/>
    <w:rsid w:val="00782922"/>
    <w:rsid w:val="00782A7B"/>
    <w:rsid w:val="00782C86"/>
    <w:rsid w:val="00782F4B"/>
    <w:rsid w:val="00782F4C"/>
    <w:rsid w:val="00783749"/>
    <w:rsid w:val="007837B1"/>
    <w:rsid w:val="00783CE6"/>
    <w:rsid w:val="00783E30"/>
    <w:rsid w:val="00784111"/>
    <w:rsid w:val="007841F5"/>
    <w:rsid w:val="007842CD"/>
    <w:rsid w:val="0078439C"/>
    <w:rsid w:val="00784936"/>
    <w:rsid w:val="00784D01"/>
    <w:rsid w:val="00784E1A"/>
    <w:rsid w:val="00784E9B"/>
    <w:rsid w:val="00785053"/>
    <w:rsid w:val="007853A4"/>
    <w:rsid w:val="00785803"/>
    <w:rsid w:val="00785ADA"/>
    <w:rsid w:val="00785B8E"/>
    <w:rsid w:val="00785EB2"/>
    <w:rsid w:val="00786319"/>
    <w:rsid w:val="0078650A"/>
    <w:rsid w:val="00786518"/>
    <w:rsid w:val="007865FC"/>
    <w:rsid w:val="00786614"/>
    <w:rsid w:val="007866B3"/>
    <w:rsid w:val="00786754"/>
    <w:rsid w:val="0078686D"/>
    <w:rsid w:val="00786E1F"/>
    <w:rsid w:val="00786F40"/>
    <w:rsid w:val="00786FA1"/>
    <w:rsid w:val="00787126"/>
    <w:rsid w:val="007871C6"/>
    <w:rsid w:val="007873E1"/>
    <w:rsid w:val="00787455"/>
    <w:rsid w:val="00787753"/>
    <w:rsid w:val="00787794"/>
    <w:rsid w:val="0078795B"/>
    <w:rsid w:val="00787B3B"/>
    <w:rsid w:val="0079025E"/>
    <w:rsid w:val="0079085F"/>
    <w:rsid w:val="00790952"/>
    <w:rsid w:val="00790B44"/>
    <w:rsid w:val="007910C2"/>
    <w:rsid w:val="00791130"/>
    <w:rsid w:val="0079133A"/>
    <w:rsid w:val="007915BE"/>
    <w:rsid w:val="00791661"/>
    <w:rsid w:val="00791714"/>
    <w:rsid w:val="0079196A"/>
    <w:rsid w:val="00791D81"/>
    <w:rsid w:val="00791F44"/>
    <w:rsid w:val="007923CA"/>
    <w:rsid w:val="0079249B"/>
    <w:rsid w:val="007925B0"/>
    <w:rsid w:val="0079285C"/>
    <w:rsid w:val="007928E7"/>
    <w:rsid w:val="00792B2A"/>
    <w:rsid w:val="00792BE7"/>
    <w:rsid w:val="00792E58"/>
    <w:rsid w:val="00792F95"/>
    <w:rsid w:val="007933EF"/>
    <w:rsid w:val="00793420"/>
    <w:rsid w:val="0079353B"/>
    <w:rsid w:val="00793654"/>
    <w:rsid w:val="00793828"/>
    <w:rsid w:val="00793939"/>
    <w:rsid w:val="00793A2E"/>
    <w:rsid w:val="00793C9D"/>
    <w:rsid w:val="00793E66"/>
    <w:rsid w:val="00794318"/>
    <w:rsid w:val="007943DE"/>
    <w:rsid w:val="0079453A"/>
    <w:rsid w:val="00794693"/>
    <w:rsid w:val="007946D8"/>
    <w:rsid w:val="0079474F"/>
    <w:rsid w:val="0079485E"/>
    <w:rsid w:val="00794D7F"/>
    <w:rsid w:val="00795202"/>
    <w:rsid w:val="0079530E"/>
    <w:rsid w:val="00795341"/>
    <w:rsid w:val="00795447"/>
    <w:rsid w:val="007954D1"/>
    <w:rsid w:val="0079585A"/>
    <w:rsid w:val="00795872"/>
    <w:rsid w:val="00795A46"/>
    <w:rsid w:val="00795B27"/>
    <w:rsid w:val="00795BBA"/>
    <w:rsid w:val="00795BE2"/>
    <w:rsid w:val="00795C3A"/>
    <w:rsid w:val="00795E6E"/>
    <w:rsid w:val="00795EAC"/>
    <w:rsid w:val="0079617D"/>
    <w:rsid w:val="00796192"/>
    <w:rsid w:val="0079670F"/>
    <w:rsid w:val="00796864"/>
    <w:rsid w:val="00797265"/>
    <w:rsid w:val="007974A0"/>
    <w:rsid w:val="00797533"/>
    <w:rsid w:val="007976A6"/>
    <w:rsid w:val="00797991"/>
    <w:rsid w:val="00797C07"/>
    <w:rsid w:val="00797E9C"/>
    <w:rsid w:val="00797F1C"/>
    <w:rsid w:val="007A02D2"/>
    <w:rsid w:val="007A03BE"/>
    <w:rsid w:val="007A0644"/>
    <w:rsid w:val="007A0781"/>
    <w:rsid w:val="007A118F"/>
    <w:rsid w:val="007A12EC"/>
    <w:rsid w:val="007A1B5F"/>
    <w:rsid w:val="007A1BCB"/>
    <w:rsid w:val="007A1CF4"/>
    <w:rsid w:val="007A1DA2"/>
    <w:rsid w:val="007A224C"/>
    <w:rsid w:val="007A26A6"/>
    <w:rsid w:val="007A2862"/>
    <w:rsid w:val="007A293C"/>
    <w:rsid w:val="007A2965"/>
    <w:rsid w:val="007A2FB0"/>
    <w:rsid w:val="007A306D"/>
    <w:rsid w:val="007A30BF"/>
    <w:rsid w:val="007A3590"/>
    <w:rsid w:val="007A3647"/>
    <w:rsid w:val="007A38B0"/>
    <w:rsid w:val="007A38C2"/>
    <w:rsid w:val="007A3A18"/>
    <w:rsid w:val="007A3AA4"/>
    <w:rsid w:val="007A40F3"/>
    <w:rsid w:val="007A46C8"/>
    <w:rsid w:val="007A47AD"/>
    <w:rsid w:val="007A4811"/>
    <w:rsid w:val="007A48BB"/>
    <w:rsid w:val="007A4A4B"/>
    <w:rsid w:val="007A4C38"/>
    <w:rsid w:val="007A5282"/>
    <w:rsid w:val="007A5340"/>
    <w:rsid w:val="007A53CA"/>
    <w:rsid w:val="007A547E"/>
    <w:rsid w:val="007A59A9"/>
    <w:rsid w:val="007A5A44"/>
    <w:rsid w:val="007A5B93"/>
    <w:rsid w:val="007A5F1E"/>
    <w:rsid w:val="007A6208"/>
    <w:rsid w:val="007A6432"/>
    <w:rsid w:val="007A6481"/>
    <w:rsid w:val="007A6590"/>
    <w:rsid w:val="007A65BA"/>
    <w:rsid w:val="007A666A"/>
    <w:rsid w:val="007A6749"/>
    <w:rsid w:val="007A6B70"/>
    <w:rsid w:val="007A6BF0"/>
    <w:rsid w:val="007A6F11"/>
    <w:rsid w:val="007A6FD7"/>
    <w:rsid w:val="007A702D"/>
    <w:rsid w:val="007A7063"/>
    <w:rsid w:val="007A7335"/>
    <w:rsid w:val="007A7465"/>
    <w:rsid w:val="007A78A2"/>
    <w:rsid w:val="007A7BAF"/>
    <w:rsid w:val="007A7DD2"/>
    <w:rsid w:val="007A7F42"/>
    <w:rsid w:val="007A7FCB"/>
    <w:rsid w:val="007B0042"/>
    <w:rsid w:val="007B00E8"/>
    <w:rsid w:val="007B0251"/>
    <w:rsid w:val="007B03D6"/>
    <w:rsid w:val="007B03FD"/>
    <w:rsid w:val="007B0473"/>
    <w:rsid w:val="007B07A0"/>
    <w:rsid w:val="007B07B4"/>
    <w:rsid w:val="007B07E3"/>
    <w:rsid w:val="007B081B"/>
    <w:rsid w:val="007B0AED"/>
    <w:rsid w:val="007B0B7C"/>
    <w:rsid w:val="007B0C4B"/>
    <w:rsid w:val="007B0DB2"/>
    <w:rsid w:val="007B0DC8"/>
    <w:rsid w:val="007B0F33"/>
    <w:rsid w:val="007B16FF"/>
    <w:rsid w:val="007B1A2B"/>
    <w:rsid w:val="007B1D1A"/>
    <w:rsid w:val="007B1DFB"/>
    <w:rsid w:val="007B20D0"/>
    <w:rsid w:val="007B24D4"/>
    <w:rsid w:val="007B2741"/>
    <w:rsid w:val="007B2759"/>
    <w:rsid w:val="007B27BD"/>
    <w:rsid w:val="007B2B35"/>
    <w:rsid w:val="007B2C1E"/>
    <w:rsid w:val="007B2E27"/>
    <w:rsid w:val="007B32F4"/>
    <w:rsid w:val="007B332A"/>
    <w:rsid w:val="007B3A32"/>
    <w:rsid w:val="007B3C84"/>
    <w:rsid w:val="007B4470"/>
    <w:rsid w:val="007B44AE"/>
    <w:rsid w:val="007B459C"/>
    <w:rsid w:val="007B47DE"/>
    <w:rsid w:val="007B49C8"/>
    <w:rsid w:val="007B4AA1"/>
    <w:rsid w:val="007B4F4E"/>
    <w:rsid w:val="007B500D"/>
    <w:rsid w:val="007B5101"/>
    <w:rsid w:val="007B516E"/>
    <w:rsid w:val="007B53D6"/>
    <w:rsid w:val="007B5635"/>
    <w:rsid w:val="007B58E6"/>
    <w:rsid w:val="007B5A14"/>
    <w:rsid w:val="007B5ED5"/>
    <w:rsid w:val="007B6006"/>
    <w:rsid w:val="007B60F5"/>
    <w:rsid w:val="007B6224"/>
    <w:rsid w:val="007B6265"/>
    <w:rsid w:val="007B660B"/>
    <w:rsid w:val="007B675C"/>
    <w:rsid w:val="007B687F"/>
    <w:rsid w:val="007B6BD6"/>
    <w:rsid w:val="007B6C71"/>
    <w:rsid w:val="007B6ED8"/>
    <w:rsid w:val="007B70A7"/>
    <w:rsid w:val="007B7538"/>
    <w:rsid w:val="007B758A"/>
    <w:rsid w:val="007B76CC"/>
    <w:rsid w:val="007B7830"/>
    <w:rsid w:val="007B7929"/>
    <w:rsid w:val="007B79FC"/>
    <w:rsid w:val="007B7A64"/>
    <w:rsid w:val="007B7AE8"/>
    <w:rsid w:val="007C022D"/>
    <w:rsid w:val="007C0588"/>
    <w:rsid w:val="007C05BB"/>
    <w:rsid w:val="007C0775"/>
    <w:rsid w:val="007C07C0"/>
    <w:rsid w:val="007C0C39"/>
    <w:rsid w:val="007C1169"/>
    <w:rsid w:val="007C128F"/>
    <w:rsid w:val="007C1327"/>
    <w:rsid w:val="007C13F2"/>
    <w:rsid w:val="007C148C"/>
    <w:rsid w:val="007C174A"/>
    <w:rsid w:val="007C1DEC"/>
    <w:rsid w:val="007C265F"/>
    <w:rsid w:val="007C2D7F"/>
    <w:rsid w:val="007C2D8E"/>
    <w:rsid w:val="007C301C"/>
    <w:rsid w:val="007C316E"/>
    <w:rsid w:val="007C3294"/>
    <w:rsid w:val="007C35FD"/>
    <w:rsid w:val="007C360A"/>
    <w:rsid w:val="007C371D"/>
    <w:rsid w:val="007C403C"/>
    <w:rsid w:val="007C406F"/>
    <w:rsid w:val="007C40C7"/>
    <w:rsid w:val="007C40F4"/>
    <w:rsid w:val="007C4137"/>
    <w:rsid w:val="007C423A"/>
    <w:rsid w:val="007C467B"/>
    <w:rsid w:val="007C4B45"/>
    <w:rsid w:val="007C4C06"/>
    <w:rsid w:val="007C4CD1"/>
    <w:rsid w:val="007C4E40"/>
    <w:rsid w:val="007C501E"/>
    <w:rsid w:val="007C58A9"/>
    <w:rsid w:val="007C5952"/>
    <w:rsid w:val="007C5CDF"/>
    <w:rsid w:val="007C61E7"/>
    <w:rsid w:val="007C6201"/>
    <w:rsid w:val="007C6388"/>
    <w:rsid w:val="007C63E9"/>
    <w:rsid w:val="007C63F3"/>
    <w:rsid w:val="007C65DD"/>
    <w:rsid w:val="007C665D"/>
    <w:rsid w:val="007C69A1"/>
    <w:rsid w:val="007C69E6"/>
    <w:rsid w:val="007C6A0B"/>
    <w:rsid w:val="007C6B5A"/>
    <w:rsid w:val="007C6E14"/>
    <w:rsid w:val="007C6E54"/>
    <w:rsid w:val="007C6FAE"/>
    <w:rsid w:val="007C6FF4"/>
    <w:rsid w:val="007C709D"/>
    <w:rsid w:val="007C71F7"/>
    <w:rsid w:val="007C7D51"/>
    <w:rsid w:val="007C7FB8"/>
    <w:rsid w:val="007D002F"/>
    <w:rsid w:val="007D01EA"/>
    <w:rsid w:val="007D025B"/>
    <w:rsid w:val="007D0270"/>
    <w:rsid w:val="007D02DD"/>
    <w:rsid w:val="007D036D"/>
    <w:rsid w:val="007D043E"/>
    <w:rsid w:val="007D064E"/>
    <w:rsid w:val="007D0964"/>
    <w:rsid w:val="007D0B36"/>
    <w:rsid w:val="007D1363"/>
    <w:rsid w:val="007D152A"/>
    <w:rsid w:val="007D1589"/>
    <w:rsid w:val="007D17B1"/>
    <w:rsid w:val="007D201F"/>
    <w:rsid w:val="007D209F"/>
    <w:rsid w:val="007D21ED"/>
    <w:rsid w:val="007D2539"/>
    <w:rsid w:val="007D26CE"/>
    <w:rsid w:val="007D2921"/>
    <w:rsid w:val="007D29D3"/>
    <w:rsid w:val="007D2D5E"/>
    <w:rsid w:val="007D3025"/>
    <w:rsid w:val="007D305B"/>
    <w:rsid w:val="007D3062"/>
    <w:rsid w:val="007D31B4"/>
    <w:rsid w:val="007D31F4"/>
    <w:rsid w:val="007D3510"/>
    <w:rsid w:val="007D3525"/>
    <w:rsid w:val="007D3557"/>
    <w:rsid w:val="007D3579"/>
    <w:rsid w:val="007D3772"/>
    <w:rsid w:val="007D3995"/>
    <w:rsid w:val="007D39C7"/>
    <w:rsid w:val="007D3A90"/>
    <w:rsid w:val="007D3AAC"/>
    <w:rsid w:val="007D3AE5"/>
    <w:rsid w:val="007D3D90"/>
    <w:rsid w:val="007D3F64"/>
    <w:rsid w:val="007D409A"/>
    <w:rsid w:val="007D4215"/>
    <w:rsid w:val="007D4267"/>
    <w:rsid w:val="007D4274"/>
    <w:rsid w:val="007D4385"/>
    <w:rsid w:val="007D452B"/>
    <w:rsid w:val="007D45C8"/>
    <w:rsid w:val="007D4696"/>
    <w:rsid w:val="007D46E2"/>
    <w:rsid w:val="007D4865"/>
    <w:rsid w:val="007D49DB"/>
    <w:rsid w:val="007D4C5D"/>
    <w:rsid w:val="007D4D2F"/>
    <w:rsid w:val="007D4E10"/>
    <w:rsid w:val="007D4ECA"/>
    <w:rsid w:val="007D4F6B"/>
    <w:rsid w:val="007D5115"/>
    <w:rsid w:val="007D51C8"/>
    <w:rsid w:val="007D54A1"/>
    <w:rsid w:val="007D5BC0"/>
    <w:rsid w:val="007D5EDD"/>
    <w:rsid w:val="007D60DA"/>
    <w:rsid w:val="007D61FA"/>
    <w:rsid w:val="007D622F"/>
    <w:rsid w:val="007D6309"/>
    <w:rsid w:val="007D654B"/>
    <w:rsid w:val="007D65B0"/>
    <w:rsid w:val="007D6823"/>
    <w:rsid w:val="007D6853"/>
    <w:rsid w:val="007D698C"/>
    <w:rsid w:val="007D6A73"/>
    <w:rsid w:val="007D6B52"/>
    <w:rsid w:val="007D6D26"/>
    <w:rsid w:val="007D75B5"/>
    <w:rsid w:val="007D7875"/>
    <w:rsid w:val="007D7CAD"/>
    <w:rsid w:val="007D7E9B"/>
    <w:rsid w:val="007E0115"/>
    <w:rsid w:val="007E02D1"/>
    <w:rsid w:val="007E0469"/>
    <w:rsid w:val="007E04C5"/>
    <w:rsid w:val="007E05F5"/>
    <w:rsid w:val="007E0776"/>
    <w:rsid w:val="007E0926"/>
    <w:rsid w:val="007E09D2"/>
    <w:rsid w:val="007E0CE2"/>
    <w:rsid w:val="007E0CFF"/>
    <w:rsid w:val="007E0DAE"/>
    <w:rsid w:val="007E0FCF"/>
    <w:rsid w:val="007E1140"/>
    <w:rsid w:val="007E1394"/>
    <w:rsid w:val="007E1F4D"/>
    <w:rsid w:val="007E242A"/>
    <w:rsid w:val="007E255E"/>
    <w:rsid w:val="007E25BF"/>
    <w:rsid w:val="007E2A5E"/>
    <w:rsid w:val="007E2BED"/>
    <w:rsid w:val="007E2C62"/>
    <w:rsid w:val="007E2F0F"/>
    <w:rsid w:val="007E3198"/>
    <w:rsid w:val="007E3225"/>
    <w:rsid w:val="007E3876"/>
    <w:rsid w:val="007E3CDE"/>
    <w:rsid w:val="007E3DB8"/>
    <w:rsid w:val="007E4516"/>
    <w:rsid w:val="007E47D3"/>
    <w:rsid w:val="007E49A4"/>
    <w:rsid w:val="007E49F7"/>
    <w:rsid w:val="007E4AA4"/>
    <w:rsid w:val="007E4B2C"/>
    <w:rsid w:val="007E506B"/>
    <w:rsid w:val="007E553D"/>
    <w:rsid w:val="007E560A"/>
    <w:rsid w:val="007E5700"/>
    <w:rsid w:val="007E5946"/>
    <w:rsid w:val="007E598A"/>
    <w:rsid w:val="007E5BA7"/>
    <w:rsid w:val="007E5E1F"/>
    <w:rsid w:val="007E6692"/>
    <w:rsid w:val="007E66B4"/>
    <w:rsid w:val="007E6A25"/>
    <w:rsid w:val="007E6AC8"/>
    <w:rsid w:val="007E6B27"/>
    <w:rsid w:val="007E6CE1"/>
    <w:rsid w:val="007E6D09"/>
    <w:rsid w:val="007E6E64"/>
    <w:rsid w:val="007E6F43"/>
    <w:rsid w:val="007E7113"/>
    <w:rsid w:val="007E7356"/>
    <w:rsid w:val="007E7623"/>
    <w:rsid w:val="007E7B21"/>
    <w:rsid w:val="007E7FE4"/>
    <w:rsid w:val="007F06CB"/>
    <w:rsid w:val="007F0748"/>
    <w:rsid w:val="007F0870"/>
    <w:rsid w:val="007F0A45"/>
    <w:rsid w:val="007F0BD7"/>
    <w:rsid w:val="007F0D6A"/>
    <w:rsid w:val="007F0E92"/>
    <w:rsid w:val="007F12F4"/>
    <w:rsid w:val="007F1345"/>
    <w:rsid w:val="007F134C"/>
    <w:rsid w:val="007F15B0"/>
    <w:rsid w:val="007F1B0A"/>
    <w:rsid w:val="007F21D3"/>
    <w:rsid w:val="007F2234"/>
    <w:rsid w:val="007F24A2"/>
    <w:rsid w:val="007F26E3"/>
    <w:rsid w:val="007F2839"/>
    <w:rsid w:val="007F2CBB"/>
    <w:rsid w:val="007F2EBA"/>
    <w:rsid w:val="007F34F8"/>
    <w:rsid w:val="007F3D7C"/>
    <w:rsid w:val="007F3DBE"/>
    <w:rsid w:val="007F4173"/>
    <w:rsid w:val="007F46A4"/>
    <w:rsid w:val="007F483C"/>
    <w:rsid w:val="007F4A2A"/>
    <w:rsid w:val="007F4A8B"/>
    <w:rsid w:val="007F4B5D"/>
    <w:rsid w:val="007F4E5D"/>
    <w:rsid w:val="007F5021"/>
    <w:rsid w:val="007F57A0"/>
    <w:rsid w:val="007F5A5B"/>
    <w:rsid w:val="007F5AFB"/>
    <w:rsid w:val="007F5CD7"/>
    <w:rsid w:val="007F6025"/>
    <w:rsid w:val="007F60DA"/>
    <w:rsid w:val="007F61A4"/>
    <w:rsid w:val="007F61C4"/>
    <w:rsid w:val="007F6356"/>
    <w:rsid w:val="007F6511"/>
    <w:rsid w:val="007F6536"/>
    <w:rsid w:val="007F661A"/>
    <w:rsid w:val="007F68F6"/>
    <w:rsid w:val="007F6A77"/>
    <w:rsid w:val="007F6CB5"/>
    <w:rsid w:val="007F6FDD"/>
    <w:rsid w:val="007F7870"/>
    <w:rsid w:val="007F78BE"/>
    <w:rsid w:val="007F795A"/>
    <w:rsid w:val="007F79F1"/>
    <w:rsid w:val="007F7AA2"/>
    <w:rsid w:val="007F7B1F"/>
    <w:rsid w:val="007F7CEB"/>
    <w:rsid w:val="008002B0"/>
    <w:rsid w:val="00800305"/>
    <w:rsid w:val="00800732"/>
    <w:rsid w:val="0080092C"/>
    <w:rsid w:val="00800D34"/>
    <w:rsid w:val="00800E9B"/>
    <w:rsid w:val="00800F50"/>
    <w:rsid w:val="00801150"/>
    <w:rsid w:val="008011B5"/>
    <w:rsid w:val="00801274"/>
    <w:rsid w:val="00801422"/>
    <w:rsid w:val="0080154C"/>
    <w:rsid w:val="008016D4"/>
    <w:rsid w:val="00801B17"/>
    <w:rsid w:val="00801FDA"/>
    <w:rsid w:val="0080214B"/>
    <w:rsid w:val="008021BF"/>
    <w:rsid w:val="008021F7"/>
    <w:rsid w:val="0080230F"/>
    <w:rsid w:val="00802719"/>
    <w:rsid w:val="00802815"/>
    <w:rsid w:val="00802880"/>
    <w:rsid w:val="00802965"/>
    <w:rsid w:val="00802CCB"/>
    <w:rsid w:val="00802CF3"/>
    <w:rsid w:val="00802F1D"/>
    <w:rsid w:val="00803684"/>
    <w:rsid w:val="00803869"/>
    <w:rsid w:val="00803ADD"/>
    <w:rsid w:val="00803B53"/>
    <w:rsid w:val="00803FB4"/>
    <w:rsid w:val="0080407E"/>
    <w:rsid w:val="00804106"/>
    <w:rsid w:val="008043E3"/>
    <w:rsid w:val="008047A3"/>
    <w:rsid w:val="008048CF"/>
    <w:rsid w:val="00804EB0"/>
    <w:rsid w:val="0080509F"/>
    <w:rsid w:val="00805388"/>
    <w:rsid w:val="00805556"/>
    <w:rsid w:val="008055E4"/>
    <w:rsid w:val="00805700"/>
    <w:rsid w:val="0080570A"/>
    <w:rsid w:val="00805799"/>
    <w:rsid w:val="008059B3"/>
    <w:rsid w:val="00805AB7"/>
    <w:rsid w:val="00805C54"/>
    <w:rsid w:val="00805C94"/>
    <w:rsid w:val="00805CEF"/>
    <w:rsid w:val="0080606A"/>
    <w:rsid w:val="00806102"/>
    <w:rsid w:val="00806115"/>
    <w:rsid w:val="00806215"/>
    <w:rsid w:val="00806663"/>
    <w:rsid w:val="00806802"/>
    <w:rsid w:val="00806914"/>
    <w:rsid w:val="00806C58"/>
    <w:rsid w:val="00806F0D"/>
    <w:rsid w:val="00806F20"/>
    <w:rsid w:val="00807071"/>
    <w:rsid w:val="00807305"/>
    <w:rsid w:val="00807362"/>
    <w:rsid w:val="00807D29"/>
    <w:rsid w:val="00807D9A"/>
    <w:rsid w:val="0081005B"/>
    <w:rsid w:val="00810229"/>
    <w:rsid w:val="0081048D"/>
    <w:rsid w:val="00810542"/>
    <w:rsid w:val="008105C0"/>
    <w:rsid w:val="00810B6C"/>
    <w:rsid w:val="00810C62"/>
    <w:rsid w:val="00810FCB"/>
    <w:rsid w:val="0081107E"/>
    <w:rsid w:val="0081121C"/>
    <w:rsid w:val="00811661"/>
    <w:rsid w:val="00811BFE"/>
    <w:rsid w:val="00811D78"/>
    <w:rsid w:val="00811EAA"/>
    <w:rsid w:val="00811F16"/>
    <w:rsid w:val="00811F90"/>
    <w:rsid w:val="008128F6"/>
    <w:rsid w:val="00812CE1"/>
    <w:rsid w:val="00812DAE"/>
    <w:rsid w:val="0081337B"/>
    <w:rsid w:val="008133B4"/>
    <w:rsid w:val="00813649"/>
    <w:rsid w:val="00813C08"/>
    <w:rsid w:val="00813CBF"/>
    <w:rsid w:val="00813E3D"/>
    <w:rsid w:val="00813F00"/>
    <w:rsid w:val="00813F47"/>
    <w:rsid w:val="00813FE0"/>
    <w:rsid w:val="008141D0"/>
    <w:rsid w:val="008141E2"/>
    <w:rsid w:val="00814688"/>
    <w:rsid w:val="008147BD"/>
    <w:rsid w:val="008148CD"/>
    <w:rsid w:val="00814C0F"/>
    <w:rsid w:val="0081529C"/>
    <w:rsid w:val="00815388"/>
    <w:rsid w:val="00815B68"/>
    <w:rsid w:val="00816020"/>
    <w:rsid w:val="00816045"/>
    <w:rsid w:val="00816085"/>
    <w:rsid w:val="00816504"/>
    <w:rsid w:val="00816574"/>
    <w:rsid w:val="008169F1"/>
    <w:rsid w:val="00816A86"/>
    <w:rsid w:val="00816B3C"/>
    <w:rsid w:val="00816C90"/>
    <w:rsid w:val="008172C6"/>
    <w:rsid w:val="008176A8"/>
    <w:rsid w:val="00817794"/>
    <w:rsid w:val="00817875"/>
    <w:rsid w:val="00817A92"/>
    <w:rsid w:val="00817B2B"/>
    <w:rsid w:val="00817C03"/>
    <w:rsid w:val="00817E52"/>
    <w:rsid w:val="0082027C"/>
    <w:rsid w:val="008202C5"/>
    <w:rsid w:val="008206EF"/>
    <w:rsid w:val="00820938"/>
    <w:rsid w:val="00820C98"/>
    <w:rsid w:val="00820DC8"/>
    <w:rsid w:val="00820DFC"/>
    <w:rsid w:val="00821429"/>
    <w:rsid w:val="00821481"/>
    <w:rsid w:val="008214E7"/>
    <w:rsid w:val="00821E29"/>
    <w:rsid w:val="00821EAB"/>
    <w:rsid w:val="0082271D"/>
    <w:rsid w:val="008229C6"/>
    <w:rsid w:val="00822A23"/>
    <w:rsid w:val="00822CF5"/>
    <w:rsid w:val="00823298"/>
    <w:rsid w:val="00823354"/>
    <w:rsid w:val="00823829"/>
    <w:rsid w:val="008239AA"/>
    <w:rsid w:val="008239C1"/>
    <w:rsid w:val="00823A4F"/>
    <w:rsid w:val="008240B4"/>
    <w:rsid w:val="00824109"/>
    <w:rsid w:val="00824724"/>
    <w:rsid w:val="00824786"/>
    <w:rsid w:val="0082488E"/>
    <w:rsid w:val="00824891"/>
    <w:rsid w:val="008249A0"/>
    <w:rsid w:val="00824A59"/>
    <w:rsid w:val="00824A62"/>
    <w:rsid w:val="00824E7D"/>
    <w:rsid w:val="00824F01"/>
    <w:rsid w:val="008251AA"/>
    <w:rsid w:val="008253F7"/>
    <w:rsid w:val="0082553B"/>
    <w:rsid w:val="00825756"/>
    <w:rsid w:val="0082598A"/>
    <w:rsid w:val="008259E6"/>
    <w:rsid w:val="00825BA3"/>
    <w:rsid w:val="00825C4C"/>
    <w:rsid w:val="00825D8C"/>
    <w:rsid w:val="00825DBD"/>
    <w:rsid w:val="0082601C"/>
    <w:rsid w:val="0082607E"/>
    <w:rsid w:val="00826347"/>
    <w:rsid w:val="008263B9"/>
    <w:rsid w:val="008266BA"/>
    <w:rsid w:val="00826703"/>
    <w:rsid w:val="00826704"/>
    <w:rsid w:val="008267A6"/>
    <w:rsid w:val="008268C4"/>
    <w:rsid w:val="00826BAE"/>
    <w:rsid w:val="00826C26"/>
    <w:rsid w:val="00826C2C"/>
    <w:rsid w:val="00826CDF"/>
    <w:rsid w:val="00826D7D"/>
    <w:rsid w:val="008275D8"/>
    <w:rsid w:val="0082789B"/>
    <w:rsid w:val="00827A45"/>
    <w:rsid w:val="00827A4C"/>
    <w:rsid w:val="00827D42"/>
    <w:rsid w:val="00827D8A"/>
    <w:rsid w:val="008300CA"/>
    <w:rsid w:val="0083016E"/>
    <w:rsid w:val="00830570"/>
    <w:rsid w:val="00830789"/>
    <w:rsid w:val="008307BA"/>
    <w:rsid w:val="00830C90"/>
    <w:rsid w:val="00830CA1"/>
    <w:rsid w:val="00830DA9"/>
    <w:rsid w:val="00830F78"/>
    <w:rsid w:val="00831354"/>
    <w:rsid w:val="008316D3"/>
    <w:rsid w:val="00831988"/>
    <w:rsid w:val="00831B94"/>
    <w:rsid w:val="00831DFE"/>
    <w:rsid w:val="00831FE7"/>
    <w:rsid w:val="00832098"/>
    <w:rsid w:val="008324F2"/>
    <w:rsid w:val="008327E8"/>
    <w:rsid w:val="00832804"/>
    <w:rsid w:val="00832A7A"/>
    <w:rsid w:val="00832BDF"/>
    <w:rsid w:val="00832E1E"/>
    <w:rsid w:val="00833026"/>
    <w:rsid w:val="008330B4"/>
    <w:rsid w:val="00833383"/>
    <w:rsid w:val="00833439"/>
    <w:rsid w:val="00833518"/>
    <w:rsid w:val="0083354F"/>
    <w:rsid w:val="00833858"/>
    <w:rsid w:val="00833A48"/>
    <w:rsid w:val="00833B39"/>
    <w:rsid w:val="00833B97"/>
    <w:rsid w:val="00833CF5"/>
    <w:rsid w:val="00833D30"/>
    <w:rsid w:val="00833DEA"/>
    <w:rsid w:val="00834131"/>
    <w:rsid w:val="00834366"/>
    <w:rsid w:val="0083453F"/>
    <w:rsid w:val="00834929"/>
    <w:rsid w:val="00834C09"/>
    <w:rsid w:val="00834C60"/>
    <w:rsid w:val="00834E76"/>
    <w:rsid w:val="00834ED7"/>
    <w:rsid w:val="00834FD5"/>
    <w:rsid w:val="00835214"/>
    <w:rsid w:val="0083533B"/>
    <w:rsid w:val="00835349"/>
    <w:rsid w:val="0083555B"/>
    <w:rsid w:val="00835624"/>
    <w:rsid w:val="00835A78"/>
    <w:rsid w:val="00836332"/>
    <w:rsid w:val="0083649D"/>
    <w:rsid w:val="00836923"/>
    <w:rsid w:val="008369DF"/>
    <w:rsid w:val="00836BD6"/>
    <w:rsid w:val="00836D7B"/>
    <w:rsid w:val="008370A0"/>
    <w:rsid w:val="00837457"/>
    <w:rsid w:val="008374F5"/>
    <w:rsid w:val="0083779B"/>
    <w:rsid w:val="00837CB0"/>
    <w:rsid w:val="00837CCF"/>
    <w:rsid w:val="00837E17"/>
    <w:rsid w:val="008401C3"/>
    <w:rsid w:val="00840776"/>
    <w:rsid w:val="00840BBC"/>
    <w:rsid w:val="00840BFD"/>
    <w:rsid w:val="00840C33"/>
    <w:rsid w:val="00840DCC"/>
    <w:rsid w:val="008410DF"/>
    <w:rsid w:val="00841450"/>
    <w:rsid w:val="0084162E"/>
    <w:rsid w:val="00841702"/>
    <w:rsid w:val="008417D8"/>
    <w:rsid w:val="00841918"/>
    <w:rsid w:val="00841961"/>
    <w:rsid w:val="00841D06"/>
    <w:rsid w:val="00841E81"/>
    <w:rsid w:val="0084205A"/>
    <w:rsid w:val="00842067"/>
    <w:rsid w:val="008420A3"/>
    <w:rsid w:val="008425FC"/>
    <w:rsid w:val="008426D1"/>
    <w:rsid w:val="008429DE"/>
    <w:rsid w:val="00842A58"/>
    <w:rsid w:val="008430A4"/>
    <w:rsid w:val="008430B5"/>
    <w:rsid w:val="008432E1"/>
    <w:rsid w:val="008436E3"/>
    <w:rsid w:val="00843898"/>
    <w:rsid w:val="00843931"/>
    <w:rsid w:val="0084393F"/>
    <w:rsid w:val="008439E4"/>
    <w:rsid w:val="00843AFD"/>
    <w:rsid w:val="00843C81"/>
    <w:rsid w:val="0084422B"/>
    <w:rsid w:val="0084458B"/>
    <w:rsid w:val="008447EE"/>
    <w:rsid w:val="00844D2A"/>
    <w:rsid w:val="00844FC7"/>
    <w:rsid w:val="0084525A"/>
    <w:rsid w:val="00845A0F"/>
    <w:rsid w:val="00845A10"/>
    <w:rsid w:val="00845AD5"/>
    <w:rsid w:val="00845F54"/>
    <w:rsid w:val="00846043"/>
    <w:rsid w:val="0084610C"/>
    <w:rsid w:val="00846370"/>
    <w:rsid w:val="00846432"/>
    <w:rsid w:val="008464C2"/>
    <w:rsid w:val="00846D1D"/>
    <w:rsid w:val="00846FD4"/>
    <w:rsid w:val="00847089"/>
    <w:rsid w:val="00847123"/>
    <w:rsid w:val="0084745E"/>
    <w:rsid w:val="00847798"/>
    <w:rsid w:val="00847980"/>
    <w:rsid w:val="008479EC"/>
    <w:rsid w:val="00847B18"/>
    <w:rsid w:val="00847C04"/>
    <w:rsid w:val="00847CB6"/>
    <w:rsid w:val="00850016"/>
    <w:rsid w:val="00850124"/>
    <w:rsid w:val="00850127"/>
    <w:rsid w:val="0085015D"/>
    <w:rsid w:val="008504BB"/>
    <w:rsid w:val="008506E7"/>
    <w:rsid w:val="0085079E"/>
    <w:rsid w:val="008507C4"/>
    <w:rsid w:val="00850CE7"/>
    <w:rsid w:val="00851196"/>
    <w:rsid w:val="008512CA"/>
    <w:rsid w:val="00851609"/>
    <w:rsid w:val="00851629"/>
    <w:rsid w:val="00851766"/>
    <w:rsid w:val="0085197A"/>
    <w:rsid w:val="00852245"/>
    <w:rsid w:val="008523C1"/>
    <w:rsid w:val="00852510"/>
    <w:rsid w:val="00852CF4"/>
    <w:rsid w:val="00852F54"/>
    <w:rsid w:val="0085318A"/>
    <w:rsid w:val="0085322D"/>
    <w:rsid w:val="00853539"/>
    <w:rsid w:val="00853540"/>
    <w:rsid w:val="00853651"/>
    <w:rsid w:val="00853A74"/>
    <w:rsid w:val="00853B81"/>
    <w:rsid w:val="00853E68"/>
    <w:rsid w:val="00853FA6"/>
    <w:rsid w:val="00854014"/>
    <w:rsid w:val="008543DD"/>
    <w:rsid w:val="00854658"/>
    <w:rsid w:val="00854791"/>
    <w:rsid w:val="00854D27"/>
    <w:rsid w:val="00854E14"/>
    <w:rsid w:val="008551B1"/>
    <w:rsid w:val="008556F8"/>
    <w:rsid w:val="00855759"/>
    <w:rsid w:val="008557D9"/>
    <w:rsid w:val="00855B64"/>
    <w:rsid w:val="00855E7D"/>
    <w:rsid w:val="00855F6C"/>
    <w:rsid w:val="00856078"/>
    <w:rsid w:val="0085643D"/>
    <w:rsid w:val="00856539"/>
    <w:rsid w:val="0085654F"/>
    <w:rsid w:val="0085668D"/>
    <w:rsid w:val="008566F0"/>
    <w:rsid w:val="00856915"/>
    <w:rsid w:val="00856987"/>
    <w:rsid w:val="00856ADB"/>
    <w:rsid w:val="008570DC"/>
    <w:rsid w:val="0085739D"/>
    <w:rsid w:val="008574DC"/>
    <w:rsid w:val="00857823"/>
    <w:rsid w:val="008579C3"/>
    <w:rsid w:val="00857A3A"/>
    <w:rsid w:val="008600F4"/>
    <w:rsid w:val="00860426"/>
    <w:rsid w:val="00860566"/>
    <w:rsid w:val="0086057D"/>
    <w:rsid w:val="00860689"/>
    <w:rsid w:val="008607B0"/>
    <w:rsid w:val="008607C1"/>
    <w:rsid w:val="00860A24"/>
    <w:rsid w:val="00860BFF"/>
    <w:rsid w:val="008610F4"/>
    <w:rsid w:val="008612FB"/>
    <w:rsid w:val="0086133E"/>
    <w:rsid w:val="0086137C"/>
    <w:rsid w:val="00861423"/>
    <w:rsid w:val="008614A2"/>
    <w:rsid w:val="00861865"/>
    <w:rsid w:val="00861890"/>
    <w:rsid w:val="00861959"/>
    <w:rsid w:val="008619D9"/>
    <w:rsid w:val="00861B95"/>
    <w:rsid w:val="00861EB0"/>
    <w:rsid w:val="00861EFA"/>
    <w:rsid w:val="00861F34"/>
    <w:rsid w:val="00862339"/>
    <w:rsid w:val="00862446"/>
    <w:rsid w:val="008625E8"/>
    <w:rsid w:val="00862632"/>
    <w:rsid w:val="00862AFA"/>
    <w:rsid w:val="00862BA5"/>
    <w:rsid w:val="00862BBA"/>
    <w:rsid w:val="00862C31"/>
    <w:rsid w:val="00862D5D"/>
    <w:rsid w:val="00862DFA"/>
    <w:rsid w:val="00862E16"/>
    <w:rsid w:val="00862F60"/>
    <w:rsid w:val="00862F72"/>
    <w:rsid w:val="00862F97"/>
    <w:rsid w:val="00863274"/>
    <w:rsid w:val="00863276"/>
    <w:rsid w:val="00863A03"/>
    <w:rsid w:val="00863A9D"/>
    <w:rsid w:val="00863AF5"/>
    <w:rsid w:val="00863F96"/>
    <w:rsid w:val="008641E7"/>
    <w:rsid w:val="00864392"/>
    <w:rsid w:val="00864665"/>
    <w:rsid w:val="0086487A"/>
    <w:rsid w:val="008649BC"/>
    <w:rsid w:val="00864AE8"/>
    <w:rsid w:val="00864C1C"/>
    <w:rsid w:val="00864F0A"/>
    <w:rsid w:val="00864FFC"/>
    <w:rsid w:val="00865569"/>
    <w:rsid w:val="00865E78"/>
    <w:rsid w:val="00866248"/>
    <w:rsid w:val="008663D3"/>
    <w:rsid w:val="008665BF"/>
    <w:rsid w:val="00866C7C"/>
    <w:rsid w:val="00866D34"/>
    <w:rsid w:val="00866DD6"/>
    <w:rsid w:val="00867152"/>
    <w:rsid w:val="008672A7"/>
    <w:rsid w:val="008678D8"/>
    <w:rsid w:val="0086793B"/>
    <w:rsid w:val="00867CA2"/>
    <w:rsid w:val="00867E8C"/>
    <w:rsid w:val="0087000E"/>
    <w:rsid w:val="00870074"/>
    <w:rsid w:val="008703E5"/>
    <w:rsid w:val="008704F5"/>
    <w:rsid w:val="00870642"/>
    <w:rsid w:val="008706CE"/>
    <w:rsid w:val="00870740"/>
    <w:rsid w:val="00870CB3"/>
    <w:rsid w:val="00870D35"/>
    <w:rsid w:val="00870EFA"/>
    <w:rsid w:val="00870FE5"/>
    <w:rsid w:val="00871061"/>
    <w:rsid w:val="0087148F"/>
    <w:rsid w:val="00871579"/>
    <w:rsid w:val="00871A0F"/>
    <w:rsid w:val="00871A72"/>
    <w:rsid w:val="00871B26"/>
    <w:rsid w:val="00871DC5"/>
    <w:rsid w:val="00871E38"/>
    <w:rsid w:val="00872019"/>
    <w:rsid w:val="008720F3"/>
    <w:rsid w:val="00872194"/>
    <w:rsid w:val="00872429"/>
    <w:rsid w:val="0087257E"/>
    <w:rsid w:val="008725C6"/>
    <w:rsid w:val="008725D6"/>
    <w:rsid w:val="00872802"/>
    <w:rsid w:val="00872A20"/>
    <w:rsid w:val="00872DA1"/>
    <w:rsid w:val="00872F78"/>
    <w:rsid w:val="00872F80"/>
    <w:rsid w:val="00872F81"/>
    <w:rsid w:val="00873115"/>
    <w:rsid w:val="0087334A"/>
    <w:rsid w:val="008734A0"/>
    <w:rsid w:val="00873A35"/>
    <w:rsid w:val="00873C27"/>
    <w:rsid w:val="008740AC"/>
    <w:rsid w:val="00874486"/>
    <w:rsid w:val="008746FF"/>
    <w:rsid w:val="0087478D"/>
    <w:rsid w:val="008747FD"/>
    <w:rsid w:val="0087485B"/>
    <w:rsid w:val="00874C5E"/>
    <w:rsid w:val="00874D84"/>
    <w:rsid w:val="008750DF"/>
    <w:rsid w:val="008751F4"/>
    <w:rsid w:val="00875391"/>
    <w:rsid w:val="008755EC"/>
    <w:rsid w:val="0087563C"/>
    <w:rsid w:val="00875646"/>
    <w:rsid w:val="00875648"/>
    <w:rsid w:val="0087565B"/>
    <w:rsid w:val="00875745"/>
    <w:rsid w:val="00875B72"/>
    <w:rsid w:val="00875DE4"/>
    <w:rsid w:val="00875F6B"/>
    <w:rsid w:val="008760A1"/>
    <w:rsid w:val="008760C5"/>
    <w:rsid w:val="008760DE"/>
    <w:rsid w:val="008761D2"/>
    <w:rsid w:val="00876226"/>
    <w:rsid w:val="008763DB"/>
    <w:rsid w:val="0087641A"/>
    <w:rsid w:val="00876853"/>
    <w:rsid w:val="00876DFE"/>
    <w:rsid w:val="00877623"/>
    <w:rsid w:val="00877875"/>
    <w:rsid w:val="008779B6"/>
    <w:rsid w:val="00877DD8"/>
    <w:rsid w:val="00877F1E"/>
    <w:rsid w:val="00880025"/>
    <w:rsid w:val="00880334"/>
    <w:rsid w:val="00880341"/>
    <w:rsid w:val="008804F5"/>
    <w:rsid w:val="00880573"/>
    <w:rsid w:val="008807EB"/>
    <w:rsid w:val="00880C58"/>
    <w:rsid w:val="00880C5B"/>
    <w:rsid w:val="00880CCB"/>
    <w:rsid w:val="00880E3B"/>
    <w:rsid w:val="008810E9"/>
    <w:rsid w:val="0088192F"/>
    <w:rsid w:val="00881D1D"/>
    <w:rsid w:val="008822B6"/>
    <w:rsid w:val="00882306"/>
    <w:rsid w:val="0088238E"/>
    <w:rsid w:val="008823FC"/>
    <w:rsid w:val="00882AC4"/>
    <w:rsid w:val="008830E4"/>
    <w:rsid w:val="008832C0"/>
    <w:rsid w:val="008832FC"/>
    <w:rsid w:val="008835D8"/>
    <w:rsid w:val="00883720"/>
    <w:rsid w:val="008837EE"/>
    <w:rsid w:val="00883A1D"/>
    <w:rsid w:val="00883AFB"/>
    <w:rsid w:val="00883B70"/>
    <w:rsid w:val="008843F2"/>
    <w:rsid w:val="008844D8"/>
    <w:rsid w:val="0088488D"/>
    <w:rsid w:val="00884AE8"/>
    <w:rsid w:val="00884D5F"/>
    <w:rsid w:val="00884E4F"/>
    <w:rsid w:val="00884E5A"/>
    <w:rsid w:val="008852AE"/>
    <w:rsid w:val="0088538D"/>
    <w:rsid w:val="008858EE"/>
    <w:rsid w:val="00885957"/>
    <w:rsid w:val="00885D45"/>
    <w:rsid w:val="00885E23"/>
    <w:rsid w:val="00885E60"/>
    <w:rsid w:val="008860D7"/>
    <w:rsid w:val="008861E6"/>
    <w:rsid w:val="008866CC"/>
    <w:rsid w:val="00886ACB"/>
    <w:rsid w:val="0088712F"/>
    <w:rsid w:val="0088742B"/>
    <w:rsid w:val="008876D8"/>
    <w:rsid w:val="008876EE"/>
    <w:rsid w:val="00887875"/>
    <w:rsid w:val="008878B1"/>
    <w:rsid w:val="00887DD4"/>
    <w:rsid w:val="0089030A"/>
    <w:rsid w:val="00890775"/>
    <w:rsid w:val="008907AD"/>
    <w:rsid w:val="008907EE"/>
    <w:rsid w:val="008908DE"/>
    <w:rsid w:val="00890ABD"/>
    <w:rsid w:val="00890B9E"/>
    <w:rsid w:val="00891046"/>
    <w:rsid w:val="008910D2"/>
    <w:rsid w:val="008914D6"/>
    <w:rsid w:val="008916BA"/>
    <w:rsid w:val="00891B12"/>
    <w:rsid w:val="00891F26"/>
    <w:rsid w:val="00892042"/>
    <w:rsid w:val="00892150"/>
    <w:rsid w:val="008923A6"/>
    <w:rsid w:val="00892456"/>
    <w:rsid w:val="00892779"/>
    <w:rsid w:val="008927F0"/>
    <w:rsid w:val="0089284F"/>
    <w:rsid w:val="00892903"/>
    <w:rsid w:val="008929ED"/>
    <w:rsid w:val="00892A09"/>
    <w:rsid w:val="00892E28"/>
    <w:rsid w:val="00892FCA"/>
    <w:rsid w:val="00892FEE"/>
    <w:rsid w:val="008930D5"/>
    <w:rsid w:val="00893322"/>
    <w:rsid w:val="00893682"/>
    <w:rsid w:val="008937E1"/>
    <w:rsid w:val="00893E23"/>
    <w:rsid w:val="00893F73"/>
    <w:rsid w:val="008941E4"/>
    <w:rsid w:val="008942C9"/>
    <w:rsid w:val="00894511"/>
    <w:rsid w:val="0089464F"/>
    <w:rsid w:val="00894F83"/>
    <w:rsid w:val="00894F93"/>
    <w:rsid w:val="008958CC"/>
    <w:rsid w:val="00895A12"/>
    <w:rsid w:val="00895EF1"/>
    <w:rsid w:val="00895EF3"/>
    <w:rsid w:val="0089612C"/>
    <w:rsid w:val="008961B9"/>
    <w:rsid w:val="0089647C"/>
    <w:rsid w:val="0089653A"/>
    <w:rsid w:val="008967F5"/>
    <w:rsid w:val="00896B9F"/>
    <w:rsid w:val="00896CF4"/>
    <w:rsid w:val="00896DC2"/>
    <w:rsid w:val="00896FD6"/>
    <w:rsid w:val="0089767B"/>
    <w:rsid w:val="00897D02"/>
    <w:rsid w:val="00897DB5"/>
    <w:rsid w:val="00897EF7"/>
    <w:rsid w:val="00897F08"/>
    <w:rsid w:val="008A025D"/>
    <w:rsid w:val="008A0350"/>
    <w:rsid w:val="008A04CE"/>
    <w:rsid w:val="008A14BA"/>
    <w:rsid w:val="008A1647"/>
    <w:rsid w:val="008A17AC"/>
    <w:rsid w:val="008A1823"/>
    <w:rsid w:val="008A1948"/>
    <w:rsid w:val="008A1F66"/>
    <w:rsid w:val="008A2001"/>
    <w:rsid w:val="008A2115"/>
    <w:rsid w:val="008A22A9"/>
    <w:rsid w:val="008A2465"/>
    <w:rsid w:val="008A251E"/>
    <w:rsid w:val="008A276A"/>
    <w:rsid w:val="008A29D7"/>
    <w:rsid w:val="008A2AB6"/>
    <w:rsid w:val="008A2B51"/>
    <w:rsid w:val="008A2D44"/>
    <w:rsid w:val="008A2E21"/>
    <w:rsid w:val="008A2EAC"/>
    <w:rsid w:val="008A30DB"/>
    <w:rsid w:val="008A36A9"/>
    <w:rsid w:val="008A3A7F"/>
    <w:rsid w:val="008A4044"/>
    <w:rsid w:val="008A4047"/>
    <w:rsid w:val="008A4927"/>
    <w:rsid w:val="008A4DCA"/>
    <w:rsid w:val="008A5606"/>
    <w:rsid w:val="008A5651"/>
    <w:rsid w:val="008A577D"/>
    <w:rsid w:val="008A5E68"/>
    <w:rsid w:val="008A62BB"/>
    <w:rsid w:val="008A63DC"/>
    <w:rsid w:val="008A64CA"/>
    <w:rsid w:val="008A6753"/>
    <w:rsid w:val="008A675E"/>
    <w:rsid w:val="008A6C21"/>
    <w:rsid w:val="008A6F8A"/>
    <w:rsid w:val="008A7165"/>
    <w:rsid w:val="008A74DD"/>
    <w:rsid w:val="008A767D"/>
    <w:rsid w:val="008A7793"/>
    <w:rsid w:val="008A7DEA"/>
    <w:rsid w:val="008A7F0D"/>
    <w:rsid w:val="008B0264"/>
    <w:rsid w:val="008B0518"/>
    <w:rsid w:val="008B0558"/>
    <w:rsid w:val="008B0609"/>
    <w:rsid w:val="008B1085"/>
    <w:rsid w:val="008B1421"/>
    <w:rsid w:val="008B14CA"/>
    <w:rsid w:val="008B1AC3"/>
    <w:rsid w:val="008B1B0B"/>
    <w:rsid w:val="008B1E4E"/>
    <w:rsid w:val="008B2031"/>
    <w:rsid w:val="008B217A"/>
    <w:rsid w:val="008B2513"/>
    <w:rsid w:val="008B2680"/>
    <w:rsid w:val="008B26DB"/>
    <w:rsid w:val="008B2890"/>
    <w:rsid w:val="008B28A1"/>
    <w:rsid w:val="008B2BE3"/>
    <w:rsid w:val="008B3168"/>
    <w:rsid w:val="008B3350"/>
    <w:rsid w:val="008B374D"/>
    <w:rsid w:val="008B3977"/>
    <w:rsid w:val="008B3B31"/>
    <w:rsid w:val="008B48BE"/>
    <w:rsid w:val="008B4AAE"/>
    <w:rsid w:val="008B4EB9"/>
    <w:rsid w:val="008B5027"/>
    <w:rsid w:val="008B50F4"/>
    <w:rsid w:val="008B5372"/>
    <w:rsid w:val="008B5773"/>
    <w:rsid w:val="008B594D"/>
    <w:rsid w:val="008B59E7"/>
    <w:rsid w:val="008B5AE2"/>
    <w:rsid w:val="008B5E54"/>
    <w:rsid w:val="008B61E7"/>
    <w:rsid w:val="008B62E4"/>
    <w:rsid w:val="008B6723"/>
    <w:rsid w:val="008B68D6"/>
    <w:rsid w:val="008B6956"/>
    <w:rsid w:val="008B6980"/>
    <w:rsid w:val="008B6E3A"/>
    <w:rsid w:val="008B708F"/>
    <w:rsid w:val="008B727A"/>
    <w:rsid w:val="008B7415"/>
    <w:rsid w:val="008B7813"/>
    <w:rsid w:val="008B7A2E"/>
    <w:rsid w:val="008B7D2D"/>
    <w:rsid w:val="008B7DE0"/>
    <w:rsid w:val="008B7F18"/>
    <w:rsid w:val="008C01B8"/>
    <w:rsid w:val="008C01F2"/>
    <w:rsid w:val="008C0356"/>
    <w:rsid w:val="008C042F"/>
    <w:rsid w:val="008C059E"/>
    <w:rsid w:val="008C05E7"/>
    <w:rsid w:val="008C065E"/>
    <w:rsid w:val="008C07E7"/>
    <w:rsid w:val="008C0950"/>
    <w:rsid w:val="008C0F64"/>
    <w:rsid w:val="008C0F78"/>
    <w:rsid w:val="008C12CE"/>
    <w:rsid w:val="008C1335"/>
    <w:rsid w:val="008C13F9"/>
    <w:rsid w:val="008C1407"/>
    <w:rsid w:val="008C1965"/>
    <w:rsid w:val="008C1C08"/>
    <w:rsid w:val="008C25D3"/>
    <w:rsid w:val="008C25E8"/>
    <w:rsid w:val="008C2B7C"/>
    <w:rsid w:val="008C2DDA"/>
    <w:rsid w:val="008C2FA3"/>
    <w:rsid w:val="008C31D9"/>
    <w:rsid w:val="008C3360"/>
    <w:rsid w:val="008C3470"/>
    <w:rsid w:val="008C3573"/>
    <w:rsid w:val="008C37E2"/>
    <w:rsid w:val="008C3893"/>
    <w:rsid w:val="008C39D5"/>
    <w:rsid w:val="008C3F88"/>
    <w:rsid w:val="008C4751"/>
    <w:rsid w:val="008C4802"/>
    <w:rsid w:val="008C498F"/>
    <w:rsid w:val="008C4B86"/>
    <w:rsid w:val="008C4D8A"/>
    <w:rsid w:val="008C4F20"/>
    <w:rsid w:val="008C4F98"/>
    <w:rsid w:val="008C518F"/>
    <w:rsid w:val="008C53D1"/>
    <w:rsid w:val="008C588D"/>
    <w:rsid w:val="008C59DE"/>
    <w:rsid w:val="008C5BFF"/>
    <w:rsid w:val="008C5EAC"/>
    <w:rsid w:val="008C627C"/>
    <w:rsid w:val="008C62C2"/>
    <w:rsid w:val="008C6EB7"/>
    <w:rsid w:val="008C736F"/>
    <w:rsid w:val="008C794F"/>
    <w:rsid w:val="008C7982"/>
    <w:rsid w:val="008C7B90"/>
    <w:rsid w:val="008C7C29"/>
    <w:rsid w:val="008C7CAB"/>
    <w:rsid w:val="008C7D60"/>
    <w:rsid w:val="008C7F93"/>
    <w:rsid w:val="008D04B1"/>
    <w:rsid w:val="008D050A"/>
    <w:rsid w:val="008D0552"/>
    <w:rsid w:val="008D09B6"/>
    <w:rsid w:val="008D118E"/>
    <w:rsid w:val="008D19B9"/>
    <w:rsid w:val="008D21CB"/>
    <w:rsid w:val="008D22EE"/>
    <w:rsid w:val="008D2551"/>
    <w:rsid w:val="008D269E"/>
    <w:rsid w:val="008D2781"/>
    <w:rsid w:val="008D2786"/>
    <w:rsid w:val="008D2A94"/>
    <w:rsid w:val="008D2E29"/>
    <w:rsid w:val="008D313A"/>
    <w:rsid w:val="008D315F"/>
    <w:rsid w:val="008D32BC"/>
    <w:rsid w:val="008D3372"/>
    <w:rsid w:val="008D3764"/>
    <w:rsid w:val="008D37B5"/>
    <w:rsid w:val="008D3842"/>
    <w:rsid w:val="008D3961"/>
    <w:rsid w:val="008D3AB5"/>
    <w:rsid w:val="008D3CF1"/>
    <w:rsid w:val="008D3E2A"/>
    <w:rsid w:val="008D4379"/>
    <w:rsid w:val="008D475E"/>
    <w:rsid w:val="008D48D6"/>
    <w:rsid w:val="008D4AFC"/>
    <w:rsid w:val="008D4D04"/>
    <w:rsid w:val="008D4D3F"/>
    <w:rsid w:val="008D502C"/>
    <w:rsid w:val="008D502F"/>
    <w:rsid w:val="008D504A"/>
    <w:rsid w:val="008D5103"/>
    <w:rsid w:val="008D5141"/>
    <w:rsid w:val="008D517D"/>
    <w:rsid w:val="008D5293"/>
    <w:rsid w:val="008D52CD"/>
    <w:rsid w:val="008D580C"/>
    <w:rsid w:val="008D6013"/>
    <w:rsid w:val="008D64EE"/>
    <w:rsid w:val="008D6878"/>
    <w:rsid w:val="008D6D01"/>
    <w:rsid w:val="008D71F1"/>
    <w:rsid w:val="008D75B3"/>
    <w:rsid w:val="008D75FF"/>
    <w:rsid w:val="008D76AF"/>
    <w:rsid w:val="008D77E7"/>
    <w:rsid w:val="008E0189"/>
    <w:rsid w:val="008E01C9"/>
    <w:rsid w:val="008E08B3"/>
    <w:rsid w:val="008E097B"/>
    <w:rsid w:val="008E0A7D"/>
    <w:rsid w:val="008E0C0E"/>
    <w:rsid w:val="008E0C93"/>
    <w:rsid w:val="008E0F1E"/>
    <w:rsid w:val="008E1123"/>
    <w:rsid w:val="008E116E"/>
    <w:rsid w:val="008E1404"/>
    <w:rsid w:val="008E1A1F"/>
    <w:rsid w:val="008E224A"/>
    <w:rsid w:val="008E236C"/>
    <w:rsid w:val="008E23C2"/>
    <w:rsid w:val="008E23EA"/>
    <w:rsid w:val="008E2580"/>
    <w:rsid w:val="008E26A5"/>
    <w:rsid w:val="008E26E2"/>
    <w:rsid w:val="008E2920"/>
    <w:rsid w:val="008E2A61"/>
    <w:rsid w:val="008E3027"/>
    <w:rsid w:val="008E3493"/>
    <w:rsid w:val="008E3537"/>
    <w:rsid w:val="008E3A25"/>
    <w:rsid w:val="008E3EE8"/>
    <w:rsid w:val="008E3F6A"/>
    <w:rsid w:val="008E4092"/>
    <w:rsid w:val="008E4293"/>
    <w:rsid w:val="008E4669"/>
    <w:rsid w:val="008E516F"/>
    <w:rsid w:val="008E5282"/>
    <w:rsid w:val="008E52A3"/>
    <w:rsid w:val="008E545B"/>
    <w:rsid w:val="008E54EE"/>
    <w:rsid w:val="008E5505"/>
    <w:rsid w:val="008E5679"/>
    <w:rsid w:val="008E5AF6"/>
    <w:rsid w:val="008E5D33"/>
    <w:rsid w:val="008E5DF5"/>
    <w:rsid w:val="008E5F9F"/>
    <w:rsid w:val="008E611B"/>
    <w:rsid w:val="008E61BB"/>
    <w:rsid w:val="008E631B"/>
    <w:rsid w:val="008E6693"/>
    <w:rsid w:val="008E6A4B"/>
    <w:rsid w:val="008E6AD2"/>
    <w:rsid w:val="008E6BAA"/>
    <w:rsid w:val="008E7220"/>
    <w:rsid w:val="008E724B"/>
    <w:rsid w:val="008E7312"/>
    <w:rsid w:val="008E7441"/>
    <w:rsid w:val="008E7852"/>
    <w:rsid w:val="008E7B36"/>
    <w:rsid w:val="008E7B77"/>
    <w:rsid w:val="008E7DC7"/>
    <w:rsid w:val="008E7EE6"/>
    <w:rsid w:val="008E7F08"/>
    <w:rsid w:val="008F024D"/>
    <w:rsid w:val="008F06C0"/>
    <w:rsid w:val="008F090C"/>
    <w:rsid w:val="008F0AE6"/>
    <w:rsid w:val="008F0DA7"/>
    <w:rsid w:val="008F0DD0"/>
    <w:rsid w:val="008F0E8C"/>
    <w:rsid w:val="008F11B8"/>
    <w:rsid w:val="008F12C9"/>
    <w:rsid w:val="008F191A"/>
    <w:rsid w:val="008F196A"/>
    <w:rsid w:val="008F199E"/>
    <w:rsid w:val="008F1EA6"/>
    <w:rsid w:val="008F1EA8"/>
    <w:rsid w:val="008F2089"/>
    <w:rsid w:val="008F257D"/>
    <w:rsid w:val="008F2598"/>
    <w:rsid w:val="008F25BB"/>
    <w:rsid w:val="008F25F4"/>
    <w:rsid w:val="008F27D4"/>
    <w:rsid w:val="008F2922"/>
    <w:rsid w:val="008F2A7D"/>
    <w:rsid w:val="008F2B33"/>
    <w:rsid w:val="008F2CE2"/>
    <w:rsid w:val="008F35FE"/>
    <w:rsid w:val="008F36BA"/>
    <w:rsid w:val="008F3878"/>
    <w:rsid w:val="008F3891"/>
    <w:rsid w:val="008F3CC4"/>
    <w:rsid w:val="008F4274"/>
    <w:rsid w:val="008F4399"/>
    <w:rsid w:val="008F446B"/>
    <w:rsid w:val="008F45AF"/>
    <w:rsid w:val="008F4606"/>
    <w:rsid w:val="008F46D3"/>
    <w:rsid w:val="008F473A"/>
    <w:rsid w:val="008F4892"/>
    <w:rsid w:val="008F49F1"/>
    <w:rsid w:val="008F4A4E"/>
    <w:rsid w:val="008F4B6A"/>
    <w:rsid w:val="008F4B78"/>
    <w:rsid w:val="008F4DB9"/>
    <w:rsid w:val="008F4EC9"/>
    <w:rsid w:val="008F5010"/>
    <w:rsid w:val="008F5049"/>
    <w:rsid w:val="008F513F"/>
    <w:rsid w:val="008F51CD"/>
    <w:rsid w:val="008F5300"/>
    <w:rsid w:val="008F54F8"/>
    <w:rsid w:val="008F56BB"/>
    <w:rsid w:val="008F578C"/>
    <w:rsid w:val="008F580D"/>
    <w:rsid w:val="008F5EC3"/>
    <w:rsid w:val="008F60AB"/>
    <w:rsid w:val="008F657F"/>
    <w:rsid w:val="008F66C5"/>
    <w:rsid w:val="008F6BBA"/>
    <w:rsid w:val="008F6EFB"/>
    <w:rsid w:val="008F6FBA"/>
    <w:rsid w:val="008F71B4"/>
    <w:rsid w:val="008F77D1"/>
    <w:rsid w:val="008F7839"/>
    <w:rsid w:val="008F79A4"/>
    <w:rsid w:val="008F79BE"/>
    <w:rsid w:val="00900303"/>
    <w:rsid w:val="009003D8"/>
    <w:rsid w:val="00900555"/>
    <w:rsid w:val="00900709"/>
    <w:rsid w:val="009007F6"/>
    <w:rsid w:val="00900867"/>
    <w:rsid w:val="00900ADA"/>
    <w:rsid w:val="00900CC2"/>
    <w:rsid w:val="00900CEC"/>
    <w:rsid w:val="009011A7"/>
    <w:rsid w:val="00901392"/>
    <w:rsid w:val="009014D7"/>
    <w:rsid w:val="00901666"/>
    <w:rsid w:val="009016D0"/>
    <w:rsid w:val="009017DF"/>
    <w:rsid w:val="00901A9A"/>
    <w:rsid w:val="00901B28"/>
    <w:rsid w:val="009020D7"/>
    <w:rsid w:val="009020F1"/>
    <w:rsid w:val="009022B5"/>
    <w:rsid w:val="009024EA"/>
    <w:rsid w:val="00902522"/>
    <w:rsid w:val="00902589"/>
    <w:rsid w:val="00902B21"/>
    <w:rsid w:val="00902CA5"/>
    <w:rsid w:val="00902D42"/>
    <w:rsid w:val="00902E13"/>
    <w:rsid w:val="00902EEB"/>
    <w:rsid w:val="00902F50"/>
    <w:rsid w:val="00902FEC"/>
    <w:rsid w:val="0090307E"/>
    <w:rsid w:val="00903503"/>
    <w:rsid w:val="00903515"/>
    <w:rsid w:val="00903529"/>
    <w:rsid w:val="00903A49"/>
    <w:rsid w:val="00903E8E"/>
    <w:rsid w:val="00904844"/>
    <w:rsid w:val="009048F1"/>
    <w:rsid w:val="0090492C"/>
    <w:rsid w:val="00904C3E"/>
    <w:rsid w:val="00904C91"/>
    <w:rsid w:val="00904E84"/>
    <w:rsid w:val="00905199"/>
    <w:rsid w:val="0090521A"/>
    <w:rsid w:val="0090546D"/>
    <w:rsid w:val="00905748"/>
    <w:rsid w:val="00905972"/>
    <w:rsid w:val="009061EC"/>
    <w:rsid w:val="009062A4"/>
    <w:rsid w:val="009067A7"/>
    <w:rsid w:val="009068B3"/>
    <w:rsid w:val="00906935"/>
    <w:rsid w:val="00906A6C"/>
    <w:rsid w:val="00906F69"/>
    <w:rsid w:val="009070C6"/>
    <w:rsid w:val="00907107"/>
    <w:rsid w:val="0090713A"/>
    <w:rsid w:val="00907609"/>
    <w:rsid w:val="00907A65"/>
    <w:rsid w:val="0091059C"/>
    <w:rsid w:val="009109AE"/>
    <w:rsid w:val="00910A7E"/>
    <w:rsid w:val="00910B54"/>
    <w:rsid w:val="00910C0D"/>
    <w:rsid w:val="00910E76"/>
    <w:rsid w:val="00910FF7"/>
    <w:rsid w:val="009110D1"/>
    <w:rsid w:val="009113A2"/>
    <w:rsid w:val="00911E67"/>
    <w:rsid w:val="0091204D"/>
    <w:rsid w:val="009120CC"/>
    <w:rsid w:val="009122D8"/>
    <w:rsid w:val="00912BD0"/>
    <w:rsid w:val="00912C48"/>
    <w:rsid w:val="00912F3E"/>
    <w:rsid w:val="00912FFC"/>
    <w:rsid w:val="00913002"/>
    <w:rsid w:val="00913335"/>
    <w:rsid w:val="00913760"/>
    <w:rsid w:val="00913AEB"/>
    <w:rsid w:val="00913B97"/>
    <w:rsid w:val="00913D17"/>
    <w:rsid w:val="0091446B"/>
    <w:rsid w:val="009148FA"/>
    <w:rsid w:val="00914AC1"/>
    <w:rsid w:val="00914C50"/>
    <w:rsid w:val="00914DB6"/>
    <w:rsid w:val="009152C0"/>
    <w:rsid w:val="00915547"/>
    <w:rsid w:val="00915589"/>
    <w:rsid w:val="00915B56"/>
    <w:rsid w:val="00916364"/>
    <w:rsid w:val="00916703"/>
    <w:rsid w:val="009169D3"/>
    <w:rsid w:val="009169F3"/>
    <w:rsid w:val="00916D1D"/>
    <w:rsid w:val="00916D4E"/>
    <w:rsid w:val="00916E3A"/>
    <w:rsid w:val="00916E84"/>
    <w:rsid w:val="00917092"/>
    <w:rsid w:val="00917255"/>
    <w:rsid w:val="009172D8"/>
    <w:rsid w:val="00917522"/>
    <w:rsid w:val="009175A6"/>
    <w:rsid w:val="009176D2"/>
    <w:rsid w:val="00917844"/>
    <w:rsid w:val="00917D74"/>
    <w:rsid w:val="00917EE8"/>
    <w:rsid w:val="00917F3C"/>
    <w:rsid w:val="00917FE5"/>
    <w:rsid w:val="00920143"/>
    <w:rsid w:val="009201A6"/>
    <w:rsid w:val="009201EC"/>
    <w:rsid w:val="0092069D"/>
    <w:rsid w:val="009208C7"/>
    <w:rsid w:val="009210C0"/>
    <w:rsid w:val="009211B7"/>
    <w:rsid w:val="0092126D"/>
    <w:rsid w:val="00921598"/>
    <w:rsid w:val="009215C8"/>
    <w:rsid w:val="00921659"/>
    <w:rsid w:val="00921989"/>
    <w:rsid w:val="009219A7"/>
    <w:rsid w:val="009219C3"/>
    <w:rsid w:val="009219DF"/>
    <w:rsid w:val="00921B84"/>
    <w:rsid w:val="00921DAD"/>
    <w:rsid w:val="0092236B"/>
    <w:rsid w:val="00922426"/>
    <w:rsid w:val="00922656"/>
    <w:rsid w:val="0092298F"/>
    <w:rsid w:val="009229CE"/>
    <w:rsid w:val="00922D52"/>
    <w:rsid w:val="00922D5D"/>
    <w:rsid w:val="00922F15"/>
    <w:rsid w:val="009232FC"/>
    <w:rsid w:val="00923430"/>
    <w:rsid w:val="00923433"/>
    <w:rsid w:val="009235DD"/>
    <w:rsid w:val="009235F8"/>
    <w:rsid w:val="00923788"/>
    <w:rsid w:val="00923AB8"/>
    <w:rsid w:val="00923DAF"/>
    <w:rsid w:val="00923E92"/>
    <w:rsid w:val="00923FC1"/>
    <w:rsid w:val="009240A6"/>
    <w:rsid w:val="00924102"/>
    <w:rsid w:val="009248F1"/>
    <w:rsid w:val="00924BDD"/>
    <w:rsid w:val="00924C5D"/>
    <w:rsid w:val="00924D6C"/>
    <w:rsid w:val="00924E58"/>
    <w:rsid w:val="00924E91"/>
    <w:rsid w:val="00924F24"/>
    <w:rsid w:val="0092524B"/>
    <w:rsid w:val="009252E4"/>
    <w:rsid w:val="00925373"/>
    <w:rsid w:val="0092542A"/>
    <w:rsid w:val="009254CB"/>
    <w:rsid w:val="0092550E"/>
    <w:rsid w:val="00925911"/>
    <w:rsid w:val="00925BF2"/>
    <w:rsid w:val="00926086"/>
    <w:rsid w:val="0092683C"/>
    <w:rsid w:val="00926A14"/>
    <w:rsid w:val="00926BEF"/>
    <w:rsid w:val="00926CA7"/>
    <w:rsid w:val="00926E80"/>
    <w:rsid w:val="009271A6"/>
    <w:rsid w:val="009275ED"/>
    <w:rsid w:val="00927734"/>
    <w:rsid w:val="00927903"/>
    <w:rsid w:val="00927A2F"/>
    <w:rsid w:val="00927D92"/>
    <w:rsid w:val="0093013E"/>
    <w:rsid w:val="00930182"/>
    <w:rsid w:val="00930602"/>
    <w:rsid w:val="00930623"/>
    <w:rsid w:val="009307EE"/>
    <w:rsid w:val="00931209"/>
    <w:rsid w:val="009315B5"/>
    <w:rsid w:val="009316F3"/>
    <w:rsid w:val="00931C29"/>
    <w:rsid w:val="00931C93"/>
    <w:rsid w:val="00931EE7"/>
    <w:rsid w:val="00931F45"/>
    <w:rsid w:val="00931F4F"/>
    <w:rsid w:val="00931FFA"/>
    <w:rsid w:val="00932076"/>
    <w:rsid w:val="0093209B"/>
    <w:rsid w:val="00932343"/>
    <w:rsid w:val="00932358"/>
    <w:rsid w:val="00932437"/>
    <w:rsid w:val="00932599"/>
    <w:rsid w:val="009325C9"/>
    <w:rsid w:val="009325E8"/>
    <w:rsid w:val="009329FF"/>
    <w:rsid w:val="00932E46"/>
    <w:rsid w:val="00932F45"/>
    <w:rsid w:val="00933117"/>
    <w:rsid w:val="0093313A"/>
    <w:rsid w:val="0093332C"/>
    <w:rsid w:val="00933582"/>
    <w:rsid w:val="00933A56"/>
    <w:rsid w:val="00933A89"/>
    <w:rsid w:val="00933A96"/>
    <w:rsid w:val="00933CB0"/>
    <w:rsid w:val="0093435A"/>
    <w:rsid w:val="00934383"/>
    <w:rsid w:val="00934680"/>
    <w:rsid w:val="009346A9"/>
    <w:rsid w:val="009347C7"/>
    <w:rsid w:val="00934C78"/>
    <w:rsid w:val="00935078"/>
    <w:rsid w:val="00935161"/>
    <w:rsid w:val="0093517C"/>
    <w:rsid w:val="00935249"/>
    <w:rsid w:val="00935677"/>
    <w:rsid w:val="009358FA"/>
    <w:rsid w:val="00935CF4"/>
    <w:rsid w:val="00935D33"/>
    <w:rsid w:val="00935DC5"/>
    <w:rsid w:val="00935EF0"/>
    <w:rsid w:val="0093600D"/>
    <w:rsid w:val="0093607E"/>
    <w:rsid w:val="009360A9"/>
    <w:rsid w:val="009360DC"/>
    <w:rsid w:val="009361FC"/>
    <w:rsid w:val="00936480"/>
    <w:rsid w:val="009367BF"/>
    <w:rsid w:val="00936D00"/>
    <w:rsid w:val="00936DF1"/>
    <w:rsid w:val="00936EC6"/>
    <w:rsid w:val="00936F67"/>
    <w:rsid w:val="00936FB9"/>
    <w:rsid w:val="00937665"/>
    <w:rsid w:val="0093783C"/>
    <w:rsid w:val="0093794C"/>
    <w:rsid w:val="009379E8"/>
    <w:rsid w:val="00937A80"/>
    <w:rsid w:val="00937CB7"/>
    <w:rsid w:val="00937CBD"/>
    <w:rsid w:val="0094012D"/>
    <w:rsid w:val="00940281"/>
    <w:rsid w:val="00940612"/>
    <w:rsid w:val="00940643"/>
    <w:rsid w:val="009406A3"/>
    <w:rsid w:val="00940901"/>
    <w:rsid w:val="00940A76"/>
    <w:rsid w:val="00940AAD"/>
    <w:rsid w:val="00940B98"/>
    <w:rsid w:val="009410CB"/>
    <w:rsid w:val="00941179"/>
    <w:rsid w:val="00941297"/>
    <w:rsid w:val="009418FF"/>
    <w:rsid w:val="00941A7E"/>
    <w:rsid w:val="00941B16"/>
    <w:rsid w:val="00941C63"/>
    <w:rsid w:val="00942061"/>
    <w:rsid w:val="009421F5"/>
    <w:rsid w:val="009423C7"/>
    <w:rsid w:val="009425E3"/>
    <w:rsid w:val="0094265D"/>
    <w:rsid w:val="00942B90"/>
    <w:rsid w:val="00942D81"/>
    <w:rsid w:val="00942EFF"/>
    <w:rsid w:val="00943052"/>
    <w:rsid w:val="009430AA"/>
    <w:rsid w:val="009431C4"/>
    <w:rsid w:val="009431D4"/>
    <w:rsid w:val="009432B7"/>
    <w:rsid w:val="00943378"/>
    <w:rsid w:val="00943409"/>
    <w:rsid w:val="00943460"/>
    <w:rsid w:val="009437AF"/>
    <w:rsid w:val="00943F5A"/>
    <w:rsid w:val="00944783"/>
    <w:rsid w:val="009449C3"/>
    <w:rsid w:val="00944AB3"/>
    <w:rsid w:val="00944FA8"/>
    <w:rsid w:val="00945271"/>
    <w:rsid w:val="009456BE"/>
    <w:rsid w:val="00945891"/>
    <w:rsid w:val="00945E56"/>
    <w:rsid w:val="00945E6F"/>
    <w:rsid w:val="00945EDC"/>
    <w:rsid w:val="0094615A"/>
    <w:rsid w:val="0094616B"/>
    <w:rsid w:val="00946200"/>
    <w:rsid w:val="009468E8"/>
    <w:rsid w:val="00946B79"/>
    <w:rsid w:val="00946BE6"/>
    <w:rsid w:val="0094742F"/>
    <w:rsid w:val="0094743E"/>
    <w:rsid w:val="009474E7"/>
    <w:rsid w:val="009475C1"/>
    <w:rsid w:val="00947826"/>
    <w:rsid w:val="00947931"/>
    <w:rsid w:val="00947BBE"/>
    <w:rsid w:val="00947D60"/>
    <w:rsid w:val="00947DD4"/>
    <w:rsid w:val="0095000E"/>
    <w:rsid w:val="009507F4"/>
    <w:rsid w:val="00950FC8"/>
    <w:rsid w:val="0095120C"/>
    <w:rsid w:val="00951513"/>
    <w:rsid w:val="0095166A"/>
    <w:rsid w:val="00951703"/>
    <w:rsid w:val="00951927"/>
    <w:rsid w:val="009519C6"/>
    <w:rsid w:val="00951CF3"/>
    <w:rsid w:val="00951DD8"/>
    <w:rsid w:val="00952171"/>
    <w:rsid w:val="00952313"/>
    <w:rsid w:val="0095235E"/>
    <w:rsid w:val="009527EC"/>
    <w:rsid w:val="00952855"/>
    <w:rsid w:val="009529DE"/>
    <w:rsid w:val="00952B8B"/>
    <w:rsid w:val="00952DE7"/>
    <w:rsid w:val="0095307F"/>
    <w:rsid w:val="00953263"/>
    <w:rsid w:val="00953269"/>
    <w:rsid w:val="00953338"/>
    <w:rsid w:val="00954C39"/>
    <w:rsid w:val="00954EF4"/>
    <w:rsid w:val="00954F2E"/>
    <w:rsid w:val="0095505B"/>
    <w:rsid w:val="009552E8"/>
    <w:rsid w:val="0095547E"/>
    <w:rsid w:val="00955795"/>
    <w:rsid w:val="00955A6D"/>
    <w:rsid w:val="009563C5"/>
    <w:rsid w:val="00956BE6"/>
    <w:rsid w:val="00956DCB"/>
    <w:rsid w:val="00956F5D"/>
    <w:rsid w:val="0095721C"/>
    <w:rsid w:val="009572BF"/>
    <w:rsid w:val="00957407"/>
    <w:rsid w:val="0095793C"/>
    <w:rsid w:val="00957D7E"/>
    <w:rsid w:val="00957F6F"/>
    <w:rsid w:val="0096000F"/>
    <w:rsid w:val="009601BA"/>
    <w:rsid w:val="00960315"/>
    <w:rsid w:val="00960442"/>
    <w:rsid w:val="00960CBA"/>
    <w:rsid w:val="00960D49"/>
    <w:rsid w:val="00961007"/>
    <w:rsid w:val="00961114"/>
    <w:rsid w:val="009611A0"/>
    <w:rsid w:val="009611DF"/>
    <w:rsid w:val="0096133B"/>
    <w:rsid w:val="00961697"/>
    <w:rsid w:val="009616B4"/>
    <w:rsid w:val="00961769"/>
    <w:rsid w:val="00961789"/>
    <w:rsid w:val="009619A1"/>
    <w:rsid w:val="00961ABD"/>
    <w:rsid w:val="00962626"/>
    <w:rsid w:val="00962725"/>
    <w:rsid w:val="009629A1"/>
    <w:rsid w:val="009629C7"/>
    <w:rsid w:val="009629FE"/>
    <w:rsid w:val="00962C8B"/>
    <w:rsid w:val="00962C97"/>
    <w:rsid w:val="00962FE6"/>
    <w:rsid w:val="009634D8"/>
    <w:rsid w:val="00963529"/>
    <w:rsid w:val="0096352C"/>
    <w:rsid w:val="00963568"/>
    <w:rsid w:val="009635EC"/>
    <w:rsid w:val="00963738"/>
    <w:rsid w:val="00964433"/>
    <w:rsid w:val="00964470"/>
    <w:rsid w:val="009644CF"/>
    <w:rsid w:val="009644FC"/>
    <w:rsid w:val="0096468B"/>
    <w:rsid w:val="00964765"/>
    <w:rsid w:val="009647E9"/>
    <w:rsid w:val="00964B5B"/>
    <w:rsid w:val="00964BA0"/>
    <w:rsid w:val="00964F70"/>
    <w:rsid w:val="00965068"/>
    <w:rsid w:val="009653A1"/>
    <w:rsid w:val="00965450"/>
    <w:rsid w:val="009656C4"/>
    <w:rsid w:val="00965A76"/>
    <w:rsid w:val="00965CD0"/>
    <w:rsid w:val="0096609C"/>
    <w:rsid w:val="00966180"/>
    <w:rsid w:val="00966338"/>
    <w:rsid w:val="00966379"/>
    <w:rsid w:val="00966516"/>
    <w:rsid w:val="0096676D"/>
    <w:rsid w:val="00966A2E"/>
    <w:rsid w:val="00966BBF"/>
    <w:rsid w:val="00966BCD"/>
    <w:rsid w:val="00966F19"/>
    <w:rsid w:val="00967205"/>
    <w:rsid w:val="009672C0"/>
    <w:rsid w:val="00967315"/>
    <w:rsid w:val="009673B1"/>
    <w:rsid w:val="009673F8"/>
    <w:rsid w:val="0096768B"/>
    <w:rsid w:val="0096768C"/>
    <w:rsid w:val="009677B9"/>
    <w:rsid w:val="009678BE"/>
    <w:rsid w:val="00967A19"/>
    <w:rsid w:val="00967BC2"/>
    <w:rsid w:val="00967C25"/>
    <w:rsid w:val="00967EF0"/>
    <w:rsid w:val="0097057B"/>
    <w:rsid w:val="00970630"/>
    <w:rsid w:val="00970850"/>
    <w:rsid w:val="00970877"/>
    <w:rsid w:val="00970967"/>
    <w:rsid w:val="00970A2D"/>
    <w:rsid w:val="00970B0E"/>
    <w:rsid w:val="00970C07"/>
    <w:rsid w:val="00970CF0"/>
    <w:rsid w:val="00970F16"/>
    <w:rsid w:val="00970F54"/>
    <w:rsid w:val="00970FB7"/>
    <w:rsid w:val="00971398"/>
    <w:rsid w:val="009719F2"/>
    <w:rsid w:val="00971B43"/>
    <w:rsid w:val="00971E6C"/>
    <w:rsid w:val="00972683"/>
    <w:rsid w:val="009727F2"/>
    <w:rsid w:val="00972830"/>
    <w:rsid w:val="009728C9"/>
    <w:rsid w:val="00972936"/>
    <w:rsid w:val="0097323A"/>
    <w:rsid w:val="009733EE"/>
    <w:rsid w:val="009733FD"/>
    <w:rsid w:val="00973478"/>
    <w:rsid w:val="00973896"/>
    <w:rsid w:val="00973B21"/>
    <w:rsid w:val="00974082"/>
    <w:rsid w:val="009740C2"/>
    <w:rsid w:val="0097412C"/>
    <w:rsid w:val="009741E0"/>
    <w:rsid w:val="0097476D"/>
    <w:rsid w:val="009747A9"/>
    <w:rsid w:val="00975616"/>
    <w:rsid w:val="0097581E"/>
    <w:rsid w:val="0097591C"/>
    <w:rsid w:val="009759F7"/>
    <w:rsid w:val="00975A07"/>
    <w:rsid w:val="00975A69"/>
    <w:rsid w:val="00975B87"/>
    <w:rsid w:val="00975F3E"/>
    <w:rsid w:val="00975FEA"/>
    <w:rsid w:val="0097614A"/>
    <w:rsid w:val="00976762"/>
    <w:rsid w:val="00976885"/>
    <w:rsid w:val="00976AB3"/>
    <w:rsid w:val="00976B7C"/>
    <w:rsid w:val="00976B90"/>
    <w:rsid w:val="00976BE8"/>
    <w:rsid w:val="00976D42"/>
    <w:rsid w:val="00977299"/>
    <w:rsid w:val="009773D6"/>
    <w:rsid w:val="00977505"/>
    <w:rsid w:val="00977773"/>
    <w:rsid w:val="00977A24"/>
    <w:rsid w:val="00980006"/>
    <w:rsid w:val="0098031F"/>
    <w:rsid w:val="0098059D"/>
    <w:rsid w:val="009805BB"/>
    <w:rsid w:val="00980795"/>
    <w:rsid w:val="009808B0"/>
    <w:rsid w:val="00980A02"/>
    <w:rsid w:val="00980A11"/>
    <w:rsid w:val="00980A95"/>
    <w:rsid w:val="00980D3B"/>
    <w:rsid w:val="00981011"/>
    <w:rsid w:val="0098141E"/>
    <w:rsid w:val="009815E0"/>
    <w:rsid w:val="00981623"/>
    <w:rsid w:val="009816B9"/>
    <w:rsid w:val="009818E8"/>
    <w:rsid w:val="00981967"/>
    <w:rsid w:val="0098199D"/>
    <w:rsid w:val="00981DF3"/>
    <w:rsid w:val="009821E2"/>
    <w:rsid w:val="0098228E"/>
    <w:rsid w:val="0098251B"/>
    <w:rsid w:val="0098256F"/>
    <w:rsid w:val="0098270E"/>
    <w:rsid w:val="00982926"/>
    <w:rsid w:val="00982AAE"/>
    <w:rsid w:val="00982CF2"/>
    <w:rsid w:val="00982D17"/>
    <w:rsid w:val="00982D21"/>
    <w:rsid w:val="00982EE1"/>
    <w:rsid w:val="009832BE"/>
    <w:rsid w:val="00983304"/>
    <w:rsid w:val="00983383"/>
    <w:rsid w:val="0098351D"/>
    <w:rsid w:val="009839CC"/>
    <w:rsid w:val="00983B1A"/>
    <w:rsid w:val="00983B52"/>
    <w:rsid w:val="00983DE9"/>
    <w:rsid w:val="00983F12"/>
    <w:rsid w:val="00983FB8"/>
    <w:rsid w:val="00984397"/>
    <w:rsid w:val="00984556"/>
    <w:rsid w:val="0098465E"/>
    <w:rsid w:val="0098469C"/>
    <w:rsid w:val="00984918"/>
    <w:rsid w:val="00984B02"/>
    <w:rsid w:val="00984CAB"/>
    <w:rsid w:val="009851AE"/>
    <w:rsid w:val="00985241"/>
    <w:rsid w:val="0098525F"/>
    <w:rsid w:val="00985425"/>
    <w:rsid w:val="00985697"/>
    <w:rsid w:val="009857CF"/>
    <w:rsid w:val="00985850"/>
    <w:rsid w:val="00985A8C"/>
    <w:rsid w:val="00985EE5"/>
    <w:rsid w:val="00986215"/>
    <w:rsid w:val="009863E4"/>
    <w:rsid w:val="009866F2"/>
    <w:rsid w:val="009867DE"/>
    <w:rsid w:val="009868C0"/>
    <w:rsid w:val="00986930"/>
    <w:rsid w:val="00986D36"/>
    <w:rsid w:val="009874BF"/>
    <w:rsid w:val="00987AA6"/>
    <w:rsid w:val="00987BC9"/>
    <w:rsid w:val="00987E16"/>
    <w:rsid w:val="00990389"/>
    <w:rsid w:val="009903ED"/>
    <w:rsid w:val="009906F5"/>
    <w:rsid w:val="009909CD"/>
    <w:rsid w:val="00990B05"/>
    <w:rsid w:val="00990BAC"/>
    <w:rsid w:val="00990E47"/>
    <w:rsid w:val="00990EF0"/>
    <w:rsid w:val="009914B2"/>
    <w:rsid w:val="00991543"/>
    <w:rsid w:val="009919E8"/>
    <w:rsid w:val="00991BFC"/>
    <w:rsid w:val="00991E2C"/>
    <w:rsid w:val="00991F02"/>
    <w:rsid w:val="00991F29"/>
    <w:rsid w:val="0099216D"/>
    <w:rsid w:val="009922A8"/>
    <w:rsid w:val="009922C3"/>
    <w:rsid w:val="00992468"/>
    <w:rsid w:val="00992883"/>
    <w:rsid w:val="009928CB"/>
    <w:rsid w:val="00992907"/>
    <w:rsid w:val="0099294B"/>
    <w:rsid w:val="00992A7B"/>
    <w:rsid w:val="00992B4E"/>
    <w:rsid w:val="00992ED0"/>
    <w:rsid w:val="00992FC4"/>
    <w:rsid w:val="009933A0"/>
    <w:rsid w:val="009933C2"/>
    <w:rsid w:val="009936AA"/>
    <w:rsid w:val="009937E4"/>
    <w:rsid w:val="00993925"/>
    <w:rsid w:val="00993C00"/>
    <w:rsid w:val="00994023"/>
    <w:rsid w:val="009941B5"/>
    <w:rsid w:val="009942C0"/>
    <w:rsid w:val="00994413"/>
    <w:rsid w:val="0099468D"/>
    <w:rsid w:val="0099489D"/>
    <w:rsid w:val="00994ACF"/>
    <w:rsid w:val="00994BB1"/>
    <w:rsid w:val="00994CE5"/>
    <w:rsid w:val="00994DA5"/>
    <w:rsid w:val="00995115"/>
    <w:rsid w:val="00995294"/>
    <w:rsid w:val="009952A9"/>
    <w:rsid w:val="009954C7"/>
    <w:rsid w:val="00995522"/>
    <w:rsid w:val="009956D5"/>
    <w:rsid w:val="00995A2C"/>
    <w:rsid w:val="00995ED3"/>
    <w:rsid w:val="00995F30"/>
    <w:rsid w:val="00996BAA"/>
    <w:rsid w:val="00996FA1"/>
    <w:rsid w:val="00997325"/>
    <w:rsid w:val="00997437"/>
    <w:rsid w:val="00997671"/>
    <w:rsid w:val="00997D01"/>
    <w:rsid w:val="009A0025"/>
    <w:rsid w:val="009A0184"/>
    <w:rsid w:val="009A0386"/>
    <w:rsid w:val="009A04D6"/>
    <w:rsid w:val="009A0756"/>
    <w:rsid w:val="009A086E"/>
    <w:rsid w:val="009A0BD8"/>
    <w:rsid w:val="009A1046"/>
    <w:rsid w:val="009A11A8"/>
    <w:rsid w:val="009A129C"/>
    <w:rsid w:val="009A1362"/>
    <w:rsid w:val="009A1389"/>
    <w:rsid w:val="009A1465"/>
    <w:rsid w:val="009A1B59"/>
    <w:rsid w:val="009A1D1C"/>
    <w:rsid w:val="009A1EB0"/>
    <w:rsid w:val="009A26C5"/>
    <w:rsid w:val="009A2776"/>
    <w:rsid w:val="009A28FA"/>
    <w:rsid w:val="009A2D7D"/>
    <w:rsid w:val="009A3215"/>
    <w:rsid w:val="009A32ED"/>
    <w:rsid w:val="009A3319"/>
    <w:rsid w:val="009A35B6"/>
    <w:rsid w:val="009A36BC"/>
    <w:rsid w:val="009A3EA9"/>
    <w:rsid w:val="009A425C"/>
    <w:rsid w:val="009A42A8"/>
    <w:rsid w:val="009A46CC"/>
    <w:rsid w:val="009A473A"/>
    <w:rsid w:val="009A514E"/>
    <w:rsid w:val="009A5E22"/>
    <w:rsid w:val="009A5E57"/>
    <w:rsid w:val="009A5F11"/>
    <w:rsid w:val="009A602B"/>
    <w:rsid w:val="009A650C"/>
    <w:rsid w:val="009A65FC"/>
    <w:rsid w:val="009A6635"/>
    <w:rsid w:val="009A68D6"/>
    <w:rsid w:val="009A6E37"/>
    <w:rsid w:val="009A70A1"/>
    <w:rsid w:val="009A731E"/>
    <w:rsid w:val="009A74E3"/>
    <w:rsid w:val="009A755F"/>
    <w:rsid w:val="009A77A0"/>
    <w:rsid w:val="009A77E3"/>
    <w:rsid w:val="009A7911"/>
    <w:rsid w:val="009A7E0E"/>
    <w:rsid w:val="009B0124"/>
    <w:rsid w:val="009B01B0"/>
    <w:rsid w:val="009B0343"/>
    <w:rsid w:val="009B0588"/>
    <w:rsid w:val="009B0726"/>
    <w:rsid w:val="009B082F"/>
    <w:rsid w:val="009B08DD"/>
    <w:rsid w:val="009B096A"/>
    <w:rsid w:val="009B09CB"/>
    <w:rsid w:val="009B0D30"/>
    <w:rsid w:val="009B0E12"/>
    <w:rsid w:val="009B131C"/>
    <w:rsid w:val="009B16D9"/>
    <w:rsid w:val="009B16EF"/>
    <w:rsid w:val="009B1C35"/>
    <w:rsid w:val="009B1C8F"/>
    <w:rsid w:val="009B1F22"/>
    <w:rsid w:val="009B1F6B"/>
    <w:rsid w:val="009B1F91"/>
    <w:rsid w:val="009B1FC8"/>
    <w:rsid w:val="009B20E7"/>
    <w:rsid w:val="009B2165"/>
    <w:rsid w:val="009B228F"/>
    <w:rsid w:val="009B22AD"/>
    <w:rsid w:val="009B2303"/>
    <w:rsid w:val="009B2507"/>
    <w:rsid w:val="009B28D7"/>
    <w:rsid w:val="009B2A58"/>
    <w:rsid w:val="009B2FA3"/>
    <w:rsid w:val="009B32E2"/>
    <w:rsid w:val="009B3407"/>
    <w:rsid w:val="009B3504"/>
    <w:rsid w:val="009B35A1"/>
    <w:rsid w:val="009B376D"/>
    <w:rsid w:val="009B37F7"/>
    <w:rsid w:val="009B388B"/>
    <w:rsid w:val="009B3B8D"/>
    <w:rsid w:val="009B3CA1"/>
    <w:rsid w:val="009B3DDB"/>
    <w:rsid w:val="009B3E69"/>
    <w:rsid w:val="009B3FF3"/>
    <w:rsid w:val="009B40CC"/>
    <w:rsid w:val="009B4193"/>
    <w:rsid w:val="009B43C8"/>
    <w:rsid w:val="009B46CE"/>
    <w:rsid w:val="009B4946"/>
    <w:rsid w:val="009B49C1"/>
    <w:rsid w:val="009B4A0A"/>
    <w:rsid w:val="009B4B48"/>
    <w:rsid w:val="009B4D60"/>
    <w:rsid w:val="009B4EF4"/>
    <w:rsid w:val="009B5330"/>
    <w:rsid w:val="009B542F"/>
    <w:rsid w:val="009B54CC"/>
    <w:rsid w:val="009B5667"/>
    <w:rsid w:val="009B58FC"/>
    <w:rsid w:val="009B5A45"/>
    <w:rsid w:val="009B5D94"/>
    <w:rsid w:val="009B5E7C"/>
    <w:rsid w:val="009B5F51"/>
    <w:rsid w:val="009B6070"/>
    <w:rsid w:val="009B617C"/>
    <w:rsid w:val="009B63BD"/>
    <w:rsid w:val="009B6549"/>
    <w:rsid w:val="009B65D1"/>
    <w:rsid w:val="009B65F0"/>
    <w:rsid w:val="009B699F"/>
    <w:rsid w:val="009B6A95"/>
    <w:rsid w:val="009B6C40"/>
    <w:rsid w:val="009B6DB4"/>
    <w:rsid w:val="009B6EF5"/>
    <w:rsid w:val="009B703F"/>
    <w:rsid w:val="009B707C"/>
    <w:rsid w:val="009B729D"/>
    <w:rsid w:val="009B735A"/>
    <w:rsid w:val="009B74F6"/>
    <w:rsid w:val="009B76AE"/>
    <w:rsid w:val="009B784C"/>
    <w:rsid w:val="009B7A55"/>
    <w:rsid w:val="009B7D0C"/>
    <w:rsid w:val="009C056C"/>
    <w:rsid w:val="009C063F"/>
    <w:rsid w:val="009C06FE"/>
    <w:rsid w:val="009C0A69"/>
    <w:rsid w:val="009C0C28"/>
    <w:rsid w:val="009C0C94"/>
    <w:rsid w:val="009C0F77"/>
    <w:rsid w:val="009C104A"/>
    <w:rsid w:val="009C1136"/>
    <w:rsid w:val="009C119F"/>
    <w:rsid w:val="009C148C"/>
    <w:rsid w:val="009C1C4D"/>
    <w:rsid w:val="009C2064"/>
    <w:rsid w:val="009C2151"/>
    <w:rsid w:val="009C232F"/>
    <w:rsid w:val="009C2CAB"/>
    <w:rsid w:val="009C2D8B"/>
    <w:rsid w:val="009C3033"/>
    <w:rsid w:val="009C3052"/>
    <w:rsid w:val="009C30D5"/>
    <w:rsid w:val="009C3159"/>
    <w:rsid w:val="009C321E"/>
    <w:rsid w:val="009C324A"/>
    <w:rsid w:val="009C343D"/>
    <w:rsid w:val="009C35AB"/>
    <w:rsid w:val="009C36F9"/>
    <w:rsid w:val="009C372F"/>
    <w:rsid w:val="009C3C37"/>
    <w:rsid w:val="009C3CB4"/>
    <w:rsid w:val="009C3CDE"/>
    <w:rsid w:val="009C407D"/>
    <w:rsid w:val="009C48A6"/>
    <w:rsid w:val="009C4C3C"/>
    <w:rsid w:val="009C4CAB"/>
    <w:rsid w:val="009C5118"/>
    <w:rsid w:val="009C52AE"/>
    <w:rsid w:val="009C5357"/>
    <w:rsid w:val="009C53D3"/>
    <w:rsid w:val="009C55EF"/>
    <w:rsid w:val="009C56F4"/>
    <w:rsid w:val="009C5AE7"/>
    <w:rsid w:val="009C5BE2"/>
    <w:rsid w:val="009C5CE8"/>
    <w:rsid w:val="009C6508"/>
    <w:rsid w:val="009C6738"/>
    <w:rsid w:val="009C675E"/>
    <w:rsid w:val="009C6C06"/>
    <w:rsid w:val="009C6E4D"/>
    <w:rsid w:val="009C6F2B"/>
    <w:rsid w:val="009C700C"/>
    <w:rsid w:val="009C70BC"/>
    <w:rsid w:val="009C7356"/>
    <w:rsid w:val="009C7473"/>
    <w:rsid w:val="009C7554"/>
    <w:rsid w:val="009C755F"/>
    <w:rsid w:val="009C7625"/>
    <w:rsid w:val="009C771D"/>
    <w:rsid w:val="009C7DEF"/>
    <w:rsid w:val="009D00CC"/>
    <w:rsid w:val="009D01DC"/>
    <w:rsid w:val="009D0338"/>
    <w:rsid w:val="009D04D9"/>
    <w:rsid w:val="009D05CF"/>
    <w:rsid w:val="009D0A2B"/>
    <w:rsid w:val="009D0AA8"/>
    <w:rsid w:val="009D0B9F"/>
    <w:rsid w:val="009D0CE8"/>
    <w:rsid w:val="009D0CF0"/>
    <w:rsid w:val="009D0E14"/>
    <w:rsid w:val="009D108A"/>
    <w:rsid w:val="009D10DC"/>
    <w:rsid w:val="009D11D2"/>
    <w:rsid w:val="009D1653"/>
    <w:rsid w:val="009D1809"/>
    <w:rsid w:val="009D19C0"/>
    <w:rsid w:val="009D1A6B"/>
    <w:rsid w:val="009D1C19"/>
    <w:rsid w:val="009D2003"/>
    <w:rsid w:val="009D25D2"/>
    <w:rsid w:val="009D27CB"/>
    <w:rsid w:val="009D294F"/>
    <w:rsid w:val="009D29D7"/>
    <w:rsid w:val="009D2AB1"/>
    <w:rsid w:val="009D2C39"/>
    <w:rsid w:val="009D2EDD"/>
    <w:rsid w:val="009D3071"/>
    <w:rsid w:val="009D316E"/>
    <w:rsid w:val="009D31B6"/>
    <w:rsid w:val="009D3297"/>
    <w:rsid w:val="009D32BD"/>
    <w:rsid w:val="009D3428"/>
    <w:rsid w:val="009D35B9"/>
    <w:rsid w:val="009D3CFD"/>
    <w:rsid w:val="009D3F02"/>
    <w:rsid w:val="009D4043"/>
    <w:rsid w:val="009D4259"/>
    <w:rsid w:val="009D4371"/>
    <w:rsid w:val="009D44FF"/>
    <w:rsid w:val="009D4664"/>
    <w:rsid w:val="009D485B"/>
    <w:rsid w:val="009D5153"/>
    <w:rsid w:val="009D5458"/>
    <w:rsid w:val="009D5BBD"/>
    <w:rsid w:val="009D5F00"/>
    <w:rsid w:val="009D6157"/>
    <w:rsid w:val="009D6165"/>
    <w:rsid w:val="009D621B"/>
    <w:rsid w:val="009D627D"/>
    <w:rsid w:val="009D669F"/>
    <w:rsid w:val="009D6765"/>
    <w:rsid w:val="009D69BF"/>
    <w:rsid w:val="009D6A95"/>
    <w:rsid w:val="009D6E31"/>
    <w:rsid w:val="009D71C4"/>
    <w:rsid w:val="009D731B"/>
    <w:rsid w:val="009D771D"/>
    <w:rsid w:val="009D793E"/>
    <w:rsid w:val="009D7BFF"/>
    <w:rsid w:val="009D7D10"/>
    <w:rsid w:val="009E0209"/>
    <w:rsid w:val="009E034A"/>
    <w:rsid w:val="009E05CD"/>
    <w:rsid w:val="009E0945"/>
    <w:rsid w:val="009E0A1E"/>
    <w:rsid w:val="009E0E75"/>
    <w:rsid w:val="009E0EAC"/>
    <w:rsid w:val="009E12E6"/>
    <w:rsid w:val="009E13AA"/>
    <w:rsid w:val="009E1463"/>
    <w:rsid w:val="009E19A1"/>
    <w:rsid w:val="009E1A69"/>
    <w:rsid w:val="009E1BA5"/>
    <w:rsid w:val="009E1DEB"/>
    <w:rsid w:val="009E2116"/>
    <w:rsid w:val="009E2221"/>
    <w:rsid w:val="009E2419"/>
    <w:rsid w:val="009E254D"/>
    <w:rsid w:val="009E267F"/>
    <w:rsid w:val="009E2798"/>
    <w:rsid w:val="009E2BD1"/>
    <w:rsid w:val="009E2E22"/>
    <w:rsid w:val="009E2FD9"/>
    <w:rsid w:val="009E3001"/>
    <w:rsid w:val="009E31F4"/>
    <w:rsid w:val="009E34B7"/>
    <w:rsid w:val="009E363E"/>
    <w:rsid w:val="009E37B5"/>
    <w:rsid w:val="009E37D9"/>
    <w:rsid w:val="009E3912"/>
    <w:rsid w:val="009E3A24"/>
    <w:rsid w:val="009E3A56"/>
    <w:rsid w:val="009E3BA0"/>
    <w:rsid w:val="009E3BD9"/>
    <w:rsid w:val="009E42D8"/>
    <w:rsid w:val="009E436E"/>
    <w:rsid w:val="009E440B"/>
    <w:rsid w:val="009E44EF"/>
    <w:rsid w:val="009E489D"/>
    <w:rsid w:val="009E4C73"/>
    <w:rsid w:val="009E4DE8"/>
    <w:rsid w:val="009E54A1"/>
    <w:rsid w:val="009E5599"/>
    <w:rsid w:val="009E566B"/>
    <w:rsid w:val="009E56FE"/>
    <w:rsid w:val="009E59F0"/>
    <w:rsid w:val="009E5D0E"/>
    <w:rsid w:val="009E5D72"/>
    <w:rsid w:val="009E5EE0"/>
    <w:rsid w:val="009E5FC9"/>
    <w:rsid w:val="009E685A"/>
    <w:rsid w:val="009E69B1"/>
    <w:rsid w:val="009E6AD6"/>
    <w:rsid w:val="009E6FA6"/>
    <w:rsid w:val="009E7272"/>
    <w:rsid w:val="009E737A"/>
    <w:rsid w:val="009E7460"/>
    <w:rsid w:val="009E7777"/>
    <w:rsid w:val="009E7A24"/>
    <w:rsid w:val="009E7C33"/>
    <w:rsid w:val="009F0141"/>
    <w:rsid w:val="009F04CB"/>
    <w:rsid w:val="009F04D5"/>
    <w:rsid w:val="009F0AE6"/>
    <w:rsid w:val="009F0D86"/>
    <w:rsid w:val="009F0E4B"/>
    <w:rsid w:val="009F1081"/>
    <w:rsid w:val="009F10E2"/>
    <w:rsid w:val="009F12CB"/>
    <w:rsid w:val="009F139E"/>
    <w:rsid w:val="009F147D"/>
    <w:rsid w:val="009F14C9"/>
    <w:rsid w:val="009F1525"/>
    <w:rsid w:val="009F1688"/>
    <w:rsid w:val="009F191E"/>
    <w:rsid w:val="009F19AD"/>
    <w:rsid w:val="009F1DE4"/>
    <w:rsid w:val="009F21A8"/>
    <w:rsid w:val="009F22B2"/>
    <w:rsid w:val="009F2405"/>
    <w:rsid w:val="009F27FB"/>
    <w:rsid w:val="009F2AC3"/>
    <w:rsid w:val="009F2BB2"/>
    <w:rsid w:val="009F2CF2"/>
    <w:rsid w:val="009F2F6D"/>
    <w:rsid w:val="009F335D"/>
    <w:rsid w:val="009F33F5"/>
    <w:rsid w:val="009F3B31"/>
    <w:rsid w:val="009F3FD1"/>
    <w:rsid w:val="009F40D8"/>
    <w:rsid w:val="009F430F"/>
    <w:rsid w:val="009F4B33"/>
    <w:rsid w:val="009F4DAF"/>
    <w:rsid w:val="009F5262"/>
    <w:rsid w:val="009F5395"/>
    <w:rsid w:val="009F54E2"/>
    <w:rsid w:val="009F5C84"/>
    <w:rsid w:val="009F5D03"/>
    <w:rsid w:val="009F6060"/>
    <w:rsid w:val="009F6099"/>
    <w:rsid w:val="009F610F"/>
    <w:rsid w:val="009F6140"/>
    <w:rsid w:val="009F631B"/>
    <w:rsid w:val="009F6495"/>
    <w:rsid w:val="009F6B1C"/>
    <w:rsid w:val="009F6B49"/>
    <w:rsid w:val="009F6BB1"/>
    <w:rsid w:val="009F6BF1"/>
    <w:rsid w:val="009F6EE1"/>
    <w:rsid w:val="009F7061"/>
    <w:rsid w:val="009F7711"/>
    <w:rsid w:val="009F778D"/>
    <w:rsid w:val="009F797E"/>
    <w:rsid w:val="009F79EB"/>
    <w:rsid w:val="009F7AAE"/>
    <w:rsid w:val="009F7CE9"/>
    <w:rsid w:val="009F7EBA"/>
    <w:rsid w:val="00A00012"/>
    <w:rsid w:val="00A0010E"/>
    <w:rsid w:val="00A005C1"/>
    <w:rsid w:val="00A00BF1"/>
    <w:rsid w:val="00A00E0A"/>
    <w:rsid w:val="00A012AE"/>
    <w:rsid w:val="00A013EF"/>
    <w:rsid w:val="00A01D53"/>
    <w:rsid w:val="00A020A9"/>
    <w:rsid w:val="00A02100"/>
    <w:rsid w:val="00A02267"/>
    <w:rsid w:val="00A0236A"/>
    <w:rsid w:val="00A02497"/>
    <w:rsid w:val="00A02B80"/>
    <w:rsid w:val="00A02C16"/>
    <w:rsid w:val="00A02D37"/>
    <w:rsid w:val="00A02DD1"/>
    <w:rsid w:val="00A02EBD"/>
    <w:rsid w:val="00A02FE3"/>
    <w:rsid w:val="00A036EF"/>
    <w:rsid w:val="00A03746"/>
    <w:rsid w:val="00A037D9"/>
    <w:rsid w:val="00A038FF"/>
    <w:rsid w:val="00A03AA4"/>
    <w:rsid w:val="00A03B21"/>
    <w:rsid w:val="00A03DB9"/>
    <w:rsid w:val="00A03E34"/>
    <w:rsid w:val="00A04188"/>
    <w:rsid w:val="00A043EB"/>
    <w:rsid w:val="00A04435"/>
    <w:rsid w:val="00A044D6"/>
    <w:rsid w:val="00A045C4"/>
    <w:rsid w:val="00A047A7"/>
    <w:rsid w:val="00A04906"/>
    <w:rsid w:val="00A049B8"/>
    <w:rsid w:val="00A050E6"/>
    <w:rsid w:val="00A051AD"/>
    <w:rsid w:val="00A05538"/>
    <w:rsid w:val="00A05B20"/>
    <w:rsid w:val="00A05B56"/>
    <w:rsid w:val="00A05D4A"/>
    <w:rsid w:val="00A05F8D"/>
    <w:rsid w:val="00A0615E"/>
    <w:rsid w:val="00A061B7"/>
    <w:rsid w:val="00A0624D"/>
    <w:rsid w:val="00A0697C"/>
    <w:rsid w:val="00A06B82"/>
    <w:rsid w:val="00A07053"/>
    <w:rsid w:val="00A073C9"/>
    <w:rsid w:val="00A079CE"/>
    <w:rsid w:val="00A079FB"/>
    <w:rsid w:val="00A07ABC"/>
    <w:rsid w:val="00A07D4E"/>
    <w:rsid w:val="00A07E62"/>
    <w:rsid w:val="00A07FD0"/>
    <w:rsid w:val="00A10167"/>
    <w:rsid w:val="00A101A7"/>
    <w:rsid w:val="00A10326"/>
    <w:rsid w:val="00A103EA"/>
    <w:rsid w:val="00A1083B"/>
    <w:rsid w:val="00A10A38"/>
    <w:rsid w:val="00A1108B"/>
    <w:rsid w:val="00A11354"/>
    <w:rsid w:val="00A1152C"/>
    <w:rsid w:val="00A1157B"/>
    <w:rsid w:val="00A118B0"/>
    <w:rsid w:val="00A12170"/>
    <w:rsid w:val="00A126CC"/>
    <w:rsid w:val="00A127A9"/>
    <w:rsid w:val="00A12AB1"/>
    <w:rsid w:val="00A12D94"/>
    <w:rsid w:val="00A12FBC"/>
    <w:rsid w:val="00A12FD2"/>
    <w:rsid w:val="00A12FEC"/>
    <w:rsid w:val="00A132FA"/>
    <w:rsid w:val="00A13BB0"/>
    <w:rsid w:val="00A13D42"/>
    <w:rsid w:val="00A13DE2"/>
    <w:rsid w:val="00A13F6C"/>
    <w:rsid w:val="00A13FD2"/>
    <w:rsid w:val="00A13FFC"/>
    <w:rsid w:val="00A14140"/>
    <w:rsid w:val="00A143A7"/>
    <w:rsid w:val="00A14513"/>
    <w:rsid w:val="00A14904"/>
    <w:rsid w:val="00A14945"/>
    <w:rsid w:val="00A1496E"/>
    <w:rsid w:val="00A14980"/>
    <w:rsid w:val="00A14CC7"/>
    <w:rsid w:val="00A14DF0"/>
    <w:rsid w:val="00A14F07"/>
    <w:rsid w:val="00A15333"/>
    <w:rsid w:val="00A158AA"/>
    <w:rsid w:val="00A158E5"/>
    <w:rsid w:val="00A15C6E"/>
    <w:rsid w:val="00A15DA6"/>
    <w:rsid w:val="00A15F25"/>
    <w:rsid w:val="00A163BB"/>
    <w:rsid w:val="00A16711"/>
    <w:rsid w:val="00A1697B"/>
    <w:rsid w:val="00A16E32"/>
    <w:rsid w:val="00A171D1"/>
    <w:rsid w:val="00A171DF"/>
    <w:rsid w:val="00A1791A"/>
    <w:rsid w:val="00A1796D"/>
    <w:rsid w:val="00A179B1"/>
    <w:rsid w:val="00A17CAC"/>
    <w:rsid w:val="00A20448"/>
    <w:rsid w:val="00A20463"/>
    <w:rsid w:val="00A20818"/>
    <w:rsid w:val="00A20DEA"/>
    <w:rsid w:val="00A20FA9"/>
    <w:rsid w:val="00A21300"/>
    <w:rsid w:val="00A21346"/>
    <w:rsid w:val="00A21434"/>
    <w:rsid w:val="00A21674"/>
    <w:rsid w:val="00A219B6"/>
    <w:rsid w:val="00A21B50"/>
    <w:rsid w:val="00A21BFE"/>
    <w:rsid w:val="00A22004"/>
    <w:rsid w:val="00A2238B"/>
    <w:rsid w:val="00A22680"/>
    <w:rsid w:val="00A230BD"/>
    <w:rsid w:val="00A2357F"/>
    <w:rsid w:val="00A2387C"/>
    <w:rsid w:val="00A23AEC"/>
    <w:rsid w:val="00A23D1D"/>
    <w:rsid w:val="00A245FE"/>
    <w:rsid w:val="00A246C4"/>
    <w:rsid w:val="00A2488B"/>
    <w:rsid w:val="00A24B26"/>
    <w:rsid w:val="00A251E4"/>
    <w:rsid w:val="00A252EE"/>
    <w:rsid w:val="00A25A27"/>
    <w:rsid w:val="00A25E03"/>
    <w:rsid w:val="00A2617B"/>
    <w:rsid w:val="00A261D4"/>
    <w:rsid w:val="00A2636F"/>
    <w:rsid w:val="00A263C3"/>
    <w:rsid w:val="00A2644B"/>
    <w:rsid w:val="00A264D1"/>
    <w:rsid w:val="00A268E1"/>
    <w:rsid w:val="00A26906"/>
    <w:rsid w:val="00A26A64"/>
    <w:rsid w:val="00A26BED"/>
    <w:rsid w:val="00A26C8C"/>
    <w:rsid w:val="00A26E2D"/>
    <w:rsid w:val="00A27113"/>
    <w:rsid w:val="00A27257"/>
    <w:rsid w:val="00A27320"/>
    <w:rsid w:val="00A2747F"/>
    <w:rsid w:val="00A2749D"/>
    <w:rsid w:val="00A27589"/>
    <w:rsid w:val="00A278E8"/>
    <w:rsid w:val="00A278F5"/>
    <w:rsid w:val="00A27CC8"/>
    <w:rsid w:val="00A27E18"/>
    <w:rsid w:val="00A27F71"/>
    <w:rsid w:val="00A27FE7"/>
    <w:rsid w:val="00A3000B"/>
    <w:rsid w:val="00A3004C"/>
    <w:rsid w:val="00A301BD"/>
    <w:rsid w:val="00A3046B"/>
    <w:rsid w:val="00A30911"/>
    <w:rsid w:val="00A30CE6"/>
    <w:rsid w:val="00A31008"/>
    <w:rsid w:val="00A31104"/>
    <w:rsid w:val="00A3124D"/>
    <w:rsid w:val="00A3129D"/>
    <w:rsid w:val="00A313A6"/>
    <w:rsid w:val="00A314FD"/>
    <w:rsid w:val="00A316DD"/>
    <w:rsid w:val="00A31BF3"/>
    <w:rsid w:val="00A31C2A"/>
    <w:rsid w:val="00A31C44"/>
    <w:rsid w:val="00A31E23"/>
    <w:rsid w:val="00A32076"/>
    <w:rsid w:val="00A321C4"/>
    <w:rsid w:val="00A32352"/>
    <w:rsid w:val="00A327CC"/>
    <w:rsid w:val="00A32B8F"/>
    <w:rsid w:val="00A32EA3"/>
    <w:rsid w:val="00A33144"/>
    <w:rsid w:val="00A33588"/>
    <w:rsid w:val="00A33643"/>
    <w:rsid w:val="00A33716"/>
    <w:rsid w:val="00A33751"/>
    <w:rsid w:val="00A337D0"/>
    <w:rsid w:val="00A33B94"/>
    <w:rsid w:val="00A33C8C"/>
    <w:rsid w:val="00A33D22"/>
    <w:rsid w:val="00A33DCA"/>
    <w:rsid w:val="00A33E1A"/>
    <w:rsid w:val="00A33F98"/>
    <w:rsid w:val="00A34344"/>
    <w:rsid w:val="00A344AB"/>
    <w:rsid w:val="00A349E6"/>
    <w:rsid w:val="00A34D95"/>
    <w:rsid w:val="00A34DF7"/>
    <w:rsid w:val="00A34F7E"/>
    <w:rsid w:val="00A34FBA"/>
    <w:rsid w:val="00A351FB"/>
    <w:rsid w:val="00A35565"/>
    <w:rsid w:val="00A35586"/>
    <w:rsid w:val="00A355B6"/>
    <w:rsid w:val="00A35643"/>
    <w:rsid w:val="00A356C5"/>
    <w:rsid w:val="00A357F7"/>
    <w:rsid w:val="00A358C4"/>
    <w:rsid w:val="00A35971"/>
    <w:rsid w:val="00A35DA1"/>
    <w:rsid w:val="00A35DED"/>
    <w:rsid w:val="00A35EA6"/>
    <w:rsid w:val="00A35F37"/>
    <w:rsid w:val="00A360EA"/>
    <w:rsid w:val="00A361BA"/>
    <w:rsid w:val="00A36421"/>
    <w:rsid w:val="00A365B1"/>
    <w:rsid w:val="00A368BC"/>
    <w:rsid w:val="00A369AA"/>
    <w:rsid w:val="00A36A2A"/>
    <w:rsid w:val="00A36BAF"/>
    <w:rsid w:val="00A37223"/>
    <w:rsid w:val="00A372C3"/>
    <w:rsid w:val="00A3747E"/>
    <w:rsid w:val="00A374AD"/>
    <w:rsid w:val="00A3777F"/>
    <w:rsid w:val="00A377AD"/>
    <w:rsid w:val="00A37ABF"/>
    <w:rsid w:val="00A37EB5"/>
    <w:rsid w:val="00A37F89"/>
    <w:rsid w:val="00A37F90"/>
    <w:rsid w:val="00A40002"/>
    <w:rsid w:val="00A402FF"/>
    <w:rsid w:val="00A4031A"/>
    <w:rsid w:val="00A40386"/>
    <w:rsid w:val="00A40511"/>
    <w:rsid w:val="00A40666"/>
    <w:rsid w:val="00A40807"/>
    <w:rsid w:val="00A40849"/>
    <w:rsid w:val="00A409B9"/>
    <w:rsid w:val="00A40A40"/>
    <w:rsid w:val="00A40C66"/>
    <w:rsid w:val="00A40D91"/>
    <w:rsid w:val="00A412F9"/>
    <w:rsid w:val="00A419AC"/>
    <w:rsid w:val="00A41C09"/>
    <w:rsid w:val="00A41C92"/>
    <w:rsid w:val="00A41DD4"/>
    <w:rsid w:val="00A42003"/>
    <w:rsid w:val="00A42154"/>
    <w:rsid w:val="00A4222C"/>
    <w:rsid w:val="00A42329"/>
    <w:rsid w:val="00A42399"/>
    <w:rsid w:val="00A4242C"/>
    <w:rsid w:val="00A42431"/>
    <w:rsid w:val="00A42464"/>
    <w:rsid w:val="00A42815"/>
    <w:rsid w:val="00A42826"/>
    <w:rsid w:val="00A4290C"/>
    <w:rsid w:val="00A42D34"/>
    <w:rsid w:val="00A4310F"/>
    <w:rsid w:val="00A43192"/>
    <w:rsid w:val="00A4324F"/>
    <w:rsid w:val="00A43267"/>
    <w:rsid w:val="00A4328B"/>
    <w:rsid w:val="00A438B2"/>
    <w:rsid w:val="00A438BE"/>
    <w:rsid w:val="00A441FE"/>
    <w:rsid w:val="00A442B3"/>
    <w:rsid w:val="00A44576"/>
    <w:rsid w:val="00A44959"/>
    <w:rsid w:val="00A449A2"/>
    <w:rsid w:val="00A44C1C"/>
    <w:rsid w:val="00A44D06"/>
    <w:rsid w:val="00A44D10"/>
    <w:rsid w:val="00A44DC2"/>
    <w:rsid w:val="00A44E0D"/>
    <w:rsid w:val="00A44FD0"/>
    <w:rsid w:val="00A451A5"/>
    <w:rsid w:val="00A458CE"/>
    <w:rsid w:val="00A45B21"/>
    <w:rsid w:val="00A45B61"/>
    <w:rsid w:val="00A45D7E"/>
    <w:rsid w:val="00A45F95"/>
    <w:rsid w:val="00A4609F"/>
    <w:rsid w:val="00A4620A"/>
    <w:rsid w:val="00A464DD"/>
    <w:rsid w:val="00A4691F"/>
    <w:rsid w:val="00A46921"/>
    <w:rsid w:val="00A46A80"/>
    <w:rsid w:val="00A46DCB"/>
    <w:rsid w:val="00A46F17"/>
    <w:rsid w:val="00A46FA5"/>
    <w:rsid w:val="00A46FA7"/>
    <w:rsid w:val="00A4705B"/>
    <w:rsid w:val="00A47144"/>
    <w:rsid w:val="00A47178"/>
    <w:rsid w:val="00A4720E"/>
    <w:rsid w:val="00A473DF"/>
    <w:rsid w:val="00A474C1"/>
    <w:rsid w:val="00A47DFD"/>
    <w:rsid w:val="00A47E04"/>
    <w:rsid w:val="00A47EA6"/>
    <w:rsid w:val="00A47F84"/>
    <w:rsid w:val="00A47FF4"/>
    <w:rsid w:val="00A50230"/>
    <w:rsid w:val="00A50274"/>
    <w:rsid w:val="00A502DF"/>
    <w:rsid w:val="00A50500"/>
    <w:rsid w:val="00A507BC"/>
    <w:rsid w:val="00A50A7C"/>
    <w:rsid w:val="00A51634"/>
    <w:rsid w:val="00A51709"/>
    <w:rsid w:val="00A51EAB"/>
    <w:rsid w:val="00A52643"/>
    <w:rsid w:val="00A5272D"/>
    <w:rsid w:val="00A52A3A"/>
    <w:rsid w:val="00A52DF2"/>
    <w:rsid w:val="00A52E42"/>
    <w:rsid w:val="00A52EDE"/>
    <w:rsid w:val="00A52FBD"/>
    <w:rsid w:val="00A5304D"/>
    <w:rsid w:val="00A5336A"/>
    <w:rsid w:val="00A53411"/>
    <w:rsid w:val="00A53455"/>
    <w:rsid w:val="00A535C3"/>
    <w:rsid w:val="00A537B8"/>
    <w:rsid w:val="00A539D5"/>
    <w:rsid w:val="00A53E05"/>
    <w:rsid w:val="00A53EC3"/>
    <w:rsid w:val="00A54064"/>
    <w:rsid w:val="00A5429C"/>
    <w:rsid w:val="00A544AA"/>
    <w:rsid w:val="00A54515"/>
    <w:rsid w:val="00A547BF"/>
    <w:rsid w:val="00A548EB"/>
    <w:rsid w:val="00A54ACD"/>
    <w:rsid w:val="00A54D53"/>
    <w:rsid w:val="00A54E02"/>
    <w:rsid w:val="00A5569E"/>
    <w:rsid w:val="00A5600F"/>
    <w:rsid w:val="00A561EA"/>
    <w:rsid w:val="00A562D0"/>
    <w:rsid w:val="00A56793"/>
    <w:rsid w:val="00A5680C"/>
    <w:rsid w:val="00A56991"/>
    <w:rsid w:val="00A56B0A"/>
    <w:rsid w:val="00A56FEE"/>
    <w:rsid w:val="00A5729F"/>
    <w:rsid w:val="00A5732F"/>
    <w:rsid w:val="00A577A4"/>
    <w:rsid w:val="00A57907"/>
    <w:rsid w:val="00A57B38"/>
    <w:rsid w:val="00A57D13"/>
    <w:rsid w:val="00A57E8C"/>
    <w:rsid w:val="00A60496"/>
    <w:rsid w:val="00A60628"/>
    <w:rsid w:val="00A6097B"/>
    <w:rsid w:val="00A60A99"/>
    <w:rsid w:val="00A60BEA"/>
    <w:rsid w:val="00A61138"/>
    <w:rsid w:val="00A611FB"/>
    <w:rsid w:val="00A6130F"/>
    <w:rsid w:val="00A616EF"/>
    <w:rsid w:val="00A617C1"/>
    <w:rsid w:val="00A61865"/>
    <w:rsid w:val="00A61931"/>
    <w:rsid w:val="00A61A80"/>
    <w:rsid w:val="00A61C0C"/>
    <w:rsid w:val="00A61C36"/>
    <w:rsid w:val="00A6217B"/>
    <w:rsid w:val="00A621AE"/>
    <w:rsid w:val="00A6233B"/>
    <w:rsid w:val="00A62471"/>
    <w:rsid w:val="00A624B0"/>
    <w:rsid w:val="00A6255B"/>
    <w:rsid w:val="00A62886"/>
    <w:rsid w:val="00A6298C"/>
    <w:rsid w:val="00A62B8D"/>
    <w:rsid w:val="00A62CFF"/>
    <w:rsid w:val="00A6318B"/>
    <w:rsid w:val="00A6321E"/>
    <w:rsid w:val="00A63483"/>
    <w:rsid w:val="00A6360B"/>
    <w:rsid w:val="00A637B2"/>
    <w:rsid w:val="00A63855"/>
    <w:rsid w:val="00A6388C"/>
    <w:rsid w:val="00A6390D"/>
    <w:rsid w:val="00A639A5"/>
    <w:rsid w:val="00A63A1D"/>
    <w:rsid w:val="00A63E41"/>
    <w:rsid w:val="00A64221"/>
    <w:rsid w:val="00A643CC"/>
    <w:rsid w:val="00A64462"/>
    <w:rsid w:val="00A64943"/>
    <w:rsid w:val="00A64A8B"/>
    <w:rsid w:val="00A64D8B"/>
    <w:rsid w:val="00A65423"/>
    <w:rsid w:val="00A6545D"/>
    <w:rsid w:val="00A656EE"/>
    <w:rsid w:val="00A65AFF"/>
    <w:rsid w:val="00A65DBA"/>
    <w:rsid w:val="00A65E30"/>
    <w:rsid w:val="00A65EF8"/>
    <w:rsid w:val="00A6613E"/>
    <w:rsid w:val="00A6624B"/>
    <w:rsid w:val="00A66272"/>
    <w:rsid w:val="00A6640A"/>
    <w:rsid w:val="00A66533"/>
    <w:rsid w:val="00A6661B"/>
    <w:rsid w:val="00A667EA"/>
    <w:rsid w:val="00A66801"/>
    <w:rsid w:val="00A6690E"/>
    <w:rsid w:val="00A669F2"/>
    <w:rsid w:val="00A66C06"/>
    <w:rsid w:val="00A66F5B"/>
    <w:rsid w:val="00A674AF"/>
    <w:rsid w:val="00A677EB"/>
    <w:rsid w:val="00A67932"/>
    <w:rsid w:val="00A67C5E"/>
    <w:rsid w:val="00A67F99"/>
    <w:rsid w:val="00A67FDD"/>
    <w:rsid w:val="00A701FD"/>
    <w:rsid w:val="00A707ED"/>
    <w:rsid w:val="00A70BB5"/>
    <w:rsid w:val="00A70E98"/>
    <w:rsid w:val="00A71532"/>
    <w:rsid w:val="00A71541"/>
    <w:rsid w:val="00A715A3"/>
    <w:rsid w:val="00A718EC"/>
    <w:rsid w:val="00A71A92"/>
    <w:rsid w:val="00A71CE8"/>
    <w:rsid w:val="00A71F6C"/>
    <w:rsid w:val="00A721BE"/>
    <w:rsid w:val="00A7255C"/>
    <w:rsid w:val="00A72675"/>
    <w:rsid w:val="00A72773"/>
    <w:rsid w:val="00A72951"/>
    <w:rsid w:val="00A72A54"/>
    <w:rsid w:val="00A72A5A"/>
    <w:rsid w:val="00A731E5"/>
    <w:rsid w:val="00A73261"/>
    <w:rsid w:val="00A732FA"/>
    <w:rsid w:val="00A7352C"/>
    <w:rsid w:val="00A73697"/>
    <w:rsid w:val="00A738D6"/>
    <w:rsid w:val="00A73912"/>
    <w:rsid w:val="00A73A4B"/>
    <w:rsid w:val="00A73B3B"/>
    <w:rsid w:val="00A73D75"/>
    <w:rsid w:val="00A73EF9"/>
    <w:rsid w:val="00A73F7B"/>
    <w:rsid w:val="00A740C1"/>
    <w:rsid w:val="00A745D0"/>
    <w:rsid w:val="00A74720"/>
    <w:rsid w:val="00A749E8"/>
    <w:rsid w:val="00A74D7C"/>
    <w:rsid w:val="00A74DCC"/>
    <w:rsid w:val="00A74EF8"/>
    <w:rsid w:val="00A750BC"/>
    <w:rsid w:val="00A752D3"/>
    <w:rsid w:val="00A753CB"/>
    <w:rsid w:val="00A75482"/>
    <w:rsid w:val="00A75526"/>
    <w:rsid w:val="00A75646"/>
    <w:rsid w:val="00A75777"/>
    <w:rsid w:val="00A75A03"/>
    <w:rsid w:val="00A75A5F"/>
    <w:rsid w:val="00A75D38"/>
    <w:rsid w:val="00A75D94"/>
    <w:rsid w:val="00A7601A"/>
    <w:rsid w:val="00A760A5"/>
    <w:rsid w:val="00A76291"/>
    <w:rsid w:val="00A763B5"/>
    <w:rsid w:val="00A763B6"/>
    <w:rsid w:val="00A763F5"/>
    <w:rsid w:val="00A76696"/>
    <w:rsid w:val="00A76AD3"/>
    <w:rsid w:val="00A77453"/>
    <w:rsid w:val="00A77958"/>
    <w:rsid w:val="00A77B96"/>
    <w:rsid w:val="00A80044"/>
    <w:rsid w:val="00A801BE"/>
    <w:rsid w:val="00A80469"/>
    <w:rsid w:val="00A80F2D"/>
    <w:rsid w:val="00A81071"/>
    <w:rsid w:val="00A81222"/>
    <w:rsid w:val="00A81309"/>
    <w:rsid w:val="00A81468"/>
    <w:rsid w:val="00A8160C"/>
    <w:rsid w:val="00A817B0"/>
    <w:rsid w:val="00A818C5"/>
    <w:rsid w:val="00A8194E"/>
    <w:rsid w:val="00A81C9E"/>
    <w:rsid w:val="00A81D74"/>
    <w:rsid w:val="00A82018"/>
    <w:rsid w:val="00A82193"/>
    <w:rsid w:val="00A828F1"/>
    <w:rsid w:val="00A829E4"/>
    <w:rsid w:val="00A82A8D"/>
    <w:rsid w:val="00A82ABF"/>
    <w:rsid w:val="00A82B16"/>
    <w:rsid w:val="00A82E70"/>
    <w:rsid w:val="00A83116"/>
    <w:rsid w:val="00A831F1"/>
    <w:rsid w:val="00A832E4"/>
    <w:rsid w:val="00A83455"/>
    <w:rsid w:val="00A8368D"/>
    <w:rsid w:val="00A8370D"/>
    <w:rsid w:val="00A83BB9"/>
    <w:rsid w:val="00A83BC7"/>
    <w:rsid w:val="00A842EA"/>
    <w:rsid w:val="00A84323"/>
    <w:rsid w:val="00A84788"/>
    <w:rsid w:val="00A847E3"/>
    <w:rsid w:val="00A848BD"/>
    <w:rsid w:val="00A84AE0"/>
    <w:rsid w:val="00A84B6D"/>
    <w:rsid w:val="00A84F70"/>
    <w:rsid w:val="00A85296"/>
    <w:rsid w:val="00A852B9"/>
    <w:rsid w:val="00A85658"/>
    <w:rsid w:val="00A8597D"/>
    <w:rsid w:val="00A86437"/>
    <w:rsid w:val="00A86576"/>
    <w:rsid w:val="00A86B2F"/>
    <w:rsid w:val="00A86C13"/>
    <w:rsid w:val="00A86C97"/>
    <w:rsid w:val="00A86E0F"/>
    <w:rsid w:val="00A86F03"/>
    <w:rsid w:val="00A87104"/>
    <w:rsid w:val="00A87122"/>
    <w:rsid w:val="00A8782F"/>
    <w:rsid w:val="00A8796D"/>
    <w:rsid w:val="00A879C2"/>
    <w:rsid w:val="00A87BDB"/>
    <w:rsid w:val="00A87CDB"/>
    <w:rsid w:val="00A87FB2"/>
    <w:rsid w:val="00A87FD7"/>
    <w:rsid w:val="00A90258"/>
    <w:rsid w:val="00A90318"/>
    <w:rsid w:val="00A9032A"/>
    <w:rsid w:val="00A90442"/>
    <w:rsid w:val="00A904FD"/>
    <w:rsid w:val="00A90AD9"/>
    <w:rsid w:val="00A90B1D"/>
    <w:rsid w:val="00A90E87"/>
    <w:rsid w:val="00A90FBF"/>
    <w:rsid w:val="00A91096"/>
    <w:rsid w:val="00A9115C"/>
    <w:rsid w:val="00A911B4"/>
    <w:rsid w:val="00A9121C"/>
    <w:rsid w:val="00A91233"/>
    <w:rsid w:val="00A91750"/>
    <w:rsid w:val="00A91C33"/>
    <w:rsid w:val="00A92019"/>
    <w:rsid w:val="00A92100"/>
    <w:rsid w:val="00A92584"/>
    <w:rsid w:val="00A928C4"/>
    <w:rsid w:val="00A92D07"/>
    <w:rsid w:val="00A92E2F"/>
    <w:rsid w:val="00A92F1C"/>
    <w:rsid w:val="00A92FF5"/>
    <w:rsid w:val="00A931CE"/>
    <w:rsid w:val="00A93355"/>
    <w:rsid w:val="00A9368C"/>
    <w:rsid w:val="00A93751"/>
    <w:rsid w:val="00A937D8"/>
    <w:rsid w:val="00A93924"/>
    <w:rsid w:val="00A93DCD"/>
    <w:rsid w:val="00A93F9E"/>
    <w:rsid w:val="00A942DB"/>
    <w:rsid w:val="00A9458F"/>
    <w:rsid w:val="00A9460A"/>
    <w:rsid w:val="00A9469D"/>
    <w:rsid w:val="00A94A6B"/>
    <w:rsid w:val="00A94BC4"/>
    <w:rsid w:val="00A9509F"/>
    <w:rsid w:val="00A950B7"/>
    <w:rsid w:val="00A951E6"/>
    <w:rsid w:val="00A952C9"/>
    <w:rsid w:val="00A952FD"/>
    <w:rsid w:val="00A958AF"/>
    <w:rsid w:val="00A95905"/>
    <w:rsid w:val="00A95AAA"/>
    <w:rsid w:val="00A96132"/>
    <w:rsid w:val="00A96308"/>
    <w:rsid w:val="00A96382"/>
    <w:rsid w:val="00A96768"/>
    <w:rsid w:val="00A96AFB"/>
    <w:rsid w:val="00A96D6F"/>
    <w:rsid w:val="00A96F76"/>
    <w:rsid w:val="00A96FFB"/>
    <w:rsid w:val="00A97259"/>
    <w:rsid w:val="00A973AF"/>
    <w:rsid w:val="00A9762C"/>
    <w:rsid w:val="00A979AE"/>
    <w:rsid w:val="00A97F85"/>
    <w:rsid w:val="00AA000B"/>
    <w:rsid w:val="00AA03C2"/>
    <w:rsid w:val="00AA0430"/>
    <w:rsid w:val="00AA04BC"/>
    <w:rsid w:val="00AA055B"/>
    <w:rsid w:val="00AA05A3"/>
    <w:rsid w:val="00AA062B"/>
    <w:rsid w:val="00AA1067"/>
    <w:rsid w:val="00AA1240"/>
    <w:rsid w:val="00AA13AC"/>
    <w:rsid w:val="00AA1482"/>
    <w:rsid w:val="00AA1637"/>
    <w:rsid w:val="00AA1C65"/>
    <w:rsid w:val="00AA1CB5"/>
    <w:rsid w:val="00AA1E2D"/>
    <w:rsid w:val="00AA206A"/>
    <w:rsid w:val="00AA282E"/>
    <w:rsid w:val="00AA2988"/>
    <w:rsid w:val="00AA2C42"/>
    <w:rsid w:val="00AA2DAF"/>
    <w:rsid w:val="00AA2F30"/>
    <w:rsid w:val="00AA304C"/>
    <w:rsid w:val="00AA30A8"/>
    <w:rsid w:val="00AA3149"/>
    <w:rsid w:val="00AA3345"/>
    <w:rsid w:val="00AA33B3"/>
    <w:rsid w:val="00AA35DD"/>
    <w:rsid w:val="00AA35E3"/>
    <w:rsid w:val="00AA3770"/>
    <w:rsid w:val="00AA3AA2"/>
    <w:rsid w:val="00AA3AD8"/>
    <w:rsid w:val="00AA3D83"/>
    <w:rsid w:val="00AA3F16"/>
    <w:rsid w:val="00AA4033"/>
    <w:rsid w:val="00AA405C"/>
    <w:rsid w:val="00AA416E"/>
    <w:rsid w:val="00AA418B"/>
    <w:rsid w:val="00AA4407"/>
    <w:rsid w:val="00AA45A1"/>
    <w:rsid w:val="00AA4688"/>
    <w:rsid w:val="00AA4807"/>
    <w:rsid w:val="00AA4D2A"/>
    <w:rsid w:val="00AA4D8A"/>
    <w:rsid w:val="00AA520D"/>
    <w:rsid w:val="00AA53D8"/>
    <w:rsid w:val="00AA5FAD"/>
    <w:rsid w:val="00AA5FBA"/>
    <w:rsid w:val="00AA6B6A"/>
    <w:rsid w:val="00AA6D0D"/>
    <w:rsid w:val="00AA71D0"/>
    <w:rsid w:val="00AA73D4"/>
    <w:rsid w:val="00AA76C1"/>
    <w:rsid w:val="00AA78F6"/>
    <w:rsid w:val="00AA7CE4"/>
    <w:rsid w:val="00AA7CFD"/>
    <w:rsid w:val="00AA7F92"/>
    <w:rsid w:val="00AB0024"/>
    <w:rsid w:val="00AB0089"/>
    <w:rsid w:val="00AB015F"/>
    <w:rsid w:val="00AB0345"/>
    <w:rsid w:val="00AB0A94"/>
    <w:rsid w:val="00AB0CF2"/>
    <w:rsid w:val="00AB1177"/>
    <w:rsid w:val="00AB11BF"/>
    <w:rsid w:val="00AB1337"/>
    <w:rsid w:val="00AB13AF"/>
    <w:rsid w:val="00AB1552"/>
    <w:rsid w:val="00AB15B8"/>
    <w:rsid w:val="00AB169F"/>
    <w:rsid w:val="00AB18CC"/>
    <w:rsid w:val="00AB1931"/>
    <w:rsid w:val="00AB1C2D"/>
    <w:rsid w:val="00AB1F66"/>
    <w:rsid w:val="00AB21E7"/>
    <w:rsid w:val="00AB23E4"/>
    <w:rsid w:val="00AB250D"/>
    <w:rsid w:val="00AB2639"/>
    <w:rsid w:val="00AB2649"/>
    <w:rsid w:val="00AB2772"/>
    <w:rsid w:val="00AB27AD"/>
    <w:rsid w:val="00AB287A"/>
    <w:rsid w:val="00AB2D36"/>
    <w:rsid w:val="00AB2FF4"/>
    <w:rsid w:val="00AB305C"/>
    <w:rsid w:val="00AB30DC"/>
    <w:rsid w:val="00AB315F"/>
    <w:rsid w:val="00AB3176"/>
    <w:rsid w:val="00AB32B9"/>
    <w:rsid w:val="00AB33F6"/>
    <w:rsid w:val="00AB340F"/>
    <w:rsid w:val="00AB360E"/>
    <w:rsid w:val="00AB36BB"/>
    <w:rsid w:val="00AB3786"/>
    <w:rsid w:val="00AB387C"/>
    <w:rsid w:val="00AB3D9F"/>
    <w:rsid w:val="00AB4190"/>
    <w:rsid w:val="00AB4192"/>
    <w:rsid w:val="00AB4320"/>
    <w:rsid w:val="00AB43F1"/>
    <w:rsid w:val="00AB4660"/>
    <w:rsid w:val="00AB470A"/>
    <w:rsid w:val="00AB47D4"/>
    <w:rsid w:val="00AB4993"/>
    <w:rsid w:val="00AB4E03"/>
    <w:rsid w:val="00AB501B"/>
    <w:rsid w:val="00AB50A5"/>
    <w:rsid w:val="00AB50AD"/>
    <w:rsid w:val="00AB50B7"/>
    <w:rsid w:val="00AB57F0"/>
    <w:rsid w:val="00AB59EC"/>
    <w:rsid w:val="00AB5E9C"/>
    <w:rsid w:val="00AB6019"/>
    <w:rsid w:val="00AB63E1"/>
    <w:rsid w:val="00AB6518"/>
    <w:rsid w:val="00AB6BEB"/>
    <w:rsid w:val="00AB6C34"/>
    <w:rsid w:val="00AB6DA1"/>
    <w:rsid w:val="00AB6FAB"/>
    <w:rsid w:val="00AB7180"/>
    <w:rsid w:val="00AB7907"/>
    <w:rsid w:val="00AB7CE0"/>
    <w:rsid w:val="00AB7D1F"/>
    <w:rsid w:val="00AB7E5A"/>
    <w:rsid w:val="00AC02EE"/>
    <w:rsid w:val="00AC04EC"/>
    <w:rsid w:val="00AC0568"/>
    <w:rsid w:val="00AC05CC"/>
    <w:rsid w:val="00AC098E"/>
    <w:rsid w:val="00AC0AF5"/>
    <w:rsid w:val="00AC0F3A"/>
    <w:rsid w:val="00AC11F8"/>
    <w:rsid w:val="00AC1258"/>
    <w:rsid w:val="00AC151A"/>
    <w:rsid w:val="00AC1AB9"/>
    <w:rsid w:val="00AC1B91"/>
    <w:rsid w:val="00AC2147"/>
    <w:rsid w:val="00AC236E"/>
    <w:rsid w:val="00AC23B9"/>
    <w:rsid w:val="00AC29B3"/>
    <w:rsid w:val="00AC2CC9"/>
    <w:rsid w:val="00AC2E2E"/>
    <w:rsid w:val="00AC30A8"/>
    <w:rsid w:val="00AC354F"/>
    <w:rsid w:val="00AC3753"/>
    <w:rsid w:val="00AC3935"/>
    <w:rsid w:val="00AC3936"/>
    <w:rsid w:val="00AC396A"/>
    <w:rsid w:val="00AC3F25"/>
    <w:rsid w:val="00AC3F6E"/>
    <w:rsid w:val="00AC40BF"/>
    <w:rsid w:val="00AC41BD"/>
    <w:rsid w:val="00AC428A"/>
    <w:rsid w:val="00AC4394"/>
    <w:rsid w:val="00AC44B5"/>
    <w:rsid w:val="00AC48F9"/>
    <w:rsid w:val="00AC4B34"/>
    <w:rsid w:val="00AC4FBE"/>
    <w:rsid w:val="00AC5936"/>
    <w:rsid w:val="00AC5A3C"/>
    <w:rsid w:val="00AC6136"/>
    <w:rsid w:val="00AC6292"/>
    <w:rsid w:val="00AC6368"/>
    <w:rsid w:val="00AC69FE"/>
    <w:rsid w:val="00AC6A07"/>
    <w:rsid w:val="00AC6A3D"/>
    <w:rsid w:val="00AC712D"/>
    <w:rsid w:val="00AC7286"/>
    <w:rsid w:val="00AC7737"/>
    <w:rsid w:val="00AC78A6"/>
    <w:rsid w:val="00AC7AE7"/>
    <w:rsid w:val="00AC7B84"/>
    <w:rsid w:val="00AC7C50"/>
    <w:rsid w:val="00AD0010"/>
    <w:rsid w:val="00AD04A9"/>
    <w:rsid w:val="00AD0560"/>
    <w:rsid w:val="00AD05CC"/>
    <w:rsid w:val="00AD068F"/>
    <w:rsid w:val="00AD0703"/>
    <w:rsid w:val="00AD07F6"/>
    <w:rsid w:val="00AD0B8D"/>
    <w:rsid w:val="00AD11A0"/>
    <w:rsid w:val="00AD1349"/>
    <w:rsid w:val="00AD13B0"/>
    <w:rsid w:val="00AD1660"/>
    <w:rsid w:val="00AD1661"/>
    <w:rsid w:val="00AD1662"/>
    <w:rsid w:val="00AD168D"/>
    <w:rsid w:val="00AD16C8"/>
    <w:rsid w:val="00AD1A6E"/>
    <w:rsid w:val="00AD1D3E"/>
    <w:rsid w:val="00AD1D72"/>
    <w:rsid w:val="00AD1E95"/>
    <w:rsid w:val="00AD250D"/>
    <w:rsid w:val="00AD298D"/>
    <w:rsid w:val="00AD2AEC"/>
    <w:rsid w:val="00AD2C06"/>
    <w:rsid w:val="00AD2D01"/>
    <w:rsid w:val="00AD2E30"/>
    <w:rsid w:val="00AD2E78"/>
    <w:rsid w:val="00AD2F72"/>
    <w:rsid w:val="00AD2FC3"/>
    <w:rsid w:val="00AD32E9"/>
    <w:rsid w:val="00AD33D2"/>
    <w:rsid w:val="00AD343C"/>
    <w:rsid w:val="00AD3775"/>
    <w:rsid w:val="00AD3E79"/>
    <w:rsid w:val="00AD429C"/>
    <w:rsid w:val="00AD43E3"/>
    <w:rsid w:val="00AD45A0"/>
    <w:rsid w:val="00AD4847"/>
    <w:rsid w:val="00AD49AD"/>
    <w:rsid w:val="00AD4C1F"/>
    <w:rsid w:val="00AD4F34"/>
    <w:rsid w:val="00AD5088"/>
    <w:rsid w:val="00AD50B4"/>
    <w:rsid w:val="00AD52E1"/>
    <w:rsid w:val="00AD5306"/>
    <w:rsid w:val="00AD53B6"/>
    <w:rsid w:val="00AD578C"/>
    <w:rsid w:val="00AD58C3"/>
    <w:rsid w:val="00AD5B84"/>
    <w:rsid w:val="00AD5FAD"/>
    <w:rsid w:val="00AD62BB"/>
    <w:rsid w:val="00AD67F7"/>
    <w:rsid w:val="00AD6A55"/>
    <w:rsid w:val="00AD6DD7"/>
    <w:rsid w:val="00AD70C7"/>
    <w:rsid w:val="00AD70DF"/>
    <w:rsid w:val="00AD7360"/>
    <w:rsid w:val="00AD7780"/>
    <w:rsid w:val="00AD782E"/>
    <w:rsid w:val="00AD78C2"/>
    <w:rsid w:val="00AD7AFF"/>
    <w:rsid w:val="00AD7B01"/>
    <w:rsid w:val="00AD7F20"/>
    <w:rsid w:val="00AD7F36"/>
    <w:rsid w:val="00AE004A"/>
    <w:rsid w:val="00AE0240"/>
    <w:rsid w:val="00AE040F"/>
    <w:rsid w:val="00AE05C4"/>
    <w:rsid w:val="00AE0C47"/>
    <w:rsid w:val="00AE0D08"/>
    <w:rsid w:val="00AE0ED6"/>
    <w:rsid w:val="00AE159B"/>
    <w:rsid w:val="00AE17F4"/>
    <w:rsid w:val="00AE1C44"/>
    <w:rsid w:val="00AE1D9E"/>
    <w:rsid w:val="00AE2015"/>
    <w:rsid w:val="00AE223C"/>
    <w:rsid w:val="00AE23DB"/>
    <w:rsid w:val="00AE27CA"/>
    <w:rsid w:val="00AE2896"/>
    <w:rsid w:val="00AE2CEC"/>
    <w:rsid w:val="00AE2E21"/>
    <w:rsid w:val="00AE2E9D"/>
    <w:rsid w:val="00AE3048"/>
    <w:rsid w:val="00AE30D5"/>
    <w:rsid w:val="00AE349D"/>
    <w:rsid w:val="00AE36FA"/>
    <w:rsid w:val="00AE3839"/>
    <w:rsid w:val="00AE4211"/>
    <w:rsid w:val="00AE4434"/>
    <w:rsid w:val="00AE44E6"/>
    <w:rsid w:val="00AE457D"/>
    <w:rsid w:val="00AE49F2"/>
    <w:rsid w:val="00AE4BC9"/>
    <w:rsid w:val="00AE4BCA"/>
    <w:rsid w:val="00AE4CFC"/>
    <w:rsid w:val="00AE4D13"/>
    <w:rsid w:val="00AE4FC0"/>
    <w:rsid w:val="00AE5464"/>
    <w:rsid w:val="00AE54A9"/>
    <w:rsid w:val="00AE59EE"/>
    <w:rsid w:val="00AE5A2A"/>
    <w:rsid w:val="00AE5B98"/>
    <w:rsid w:val="00AE5D08"/>
    <w:rsid w:val="00AE5D6B"/>
    <w:rsid w:val="00AE60F3"/>
    <w:rsid w:val="00AE61ED"/>
    <w:rsid w:val="00AE67D6"/>
    <w:rsid w:val="00AE6808"/>
    <w:rsid w:val="00AE69D7"/>
    <w:rsid w:val="00AE6A95"/>
    <w:rsid w:val="00AE6D5C"/>
    <w:rsid w:val="00AE727B"/>
    <w:rsid w:val="00AE7424"/>
    <w:rsid w:val="00AE7AD5"/>
    <w:rsid w:val="00AE7B53"/>
    <w:rsid w:val="00AE7C7E"/>
    <w:rsid w:val="00AE7E3E"/>
    <w:rsid w:val="00AE7F6A"/>
    <w:rsid w:val="00AF007D"/>
    <w:rsid w:val="00AF01CF"/>
    <w:rsid w:val="00AF01FB"/>
    <w:rsid w:val="00AF0428"/>
    <w:rsid w:val="00AF0678"/>
    <w:rsid w:val="00AF0BC9"/>
    <w:rsid w:val="00AF0FB5"/>
    <w:rsid w:val="00AF128E"/>
    <w:rsid w:val="00AF1412"/>
    <w:rsid w:val="00AF1900"/>
    <w:rsid w:val="00AF1BAE"/>
    <w:rsid w:val="00AF1C00"/>
    <w:rsid w:val="00AF1D87"/>
    <w:rsid w:val="00AF1E22"/>
    <w:rsid w:val="00AF1FAD"/>
    <w:rsid w:val="00AF23B6"/>
    <w:rsid w:val="00AF2E47"/>
    <w:rsid w:val="00AF2FB8"/>
    <w:rsid w:val="00AF321D"/>
    <w:rsid w:val="00AF323B"/>
    <w:rsid w:val="00AF35B1"/>
    <w:rsid w:val="00AF37F1"/>
    <w:rsid w:val="00AF3930"/>
    <w:rsid w:val="00AF395D"/>
    <w:rsid w:val="00AF3C75"/>
    <w:rsid w:val="00AF3E0E"/>
    <w:rsid w:val="00AF3EB3"/>
    <w:rsid w:val="00AF3FB7"/>
    <w:rsid w:val="00AF4312"/>
    <w:rsid w:val="00AF4339"/>
    <w:rsid w:val="00AF4359"/>
    <w:rsid w:val="00AF4362"/>
    <w:rsid w:val="00AF43C7"/>
    <w:rsid w:val="00AF4495"/>
    <w:rsid w:val="00AF45A2"/>
    <w:rsid w:val="00AF468B"/>
    <w:rsid w:val="00AF46BF"/>
    <w:rsid w:val="00AF471E"/>
    <w:rsid w:val="00AF47CD"/>
    <w:rsid w:val="00AF483B"/>
    <w:rsid w:val="00AF49B6"/>
    <w:rsid w:val="00AF4B39"/>
    <w:rsid w:val="00AF5606"/>
    <w:rsid w:val="00AF560C"/>
    <w:rsid w:val="00AF566A"/>
    <w:rsid w:val="00AF56BE"/>
    <w:rsid w:val="00AF61E4"/>
    <w:rsid w:val="00AF6338"/>
    <w:rsid w:val="00AF64AB"/>
    <w:rsid w:val="00AF66D3"/>
    <w:rsid w:val="00AF66DA"/>
    <w:rsid w:val="00AF68DF"/>
    <w:rsid w:val="00AF6973"/>
    <w:rsid w:val="00AF6AFA"/>
    <w:rsid w:val="00AF7114"/>
    <w:rsid w:val="00AF711D"/>
    <w:rsid w:val="00AF74D3"/>
    <w:rsid w:val="00AF75B9"/>
    <w:rsid w:val="00AF771A"/>
    <w:rsid w:val="00AF7ADF"/>
    <w:rsid w:val="00AF7AF0"/>
    <w:rsid w:val="00AF7D01"/>
    <w:rsid w:val="00B001B6"/>
    <w:rsid w:val="00B001E9"/>
    <w:rsid w:val="00B00256"/>
    <w:rsid w:val="00B0030C"/>
    <w:rsid w:val="00B0096A"/>
    <w:rsid w:val="00B0108E"/>
    <w:rsid w:val="00B010DF"/>
    <w:rsid w:val="00B011DD"/>
    <w:rsid w:val="00B015D2"/>
    <w:rsid w:val="00B016E3"/>
    <w:rsid w:val="00B01758"/>
    <w:rsid w:val="00B01F43"/>
    <w:rsid w:val="00B0216A"/>
    <w:rsid w:val="00B0230E"/>
    <w:rsid w:val="00B025AC"/>
    <w:rsid w:val="00B02A3D"/>
    <w:rsid w:val="00B02D67"/>
    <w:rsid w:val="00B032E6"/>
    <w:rsid w:val="00B03603"/>
    <w:rsid w:val="00B036B8"/>
    <w:rsid w:val="00B03724"/>
    <w:rsid w:val="00B03B6C"/>
    <w:rsid w:val="00B03C68"/>
    <w:rsid w:val="00B03E5A"/>
    <w:rsid w:val="00B04070"/>
    <w:rsid w:val="00B04564"/>
    <w:rsid w:val="00B046AC"/>
    <w:rsid w:val="00B04787"/>
    <w:rsid w:val="00B0492B"/>
    <w:rsid w:val="00B04EFA"/>
    <w:rsid w:val="00B0510F"/>
    <w:rsid w:val="00B0514B"/>
    <w:rsid w:val="00B0518E"/>
    <w:rsid w:val="00B055C9"/>
    <w:rsid w:val="00B05681"/>
    <w:rsid w:val="00B056DC"/>
    <w:rsid w:val="00B057E7"/>
    <w:rsid w:val="00B0581A"/>
    <w:rsid w:val="00B05A7A"/>
    <w:rsid w:val="00B05ABD"/>
    <w:rsid w:val="00B05C16"/>
    <w:rsid w:val="00B05C62"/>
    <w:rsid w:val="00B05D0C"/>
    <w:rsid w:val="00B05D54"/>
    <w:rsid w:val="00B061C9"/>
    <w:rsid w:val="00B06A75"/>
    <w:rsid w:val="00B06B8B"/>
    <w:rsid w:val="00B06C62"/>
    <w:rsid w:val="00B06CC1"/>
    <w:rsid w:val="00B07534"/>
    <w:rsid w:val="00B075F2"/>
    <w:rsid w:val="00B075FB"/>
    <w:rsid w:val="00B0769E"/>
    <w:rsid w:val="00B076AE"/>
    <w:rsid w:val="00B076FB"/>
    <w:rsid w:val="00B077EB"/>
    <w:rsid w:val="00B078B5"/>
    <w:rsid w:val="00B07CFE"/>
    <w:rsid w:val="00B07FCD"/>
    <w:rsid w:val="00B102C9"/>
    <w:rsid w:val="00B103FE"/>
    <w:rsid w:val="00B10544"/>
    <w:rsid w:val="00B105DD"/>
    <w:rsid w:val="00B1082B"/>
    <w:rsid w:val="00B10D55"/>
    <w:rsid w:val="00B10F77"/>
    <w:rsid w:val="00B11156"/>
    <w:rsid w:val="00B117BC"/>
    <w:rsid w:val="00B11B48"/>
    <w:rsid w:val="00B11E8D"/>
    <w:rsid w:val="00B11F43"/>
    <w:rsid w:val="00B12081"/>
    <w:rsid w:val="00B1237D"/>
    <w:rsid w:val="00B128B8"/>
    <w:rsid w:val="00B12B59"/>
    <w:rsid w:val="00B130EA"/>
    <w:rsid w:val="00B1326B"/>
    <w:rsid w:val="00B132C5"/>
    <w:rsid w:val="00B13369"/>
    <w:rsid w:val="00B13467"/>
    <w:rsid w:val="00B1376B"/>
    <w:rsid w:val="00B13823"/>
    <w:rsid w:val="00B13B54"/>
    <w:rsid w:val="00B13E94"/>
    <w:rsid w:val="00B14085"/>
    <w:rsid w:val="00B1413E"/>
    <w:rsid w:val="00B145E3"/>
    <w:rsid w:val="00B147E7"/>
    <w:rsid w:val="00B1483E"/>
    <w:rsid w:val="00B14A30"/>
    <w:rsid w:val="00B14C32"/>
    <w:rsid w:val="00B1510B"/>
    <w:rsid w:val="00B15543"/>
    <w:rsid w:val="00B15B46"/>
    <w:rsid w:val="00B15D59"/>
    <w:rsid w:val="00B16163"/>
    <w:rsid w:val="00B16CD9"/>
    <w:rsid w:val="00B16DF8"/>
    <w:rsid w:val="00B172CE"/>
    <w:rsid w:val="00B174F2"/>
    <w:rsid w:val="00B1768C"/>
    <w:rsid w:val="00B178E0"/>
    <w:rsid w:val="00B17DC1"/>
    <w:rsid w:val="00B17FB0"/>
    <w:rsid w:val="00B20076"/>
    <w:rsid w:val="00B20095"/>
    <w:rsid w:val="00B2009B"/>
    <w:rsid w:val="00B20366"/>
    <w:rsid w:val="00B203AF"/>
    <w:rsid w:val="00B20400"/>
    <w:rsid w:val="00B207F5"/>
    <w:rsid w:val="00B20A1D"/>
    <w:rsid w:val="00B20A3F"/>
    <w:rsid w:val="00B20E81"/>
    <w:rsid w:val="00B219E1"/>
    <w:rsid w:val="00B21A18"/>
    <w:rsid w:val="00B21A56"/>
    <w:rsid w:val="00B21AC6"/>
    <w:rsid w:val="00B21ACC"/>
    <w:rsid w:val="00B21AEE"/>
    <w:rsid w:val="00B2254F"/>
    <w:rsid w:val="00B225A4"/>
    <w:rsid w:val="00B227EA"/>
    <w:rsid w:val="00B22A9A"/>
    <w:rsid w:val="00B22C4F"/>
    <w:rsid w:val="00B22CF1"/>
    <w:rsid w:val="00B22D44"/>
    <w:rsid w:val="00B22FD4"/>
    <w:rsid w:val="00B232A1"/>
    <w:rsid w:val="00B233BD"/>
    <w:rsid w:val="00B23FA1"/>
    <w:rsid w:val="00B24410"/>
    <w:rsid w:val="00B24758"/>
    <w:rsid w:val="00B24901"/>
    <w:rsid w:val="00B24E9E"/>
    <w:rsid w:val="00B25047"/>
    <w:rsid w:val="00B25272"/>
    <w:rsid w:val="00B255C2"/>
    <w:rsid w:val="00B25618"/>
    <w:rsid w:val="00B256EE"/>
    <w:rsid w:val="00B257A7"/>
    <w:rsid w:val="00B25B70"/>
    <w:rsid w:val="00B25CAE"/>
    <w:rsid w:val="00B25D4F"/>
    <w:rsid w:val="00B25DD3"/>
    <w:rsid w:val="00B26249"/>
    <w:rsid w:val="00B26415"/>
    <w:rsid w:val="00B26465"/>
    <w:rsid w:val="00B26559"/>
    <w:rsid w:val="00B2655B"/>
    <w:rsid w:val="00B26B34"/>
    <w:rsid w:val="00B26D9F"/>
    <w:rsid w:val="00B27066"/>
    <w:rsid w:val="00B27093"/>
    <w:rsid w:val="00B270FE"/>
    <w:rsid w:val="00B272B5"/>
    <w:rsid w:val="00B27649"/>
    <w:rsid w:val="00B278EC"/>
    <w:rsid w:val="00B278FB"/>
    <w:rsid w:val="00B2796D"/>
    <w:rsid w:val="00B27A50"/>
    <w:rsid w:val="00B27A9A"/>
    <w:rsid w:val="00B3009C"/>
    <w:rsid w:val="00B30482"/>
    <w:rsid w:val="00B306B0"/>
    <w:rsid w:val="00B30C3B"/>
    <w:rsid w:val="00B30C88"/>
    <w:rsid w:val="00B310C2"/>
    <w:rsid w:val="00B311E7"/>
    <w:rsid w:val="00B3132C"/>
    <w:rsid w:val="00B315F4"/>
    <w:rsid w:val="00B316B9"/>
    <w:rsid w:val="00B3175B"/>
    <w:rsid w:val="00B31AA4"/>
    <w:rsid w:val="00B31DAC"/>
    <w:rsid w:val="00B32051"/>
    <w:rsid w:val="00B3228A"/>
    <w:rsid w:val="00B325E0"/>
    <w:rsid w:val="00B32894"/>
    <w:rsid w:val="00B32C31"/>
    <w:rsid w:val="00B32C4B"/>
    <w:rsid w:val="00B33052"/>
    <w:rsid w:val="00B3318C"/>
    <w:rsid w:val="00B33199"/>
    <w:rsid w:val="00B33A28"/>
    <w:rsid w:val="00B33B9C"/>
    <w:rsid w:val="00B33BA3"/>
    <w:rsid w:val="00B33F1B"/>
    <w:rsid w:val="00B34106"/>
    <w:rsid w:val="00B342D2"/>
    <w:rsid w:val="00B342DC"/>
    <w:rsid w:val="00B344A2"/>
    <w:rsid w:val="00B345F6"/>
    <w:rsid w:val="00B34947"/>
    <w:rsid w:val="00B34948"/>
    <w:rsid w:val="00B34B12"/>
    <w:rsid w:val="00B34D0A"/>
    <w:rsid w:val="00B34F0D"/>
    <w:rsid w:val="00B352E8"/>
    <w:rsid w:val="00B356AB"/>
    <w:rsid w:val="00B356F0"/>
    <w:rsid w:val="00B35ED7"/>
    <w:rsid w:val="00B35F93"/>
    <w:rsid w:val="00B36167"/>
    <w:rsid w:val="00B3636E"/>
    <w:rsid w:val="00B36413"/>
    <w:rsid w:val="00B3651B"/>
    <w:rsid w:val="00B36904"/>
    <w:rsid w:val="00B3699F"/>
    <w:rsid w:val="00B36BBD"/>
    <w:rsid w:val="00B36D64"/>
    <w:rsid w:val="00B36DDB"/>
    <w:rsid w:val="00B37025"/>
    <w:rsid w:val="00B37321"/>
    <w:rsid w:val="00B37512"/>
    <w:rsid w:val="00B375B1"/>
    <w:rsid w:val="00B3770D"/>
    <w:rsid w:val="00B37FB0"/>
    <w:rsid w:val="00B37FD0"/>
    <w:rsid w:val="00B37FEE"/>
    <w:rsid w:val="00B40532"/>
    <w:rsid w:val="00B4063C"/>
    <w:rsid w:val="00B40991"/>
    <w:rsid w:val="00B40C19"/>
    <w:rsid w:val="00B40D7C"/>
    <w:rsid w:val="00B40EB8"/>
    <w:rsid w:val="00B40FFD"/>
    <w:rsid w:val="00B4102E"/>
    <w:rsid w:val="00B41030"/>
    <w:rsid w:val="00B413A8"/>
    <w:rsid w:val="00B41474"/>
    <w:rsid w:val="00B4152E"/>
    <w:rsid w:val="00B416E4"/>
    <w:rsid w:val="00B4174B"/>
    <w:rsid w:val="00B417C4"/>
    <w:rsid w:val="00B41CC9"/>
    <w:rsid w:val="00B41D4A"/>
    <w:rsid w:val="00B41DD2"/>
    <w:rsid w:val="00B41EF4"/>
    <w:rsid w:val="00B41F17"/>
    <w:rsid w:val="00B42605"/>
    <w:rsid w:val="00B42674"/>
    <w:rsid w:val="00B42767"/>
    <w:rsid w:val="00B42768"/>
    <w:rsid w:val="00B42912"/>
    <w:rsid w:val="00B42F90"/>
    <w:rsid w:val="00B433C2"/>
    <w:rsid w:val="00B4358A"/>
    <w:rsid w:val="00B4382A"/>
    <w:rsid w:val="00B4397E"/>
    <w:rsid w:val="00B43B33"/>
    <w:rsid w:val="00B43CC4"/>
    <w:rsid w:val="00B43E37"/>
    <w:rsid w:val="00B43F2D"/>
    <w:rsid w:val="00B43FAB"/>
    <w:rsid w:val="00B44010"/>
    <w:rsid w:val="00B44065"/>
    <w:rsid w:val="00B4406C"/>
    <w:rsid w:val="00B4409A"/>
    <w:rsid w:val="00B44225"/>
    <w:rsid w:val="00B445EE"/>
    <w:rsid w:val="00B44939"/>
    <w:rsid w:val="00B4498A"/>
    <w:rsid w:val="00B44A08"/>
    <w:rsid w:val="00B44D59"/>
    <w:rsid w:val="00B44DE1"/>
    <w:rsid w:val="00B44FA0"/>
    <w:rsid w:val="00B45085"/>
    <w:rsid w:val="00B45249"/>
    <w:rsid w:val="00B454A6"/>
    <w:rsid w:val="00B456C2"/>
    <w:rsid w:val="00B457E5"/>
    <w:rsid w:val="00B45840"/>
    <w:rsid w:val="00B45A7E"/>
    <w:rsid w:val="00B45C5F"/>
    <w:rsid w:val="00B45E71"/>
    <w:rsid w:val="00B45EDE"/>
    <w:rsid w:val="00B45F08"/>
    <w:rsid w:val="00B45FC7"/>
    <w:rsid w:val="00B46054"/>
    <w:rsid w:val="00B460F8"/>
    <w:rsid w:val="00B46729"/>
    <w:rsid w:val="00B46935"/>
    <w:rsid w:val="00B46A4D"/>
    <w:rsid w:val="00B46B72"/>
    <w:rsid w:val="00B46C03"/>
    <w:rsid w:val="00B46C7E"/>
    <w:rsid w:val="00B46E61"/>
    <w:rsid w:val="00B4732D"/>
    <w:rsid w:val="00B47754"/>
    <w:rsid w:val="00B506F6"/>
    <w:rsid w:val="00B50B9A"/>
    <w:rsid w:val="00B50E9B"/>
    <w:rsid w:val="00B5120C"/>
    <w:rsid w:val="00B516B0"/>
    <w:rsid w:val="00B51718"/>
    <w:rsid w:val="00B520A7"/>
    <w:rsid w:val="00B521C1"/>
    <w:rsid w:val="00B52236"/>
    <w:rsid w:val="00B52366"/>
    <w:rsid w:val="00B52B2F"/>
    <w:rsid w:val="00B52C74"/>
    <w:rsid w:val="00B52D50"/>
    <w:rsid w:val="00B52E62"/>
    <w:rsid w:val="00B52F02"/>
    <w:rsid w:val="00B535EA"/>
    <w:rsid w:val="00B5372B"/>
    <w:rsid w:val="00B53BE5"/>
    <w:rsid w:val="00B53CC9"/>
    <w:rsid w:val="00B53E67"/>
    <w:rsid w:val="00B5462D"/>
    <w:rsid w:val="00B54837"/>
    <w:rsid w:val="00B548F6"/>
    <w:rsid w:val="00B5491E"/>
    <w:rsid w:val="00B549D0"/>
    <w:rsid w:val="00B54AA6"/>
    <w:rsid w:val="00B55761"/>
    <w:rsid w:val="00B55B80"/>
    <w:rsid w:val="00B5606E"/>
    <w:rsid w:val="00B560D6"/>
    <w:rsid w:val="00B5654C"/>
    <w:rsid w:val="00B565AC"/>
    <w:rsid w:val="00B5682B"/>
    <w:rsid w:val="00B56985"/>
    <w:rsid w:val="00B56C4A"/>
    <w:rsid w:val="00B56D56"/>
    <w:rsid w:val="00B56EB5"/>
    <w:rsid w:val="00B571E8"/>
    <w:rsid w:val="00B5753D"/>
    <w:rsid w:val="00B576A4"/>
    <w:rsid w:val="00B576A9"/>
    <w:rsid w:val="00B577A9"/>
    <w:rsid w:val="00B57AB2"/>
    <w:rsid w:val="00B57AC1"/>
    <w:rsid w:val="00B57C8B"/>
    <w:rsid w:val="00B57E24"/>
    <w:rsid w:val="00B60B80"/>
    <w:rsid w:val="00B60BA1"/>
    <w:rsid w:val="00B60D0B"/>
    <w:rsid w:val="00B60E9C"/>
    <w:rsid w:val="00B60ECB"/>
    <w:rsid w:val="00B61919"/>
    <w:rsid w:val="00B619A3"/>
    <w:rsid w:val="00B619C8"/>
    <w:rsid w:val="00B61A9D"/>
    <w:rsid w:val="00B61B4F"/>
    <w:rsid w:val="00B61B7D"/>
    <w:rsid w:val="00B6202D"/>
    <w:rsid w:val="00B62076"/>
    <w:rsid w:val="00B621EA"/>
    <w:rsid w:val="00B62601"/>
    <w:rsid w:val="00B627E0"/>
    <w:rsid w:val="00B62A86"/>
    <w:rsid w:val="00B62B0B"/>
    <w:rsid w:val="00B62B11"/>
    <w:rsid w:val="00B62C72"/>
    <w:rsid w:val="00B634D9"/>
    <w:rsid w:val="00B6365B"/>
    <w:rsid w:val="00B63943"/>
    <w:rsid w:val="00B63A23"/>
    <w:rsid w:val="00B63B81"/>
    <w:rsid w:val="00B63ECC"/>
    <w:rsid w:val="00B64144"/>
    <w:rsid w:val="00B642C8"/>
    <w:rsid w:val="00B6468A"/>
    <w:rsid w:val="00B646EA"/>
    <w:rsid w:val="00B6477E"/>
    <w:rsid w:val="00B64832"/>
    <w:rsid w:val="00B64968"/>
    <w:rsid w:val="00B64C23"/>
    <w:rsid w:val="00B64DC2"/>
    <w:rsid w:val="00B64E0F"/>
    <w:rsid w:val="00B65008"/>
    <w:rsid w:val="00B65275"/>
    <w:rsid w:val="00B65506"/>
    <w:rsid w:val="00B6553D"/>
    <w:rsid w:val="00B65D0C"/>
    <w:rsid w:val="00B662BC"/>
    <w:rsid w:val="00B66477"/>
    <w:rsid w:val="00B66524"/>
    <w:rsid w:val="00B667BD"/>
    <w:rsid w:val="00B67068"/>
    <w:rsid w:val="00B6715E"/>
    <w:rsid w:val="00B671C4"/>
    <w:rsid w:val="00B67386"/>
    <w:rsid w:val="00B679FC"/>
    <w:rsid w:val="00B70115"/>
    <w:rsid w:val="00B70466"/>
    <w:rsid w:val="00B705BB"/>
    <w:rsid w:val="00B707B4"/>
    <w:rsid w:val="00B707E7"/>
    <w:rsid w:val="00B70DFA"/>
    <w:rsid w:val="00B70E34"/>
    <w:rsid w:val="00B71099"/>
    <w:rsid w:val="00B711B1"/>
    <w:rsid w:val="00B711E3"/>
    <w:rsid w:val="00B7186D"/>
    <w:rsid w:val="00B718A4"/>
    <w:rsid w:val="00B71AC4"/>
    <w:rsid w:val="00B71B85"/>
    <w:rsid w:val="00B72401"/>
    <w:rsid w:val="00B72A92"/>
    <w:rsid w:val="00B72AA9"/>
    <w:rsid w:val="00B72B1E"/>
    <w:rsid w:val="00B72BC2"/>
    <w:rsid w:val="00B72DEF"/>
    <w:rsid w:val="00B733A1"/>
    <w:rsid w:val="00B734D0"/>
    <w:rsid w:val="00B73510"/>
    <w:rsid w:val="00B73671"/>
    <w:rsid w:val="00B738A4"/>
    <w:rsid w:val="00B73B16"/>
    <w:rsid w:val="00B73BA3"/>
    <w:rsid w:val="00B73CAE"/>
    <w:rsid w:val="00B73CE4"/>
    <w:rsid w:val="00B73F5B"/>
    <w:rsid w:val="00B7403B"/>
    <w:rsid w:val="00B747FB"/>
    <w:rsid w:val="00B74B8C"/>
    <w:rsid w:val="00B74CB2"/>
    <w:rsid w:val="00B74D96"/>
    <w:rsid w:val="00B750BC"/>
    <w:rsid w:val="00B7521F"/>
    <w:rsid w:val="00B75575"/>
    <w:rsid w:val="00B755D1"/>
    <w:rsid w:val="00B756DD"/>
    <w:rsid w:val="00B75729"/>
    <w:rsid w:val="00B759A8"/>
    <w:rsid w:val="00B75AD8"/>
    <w:rsid w:val="00B75D57"/>
    <w:rsid w:val="00B75EAD"/>
    <w:rsid w:val="00B75F2B"/>
    <w:rsid w:val="00B7607F"/>
    <w:rsid w:val="00B76113"/>
    <w:rsid w:val="00B762CA"/>
    <w:rsid w:val="00B7638A"/>
    <w:rsid w:val="00B7671E"/>
    <w:rsid w:val="00B767DD"/>
    <w:rsid w:val="00B76A19"/>
    <w:rsid w:val="00B76B6D"/>
    <w:rsid w:val="00B76BC8"/>
    <w:rsid w:val="00B76BD3"/>
    <w:rsid w:val="00B76CD0"/>
    <w:rsid w:val="00B76DB3"/>
    <w:rsid w:val="00B76E11"/>
    <w:rsid w:val="00B771E2"/>
    <w:rsid w:val="00B77280"/>
    <w:rsid w:val="00B774F6"/>
    <w:rsid w:val="00B77C4A"/>
    <w:rsid w:val="00B77D3F"/>
    <w:rsid w:val="00B800FD"/>
    <w:rsid w:val="00B801B5"/>
    <w:rsid w:val="00B80390"/>
    <w:rsid w:val="00B80730"/>
    <w:rsid w:val="00B80971"/>
    <w:rsid w:val="00B80EC4"/>
    <w:rsid w:val="00B80F87"/>
    <w:rsid w:val="00B80FD1"/>
    <w:rsid w:val="00B81240"/>
    <w:rsid w:val="00B812CA"/>
    <w:rsid w:val="00B81604"/>
    <w:rsid w:val="00B816AB"/>
    <w:rsid w:val="00B81788"/>
    <w:rsid w:val="00B8187D"/>
    <w:rsid w:val="00B81891"/>
    <w:rsid w:val="00B81A97"/>
    <w:rsid w:val="00B81C68"/>
    <w:rsid w:val="00B81F67"/>
    <w:rsid w:val="00B82059"/>
    <w:rsid w:val="00B82108"/>
    <w:rsid w:val="00B822B5"/>
    <w:rsid w:val="00B8236F"/>
    <w:rsid w:val="00B825AA"/>
    <w:rsid w:val="00B825D9"/>
    <w:rsid w:val="00B828E3"/>
    <w:rsid w:val="00B82E73"/>
    <w:rsid w:val="00B82F39"/>
    <w:rsid w:val="00B82F72"/>
    <w:rsid w:val="00B8334C"/>
    <w:rsid w:val="00B83382"/>
    <w:rsid w:val="00B833AC"/>
    <w:rsid w:val="00B83677"/>
    <w:rsid w:val="00B8392F"/>
    <w:rsid w:val="00B83B81"/>
    <w:rsid w:val="00B83D8D"/>
    <w:rsid w:val="00B83E76"/>
    <w:rsid w:val="00B83EAB"/>
    <w:rsid w:val="00B84025"/>
    <w:rsid w:val="00B84102"/>
    <w:rsid w:val="00B8487E"/>
    <w:rsid w:val="00B84E79"/>
    <w:rsid w:val="00B851B0"/>
    <w:rsid w:val="00B85359"/>
    <w:rsid w:val="00B853B2"/>
    <w:rsid w:val="00B85727"/>
    <w:rsid w:val="00B858F4"/>
    <w:rsid w:val="00B85BAD"/>
    <w:rsid w:val="00B85D17"/>
    <w:rsid w:val="00B85F12"/>
    <w:rsid w:val="00B865A3"/>
    <w:rsid w:val="00B86614"/>
    <w:rsid w:val="00B8670B"/>
    <w:rsid w:val="00B8682B"/>
    <w:rsid w:val="00B86BB4"/>
    <w:rsid w:val="00B86D87"/>
    <w:rsid w:val="00B86E9C"/>
    <w:rsid w:val="00B86EE0"/>
    <w:rsid w:val="00B871F4"/>
    <w:rsid w:val="00B873D2"/>
    <w:rsid w:val="00B8766E"/>
    <w:rsid w:val="00B8798F"/>
    <w:rsid w:val="00B879E9"/>
    <w:rsid w:val="00B87D05"/>
    <w:rsid w:val="00B87E3A"/>
    <w:rsid w:val="00B9016E"/>
    <w:rsid w:val="00B90492"/>
    <w:rsid w:val="00B907C3"/>
    <w:rsid w:val="00B90938"/>
    <w:rsid w:val="00B909D2"/>
    <w:rsid w:val="00B90A6F"/>
    <w:rsid w:val="00B90BBA"/>
    <w:rsid w:val="00B90CD7"/>
    <w:rsid w:val="00B90FE4"/>
    <w:rsid w:val="00B9117C"/>
    <w:rsid w:val="00B91182"/>
    <w:rsid w:val="00B91529"/>
    <w:rsid w:val="00B91763"/>
    <w:rsid w:val="00B91A35"/>
    <w:rsid w:val="00B91AF1"/>
    <w:rsid w:val="00B91B05"/>
    <w:rsid w:val="00B91C82"/>
    <w:rsid w:val="00B92314"/>
    <w:rsid w:val="00B92458"/>
    <w:rsid w:val="00B9250C"/>
    <w:rsid w:val="00B92621"/>
    <w:rsid w:val="00B9286D"/>
    <w:rsid w:val="00B92870"/>
    <w:rsid w:val="00B9288D"/>
    <w:rsid w:val="00B92AC4"/>
    <w:rsid w:val="00B92C5E"/>
    <w:rsid w:val="00B92DC9"/>
    <w:rsid w:val="00B92E97"/>
    <w:rsid w:val="00B92F73"/>
    <w:rsid w:val="00B9302C"/>
    <w:rsid w:val="00B930AE"/>
    <w:rsid w:val="00B934F4"/>
    <w:rsid w:val="00B9365B"/>
    <w:rsid w:val="00B9386F"/>
    <w:rsid w:val="00B938DC"/>
    <w:rsid w:val="00B939E4"/>
    <w:rsid w:val="00B93EC2"/>
    <w:rsid w:val="00B94055"/>
    <w:rsid w:val="00B942E9"/>
    <w:rsid w:val="00B9437A"/>
    <w:rsid w:val="00B943E1"/>
    <w:rsid w:val="00B949B4"/>
    <w:rsid w:val="00B94A60"/>
    <w:rsid w:val="00B94CD3"/>
    <w:rsid w:val="00B94F57"/>
    <w:rsid w:val="00B9513F"/>
    <w:rsid w:val="00B9560A"/>
    <w:rsid w:val="00B95937"/>
    <w:rsid w:val="00B95AAA"/>
    <w:rsid w:val="00B95BDE"/>
    <w:rsid w:val="00B96145"/>
    <w:rsid w:val="00B962B3"/>
    <w:rsid w:val="00B96314"/>
    <w:rsid w:val="00B964D2"/>
    <w:rsid w:val="00B965B5"/>
    <w:rsid w:val="00B96814"/>
    <w:rsid w:val="00B96835"/>
    <w:rsid w:val="00B96BC5"/>
    <w:rsid w:val="00B96C96"/>
    <w:rsid w:val="00B972CF"/>
    <w:rsid w:val="00B97390"/>
    <w:rsid w:val="00B97793"/>
    <w:rsid w:val="00B97835"/>
    <w:rsid w:val="00B978A7"/>
    <w:rsid w:val="00B9794D"/>
    <w:rsid w:val="00B97A58"/>
    <w:rsid w:val="00B97B2F"/>
    <w:rsid w:val="00B97BA2"/>
    <w:rsid w:val="00B97C21"/>
    <w:rsid w:val="00B97CA5"/>
    <w:rsid w:val="00B97E3B"/>
    <w:rsid w:val="00BA0180"/>
    <w:rsid w:val="00BA053A"/>
    <w:rsid w:val="00BA0A4E"/>
    <w:rsid w:val="00BA0A63"/>
    <w:rsid w:val="00BA0BC1"/>
    <w:rsid w:val="00BA0C30"/>
    <w:rsid w:val="00BA0DD0"/>
    <w:rsid w:val="00BA0E9B"/>
    <w:rsid w:val="00BA118A"/>
    <w:rsid w:val="00BA1427"/>
    <w:rsid w:val="00BA1801"/>
    <w:rsid w:val="00BA1FE1"/>
    <w:rsid w:val="00BA23CE"/>
    <w:rsid w:val="00BA25B3"/>
    <w:rsid w:val="00BA25D8"/>
    <w:rsid w:val="00BA2785"/>
    <w:rsid w:val="00BA2A6A"/>
    <w:rsid w:val="00BA2BEE"/>
    <w:rsid w:val="00BA2DC2"/>
    <w:rsid w:val="00BA3035"/>
    <w:rsid w:val="00BA336D"/>
    <w:rsid w:val="00BA3377"/>
    <w:rsid w:val="00BA33C2"/>
    <w:rsid w:val="00BA3492"/>
    <w:rsid w:val="00BA37E5"/>
    <w:rsid w:val="00BA3893"/>
    <w:rsid w:val="00BA3959"/>
    <w:rsid w:val="00BA395F"/>
    <w:rsid w:val="00BA3AFD"/>
    <w:rsid w:val="00BA42B2"/>
    <w:rsid w:val="00BA496B"/>
    <w:rsid w:val="00BA4A83"/>
    <w:rsid w:val="00BA5131"/>
    <w:rsid w:val="00BA51D7"/>
    <w:rsid w:val="00BA5220"/>
    <w:rsid w:val="00BA5478"/>
    <w:rsid w:val="00BA549C"/>
    <w:rsid w:val="00BA560D"/>
    <w:rsid w:val="00BA5793"/>
    <w:rsid w:val="00BA5830"/>
    <w:rsid w:val="00BA592E"/>
    <w:rsid w:val="00BA5C23"/>
    <w:rsid w:val="00BA5C29"/>
    <w:rsid w:val="00BA5E20"/>
    <w:rsid w:val="00BA5ED3"/>
    <w:rsid w:val="00BA5FB8"/>
    <w:rsid w:val="00BA61BE"/>
    <w:rsid w:val="00BA6285"/>
    <w:rsid w:val="00BA6425"/>
    <w:rsid w:val="00BA6507"/>
    <w:rsid w:val="00BA653C"/>
    <w:rsid w:val="00BA6699"/>
    <w:rsid w:val="00BA6B29"/>
    <w:rsid w:val="00BA6DB5"/>
    <w:rsid w:val="00BA6DC9"/>
    <w:rsid w:val="00BA6DE4"/>
    <w:rsid w:val="00BA72AC"/>
    <w:rsid w:val="00BA7484"/>
    <w:rsid w:val="00BA7582"/>
    <w:rsid w:val="00BA769F"/>
    <w:rsid w:val="00BA78E6"/>
    <w:rsid w:val="00BA799A"/>
    <w:rsid w:val="00BA7B76"/>
    <w:rsid w:val="00BA7B8F"/>
    <w:rsid w:val="00BA7FAC"/>
    <w:rsid w:val="00BA7FAE"/>
    <w:rsid w:val="00BB0020"/>
    <w:rsid w:val="00BB033B"/>
    <w:rsid w:val="00BB035C"/>
    <w:rsid w:val="00BB0564"/>
    <w:rsid w:val="00BB0F4B"/>
    <w:rsid w:val="00BB12AA"/>
    <w:rsid w:val="00BB12E6"/>
    <w:rsid w:val="00BB12E9"/>
    <w:rsid w:val="00BB13FB"/>
    <w:rsid w:val="00BB1494"/>
    <w:rsid w:val="00BB1519"/>
    <w:rsid w:val="00BB17C0"/>
    <w:rsid w:val="00BB18F2"/>
    <w:rsid w:val="00BB19E0"/>
    <w:rsid w:val="00BB1C06"/>
    <w:rsid w:val="00BB1FD6"/>
    <w:rsid w:val="00BB214E"/>
    <w:rsid w:val="00BB2170"/>
    <w:rsid w:val="00BB2386"/>
    <w:rsid w:val="00BB2676"/>
    <w:rsid w:val="00BB27EF"/>
    <w:rsid w:val="00BB2825"/>
    <w:rsid w:val="00BB290A"/>
    <w:rsid w:val="00BB2AB3"/>
    <w:rsid w:val="00BB2AC6"/>
    <w:rsid w:val="00BB2BEC"/>
    <w:rsid w:val="00BB2C27"/>
    <w:rsid w:val="00BB2CCE"/>
    <w:rsid w:val="00BB2F20"/>
    <w:rsid w:val="00BB2F92"/>
    <w:rsid w:val="00BB308E"/>
    <w:rsid w:val="00BB350D"/>
    <w:rsid w:val="00BB3748"/>
    <w:rsid w:val="00BB3807"/>
    <w:rsid w:val="00BB385A"/>
    <w:rsid w:val="00BB3FF0"/>
    <w:rsid w:val="00BB419D"/>
    <w:rsid w:val="00BB48C5"/>
    <w:rsid w:val="00BB4BD5"/>
    <w:rsid w:val="00BB4BE7"/>
    <w:rsid w:val="00BB4DEF"/>
    <w:rsid w:val="00BB4E2E"/>
    <w:rsid w:val="00BB52C9"/>
    <w:rsid w:val="00BB53F4"/>
    <w:rsid w:val="00BB5745"/>
    <w:rsid w:val="00BB5766"/>
    <w:rsid w:val="00BB5807"/>
    <w:rsid w:val="00BB5A19"/>
    <w:rsid w:val="00BB5C82"/>
    <w:rsid w:val="00BB5E35"/>
    <w:rsid w:val="00BB659F"/>
    <w:rsid w:val="00BB6622"/>
    <w:rsid w:val="00BB6657"/>
    <w:rsid w:val="00BB679E"/>
    <w:rsid w:val="00BB67D5"/>
    <w:rsid w:val="00BB67ED"/>
    <w:rsid w:val="00BB68EC"/>
    <w:rsid w:val="00BB697B"/>
    <w:rsid w:val="00BB6C5C"/>
    <w:rsid w:val="00BB6D42"/>
    <w:rsid w:val="00BB6FFF"/>
    <w:rsid w:val="00BB7024"/>
    <w:rsid w:val="00BB71B9"/>
    <w:rsid w:val="00BB769F"/>
    <w:rsid w:val="00BB7B5D"/>
    <w:rsid w:val="00BB7CA0"/>
    <w:rsid w:val="00BB7E18"/>
    <w:rsid w:val="00BC02B8"/>
    <w:rsid w:val="00BC035C"/>
    <w:rsid w:val="00BC07EE"/>
    <w:rsid w:val="00BC0879"/>
    <w:rsid w:val="00BC0B80"/>
    <w:rsid w:val="00BC0FA4"/>
    <w:rsid w:val="00BC132D"/>
    <w:rsid w:val="00BC1653"/>
    <w:rsid w:val="00BC181E"/>
    <w:rsid w:val="00BC1AD3"/>
    <w:rsid w:val="00BC1AFE"/>
    <w:rsid w:val="00BC1C63"/>
    <w:rsid w:val="00BC1CCA"/>
    <w:rsid w:val="00BC1D2D"/>
    <w:rsid w:val="00BC2005"/>
    <w:rsid w:val="00BC2016"/>
    <w:rsid w:val="00BC26F6"/>
    <w:rsid w:val="00BC29D1"/>
    <w:rsid w:val="00BC2A6A"/>
    <w:rsid w:val="00BC2AA4"/>
    <w:rsid w:val="00BC2DD7"/>
    <w:rsid w:val="00BC2E97"/>
    <w:rsid w:val="00BC2EDE"/>
    <w:rsid w:val="00BC2F42"/>
    <w:rsid w:val="00BC2FBA"/>
    <w:rsid w:val="00BC31D9"/>
    <w:rsid w:val="00BC3379"/>
    <w:rsid w:val="00BC3431"/>
    <w:rsid w:val="00BC3622"/>
    <w:rsid w:val="00BC3703"/>
    <w:rsid w:val="00BC3981"/>
    <w:rsid w:val="00BC3A40"/>
    <w:rsid w:val="00BC3B8C"/>
    <w:rsid w:val="00BC413B"/>
    <w:rsid w:val="00BC423A"/>
    <w:rsid w:val="00BC42CF"/>
    <w:rsid w:val="00BC42E2"/>
    <w:rsid w:val="00BC435A"/>
    <w:rsid w:val="00BC47C5"/>
    <w:rsid w:val="00BC4AEA"/>
    <w:rsid w:val="00BC4E83"/>
    <w:rsid w:val="00BC4F23"/>
    <w:rsid w:val="00BC4FD2"/>
    <w:rsid w:val="00BC5A5C"/>
    <w:rsid w:val="00BC614C"/>
    <w:rsid w:val="00BC68E4"/>
    <w:rsid w:val="00BC6B65"/>
    <w:rsid w:val="00BC6B9C"/>
    <w:rsid w:val="00BC7000"/>
    <w:rsid w:val="00BC709F"/>
    <w:rsid w:val="00BC7468"/>
    <w:rsid w:val="00BC75DB"/>
    <w:rsid w:val="00BC7930"/>
    <w:rsid w:val="00BC7B4E"/>
    <w:rsid w:val="00BC7C3B"/>
    <w:rsid w:val="00BC7D96"/>
    <w:rsid w:val="00BC7EBD"/>
    <w:rsid w:val="00BD0166"/>
    <w:rsid w:val="00BD021D"/>
    <w:rsid w:val="00BD0636"/>
    <w:rsid w:val="00BD06A9"/>
    <w:rsid w:val="00BD07F0"/>
    <w:rsid w:val="00BD08E1"/>
    <w:rsid w:val="00BD0A95"/>
    <w:rsid w:val="00BD0FFB"/>
    <w:rsid w:val="00BD10AD"/>
    <w:rsid w:val="00BD150D"/>
    <w:rsid w:val="00BD17B3"/>
    <w:rsid w:val="00BD195F"/>
    <w:rsid w:val="00BD1BD1"/>
    <w:rsid w:val="00BD1C18"/>
    <w:rsid w:val="00BD1CA3"/>
    <w:rsid w:val="00BD1CF9"/>
    <w:rsid w:val="00BD1F12"/>
    <w:rsid w:val="00BD1F9E"/>
    <w:rsid w:val="00BD2645"/>
    <w:rsid w:val="00BD264C"/>
    <w:rsid w:val="00BD27B2"/>
    <w:rsid w:val="00BD2927"/>
    <w:rsid w:val="00BD29AF"/>
    <w:rsid w:val="00BD2A08"/>
    <w:rsid w:val="00BD2A78"/>
    <w:rsid w:val="00BD2C88"/>
    <w:rsid w:val="00BD3018"/>
    <w:rsid w:val="00BD369E"/>
    <w:rsid w:val="00BD3A32"/>
    <w:rsid w:val="00BD3BF4"/>
    <w:rsid w:val="00BD3F3C"/>
    <w:rsid w:val="00BD41A9"/>
    <w:rsid w:val="00BD4BEB"/>
    <w:rsid w:val="00BD4FCD"/>
    <w:rsid w:val="00BD4FDE"/>
    <w:rsid w:val="00BD5025"/>
    <w:rsid w:val="00BD5209"/>
    <w:rsid w:val="00BD5618"/>
    <w:rsid w:val="00BD57FB"/>
    <w:rsid w:val="00BD5919"/>
    <w:rsid w:val="00BD5A99"/>
    <w:rsid w:val="00BD615B"/>
    <w:rsid w:val="00BD63C2"/>
    <w:rsid w:val="00BD6460"/>
    <w:rsid w:val="00BD649C"/>
    <w:rsid w:val="00BD6692"/>
    <w:rsid w:val="00BD6721"/>
    <w:rsid w:val="00BD6874"/>
    <w:rsid w:val="00BD707A"/>
    <w:rsid w:val="00BD75B2"/>
    <w:rsid w:val="00BD7697"/>
    <w:rsid w:val="00BD7718"/>
    <w:rsid w:val="00BD7891"/>
    <w:rsid w:val="00BD7C7E"/>
    <w:rsid w:val="00BD7EFF"/>
    <w:rsid w:val="00BE0263"/>
    <w:rsid w:val="00BE0578"/>
    <w:rsid w:val="00BE05B7"/>
    <w:rsid w:val="00BE0905"/>
    <w:rsid w:val="00BE0CAD"/>
    <w:rsid w:val="00BE11B4"/>
    <w:rsid w:val="00BE1369"/>
    <w:rsid w:val="00BE156E"/>
    <w:rsid w:val="00BE16E2"/>
    <w:rsid w:val="00BE1DDB"/>
    <w:rsid w:val="00BE2087"/>
    <w:rsid w:val="00BE23C1"/>
    <w:rsid w:val="00BE2581"/>
    <w:rsid w:val="00BE2ACA"/>
    <w:rsid w:val="00BE2B89"/>
    <w:rsid w:val="00BE2BA6"/>
    <w:rsid w:val="00BE2CB3"/>
    <w:rsid w:val="00BE2E54"/>
    <w:rsid w:val="00BE2EE0"/>
    <w:rsid w:val="00BE3125"/>
    <w:rsid w:val="00BE31BA"/>
    <w:rsid w:val="00BE34E5"/>
    <w:rsid w:val="00BE3CB6"/>
    <w:rsid w:val="00BE3F33"/>
    <w:rsid w:val="00BE4026"/>
    <w:rsid w:val="00BE42CC"/>
    <w:rsid w:val="00BE45A9"/>
    <w:rsid w:val="00BE4699"/>
    <w:rsid w:val="00BE48FE"/>
    <w:rsid w:val="00BE4979"/>
    <w:rsid w:val="00BE4B65"/>
    <w:rsid w:val="00BE4CD3"/>
    <w:rsid w:val="00BE4E2D"/>
    <w:rsid w:val="00BE4EA9"/>
    <w:rsid w:val="00BE4ED1"/>
    <w:rsid w:val="00BE51DC"/>
    <w:rsid w:val="00BE522A"/>
    <w:rsid w:val="00BE5883"/>
    <w:rsid w:val="00BE5CC1"/>
    <w:rsid w:val="00BE5F20"/>
    <w:rsid w:val="00BE624C"/>
    <w:rsid w:val="00BE66A4"/>
    <w:rsid w:val="00BE67E7"/>
    <w:rsid w:val="00BE68FF"/>
    <w:rsid w:val="00BE6B83"/>
    <w:rsid w:val="00BE6BFF"/>
    <w:rsid w:val="00BE6DF8"/>
    <w:rsid w:val="00BE6E42"/>
    <w:rsid w:val="00BE6ECE"/>
    <w:rsid w:val="00BE6F7D"/>
    <w:rsid w:val="00BE6FF7"/>
    <w:rsid w:val="00BE71ED"/>
    <w:rsid w:val="00BE731A"/>
    <w:rsid w:val="00BE744C"/>
    <w:rsid w:val="00BE7465"/>
    <w:rsid w:val="00BE7767"/>
    <w:rsid w:val="00BE7A8C"/>
    <w:rsid w:val="00BE7BED"/>
    <w:rsid w:val="00BF006E"/>
    <w:rsid w:val="00BF0174"/>
    <w:rsid w:val="00BF0348"/>
    <w:rsid w:val="00BF056F"/>
    <w:rsid w:val="00BF0772"/>
    <w:rsid w:val="00BF09AC"/>
    <w:rsid w:val="00BF0D39"/>
    <w:rsid w:val="00BF0F98"/>
    <w:rsid w:val="00BF0FCF"/>
    <w:rsid w:val="00BF100D"/>
    <w:rsid w:val="00BF14C6"/>
    <w:rsid w:val="00BF170D"/>
    <w:rsid w:val="00BF18AA"/>
    <w:rsid w:val="00BF1AD7"/>
    <w:rsid w:val="00BF1BE8"/>
    <w:rsid w:val="00BF1ECC"/>
    <w:rsid w:val="00BF2088"/>
    <w:rsid w:val="00BF25D2"/>
    <w:rsid w:val="00BF274B"/>
    <w:rsid w:val="00BF28AE"/>
    <w:rsid w:val="00BF294B"/>
    <w:rsid w:val="00BF29AC"/>
    <w:rsid w:val="00BF2CA7"/>
    <w:rsid w:val="00BF2D79"/>
    <w:rsid w:val="00BF3DC9"/>
    <w:rsid w:val="00BF3EFE"/>
    <w:rsid w:val="00BF40B5"/>
    <w:rsid w:val="00BF413A"/>
    <w:rsid w:val="00BF424C"/>
    <w:rsid w:val="00BF4A7F"/>
    <w:rsid w:val="00BF4AA0"/>
    <w:rsid w:val="00BF4BEB"/>
    <w:rsid w:val="00BF4CB2"/>
    <w:rsid w:val="00BF4D94"/>
    <w:rsid w:val="00BF4F79"/>
    <w:rsid w:val="00BF53C2"/>
    <w:rsid w:val="00BF53D5"/>
    <w:rsid w:val="00BF54A4"/>
    <w:rsid w:val="00BF578A"/>
    <w:rsid w:val="00BF5990"/>
    <w:rsid w:val="00BF5DB7"/>
    <w:rsid w:val="00BF5DF2"/>
    <w:rsid w:val="00BF5E8C"/>
    <w:rsid w:val="00BF5EDF"/>
    <w:rsid w:val="00BF6711"/>
    <w:rsid w:val="00BF6CEE"/>
    <w:rsid w:val="00BF6EE3"/>
    <w:rsid w:val="00BF6FAF"/>
    <w:rsid w:val="00BF70FA"/>
    <w:rsid w:val="00BF78CE"/>
    <w:rsid w:val="00BF79D6"/>
    <w:rsid w:val="00BF7CA7"/>
    <w:rsid w:val="00BF7F16"/>
    <w:rsid w:val="00BF7F20"/>
    <w:rsid w:val="00C00059"/>
    <w:rsid w:val="00C001A5"/>
    <w:rsid w:val="00C0027E"/>
    <w:rsid w:val="00C004F9"/>
    <w:rsid w:val="00C0061F"/>
    <w:rsid w:val="00C00B5C"/>
    <w:rsid w:val="00C00C4A"/>
    <w:rsid w:val="00C00C88"/>
    <w:rsid w:val="00C00C91"/>
    <w:rsid w:val="00C00EA8"/>
    <w:rsid w:val="00C010F7"/>
    <w:rsid w:val="00C015FF"/>
    <w:rsid w:val="00C01676"/>
    <w:rsid w:val="00C01700"/>
    <w:rsid w:val="00C0197B"/>
    <w:rsid w:val="00C01AED"/>
    <w:rsid w:val="00C01CEB"/>
    <w:rsid w:val="00C020BC"/>
    <w:rsid w:val="00C02119"/>
    <w:rsid w:val="00C021A1"/>
    <w:rsid w:val="00C02270"/>
    <w:rsid w:val="00C02BE0"/>
    <w:rsid w:val="00C02C61"/>
    <w:rsid w:val="00C02D46"/>
    <w:rsid w:val="00C02E0B"/>
    <w:rsid w:val="00C02EB9"/>
    <w:rsid w:val="00C0321C"/>
    <w:rsid w:val="00C03423"/>
    <w:rsid w:val="00C034BD"/>
    <w:rsid w:val="00C0352D"/>
    <w:rsid w:val="00C0366E"/>
    <w:rsid w:val="00C0387E"/>
    <w:rsid w:val="00C03B27"/>
    <w:rsid w:val="00C040B7"/>
    <w:rsid w:val="00C040BB"/>
    <w:rsid w:val="00C04200"/>
    <w:rsid w:val="00C049FF"/>
    <w:rsid w:val="00C04A9E"/>
    <w:rsid w:val="00C04AAB"/>
    <w:rsid w:val="00C04B56"/>
    <w:rsid w:val="00C04B57"/>
    <w:rsid w:val="00C04C2C"/>
    <w:rsid w:val="00C04DFC"/>
    <w:rsid w:val="00C051A0"/>
    <w:rsid w:val="00C0549A"/>
    <w:rsid w:val="00C054CB"/>
    <w:rsid w:val="00C0597B"/>
    <w:rsid w:val="00C05989"/>
    <w:rsid w:val="00C05A85"/>
    <w:rsid w:val="00C05A9C"/>
    <w:rsid w:val="00C05C6C"/>
    <w:rsid w:val="00C060AF"/>
    <w:rsid w:val="00C06D03"/>
    <w:rsid w:val="00C06DF2"/>
    <w:rsid w:val="00C06F14"/>
    <w:rsid w:val="00C07212"/>
    <w:rsid w:val="00C072DF"/>
    <w:rsid w:val="00C07420"/>
    <w:rsid w:val="00C07422"/>
    <w:rsid w:val="00C07737"/>
    <w:rsid w:val="00C077D9"/>
    <w:rsid w:val="00C079B8"/>
    <w:rsid w:val="00C07B8F"/>
    <w:rsid w:val="00C07D04"/>
    <w:rsid w:val="00C07E3A"/>
    <w:rsid w:val="00C07EE0"/>
    <w:rsid w:val="00C07F03"/>
    <w:rsid w:val="00C10002"/>
    <w:rsid w:val="00C101D4"/>
    <w:rsid w:val="00C105DC"/>
    <w:rsid w:val="00C10685"/>
    <w:rsid w:val="00C107E5"/>
    <w:rsid w:val="00C10918"/>
    <w:rsid w:val="00C10A4F"/>
    <w:rsid w:val="00C10BFD"/>
    <w:rsid w:val="00C10CDC"/>
    <w:rsid w:val="00C10D80"/>
    <w:rsid w:val="00C1120C"/>
    <w:rsid w:val="00C112FD"/>
    <w:rsid w:val="00C1161C"/>
    <w:rsid w:val="00C119CA"/>
    <w:rsid w:val="00C11EBF"/>
    <w:rsid w:val="00C11F42"/>
    <w:rsid w:val="00C122A0"/>
    <w:rsid w:val="00C12355"/>
    <w:rsid w:val="00C1243D"/>
    <w:rsid w:val="00C12CB9"/>
    <w:rsid w:val="00C12D6A"/>
    <w:rsid w:val="00C12D7B"/>
    <w:rsid w:val="00C13084"/>
    <w:rsid w:val="00C1361F"/>
    <w:rsid w:val="00C1370F"/>
    <w:rsid w:val="00C1371A"/>
    <w:rsid w:val="00C138CD"/>
    <w:rsid w:val="00C1398C"/>
    <w:rsid w:val="00C13B4D"/>
    <w:rsid w:val="00C13C59"/>
    <w:rsid w:val="00C13E10"/>
    <w:rsid w:val="00C141D9"/>
    <w:rsid w:val="00C142F7"/>
    <w:rsid w:val="00C14482"/>
    <w:rsid w:val="00C14760"/>
    <w:rsid w:val="00C147F6"/>
    <w:rsid w:val="00C14977"/>
    <w:rsid w:val="00C14BCC"/>
    <w:rsid w:val="00C14C55"/>
    <w:rsid w:val="00C14CBE"/>
    <w:rsid w:val="00C14D07"/>
    <w:rsid w:val="00C14D38"/>
    <w:rsid w:val="00C15201"/>
    <w:rsid w:val="00C15256"/>
    <w:rsid w:val="00C152E3"/>
    <w:rsid w:val="00C15502"/>
    <w:rsid w:val="00C1576F"/>
    <w:rsid w:val="00C157A9"/>
    <w:rsid w:val="00C15A9B"/>
    <w:rsid w:val="00C15DD5"/>
    <w:rsid w:val="00C16090"/>
    <w:rsid w:val="00C1638D"/>
    <w:rsid w:val="00C163D8"/>
    <w:rsid w:val="00C16731"/>
    <w:rsid w:val="00C16779"/>
    <w:rsid w:val="00C16A5F"/>
    <w:rsid w:val="00C16AA6"/>
    <w:rsid w:val="00C16B99"/>
    <w:rsid w:val="00C16CF5"/>
    <w:rsid w:val="00C16D0E"/>
    <w:rsid w:val="00C17182"/>
    <w:rsid w:val="00C171B0"/>
    <w:rsid w:val="00C17482"/>
    <w:rsid w:val="00C17B04"/>
    <w:rsid w:val="00C17DD6"/>
    <w:rsid w:val="00C17E25"/>
    <w:rsid w:val="00C17F5F"/>
    <w:rsid w:val="00C20021"/>
    <w:rsid w:val="00C2003C"/>
    <w:rsid w:val="00C20215"/>
    <w:rsid w:val="00C20288"/>
    <w:rsid w:val="00C20372"/>
    <w:rsid w:val="00C203FD"/>
    <w:rsid w:val="00C2048A"/>
    <w:rsid w:val="00C20632"/>
    <w:rsid w:val="00C20762"/>
    <w:rsid w:val="00C20A99"/>
    <w:rsid w:val="00C20BAD"/>
    <w:rsid w:val="00C20BBC"/>
    <w:rsid w:val="00C20EA1"/>
    <w:rsid w:val="00C20F34"/>
    <w:rsid w:val="00C21AE8"/>
    <w:rsid w:val="00C21E6A"/>
    <w:rsid w:val="00C21F1F"/>
    <w:rsid w:val="00C2210E"/>
    <w:rsid w:val="00C22127"/>
    <w:rsid w:val="00C221A1"/>
    <w:rsid w:val="00C2233E"/>
    <w:rsid w:val="00C22C73"/>
    <w:rsid w:val="00C23099"/>
    <w:rsid w:val="00C23106"/>
    <w:rsid w:val="00C2314F"/>
    <w:rsid w:val="00C231CE"/>
    <w:rsid w:val="00C234C5"/>
    <w:rsid w:val="00C236E9"/>
    <w:rsid w:val="00C23A2E"/>
    <w:rsid w:val="00C23AA5"/>
    <w:rsid w:val="00C23AD5"/>
    <w:rsid w:val="00C23BE0"/>
    <w:rsid w:val="00C241DF"/>
    <w:rsid w:val="00C24450"/>
    <w:rsid w:val="00C245CC"/>
    <w:rsid w:val="00C247E7"/>
    <w:rsid w:val="00C2491F"/>
    <w:rsid w:val="00C24957"/>
    <w:rsid w:val="00C24BE4"/>
    <w:rsid w:val="00C2506D"/>
    <w:rsid w:val="00C251E3"/>
    <w:rsid w:val="00C25388"/>
    <w:rsid w:val="00C25687"/>
    <w:rsid w:val="00C25D2A"/>
    <w:rsid w:val="00C26016"/>
    <w:rsid w:val="00C26207"/>
    <w:rsid w:val="00C262D7"/>
    <w:rsid w:val="00C2667D"/>
    <w:rsid w:val="00C26D4C"/>
    <w:rsid w:val="00C27241"/>
    <w:rsid w:val="00C275C2"/>
    <w:rsid w:val="00C2760D"/>
    <w:rsid w:val="00C2772B"/>
    <w:rsid w:val="00C27BF3"/>
    <w:rsid w:val="00C27E14"/>
    <w:rsid w:val="00C300AC"/>
    <w:rsid w:val="00C300DC"/>
    <w:rsid w:val="00C30105"/>
    <w:rsid w:val="00C305D2"/>
    <w:rsid w:val="00C30901"/>
    <w:rsid w:val="00C30996"/>
    <w:rsid w:val="00C30C1B"/>
    <w:rsid w:val="00C31202"/>
    <w:rsid w:val="00C31722"/>
    <w:rsid w:val="00C319F7"/>
    <w:rsid w:val="00C31AC8"/>
    <w:rsid w:val="00C31B07"/>
    <w:rsid w:val="00C31D83"/>
    <w:rsid w:val="00C31E6F"/>
    <w:rsid w:val="00C31F8E"/>
    <w:rsid w:val="00C31FD2"/>
    <w:rsid w:val="00C322ED"/>
    <w:rsid w:val="00C3244F"/>
    <w:rsid w:val="00C3276B"/>
    <w:rsid w:val="00C329A3"/>
    <w:rsid w:val="00C32ABB"/>
    <w:rsid w:val="00C32DF0"/>
    <w:rsid w:val="00C32E9D"/>
    <w:rsid w:val="00C32F04"/>
    <w:rsid w:val="00C33049"/>
    <w:rsid w:val="00C334B8"/>
    <w:rsid w:val="00C33535"/>
    <w:rsid w:val="00C3389E"/>
    <w:rsid w:val="00C33DDA"/>
    <w:rsid w:val="00C33DDB"/>
    <w:rsid w:val="00C33F6C"/>
    <w:rsid w:val="00C340CE"/>
    <w:rsid w:val="00C341C8"/>
    <w:rsid w:val="00C342DA"/>
    <w:rsid w:val="00C34342"/>
    <w:rsid w:val="00C34A7D"/>
    <w:rsid w:val="00C34A8F"/>
    <w:rsid w:val="00C34A9D"/>
    <w:rsid w:val="00C34B00"/>
    <w:rsid w:val="00C34C21"/>
    <w:rsid w:val="00C34CD8"/>
    <w:rsid w:val="00C34DD8"/>
    <w:rsid w:val="00C35012"/>
    <w:rsid w:val="00C3585A"/>
    <w:rsid w:val="00C35905"/>
    <w:rsid w:val="00C363F9"/>
    <w:rsid w:val="00C3651C"/>
    <w:rsid w:val="00C3684A"/>
    <w:rsid w:val="00C36AA9"/>
    <w:rsid w:val="00C36B0A"/>
    <w:rsid w:val="00C36BA5"/>
    <w:rsid w:val="00C36DF3"/>
    <w:rsid w:val="00C370C7"/>
    <w:rsid w:val="00C37144"/>
    <w:rsid w:val="00C372A6"/>
    <w:rsid w:val="00C376FE"/>
    <w:rsid w:val="00C37AED"/>
    <w:rsid w:val="00C37B27"/>
    <w:rsid w:val="00C37B87"/>
    <w:rsid w:val="00C37FF9"/>
    <w:rsid w:val="00C407E7"/>
    <w:rsid w:val="00C40BDC"/>
    <w:rsid w:val="00C40CC8"/>
    <w:rsid w:val="00C40DC9"/>
    <w:rsid w:val="00C40ED3"/>
    <w:rsid w:val="00C4138B"/>
    <w:rsid w:val="00C413C6"/>
    <w:rsid w:val="00C4160B"/>
    <w:rsid w:val="00C41BEA"/>
    <w:rsid w:val="00C41F2E"/>
    <w:rsid w:val="00C41F4C"/>
    <w:rsid w:val="00C421D3"/>
    <w:rsid w:val="00C42461"/>
    <w:rsid w:val="00C427D2"/>
    <w:rsid w:val="00C42923"/>
    <w:rsid w:val="00C42975"/>
    <w:rsid w:val="00C42B12"/>
    <w:rsid w:val="00C42E56"/>
    <w:rsid w:val="00C4303A"/>
    <w:rsid w:val="00C4308D"/>
    <w:rsid w:val="00C430B9"/>
    <w:rsid w:val="00C4318C"/>
    <w:rsid w:val="00C435F0"/>
    <w:rsid w:val="00C43C4B"/>
    <w:rsid w:val="00C43FDA"/>
    <w:rsid w:val="00C44120"/>
    <w:rsid w:val="00C44293"/>
    <w:rsid w:val="00C44604"/>
    <w:rsid w:val="00C44611"/>
    <w:rsid w:val="00C44702"/>
    <w:rsid w:val="00C44CD4"/>
    <w:rsid w:val="00C44E97"/>
    <w:rsid w:val="00C45025"/>
    <w:rsid w:val="00C450D6"/>
    <w:rsid w:val="00C45472"/>
    <w:rsid w:val="00C456A5"/>
    <w:rsid w:val="00C458A2"/>
    <w:rsid w:val="00C45A3B"/>
    <w:rsid w:val="00C45CFF"/>
    <w:rsid w:val="00C4627B"/>
    <w:rsid w:val="00C467F5"/>
    <w:rsid w:val="00C46895"/>
    <w:rsid w:val="00C46A45"/>
    <w:rsid w:val="00C46AE2"/>
    <w:rsid w:val="00C4747B"/>
    <w:rsid w:val="00C476ED"/>
    <w:rsid w:val="00C47753"/>
    <w:rsid w:val="00C47918"/>
    <w:rsid w:val="00C47E0A"/>
    <w:rsid w:val="00C47E76"/>
    <w:rsid w:val="00C50276"/>
    <w:rsid w:val="00C5048E"/>
    <w:rsid w:val="00C5049C"/>
    <w:rsid w:val="00C505A1"/>
    <w:rsid w:val="00C5085F"/>
    <w:rsid w:val="00C50861"/>
    <w:rsid w:val="00C509B0"/>
    <w:rsid w:val="00C50C29"/>
    <w:rsid w:val="00C51108"/>
    <w:rsid w:val="00C5168C"/>
    <w:rsid w:val="00C5187A"/>
    <w:rsid w:val="00C51F3B"/>
    <w:rsid w:val="00C52001"/>
    <w:rsid w:val="00C52143"/>
    <w:rsid w:val="00C525DE"/>
    <w:rsid w:val="00C526F8"/>
    <w:rsid w:val="00C52730"/>
    <w:rsid w:val="00C527B1"/>
    <w:rsid w:val="00C528A2"/>
    <w:rsid w:val="00C52F7A"/>
    <w:rsid w:val="00C530DF"/>
    <w:rsid w:val="00C5312A"/>
    <w:rsid w:val="00C53451"/>
    <w:rsid w:val="00C535BB"/>
    <w:rsid w:val="00C535D9"/>
    <w:rsid w:val="00C53741"/>
    <w:rsid w:val="00C53856"/>
    <w:rsid w:val="00C538CE"/>
    <w:rsid w:val="00C53C6B"/>
    <w:rsid w:val="00C53D0D"/>
    <w:rsid w:val="00C540DA"/>
    <w:rsid w:val="00C54260"/>
    <w:rsid w:val="00C54D66"/>
    <w:rsid w:val="00C54EE9"/>
    <w:rsid w:val="00C54EEB"/>
    <w:rsid w:val="00C54EF3"/>
    <w:rsid w:val="00C54FBC"/>
    <w:rsid w:val="00C551B1"/>
    <w:rsid w:val="00C5527B"/>
    <w:rsid w:val="00C55602"/>
    <w:rsid w:val="00C55604"/>
    <w:rsid w:val="00C557F4"/>
    <w:rsid w:val="00C5593A"/>
    <w:rsid w:val="00C55DAC"/>
    <w:rsid w:val="00C55E15"/>
    <w:rsid w:val="00C55F97"/>
    <w:rsid w:val="00C5611D"/>
    <w:rsid w:val="00C5617C"/>
    <w:rsid w:val="00C56474"/>
    <w:rsid w:val="00C567CD"/>
    <w:rsid w:val="00C56A87"/>
    <w:rsid w:val="00C57047"/>
    <w:rsid w:val="00C570D4"/>
    <w:rsid w:val="00C57180"/>
    <w:rsid w:val="00C57238"/>
    <w:rsid w:val="00C57863"/>
    <w:rsid w:val="00C578BB"/>
    <w:rsid w:val="00C579A2"/>
    <w:rsid w:val="00C57DE4"/>
    <w:rsid w:val="00C57DF9"/>
    <w:rsid w:val="00C601D5"/>
    <w:rsid w:val="00C60220"/>
    <w:rsid w:val="00C60326"/>
    <w:rsid w:val="00C60578"/>
    <w:rsid w:val="00C60583"/>
    <w:rsid w:val="00C60683"/>
    <w:rsid w:val="00C607DE"/>
    <w:rsid w:val="00C60906"/>
    <w:rsid w:val="00C609F5"/>
    <w:rsid w:val="00C60AB1"/>
    <w:rsid w:val="00C60B11"/>
    <w:rsid w:val="00C60D11"/>
    <w:rsid w:val="00C60F8C"/>
    <w:rsid w:val="00C610AD"/>
    <w:rsid w:val="00C6120A"/>
    <w:rsid w:val="00C61249"/>
    <w:rsid w:val="00C6132B"/>
    <w:rsid w:val="00C613C0"/>
    <w:rsid w:val="00C6167E"/>
    <w:rsid w:val="00C6195A"/>
    <w:rsid w:val="00C61A78"/>
    <w:rsid w:val="00C61B23"/>
    <w:rsid w:val="00C61D0B"/>
    <w:rsid w:val="00C61E07"/>
    <w:rsid w:val="00C61F83"/>
    <w:rsid w:val="00C621E0"/>
    <w:rsid w:val="00C623C3"/>
    <w:rsid w:val="00C625E0"/>
    <w:rsid w:val="00C62690"/>
    <w:rsid w:val="00C6287D"/>
    <w:rsid w:val="00C628C3"/>
    <w:rsid w:val="00C62BF3"/>
    <w:rsid w:val="00C62BF8"/>
    <w:rsid w:val="00C62C10"/>
    <w:rsid w:val="00C62D58"/>
    <w:rsid w:val="00C6384A"/>
    <w:rsid w:val="00C63C6E"/>
    <w:rsid w:val="00C63E33"/>
    <w:rsid w:val="00C63F16"/>
    <w:rsid w:val="00C63FA3"/>
    <w:rsid w:val="00C6414C"/>
    <w:rsid w:val="00C6419C"/>
    <w:rsid w:val="00C6423A"/>
    <w:rsid w:val="00C643DC"/>
    <w:rsid w:val="00C6474D"/>
    <w:rsid w:val="00C64B2E"/>
    <w:rsid w:val="00C651A9"/>
    <w:rsid w:val="00C653EC"/>
    <w:rsid w:val="00C655F3"/>
    <w:rsid w:val="00C6571B"/>
    <w:rsid w:val="00C6577F"/>
    <w:rsid w:val="00C65839"/>
    <w:rsid w:val="00C659E5"/>
    <w:rsid w:val="00C65DC0"/>
    <w:rsid w:val="00C65E95"/>
    <w:rsid w:val="00C66139"/>
    <w:rsid w:val="00C66301"/>
    <w:rsid w:val="00C6633A"/>
    <w:rsid w:val="00C66836"/>
    <w:rsid w:val="00C66C04"/>
    <w:rsid w:val="00C679A3"/>
    <w:rsid w:val="00C67C80"/>
    <w:rsid w:val="00C67CCB"/>
    <w:rsid w:val="00C70089"/>
    <w:rsid w:val="00C70117"/>
    <w:rsid w:val="00C703A6"/>
    <w:rsid w:val="00C70429"/>
    <w:rsid w:val="00C70445"/>
    <w:rsid w:val="00C706A6"/>
    <w:rsid w:val="00C70B24"/>
    <w:rsid w:val="00C70DF4"/>
    <w:rsid w:val="00C70ECC"/>
    <w:rsid w:val="00C714AD"/>
    <w:rsid w:val="00C71B65"/>
    <w:rsid w:val="00C71D4D"/>
    <w:rsid w:val="00C71D57"/>
    <w:rsid w:val="00C71E39"/>
    <w:rsid w:val="00C71FAE"/>
    <w:rsid w:val="00C721BD"/>
    <w:rsid w:val="00C721CF"/>
    <w:rsid w:val="00C7255E"/>
    <w:rsid w:val="00C727C3"/>
    <w:rsid w:val="00C728E1"/>
    <w:rsid w:val="00C7299C"/>
    <w:rsid w:val="00C72AE8"/>
    <w:rsid w:val="00C72D13"/>
    <w:rsid w:val="00C72EF4"/>
    <w:rsid w:val="00C7311C"/>
    <w:rsid w:val="00C731C5"/>
    <w:rsid w:val="00C7361B"/>
    <w:rsid w:val="00C736EB"/>
    <w:rsid w:val="00C73836"/>
    <w:rsid w:val="00C739F9"/>
    <w:rsid w:val="00C73D27"/>
    <w:rsid w:val="00C7408D"/>
    <w:rsid w:val="00C74229"/>
    <w:rsid w:val="00C742E7"/>
    <w:rsid w:val="00C74411"/>
    <w:rsid w:val="00C744FD"/>
    <w:rsid w:val="00C74D95"/>
    <w:rsid w:val="00C74EB1"/>
    <w:rsid w:val="00C75040"/>
    <w:rsid w:val="00C7523F"/>
    <w:rsid w:val="00C75527"/>
    <w:rsid w:val="00C758B5"/>
    <w:rsid w:val="00C75C3F"/>
    <w:rsid w:val="00C75CBF"/>
    <w:rsid w:val="00C75E97"/>
    <w:rsid w:val="00C760BE"/>
    <w:rsid w:val="00C762E1"/>
    <w:rsid w:val="00C765A8"/>
    <w:rsid w:val="00C76612"/>
    <w:rsid w:val="00C7666D"/>
    <w:rsid w:val="00C76689"/>
    <w:rsid w:val="00C7681E"/>
    <w:rsid w:val="00C76A44"/>
    <w:rsid w:val="00C774BA"/>
    <w:rsid w:val="00C77563"/>
    <w:rsid w:val="00C77597"/>
    <w:rsid w:val="00C77608"/>
    <w:rsid w:val="00C7790C"/>
    <w:rsid w:val="00C7795C"/>
    <w:rsid w:val="00C77CB8"/>
    <w:rsid w:val="00C77D3F"/>
    <w:rsid w:val="00C8022A"/>
    <w:rsid w:val="00C802FD"/>
    <w:rsid w:val="00C802FF"/>
    <w:rsid w:val="00C803B9"/>
    <w:rsid w:val="00C80A6A"/>
    <w:rsid w:val="00C80BC5"/>
    <w:rsid w:val="00C80C1E"/>
    <w:rsid w:val="00C80E14"/>
    <w:rsid w:val="00C810E1"/>
    <w:rsid w:val="00C812B7"/>
    <w:rsid w:val="00C81591"/>
    <w:rsid w:val="00C81641"/>
    <w:rsid w:val="00C81C60"/>
    <w:rsid w:val="00C81E46"/>
    <w:rsid w:val="00C821D5"/>
    <w:rsid w:val="00C823CC"/>
    <w:rsid w:val="00C8261A"/>
    <w:rsid w:val="00C82BEE"/>
    <w:rsid w:val="00C82CE9"/>
    <w:rsid w:val="00C82F4E"/>
    <w:rsid w:val="00C830C1"/>
    <w:rsid w:val="00C839AF"/>
    <w:rsid w:val="00C83A8D"/>
    <w:rsid w:val="00C83D3F"/>
    <w:rsid w:val="00C83EB3"/>
    <w:rsid w:val="00C83F6A"/>
    <w:rsid w:val="00C84303"/>
    <w:rsid w:val="00C84685"/>
    <w:rsid w:val="00C847E1"/>
    <w:rsid w:val="00C8485A"/>
    <w:rsid w:val="00C84E76"/>
    <w:rsid w:val="00C85C59"/>
    <w:rsid w:val="00C85CE4"/>
    <w:rsid w:val="00C85D49"/>
    <w:rsid w:val="00C85D64"/>
    <w:rsid w:val="00C85E93"/>
    <w:rsid w:val="00C8603A"/>
    <w:rsid w:val="00C86179"/>
    <w:rsid w:val="00C8628E"/>
    <w:rsid w:val="00C86412"/>
    <w:rsid w:val="00C865E3"/>
    <w:rsid w:val="00C86924"/>
    <w:rsid w:val="00C8693B"/>
    <w:rsid w:val="00C86C6A"/>
    <w:rsid w:val="00C86DCA"/>
    <w:rsid w:val="00C87051"/>
    <w:rsid w:val="00C8748E"/>
    <w:rsid w:val="00C875E9"/>
    <w:rsid w:val="00C87760"/>
    <w:rsid w:val="00C87DE2"/>
    <w:rsid w:val="00C902B9"/>
    <w:rsid w:val="00C903A9"/>
    <w:rsid w:val="00C904B6"/>
    <w:rsid w:val="00C904E8"/>
    <w:rsid w:val="00C9054D"/>
    <w:rsid w:val="00C90721"/>
    <w:rsid w:val="00C9076A"/>
    <w:rsid w:val="00C9094B"/>
    <w:rsid w:val="00C90BAD"/>
    <w:rsid w:val="00C90C14"/>
    <w:rsid w:val="00C90C3D"/>
    <w:rsid w:val="00C90D1D"/>
    <w:rsid w:val="00C90F41"/>
    <w:rsid w:val="00C91030"/>
    <w:rsid w:val="00C911BB"/>
    <w:rsid w:val="00C91253"/>
    <w:rsid w:val="00C914F2"/>
    <w:rsid w:val="00C91564"/>
    <w:rsid w:val="00C915ED"/>
    <w:rsid w:val="00C916AB"/>
    <w:rsid w:val="00C9189E"/>
    <w:rsid w:val="00C91BEB"/>
    <w:rsid w:val="00C91CED"/>
    <w:rsid w:val="00C91FFA"/>
    <w:rsid w:val="00C9204E"/>
    <w:rsid w:val="00C923CC"/>
    <w:rsid w:val="00C92416"/>
    <w:rsid w:val="00C92591"/>
    <w:rsid w:val="00C92639"/>
    <w:rsid w:val="00C92754"/>
    <w:rsid w:val="00C92763"/>
    <w:rsid w:val="00C927FA"/>
    <w:rsid w:val="00C929F6"/>
    <w:rsid w:val="00C92F1E"/>
    <w:rsid w:val="00C92FD9"/>
    <w:rsid w:val="00C93239"/>
    <w:rsid w:val="00C93358"/>
    <w:rsid w:val="00C934AF"/>
    <w:rsid w:val="00C936B9"/>
    <w:rsid w:val="00C93745"/>
    <w:rsid w:val="00C9374B"/>
    <w:rsid w:val="00C93BA9"/>
    <w:rsid w:val="00C944AC"/>
    <w:rsid w:val="00C94593"/>
    <w:rsid w:val="00C946EC"/>
    <w:rsid w:val="00C94D8A"/>
    <w:rsid w:val="00C9523A"/>
    <w:rsid w:val="00C9540F"/>
    <w:rsid w:val="00C95FAC"/>
    <w:rsid w:val="00C95FB3"/>
    <w:rsid w:val="00C961ED"/>
    <w:rsid w:val="00C9630C"/>
    <w:rsid w:val="00C96384"/>
    <w:rsid w:val="00C964FE"/>
    <w:rsid w:val="00C966DB"/>
    <w:rsid w:val="00C96779"/>
    <w:rsid w:val="00C969F3"/>
    <w:rsid w:val="00C96CBA"/>
    <w:rsid w:val="00C96D9E"/>
    <w:rsid w:val="00C97003"/>
    <w:rsid w:val="00C9739B"/>
    <w:rsid w:val="00C97991"/>
    <w:rsid w:val="00C97A96"/>
    <w:rsid w:val="00C97C18"/>
    <w:rsid w:val="00C97C46"/>
    <w:rsid w:val="00C97C4A"/>
    <w:rsid w:val="00CA021C"/>
    <w:rsid w:val="00CA02EC"/>
    <w:rsid w:val="00CA05D5"/>
    <w:rsid w:val="00CA0820"/>
    <w:rsid w:val="00CA0E82"/>
    <w:rsid w:val="00CA125B"/>
    <w:rsid w:val="00CA148F"/>
    <w:rsid w:val="00CA1543"/>
    <w:rsid w:val="00CA178D"/>
    <w:rsid w:val="00CA1E81"/>
    <w:rsid w:val="00CA1F64"/>
    <w:rsid w:val="00CA1FBF"/>
    <w:rsid w:val="00CA2347"/>
    <w:rsid w:val="00CA2405"/>
    <w:rsid w:val="00CA265E"/>
    <w:rsid w:val="00CA2712"/>
    <w:rsid w:val="00CA277F"/>
    <w:rsid w:val="00CA27C7"/>
    <w:rsid w:val="00CA293B"/>
    <w:rsid w:val="00CA2CE2"/>
    <w:rsid w:val="00CA2D42"/>
    <w:rsid w:val="00CA2F25"/>
    <w:rsid w:val="00CA3023"/>
    <w:rsid w:val="00CA3029"/>
    <w:rsid w:val="00CA329A"/>
    <w:rsid w:val="00CA334C"/>
    <w:rsid w:val="00CA35D7"/>
    <w:rsid w:val="00CA3665"/>
    <w:rsid w:val="00CA37D4"/>
    <w:rsid w:val="00CA3999"/>
    <w:rsid w:val="00CA3DAA"/>
    <w:rsid w:val="00CA3EE2"/>
    <w:rsid w:val="00CA4CCC"/>
    <w:rsid w:val="00CA503E"/>
    <w:rsid w:val="00CA5408"/>
    <w:rsid w:val="00CA5B2B"/>
    <w:rsid w:val="00CA5B73"/>
    <w:rsid w:val="00CA5F42"/>
    <w:rsid w:val="00CA63AC"/>
    <w:rsid w:val="00CA6480"/>
    <w:rsid w:val="00CA6686"/>
    <w:rsid w:val="00CA66A8"/>
    <w:rsid w:val="00CA67A2"/>
    <w:rsid w:val="00CA6D22"/>
    <w:rsid w:val="00CA6EE3"/>
    <w:rsid w:val="00CA6F80"/>
    <w:rsid w:val="00CA710B"/>
    <w:rsid w:val="00CA7323"/>
    <w:rsid w:val="00CA75A7"/>
    <w:rsid w:val="00CA7A39"/>
    <w:rsid w:val="00CA7A55"/>
    <w:rsid w:val="00CA7DDE"/>
    <w:rsid w:val="00CA7E68"/>
    <w:rsid w:val="00CA7EB8"/>
    <w:rsid w:val="00CB0663"/>
    <w:rsid w:val="00CB0835"/>
    <w:rsid w:val="00CB092D"/>
    <w:rsid w:val="00CB0BCF"/>
    <w:rsid w:val="00CB0DCE"/>
    <w:rsid w:val="00CB0FE7"/>
    <w:rsid w:val="00CB10CE"/>
    <w:rsid w:val="00CB1455"/>
    <w:rsid w:val="00CB1495"/>
    <w:rsid w:val="00CB14A7"/>
    <w:rsid w:val="00CB14DD"/>
    <w:rsid w:val="00CB1606"/>
    <w:rsid w:val="00CB16B9"/>
    <w:rsid w:val="00CB17A1"/>
    <w:rsid w:val="00CB1803"/>
    <w:rsid w:val="00CB1972"/>
    <w:rsid w:val="00CB1CEE"/>
    <w:rsid w:val="00CB20CD"/>
    <w:rsid w:val="00CB2353"/>
    <w:rsid w:val="00CB235D"/>
    <w:rsid w:val="00CB261A"/>
    <w:rsid w:val="00CB2634"/>
    <w:rsid w:val="00CB2741"/>
    <w:rsid w:val="00CB2FDA"/>
    <w:rsid w:val="00CB31DC"/>
    <w:rsid w:val="00CB3228"/>
    <w:rsid w:val="00CB3292"/>
    <w:rsid w:val="00CB32A7"/>
    <w:rsid w:val="00CB3440"/>
    <w:rsid w:val="00CB360A"/>
    <w:rsid w:val="00CB36EF"/>
    <w:rsid w:val="00CB3C44"/>
    <w:rsid w:val="00CB3D2F"/>
    <w:rsid w:val="00CB3E05"/>
    <w:rsid w:val="00CB41A1"/>
    <w:rsid w:val="00CB446E"/>
    <w:rsid w:val="00CB4481"/>
    <w:rsid w:val="00CB462D"/>
    <w:rsid w:val="00CB4D67"/>
    <w:rsid w:val="00CB4F3E"/>
    <w:rsid w:val="00CB4FAE"/>
    <w:rsid w:val="00CB5205"/>
    <w:rsid w:val="00CB5386"/>
    <w:rsid w:val="00CB54C4"/>
    <w:rsid w:val="00CB597E"/>
    <w:rsid w:val="00CB5B68"/>
    <w:rsid w:val="00CB5E13"/>
    <w:rsid w:val="00CB6035"/>
    <w:rsid w:val="00CB6558"/>
    <w:rsid w:val="00CB6A2B"/>
    <w:rsid w:val="00CB6FA9"/>
    <w:rsid w:val="00CB6FC0"/>
    <w:rsid w:val="00CB7057"/>
    <w:rsid w:val="00CB7131"/>
    <w:rsid w:val="00CB7159"/>
    <w:rsid w:val="00CB749A"/>
    <w:rsid w:val="00CB7FB3"/>
    <w:rsid w:val="00CC00A7"/>
    <w:rsid w:val="00CC02B5"/>
    <w:rsid w:val="00CC02D0"/>
    <w:rsid w:val="00CC0487"/>
    <w:rsid w:val="00CC0688"/>
    <w:rsid w:val="00CC092F"/>
    <w:rsid w:val="00CC0999"/>
    <w:rsid w:val="00CC0D0A"/>
    <w:rsid w:val="00CC0DCA"/>
    <w:rsid w:val="00CC0F69"/>
    <w:rsid w:val="00CC1056"/>
    <w:rsid w:val="00CC10B2"/>
    <w:rsid w:val="00CC12CD"/>
    <w:rsid w:val="00CC1303"/>
    <w:rsid w:val="00CC1428"/>
    <w:rsid w:val="00CC1539"/>
    <w:rsid w:val="00CC18AB"/>
    <w:rsid w:val="00CC18D2"/>
    <w:rsid w:val="00CC1ECD"/>
    <w:rsid w:val="00CC1FD9"/>
    <w:rsid w:val="00CC2301"/>
    <w:rsid w:val="00CC2461"/>
    <w:rsid w:val="00CC280C"/>
    <w:rsid w:val="00CC2AFE"/>
    <w:rsid w:val="00CC2BC0"/>
    <w:rsid w:val="00CC2BC3"/>
    <w:rsid w:val="00CC2CD9"/>
    <w:rsid w:val="00CC2F87"/>
    <w:rsid w:val="00CC312B"/>
    <w:rsid w:val="00CC3146"/>
    <w:rsid w:val="00CC330D"/>
    <w:rsid w:val="00CC340E"/>
    <w:rsid w:val="00CC3551"/>
    <w:rsid w:val="00CC3631"/>
    <w:rsid w:val="00CC3697"/>
    <w:rsid w:val="00CC3D04"/>
    <w:rsid w:val="00CC4376"/>
    <w:rsid w:val="00CC4499"/>
    <w:rsid w:val="00CC4932"/>
    <w:rsid w:val="00CC4A63"/>
    <w:rsid w:val="00CC4E40"/>
    <w:rsid w:val="00CC531F"/>
    <w:rsid w:val="00CC53A1"/>
    <w:rsid w:val="00CC5582"/>
    <w:rsid w:val="00CC56FD"/>
    <w:rsid w:val="00CC62B1"/>
    <w:rsid w:val="00CC6A0E"/>
    <w:rsid w:val="00CC6D7F"/>
    <w:rsid w:val="00CC73D0"/>
    <w:rsid w:val="00CC748B"/>
    <w:rsid w:val="00CC764A"/>
    <w:rsid w:val="00CC76A4"/>
    <w:rsid w:val="00CC7BE4"/>
    <w:rsid w:val="00CC7C6C"/>
    <w:rsid w:val="00CC7E2D"/>
    <w:rsid w:val="00CC7FEE"/>
    <w:rsid w:val="00CD011E"/>
    <w:rsid w:val="00CD025A"/>
    <w:rsid w:val="00CD06C1"/>
    <w:rsid w:val="00CD0F64"/>
    <w:rsid w:val="00CD0F85"/>
    <w:rsid w:val="00CD1082"/>
    <w:rsid w:val="00CD1347"/>
    <w:rsid w:val="00CD137B"/>
    <w:rsid w:val="00CD15F9"/>
    <w:rsid w:val="00CD1F2C"/>
    <w:rsid w:val="00CD2125"/>
    <w:rsid w:val="00CD2449"/>
    <w:rsid w:val="00CD24C9"/>
    <w:rsid w:val="00CD27C7"/>
    <w:rsid w:val="00CD2CE0"/>
    <w:rsid w:val="00CD2D57"/>
    <w:rsid w:val="00CD2EE7"/>
    <w:rsid w:val="00CD2FE2"/>
    <w:rsid w:val="00CD3192"/>
    <w:rsid w:val="00CD33E1"/>
    <w:rsid w:val="00CD3662"/>
    <w:rsid w:val="00CD36D2"/>
    <w:rsid w:val="00CD3877"/>
    <w:rsid w:val="00CD39F2"/>
    <w:rsid w:val="00CD3C61"/>
    <w:rsid w:val="00CD3DA4"/>
    <w:rsid w:val="00CD3E47"/>
    <w:rsid w:val="00CD41E4"/>
    <w:rsid w:val="00CD491B"/>
    <w:rsid w:val="00CD4A5F"/>
    <w:rsid w:val="00CD4CEC"/>
    <w:rsid w:val="00CD5183"/>
    <w:rsid w:val="00CD52F0"/>
    <w:rsid w:val="00CD5495"/>
    <w:rsid w:val="00CD58B0"/>
    <w:rsid w:val="00CD5AAF"/>
    <w:rsid w:val="00CD5D8D"/>
    <w:rsid w:val="00CD5FD3"/>
    <w:rsid w:val="00CD66BF"/>
    <w:rsid w:val="00CD6ADA"/>
    <w:rsid w:val="00CD6BD6"/>
    <w:rsid w:val="00CD6DF9"/>
    <w:rsid w:val="00CD6F23"/>
    <w:rsid w:val="00CD7326"/>
    <w:rsid w:val="00CD7454"/>
    <w:rsid w:val="00CD7568"/>
    <w:rsid w:val="00CD76F8"/>
    <w:rsid w:val="00CD77AD"/>
    <w:rsid w:val="00CD77C0"/>
    <w:rsid w:val="00CD78BC"/>
    <w:rsid w:val="00CD7B50"/>
    <w:rsid w:val="00CD7F2C"/>
    <w:rsid w:val="00CE0080"/>
    <w:rsid w:val="00CE0218"/>
    <w:rsid w:val="00CE0762"/>
    <w:rsid w:val="00CE099A"/>
    <w:rsid w:val="00CE0EAA"/>
    <w:rsid w:val="00CE1564"/>
    <w:rsid w:val="00CE15E9"/>
    <w:rsid w:val="00CE1648"/>
    <w:rsid w:val="00CE197F"/>
    <w:rsid w:val="00CE1E7C"/>
    <w:rsid w:val="00CE1F7A"/>
    <w:rsid w:val="00CE233D"/>
    <w:rsid w:val="00CE2C93"/>
    <w:rsid w:val="00CE2DAB"/>
    <w:rsid w:val="00CE2FC0"/>
    <w:rsid w:val="00CE3096"/>
    <w:rsid w:val="00CE34B5"/>
    <w:rsid w:val="00CE35E9"/>
    <w:rsid w:val="00CE363B"/>
    <w:rsid w:val="00CE3902"/>
    <w:rsid w:val="00CE4111"/>
    <w:rsid w:val="00CE428E"/>
    <w:rsid w:val="00CE42B9"/>
    <w:rsid w:val="00CE4701"/>
    <w:rsid w:val="00CE4815"/>
    <w:rsid w:val="00CE4AFD"/>
    <w:rsid w:val="00CE4B77"/>
    <w:rsid w:val="00CE4CB6"/>
    <w:rsid w:val="00CE4D3F"/>
    <w:rsid w:val="00CE4D40"/>
    <w:rsid w:val="00CE531F"/>
    <w:rsid w:val="00CE564C"/>
    <w:rsid w:val="00CE57A2"/>
    <w:rsid w:val="00CE5869"/>
    <w:rsid w:val="00CE5AAA"/>
    <w:rsid w:val="00CE5F1E"/>
    <w:rsid w:val="00CE6078"/>
    <w:rsid w:val="00CE60FF"/>
    <w:rsid w:val="00CE636B"/>
    <w:rsid w:val="00CE6411"/>
    <w:rsid w:val="00CE649E"/>
    <w:rsid w:val="00CE6911"/>
    <w:rsid w:val="00CE6E9A"/>
    <w:rsid w:val="00CE725B"/>
    <w:rsid w:val="00CE7260"/>
    <w:rsid w:val="00CE7766"/>
    <w:rsid w:val="00CE78B5"/>
    <w:rsid w:val="00CF0596"/>
    <w:rsid w:val="00CF070D"/>
    <w:rsid w:val="00CF0A48"/>
    <w:rsid w:val="00CF0AFE"/>
    <w:rsid w:val="00CF0C84"/>
    <w:rsid w:val="00CF10EA"/>
    <w:rsid w:val="00CF12BF"/>
    <w:rsid w:val="00CF1789"/>
    <w:rsid w:val="00CF1A50"/>
    <w:rsid w:val="00CF1D19"/>
    <w:rsid w:val="00CF2529"/>
    <w:rsid w:val="00CF2632"/>
    <w:rsid w:val="00CF28ED"/>
    <w:rsid w:val="00CF2AC9"/>
    <w:rsid w:val="00CF2C52"/>
    <w:rsid w:val="00CF33DE"/>
    <w:rsid w:val="00CF33EC"/>
    <w:rsid w:val="00CF342B"/>
    <w:rsid w:val="00CF3464"/>
    <w:rsid w:val="00CF38A0"/>
    <w:rsid w:val="00CF3986"/>
    <w:rsid w:val="00CF3F9B"/>
    <w:rsid w:val="00CF3FC0"/>
    <w:rsid w:val="00CF40FC"/>
    <w:rsid w:val="00CF4EE1"/>
    <w:rsid w:val="00CF514A"/>
    <w:rsid w:val="00CF533A"/>
    <w:rsid w:val="00CF5B53"/>
    <w:rsid w:val="00CF5CE5"/>
    <w:rsid w:val="00CF5FFC"/>
    <w:rsid w:val="00CF64F7"/>
    <w:rsid w:val="00CF6A37"/>
    <w:rsid w:val="00CF6B44"/>
    <w:rsid w:val="00CF6F1E"/>
    <w:rsid w:val="00CF73D8"/>
    <w:rsid w:val="00CF772C"/>
    <w:rsid w:val="00CF7FB3"/>
    <w:rsid w:val="00D0020B"/>
    <w:rsid w:val="00D002F5"/>
    <w:rsid w:val="00D00548"/>
    <w:rsid w:val="00D00915"/>
    <w:rsid w:val="00D00AED"/>
    <w:rsid w:val="00D00BB2"/>
    <w:rsid w:val="00D00C7C"/>
    <w:rsid w:val="00D00C7D"/>
    <w:rsid w:val="00D00F4B"/>
    <w:rsid w:val="00D010D3"/>
    <w:rsid w:val="00D01438"/>
    <w:rsid w:val="00D01684"/>
    <w:rsid w:val="00D01F25"/>
    <w:rsid w:val="00D01FAF"/>
    <w:rsid w:val="00D02007"/>
    <w:rsid w:val="00D022F9"/>
    <w:rsid w:val="00D027EF"/>
    <w:rsid w:val="00D0288F"/>
    <w:rsid w:val="00D028C6"/>
    <w:rsid w:val="00D034A6"/>
    <w:rsid w:val="00D035D7"/>
    <w:rsid w:val="00D038C9"/>
    <w:rsid w:val="00D038DB"/>
    <w:rsid w:val="00D03A8C"/>
    <w:rsid w:val="00D03F8E"/>
    <w:rsid w:val="00D04238"/>
    <w:rsid w:val="00D047F1"/>
    <w:rsid w:val="00D04A7D"/>
    <w:rsid w:val="00D04CCA"/>
    <w:rsid w:val="00D04CF0"/>
    <w:rsid w:val="00D04D26"/>
    <w:rsid w:val="00D0504C"/>
    <w:rsid w:val="00D053A1"/>
    <w:rsid w:val="00D05401"/>
    <w:rsid w:val="00D054CB"/>
    <w:rsid w:val="00D054FD"/>
    <w:rsid w:val="00D05867"/>
    <w:rsid w:val="00D058D0"/>
    <w:rsid w:val="00D05911"/>
    <w:rsid w:val="00D05CCF"/>
    <w:rsid w:val="00D05DE5"/>
    <w:rsid w:val="00D05F73"/>
    <w:rsid w:val="00D05FA5"/>
    <w:rsid w:val="00D063B8"/>
    <w:rsid w:val="00D064F8"/>
    <w:rsid w:val="00D0687E"/>
    <w:rsid w:val="00D06899"/>
    <w:rsid w:val="00D069AE"/>
    <w:rsid w:val="00D06CD8"/>
    <w:rsid w:val="00D07197"/>
    <w:rsid w:val="00D07759"/>
    <w:rsid w:val="00D078BD"/>
    <w:rsid w:val="00D07B23"/>
    <w:rsid w:val="00D07BF4"/>
    <w:rsid w:val="00D07CAC"/>
    <w:rsid w:val="00D07D15"/>
    <w:rsid w:val="00D07D5C"/>
    <w:rsid w:val="00D07E0E"/>
    <w:rsid w:val="00D10457"/>
    <w:rsid w:val="00D1063E"/>
    <w:rsid w:val="00D108CD"/>
    <w:rsid w:val="00D1090E"/>
    <w:rsid w:val="00D10A2C"/>
    <w:rsid w:val="00D10ADB"/>
    <w:rsid w:val="00D10D6A"/>
    <w:rsid w:val="00D10D8C"/>
    <w:rsid w:val="00D10EB4"/>
    <w:rsid w:val="00D111D9"/>
    <w:rsid w:val="00D1140D"/>
    <w:rsid w:val="00D1150A"/>
    <w:rsid w:val="00D1160C"/>
    <w:rsid w:val="00D117D2"/>
    <w:rsid w:val="00D1183E"/>
    <w:rsid w:val="00D11932"/>
    <w:rsid w:val="00D1194E"/>
    <w:rsid w:val="00D11C7E"/>
    <w:rsid w:val="00D11D7F"/>
    <w:rsid w:val="00D12088"/>
    <w:rsid w:val="00D12477"/>
    <w:rsid w:val="00D125FB"/>
    <w:rsid w:val="00D12936"/>
    <w:rsid w:val="00D12B6A"/>
    <w:rsid w:val="00D12C69"/>
    <w:rsid w:val="00D12E54"/>
    <w:rsid w:val="00D13003"/>
    <w:rsid w:val="00D1307E"/>
    <w:rsid w:val="00D13095"/>
    <w:rsid w:val="00D134CA"/>
    <w:rsid w:val="00D1371C"/>
    <w:rsid w:val="00D13DD9"/>
    <w:rsid w:val="00D13EE3"/>
    <w:rsid w:val="00D14413"/>
    <w:rsid w:val="00D15346"/>
    <w:rsid w:val="00D15748"/>
    <w:rsid w:val="00D159AE"/>
    <w:rsid w:val="00D15A37"/>
    <w:rsid w:val="00D15A3A"/>
    <w:rsid w:val="00D15C31"/>
    <w:rsid w:val="00D15C9A"/>
    <w:rsid w:val="00D160DE"/>
    <w:rsid w:val="00D161FB"/>
    <w:rsid w:val="00D16469"/>
    <w:rsid w:val="00D1664A"/>
    <w:rsid w:val="00D168CA"/>
    <w:rsid w:val="00D16DF5"/>
    <w:rsid w:val="00D16F51"/>
    <w:rsid w:val="00D17179"/>
    <w:rsid w:val="00D17415"/>
    <w:rsid w:val="00D17551"/>
    <w:rsid w:val="00D17D34"/>
    <w:rsid w:val="00D17D5E"/>
    <w:rsid w:val="00D202EF"/>
    <w:rsid w:val="00D20869"/>
    <w:rsid w:val="00D209B8"/>
    <w:rsid w:val="00D20B82"/>
    <w:rsid w:val="00D20EC4"/>
    <w:rsid w:val="00D21068"/>
    <w:rsid w:val="00D21623"/>
    <w:rsid w:val="00D21C64"/>
    <w:rsid w:val="00D21C90"/>
    <w:rsid w:val="00D21DFC"/>
    <w:rsid w:val="00D21FB6"/>
    <w:rsid w:val="00D2267C"/>
    <w:rsid w:val="00D22737"/>
    <w:rsid w:val="00D2288E"/>
    <w:rsid w:val="00D228BE"/>
    <w:rsid w:val="00D228D3"/>
    <w:rsid w:val="00D229AB"/>
    <w:rsid w:val="00D22CCE"/>
    <w:rsid w:val="00D22CE5"/>
    <w:rsid w:val="00D22E03"/>
    <w:rsid w:val="00D22F61"/>
    <w:rsid w:val="00D235AE"/>
    <w:rsid w:val="00D23760"/>
    <w:rsid w:val="00D2379F"/>
    <w:rsid w:val="00D23879"/>
    <w:rsid w:val="00D23C17"/>
    <w:rsid w:val="00D23D77"/>
    <w:rsid w:val="00D23F81"/>
    <w:rsid w:val="00D24011"/>
    <w:rsid w:val="00D24325"/>
    <w:rsid w:val="00D24567"/>
    <w:rsid w:val="00D245B7"/>
    <w:rsid w:val="00D24611"/>
    <w:rsid w:val="00D24ED1"/>
    <w:rsid w:val="00D255DF"/>
    <w:rsid w:val="00D258A7"/>
    <w:rsid w:val="00D25BB8"/>
    <w:rsid w:val="00D25CEE"/>
    <w:rsid w:val="00D25DE4"/>
    <w:rsid w:val="00D26085"/>
    <w:rsid w:val="00D264D3"/>
    <w:rsid w:val="00D2650C"/>
    <w:rsid w:val="00D265AC"/>
    <w:rsid w:val="00D26739"/>
    <w:rsid w:val="00D267F0"/>
    <w:rsid w:val="00D2693F"/>
    <w:rsid w:val="00D269E3"/>
    <w:rsid w:val="00D269F4"/>
    <w:rsid w:val="00D26DD2"/>
    <w:rsid w:val="00D26E58"/>
    <w:rsid w:val="00D26F0A"/>
    <w:rsid w:val="00D26FFE"/>
    <w:rsid w:val="00D2726C"/>
    <w:rsid w:val="00D272A4"/>
    <w:rsid w:val="00D276EC"/>
    <w:rsid w:val="00D278FA"/>
    <w:rsid w:val="00D27A47"/>
    <w:rsid w:val="00D27B67"/>
    <w:rsid w:val="00D27B93"/>
    <w:rsid w:val="00D27BB5"/>
    <w:rsid w:val="00D27C5F"/>
    <w:rsid w:val="00D27C9B"/>
    <w:rsid w:val="00D3006D"/>
    <w:rsid w:val="00D30372"/>
    <w:rsid w:val="00D30486"/>
    <w:rsid w:val="00D30A5F"/>
    <w:rsid w:val="00D30B67"/>
    <w:rsid w:val="00D30BE1"/>
    <w:rsid w:val="00D30FEA"/>
    <w:rsid w:val="00D31062"/>
    <w:rsid w:val="00D31227"/>
    <w:rsid w:val="00D31C61"/>
    <w:rsid w:val="00D31D37"/>
    <w:rsid w:val="00D31DF6"/>
    <w:rsid w:val="00D32243"/>
    <w:rsid w:val="00D328F3"/>
    <w:rsid w:val="00D32F0A"/>
    <w:rsid w:val="00D32F7B"/>
    <w:rsid w:val="00D32F7C"/>
    <w:rsid w:val="00D32FFA"/>
    <w:rsid w:val="00D3309E"/>
    <w:rsid w:val="00D33109"/>
    <w:rsid w:val="00D33142"/>
    <w:rsid w:val="00D33753"/>
    <w:rsid w:val="00D33877"/>
    <w:rsid w:val="00D34247"/>
    <w:rsid w:val="00D3503C"/>
    <w:rsid w:val="00D3559C"/>
    <w:rsid w:val="00D355AA"/>
    <w:rsid w:val="00D358A4"/>
    <w:rsid w:val="00D35A0B"/>
    <w:rsid w:val="00D35B7A"/>
    <w:rsid w:val="00D35F30"/>
    <w:rsid w:val="00D36338"/>
    <w:rsid w:val="00D36754"/>
    <w:rsid w:val="00D36D2B"/>
    <w:rsid w:val="00D36D56"/>
    <w:rsid w:val="00D36E9B"/>
    <w:rsid w:val="00D37245"/>
    <w:rsid w:val="00D37328"/>
    <w:rsid w:val="00D3761E"/>
    <w:rsid w:val="00D379AF"/>
    <w:rsid w:val="00D37D7E"/>
    <w:rsid w:val="00D37F17"/>
    <w:rsid w:val="00D37FA9"/>
    <w:rsid w:val="00D40035"/>
    <w:rsid w:val="00D40090"/>
    <w:rsid w:val="00D400C1"/>
    <w:rsid w:val="00D40140"/>
    <w:rsid w:val="00D4028C"/>
    <w:rsid w:val="00D40322"/>
    <w:rsid w:val="00D4034A"/>
    <w:rsid w:val="00D40414"/>
    <w:rsid w:val="00D40742"/>
    <w:rsid w:val="00D407EC"/>
    <w:rsid w:val="00D40880"/>
    <w:rsid w:val="00D41363"/>
    <w:rsid w:val="00D413A2"/>
    <w:rsid w:val="00D413B8"/>
    <w:rsid w:val="00D4196D"/>
    <w:rsid w:val="00D41DAC"/>
    <w:rsid w:val="00D41F5A"/>
    <w:rsid w:val="00D420D2"/>
    <w:rsid w:val="00D421F2"/>
    <w:rsid w:val="00D4244E"/>
    <w:rsid w:val="00D42483"/>
    <w:rsid w:val="00D42752"/>
    <w:rsid w:val="00D42941"/>
    <w:rsid w:val="00D42B22"/>
    <w:rsid w:val="00D42B2B"/>
    <w:rsid w:val="00D42CDC"/>
    <w:rsid w:val="00D4333B"/>
    <w:rsid w:val="00D4340A"/>
    <w:rsid w:val="00D43422"/>
    <w:rsid w:val="00D43A45"/>
    <w:rsid w:val="00D43AFD"/>
    <w:rsid w:val="00D43D15"/>
    <w:rsid w:val="00D43EF2"/>
    <w:rsid w:val="00D440EF"/>
    <w:rsid w:val="00D4473D"/>
    <w:rsid w:val="00D44785"/>
    <w:rsid w:val="00D44794"/>
    <w:rsid w:val="00D4495B"/>
    <w:rsid w:val="00D44B6B"/>
    <w:rsid w:val="00D45226"/>
    <w:rsid w:val="00D45588"/>
    <w:rsid w:val="00D45990"/>
    <w:rsid w:val="00D459E2"/>
    <w:rsid w:val="00D45ABB"/>
    <w:rsid w:val="00D45B16"/>
    <w:rsid w:val="00D45D5F"/>
    <w:rsid w:val="00D45E9F"/>
    <w:rsid w:val="00D4604D"/>
    <w:rsid w:val="00D46050"/>
    <w:rsid w:val="00D46057"/>
    <w:rsid w:val="00D460B3"/>
    <w:rsid w:val="00D46387"/>
    <w:rsid w:val="00D4638E"/>
    <w:rsid w:val="00D463D8"/>
    <w:rsid w:val="00D46485"/>
    <w:rsid w:val="00D46AE7"/>
    <w:rsid w:val="00D46BC9"/>
    <w:rsid w:val="00D46E77"/>
    <w:rsid w:val="00D4709E"/>
    <w:rsid w:val="00D472AB"/>
    <w:rsid w:val="00D47683"/>
    <w:rsid w:val="00D478DE"/>
    <w:rsid w:val="00D47CEC"/>
    <w:rsid w:val="00D47D70"/>
    <w:rsid w:val="00D5047F"/>
    <w:rsid w:val="00D50624"/>
    <w:rsid w:val="00D50697"/>
    <w:rsid w:val="00D50863"/>
    <w:rsid w:val="00D50A5B"/>
    <w:rsid w:val="00D50BC1"/>
    <w:rsid w:val="00D50CAC"/>
    <w:rsid w:val="00D50D23"/>
    <w:rsid w:val="00D51467"/>
    <w:rsid w:val="00D515A2"/>
    <w:rsid w:val="00D515E7"/>
    <w:rsid w:val="00D51764"/>
    <w:rsid w:val="00D51861"/>
    <w:rsid w:val="00D519ED"/>
    <w:rsid w:val="00D51BA7"/>
    <w:rsid w:val="00D51CA4"/>
    <w:rsid w:val="00D51D61"/>
    <w:rsid w:val="00D52093"/>
    <w:rsid w:val="00D5252F"/>
    <w:rsid w:val="00D5258C"/>
    <w:rsid w:val="00D52918"/>
    <w:rsid w:val="00D535EC"/>
    <w:rsid w:val="00D5361A"/>
    <w:rsid w:val="00D53C0C"/>
    <w:rsid w:val="00D53D33"/>
    <w:rsid w:val="00D54023"/>
    <w:rsid w:val="00D540EF"/>
    <w:rsid w:val="00D54209"/>
    <w:rsid w:val="00D542E6"/>
    <w:rsid w:val="00D5435F"/>
    <w:rsid w:val="00D54527"/>
    <w:rsid w:val="00D545F0"/>
    <w:rsid w:val="00D5464E"/>
    <w:rsid w:val="00D5465E"/>
    <w:rsid w:val="00D547EF"/>
    <w:rsid w:val="00D54C6D"/>
    <w:rsid w:val="00D54FC4"/>
    <w:rsid w:val="00D55478"/>
    <w:rsid w:val="00D554BD"/>
    <w:rsid w:val="00D555CA"/>
    <w:rsid w:val="00D555ED"/>
    <w:rsid w:val="00D55C4C"/>
    <w:rsid w:val="00D55D4F"/>
    <w:rsid w:val="00D5635E"/>
    <w:rsid w:val="00D564C9"/>
    <w:rsid w:val="00D566F7"/>
    <w:rsid w:val="00D569E9"/>
    <w:rsid w:val="00D56AC0"/>
    <w:rsid w:val="00D56DE6"/>
    <w:rsid w:val="00D56E8E"/>
    <w:rsid w:val="00D56EAD"/>
    <w:rsid w:val="00D56F63"/>
    <w:rsid w:val="00D5710D"/>
    <w:rsid w:val="00D571D1"/>
    <w:rsid w:val="00D57331"/>
    <w:rsid w:val="00D57551"/>
    <w:rsid w:val="00D5757F"/>
    <w:rsid w:val="00D576CB"/>
    <w:rsid w:val="00D57CF5"/>
    <w:rsid w:val="00D57FAA"/>
    <w:rsid w:val="00D60296"/>
    <w:rsid w:val="00D604D8"/>
    <w:rsid w:val="00D6074A"/>
    <w:rsid w:val="00D609A2"/>
    <w:rsid w:val="00D609B5"/>
    <w:rsid w:val="00D60A1F"/>
    <w:rsid w:val="00D60A81"/>
    <w:rsid w:val="00D60B55"/>
    <w:rsid w:val="00D60D5C"/>
    <w:rsid w:val="00D60F6B"/>
    <w:rsid w:val="00D60F7D"/>
    <w:rsid w:val="00D61093"/>
    <w:rsid w:val="00D6126D"/>
    <w:rsid w:val="00D612A9"/>
    <w:rsid w:val="00D612D9"/>
    <w:rsid w:val="00D61551"/>
    <w:rsid w:val="00D61651"/>
    <w:rsid w:val="00D61917"/>
    <w:rsid w:val="00D61E67"/>
    <w:rsid w:val="00D61E95"/>
    <w:rsid w:val="00D621C3"/>
    <w:rsid w:val="00D6249C"/>
    <w:rsid w:val="00D6258D"/>
    <w:rsid w:val="00D6263B"/>
    <w:rsid w:val="00D6295A"/>
    <w:rsid w:val="00D62C9E"/>
    <w:rsid w:val="00D62CB3"/>
    <w:rsid w:val="00D62E9E"/>
    <w:rsid w:val="00D62FB4"/>
    <w:rsid w:val="00D6340F"/>
    <w:rsid w:val="00D6342F"/>
    <w:rsid w:val="00D6352C"/>
    <w:rsid w:val="00D63819"/>
    <w:rsid w:val="00D639D1"/>
    <w:rsid w:val="00D63F3D"/>
    <w:rsid w:val="00D63F53"/>
    <w:rsid w:val="00D640FD"/>
    <w:rsid w:val="00D6429C"/>
    <w:rsid w:val="00D642C3"/>
    <w:rsid w:val="00D64567"/>
    <w:rsid w:val="00D64645"/>
    <w:rsid w:val="00D64AB9"/>
    <w:rsid w:val="00D64AD3"/>
    <w:rsid w:val="00D64B03"/>
    <w:rsid w:val="00D64DF7"/>
    <w:rsid w:val="00D64F25"/>
    <w:rsid w:val="00D64FB9"/>
    <w:rsid w:val="00D6507E"/>
    <w:rsid w:val="00D652BA"/>
    <w:rsid w:val="00D656B5"/>
    <w:rsid w:val="00D65956"/>
    <w:rsid w:val="00D65B60"/>
    <w:rsid w:val="00D660A5"/>
    <w:rsid w:val="00D661FC"/>
    <w:rsid w:val="00D66529"/>
    <w:rsid w:val="00D6656D"/>
    <w:rsid w:val="00D6663E"/>
    <w:rsid w:val="00D66B5F"/>
    <w:rsid w:val="00D66CEF"/>
    <w:rsid w:val="00D66D93"/>
    <w:rsid w:val="00D66DB6"/>
    <w:rsid w:val="00D66E61"/>
    <w:rsid w:val="00D66EDD"/>
    <w:rsid w:val="00D6709B"/>
    <w:rsid w:val="00D67597"/>
    <w:rsid w:val="00D675ED"/>
    <w:rsid w:val="00D67652"/>
    <w:rsid w:val="00D67787"/>
    <w:rsid w:val="00D67BCA"/>
    <w:rsid w:val="00D67D70"/>
    <w:rsid w:val="00D67DC6"/>
    <w:rsid w:val="00D67DF8"/>
    <w:rsid w:val="00D701B9"/>
    <w:rsid w:val="00D701BA"/>
    <w:rsid w:val="00D70247"/>
    <w:rsid w:val="00D702A5"/>
    <w:rsid w:val="00D70991"/>
    <w:rsid w:val="00D712F3"/>
    <w:rsid w:val="00D7147A"/>
    <w:rsid w:val="00D715C0"/>
    <w:rsid w:val="00D715D6"/>
    <w:rsid w:val="00D71800"/>
    <w:rsid w:val="00D718BC"/>
    <w:rsid w:val="00D719AB"/>
    <w:rsid w:val="00D719CE"/>
    <w:rsid w:val="00D71A8C"/>
    <w:rsid w:val="00D71C9A"/>
    <w:rsid w:val="00D71E84"/>
    <w:rsid w:val="00D71FA1"/>
    <w:rsid w:val="00D72250"/>
    <w:rsid w:val="00D72599"/>
    <w:rsid w:val="00D72656"/>
    <w:rsid w:val="00D7265A"/>
    <w:rsid w:val="00D72827"/>
    <w:rsid w:val="00D7285A"/>
    <w:rsid w:val="00D728A8"/>
    <w:rsid w:val="00D7290A"/>
    <w:rsid w:val="00D72A05"/>
    <w:rsid w:val="00D72C0D"/>
    <w:rsid w:val="00D72C5B"/>
    <w:rsid w:val="00D72D31"/>
    <w:rsid w:val="00D72E71"/>
    <w:rsid w:val="00D73442"/>
    <w:rsid w:val="00D734C9"/>
    <w:rsid w:val="00D734D5"/>
    <w:rsid w:val="00D7379D"/>
    <w:rsid w:val="00D738C7"/>
    <w:rsid w:val="00D739D7"/>
    <w:rsid w:val="00D73CFB"/>
    <w:rsid w:val="00D73FEF"/>
    <w:rsid w:val="00D7428E"/>
    <w:rsid w:val="00D744C1"/>
    <w:rsid w:val="00D747B0"/>
    <w:rsid w:val="00D749EF"/>
    <w:rsid w:val="00D74AD8"/>
    <w:rsid w:val="00D74B0C"/>
    <w:rsid w:val="00D74B42"/>
    <w:rsid w:val="00D74BF9"/>
    <w:rsid w:val="00D74CE6"/>
    <w:rsid w:val="00D74E63"/>
    <w:rsid w:val="00D74F6A"/>
    <w:rsid w:val="00D757CC"/>
    <w:rsid w:val="00D75C7F"/>
    <w:rsid w:val="00D75D18"/>
    <w:rsid w:val="00D75DE7"/>
    <w:rsid w:val="00D75E9F"/>
    <w:rsid w:val="00D75F67"/>
    <w:rsid w:val="00D75F7C"/>
    <w:rsid w:val="00D762FE"/>
    <w:rsid w:val="00D76382"/>
    <w:rsid w:val="00D765B0"/>
    <w:rsid w:val="00D76798"/>
    <w:rsid w:val="00D76CFE"/>
    <w:rsid w:val="00D76D01"/>
    <w:rsid w:val="00D7746C"/>
    <w:rsid w:val="00D80327"/>
    <w:rsid w:val="00D80438"/>
    <w:rsid w:val="00D804D7"/>
    <w:rsid w:val="00D8066A"/>
    <w:rsid w:val="00D80BCA"/>
    <w:rsid w:val="00D80EAB"/>
    <w:rsid w:val="00D811A9"/>
    <w:rsid w:val="00D81243"/>
    <w:rsid w:val="00D812DA"/>
    <w:rsid w:val="00D8143B"/>
    <w:rsid w:val="00D8143F"/>
    <w:rsid w:val="00D81633"/>
    <w:rsid w:val="00D819A0"/>
    <w:rsid w:val="00D81E29"/>
    <w:rsid w:val="00D81E9E"/>
    <w:rsid w:val="00D8252F"/>
    <w:rsid w:val="00D828AE"/>
    <w:rsid w:val="00D82B61"/>
    <w:rsid w:val="00D82DD7"/>
    <w:rsid w:val="00D82E01"/>
    <w:rsid w:val="00D82EB3"/>
    <w:rsid w:val="00D83164"/>
    <w:rsid w:val="00D8322F"/>
    <w:rsid w:val="00D8357C"/>
    <w:rsid w:val="00D83733"/>
    <w:rsid w:val="00D83A48"/>
    <w:rsid w:val="00D83B5C"/>
    <w:rsid w:val="00D83ECA"/>
    <w:rsid w:val="00D83F6E"/>
    <w:rsid w:val="00D83FF5"/>
    <w:rsid w:val="00D841A3"/>
    <w:rsid w:val="00D841F7"/>
    <w:rsid w:val="00D8430B"/>
    <w:rsid w:val="00D84967"/>
    <w:rsid w:val="00D84A86"/>
    <w:rsid w:val="00D84B02"/>
    <w:rsid w:val="00D84B77"/>
    <w:rsid w:val="00D84FF5"/>
    <w:rsid w:val="00D85054"/>
    <w:rsid w:val="00D850B8"/>
    <w:rsid w:val="00D8513F"/>
    <w:rsid w:val="00D8528F"/>
    <w:rsid w:val="00D85466"/>
    <w:rsid w:val="00D8549A"/>
    <w:rsid w:val="00D85944"/>
    <w:rsid w:val="00D85BE4"/>
    <w:rsid w:val="00D85E5A"/>
    <w:rsid w:val="00D86187"/>
    <w:rsid w:val="00D86547"/>
    <w:rsid w:val="00D86558"/>
    <w:rsid w:val="00D86569"/>
    <w:rsid w:val="00D86B75"/>
    <w:rsid w:val="00D86E41"/>
    <w:rsid w:val="00D8770C"/>
    <w:rsid w:val="00D87852"/>
    <w:rsid w:val="00D878B6"/>
    <w:rsid w:val="00D8790F"/>
    <w:rsid w:val="00D87D4D"/>
    <w:rsid w:val="00D87E99"/>
    <w:rsid w:val="00D9006C"/>
    <w:rsid w:val="00D90346"/>
    <w:rsid w:val="00D90447"/>
    <w:rsid w:val="00D9060A"/>
    <w:rsid w:val="00D90865"/>
    <w:rsid w:val="00D908C2"/>
    <w:rsid w:val="00D909FE"/>
    <w:rsid w:val="00D90DFD"/>
    <w:rsid w:val="00D90ED0"/>
    <w:rsid w:val="00D90F29"/>
    <w:rsid w:val="00D910D0"/>
    <w:rsid w:val="00D917AA"/>
    <w:rsid w:val="00D9190E"/>
    <w:rsid w:val="00D91BB3"/>
    <w:rsid w:val="00D91CB0"/>
    <w:rsid w:val="00D92019"/>
    <w:rsid w:val="00D920A8"/>
    <w:rsid w:val="00D92255"/>
    <w:rsid w:val="00D92364"/>
    <w:rsid w:val="00D92415"/>
    <w:rsid w:val="00D925C9"/>
    <w:rsid w:val="00D92774"/>
    <w:rsid w:val="00D92813"/>
    <w:rsid w:val="00D929AE"/>
    <w:rsid w:val="00D92B38"/>
    <w:rsid w:val="00D92C59"/>
    <w:rsid w:val="00D92C7A"/>
    <w:rsid w:val="00D92CD0"/>
    <w:rsid w:val="00D92D44"/>
    <w:rsid w:val="00D931B9"/>
    <w:rsid w:val="00D932AA"/>
    <w:rsid w:val="00D9365F"/>
    <w:rsid w:val="00D939CD"/>
    <w:rsid w:val="00D93A1B"/>
    <w:rsid w:val="00D93AD3"/>
    <w:rsid w:val="00D93B15"/>
    <w:rsid w:val="00D93F73"/>
    <w:rsid w:val="00D940AB"/>
    <w:rsid w:val="00D94628"/>
    <w:rsid w:val="00D946E6"/>
    <w:rsid w:val="00D94A78"/>
    <w:rsid w:val="00D94E41"/>
    <w:rsid w:val="00D94E8C"/>
    <w:rsid w:val="00D95101"/>
    <w:rsid w:val="00D95224"/>
    <w:rsid w:val="00D95379"/>
    <w:rsid w:val="00D9566D"/>
    <w:rsid w:val="00D95857"/>
    <w:rsid w:val="00D95D2E"/>
    <w:rsid w:val="00D95D37"/>
    <w:rsid w:val="00D963F1"/>
    <w:rsid w:val="00D9645F"/>
    <w:rsid w:val="00D9653B"/>
    <w:rsid w:val="00D968C9"/>
    <w:rsid w:val="00D968CF"/>
    <w:rsid w:val="00D96A30"/>
    <w:rsid w:val="00D96B7B"/>
    <w:rsid w:val="00D971BD"/>
    <w:rsid w:val="00D973E4"/>
    <w:rsid w:val="00D97490"/>
    <w:rsid w:val="00D975B0"/>
    <w:rsid w:val="00D979C1"/>
    <w:rsid w:val="00D979F3"/>
    <w:rsid w:val="00D97D12"/>
    <w:rsid w:val="00DA00B2"/>
    <w:rsid w:val="00DA02EE"/>
    <w:rsid w:val="00DA0496"/>
    <w:rsid w:val="00DA084D"/>
    <w:rsid w:val="00DA09C7"/>
    <w:rsid w:val="00DA0CA7"/>
    <w:rsid w:val="00DA0E23"/>
    <w:rsid w:val="00DA0F2B"/>
    <w:rsid w:val="00DA13E6"/>
    <w:rsid w:val="00DA157E"/>
    <w:rsid w:val="00DA15FC"/>
    <w:rsid w:val="00DA174D"/>
    <w:rsid w:val="00DA1B0B"/>
    <w:rsid w:val="00DA1C61"/>
    <w:rsid w:val="00DA1F8B"/>
    <w:rsid w:val="00DA210F"/>
    <w:rsid w:val="00DA21CD"/>
    <w:rsid w:val="00DA21D7"/>
    <w:rsid w:val="00DA224A"/>
    <w:rsid w:val="00DA2562"/>
    <w:rsid w:val="00DA2705"/>
    <w:rsid w:val="00DA28D2"/>
    <w:rsid w:val="00DA2AC6"/>
    <w:rsid w:val="00DA2BE0"/>
    <w:rsid w:val="00DA2C47"/>
    <w:rsid w:val="00DA2F31"/>
    <w:rsid w:val="00DA327B"/>
    <w:rsid w:val="00DA3C1D"/>
    <w:rsid w:val="00DA3EEA"/>
    <w:rsid w:val="00DA43DF"/>
    <w:rsid w:val="00DA4D66"/>
    <w:rsid w:val="00DA5211"/>
    <w:rsid w:val="00DA5449"/>
    <w:rsid w:val="00DA55E8"/>
    <w:rsid w:val="00DA567E"/>
    <w:rsid w:val="00DA5EEB"/>
    <w:rsid w:val="00DA5F64"/>
    <w:rsid w:val="00DA619F"/>
    <w:rsid w:val="00DA6533"/>
    <w:rsid w:val="00DA66A6"/>
    <w:rsid w:val="00DA67E4"/>
    <w:rsid w:val="00DA6917"/>
    <w:rsid w:val="00DA6B12"/>
    <w:rsid w:val="00DA6B6B"/>
    <w:rsid w:val="00DA6C2B"/>
    <w:rsid w:val="00DA6DDA"/>
    <w:rsid w:val="00DA7736"/>
    <w:rsid w:val="00DA777A"/>
    <w:rsid w:val="00DA798B"/>
    <w:rsid w:val="00DB01E7"/>
    <w:rsid w:val="00DB03E1"/>
    <w:rsid w:val="00DB046A"/>
    <w:rsid w:val="00DB06D5"/>
    <w:rsid w:val="00DB0769"/>
    <w:rsid w:val="00DB0FB8"/>
    <w:rsid w:val="00DB10B7"/>
    <w:rsid w:val="00DB19CD"/>
    <w:rsid w:val="00DB19FE"/>
    <w:rsid w:val="00DB1C87"/>
    <w:rsid w:val="00DB1D02"/>
    <w:rsid w:val="00DB1D26"/>
    <w:rsid w:val="00DB1FA1"/>
    <w:rsid w:val="00DB207D"/>
    <w:rsid w:val="00DB21AA"/>
    <w:rsid w:val="00DB21BC"/>
    <w:rsid w:val="00DB21DB"/>
    <w:rsid w:val="00DB28E2"/>
    <w:rsid w:val="00DB2917"/>
    <w:rsid w:val="00DB2AB4"/>
    <w:rsid w:val="00DB2B70"/>
    <w:rsid w:val="00DB2C90"/>
    <w:rsid w:val="00DB2FF4"/>
    <w:rsid w:val="00DB33C3"/>
    <w:rsid w:val="00DB34C0"/>
    <w:rsid w:val="00DB395D"/>
    <w:rsid w:val="00DB399A"/>
    <w:rsid w:val="00DB3C28"/>
    <w:rsid w:val="00DB3F94"/>
    <w:rsid w:val="00DB4084"/>
    <w:rsid w:val="00DB4251"/>
    <w:rsid w:val="00DB47FF"/>
    <w:rsid w:val="00DB485E"/>
    <w:rsid w:val="00DB499E"/>
    <w:rsid w:val="00DB4AA9"/>
    <w:rsid w:val="00DB4B84"/>
    <w:rsid w:val="00DB4D07"/>
    <w:rsid w:val="00DB4D35"/>
    <w:rsid w:val="00DB4F02"/>
    <w:rsid w:val="00DB4FB5"/>
    <w:rsid w:val="00DB5211"/>
    <w:rsid w:val="00DB536C"/>
    <w:rsid w:val="00DB55D1"/>
    <w:rsid w:val="00DB56A9"/>
    <w:rsid w:val="00DB5994"/>
    <w:rsid w:val="00DB59C3"/>
    <w:rsid w:val="00DB5AD4"/>
    <w:rsid w:val="00DB5B7A"/>
    <w:rsid w:val="00DB5D99"/>
    <w:rsid w:val="00DB5E52"/>
    <w:rsid w:val="00DB5F24"/>
    <w:rsid w:val="00DB6547"/>
    <w:rsid w:val="00DB65B4"/>
    <w:rsid w:val="00DB664A"/>
    <w:rsid w:val="00DB6673"/>
    <w:rsid w:val="00DB6762"/>
    <w:rsid w:val="00DB6FDD"/>
    <w:rsid w:val="00DB75FF"/>
    <w:rsid w:val="00DB77ED"/>
    <w:rsid w:val="00DB7CA9"/>
    <w:rsid w:val="00DC0597"/>
    <w:rsid w:val="00DC09F3"/>
    <w:rsid w:val="00DC0B80"/>
    <w:rsid w:val="00DC0CAA"/>
    <w:rsid w:val="00DC0CDE"/>
    <w:rsid w:val="00DC0D15"/>
    <w:rsid w:val="00DC1236"/>
    <w:rsid w:val="00DC156F"/>
    <w:rsid w:val="00DC15DB"/>
    <w:rsid w:val="00DC18BD"/>
    <w:rsid w:val="00DC1B75"/>
    <w:rsid w:val="00DC1C7F"/>
    <w:rsid w:val="00DC1F2A"/>
    <w:rsid w:val="00DC244E"/>
    <w:rsid w:val="00DC2536"/>
    <w:rsid w:val="00DC27CB"/>
    <w:rsid w:val="00DC2D29"/>
    <w:rsid w:val="00DC2DCC"/>
    <w:rsid w:val="00DC2F0D"/>
    <w:rsid w:val="00DC34C9"/>
    <w:rsid w:val="00DC3878"/>
    <w:rsid w:val="00DC3C22"/>
    <w:rsid w:val="00DC3E7C"/>
    <w:rsid w:val="00DC4132"/>
    <w:rsid w:val="00DC4247"/>
    <w:rsid w:val="00DC45DC"/>
    <w:rsid w:val="00DC486A"/>
    <w:rsid w:val="00DC4885"/>
    <w:rsid w:val="00DC4B6F"/>
    <w:rsid w:val="00DC4D15"/>
    <w:rsid w:val="00DC4EB2"/>
    <w:rsid w:val="00DC4F67"/>
    <w:rsid w:val="00DC586A"/>
    <w:rsid w:val="00DC588E"/>
    <w:rsid w:val="00DC5953"/>
    <w:rsid w:val="00DC5A85"/>
    <w:rsid w:val="00DC69B4"/>
    <w:rsid w:val="00DC6B38"/>
    <w:rsid w:val="00DC7231"/>
    <w:rsid w:val="00DC7710"/>
    <w:rsid w:val="00DC7AAC"/>
    <w:rsid w:val="00DC7D62"/>
    <w:rsid w:val="00DD0387"/>
    <w:rsid w:val="00DD07BB"/>
    <w:rsid w:val="00DD0AAB"/>
    <w:rsid w:val="00DD0D6F"/>
    <w:rsid w:val="00DD1032"/>
    <w:rsid w:val="00DD1191"/>
    <w:rsid w:val="00DD11AF"/>
    <w:rsid w:val="00DD121E"/>
    <w:rsid w:val="00DD1267"/>
    <w:rsid w:val="00DD1383"/>
    <w:rsid w:val="00DD13BD"/>
    <w:rsid w:val="00DD1403"/>
    <w:rsid w:val="00DD16F0"/>
    <w:rsid w:val="00DD16F6"/>
    <w:rsid w:val="00DD1F48"/>
    <w:rsid w:val="00DD20F9"/>
    <w:rsid w:val="00DD2AFA"/>
    <w:rsid w:val="00DD2DEE"/>
    <w:rsid w:val="00DD2FE0"/>
    <w:rsid w:val="00DD314D"/>
    <w:rsid w:val="00DD341B"/>
    <w:rsid w:val="00DD3614"/>
    <w:rsid w:val="00DD36A1"/>
    <w:rsid w:val="00DD374D"/>
    <w:rsid w:val="00DD3BA9"/>
    <w:rsid w:val="00DD3C06"/>
    <w:rsid w:val="00DD3CC4"/>
    <w:rsid w:val="00DD3D2A"/>
    <w:rsid w:val="00DD4239"/>
    <w:rsid w:val="00DD4559"/>
    <w:rsid w:val="00DD471C"/>
    <w:rsid w:val="00DD49DD"/>
    <w:rsid w:val="00DD49EE"/>
    <w:rsid w:val="00DD4BA3"/>
    <w:rsid w:val="00DD4FF8"/>
    <w:rsid w:val="00DD55D3"/>
    <w:rsid w:val="00DD573D"/>
    <w:rsid w:val="00DD5808"/>
    <w:rsid w:val="00DD589C"/>
    <w:rsid w:val="00DD58E7"/>
    <w:rsid w:val="00DD5EF7"/>
    <w:rsid w:val="00DD699B"/>
    <w:rsid w:val="00DD6B93"/>
    <w:rsid w:val="00DD6C15"/>
    <w:rsid w:val="00DD6DDC"/>
    <w:rsid w:val="00DD707C"/>
    <w:rsid w:val="00DD7114"/>
    <w:rsid w:val="00DD7505"/>
    <w:rsid w:val="00DD79E6"/>
    <w:rsid w:val="00DD79E7"/>
    <w:rsid w:val="00DD7C38"/>
    <w:rsid w:val="00DD7DCC"/>
    <w:rsid w:val="00DE0140"/>
    <w:rsid w:val="00DE01AB"/>
    <w:rsid w:val="00DE029E"/>
    <w:rsid w:val="00DE05A0"/>
    <w:rsid w:val="00DE0763"/>
    <w:rsid w:val="00DE079D"/>
    <w:rsid w:val="00DE07D6"/>
    <w:rsid w:val="00DE0BA1"/>
    <w:rsid w:val="00DE0D21"/>
    <w:rsid w:val="00DE0DF3"/>
    <w:rsid w:val="00DE0FF0"/>
    <w:rsid w:val="00DE12FD"/>
    <w:rsid w:val="00DE1361"/>
    <w:rsid w:val="00DE1758"/>
    <w:rsid w:val="00DE1972"/>
    <w:rsid w:val="00DE1DC1"/>
    <w:rsid w:val="00DE203C"/>
    <w:rsid w:val="00DE21AA"/>
    <w:rsid w:val="00DE21D4"/>
    <w:rsid w:val="00DE231D"/>
    <w:rsid w:val="00DE2577"/>
    <w:rsid w:val="00DE27F3"/>
    <w:rsid w:val="00DE2C53"/>
    <w:rsid w:val="00DE2F2D"/>
    <w:rsid w:val="00DE2F2E"/>
    <w:rsid w:val="00DE39A4"/>
    <w:rsid w:val="00DE3A91"/>
    <w:rsid w:val="00DE3B8F"/>
    <w:rsid w:val="00DE3BAF"/>
    <w:rsid w:val="00DE3C45"/>
    <w:rsid w:val="00DE3DC1"/>
    <w:rsid w:val="00DE4109"/>
    <w:rsid w:val="00DE4450"/>
    <w:rsid w:val="00DE44AA"/>
    <w:rsid w:val="00DE4A51"/>
    <w:rsid w:val="00DE4F5C"/>
    <w:rsid w:val="00DE5535"/>
    <w:rsid w:val="00DE5738"/>
    <w:rsid w:val="00DE5ACC"/>
    <w:rsid w:val="00DE5C51"/>
    <w:rsid w:val="00DE5CA3"/>
    <w:rsid w:val="00DE5DBA"/>
    <w:rsid w:val="00DE5F66"/>
    <w:rsid w:val="00DE602E"/>
    <w:rsid w:val="00DE6191"/>
    <w:rsid w:val="00DE6386"/>
    <w:rsid w:val="00DE6984"/>
    <w:rsid w:val="00DE69CA"/>
    <w:rsid w:val="00DE6A8B"/>
    <w:rsid w:val="00DE6C56"/>
    <w:rsid w:val="00DE7614"/>
    <w:rsid w:val="00DE7F71"/>
    <w:rsid w:val="00DF0724"/>
    <w:rsid w:val="00DF0954"/>
    <w:rsid w:val="00DF0BDF"/>
    <w:rsid w:val="00DF0CE3"/>
    <w:rsid w:val="00DF131A"/>
    <w:rsid w:val="00DF1E39"/>
    <w:rsid w:val="00DF1F83"/>
    <w:rsid w:val="00DF2456"/>
    <w:rsid w:val="00DF25A4"/>
    <w:rsid w:val="00DF2624"/>
    <w:rsid w:val="00DF275F"/>
    <w:rsid w:val="00DF2772"/>
    <w:rsid w:val="00DF28A8"/>
    <w:rsid w:val="00DF2961"/>
    <w:rsid w:val="00DF2D0C"/>
    <w:rsid w:val="00DF2D3F"/>
    <w:rsid w:val="00DF2E8E"/>
    <w:rsid w:val="00DF32B4"/>
    <w:rsid w:val="00DF35AF"/>
    <w:rsid w:val="00DF362B"/>
    <w:rsid w:val="00DF3A93"/>
    <w:rsid w:val="00DF3DFB"/>
    <w:rsid w:val="00DF3F43"/>
    <w:rsid w:val="00DF3F98"/>
    <w:rsid w:val="00DF41FA"/>
    <w:rsid w:val="00DF44D5"/>
    <w:rsid w:val="00DF47D7"/>
    <w:rsid w:val="00DF487F"/>
    <w:rsid w:val="00DF4B8D"/>
    <w:rsid w:val="00DF4B9A"/>
    <w:rsid w:val="00DF4FEF"/>
    <w:rsid w:val="00DF518A"/>
    <w:rsid w:val="00DF5206"/>
    <w:rsid w:val="00DF56FA"/>
    <w:rsid w:val="00DF58E6"/>
    <w:rsid w:val="00DF5975"/>
    <w:rsid w:val="00DF5A99"/>
    <w:rsid w:val="00DF5FCC"/>
    <w:rsid w:val="00DF5FD2"/>
    <w:rsid w:val="00DF6024"/>
    <w:rsid w:val="00DF652C"/>
    <w:rsid w:val="00DF66C0"/>
    <w:rsid w:val="00DF6AC3"/>
    <w:rsid w:val="00DF6ACD"/>
    <w:rsid w:val="00DF6BE5"/>
    <w:rsid w:val="00DF6D9D"/>
    <w:rsid w:val="00DF6E3A"/>
    <w:rsid w:val="00DF7342"/>
    <w:rsid w:val="00DF734D"/>
    <w:rsid w:val="00DF7456"/>
    <w:rsid w:val="00DF74A8"/>
    <w:rsid w:val="00DF76A8"/>
    <w:rsid w:val="00DF7E40"/>
    <w:rsid w:val="00DF7EB2"/>
    <w:rsid w:val="00DF7F29"/>
    <w:rsid w:val="00E002E4"/>
    <w:rsid w:val="00E00555"/>
    <w:rsid w:val="00E008DF"/>
    <w:rsid w:val="00E00BAB"/>
    <w:rsid w:val="00E00D76"/>
    <w:rsid w:val="00E010E4"/>
    <w:rsid w:val="00E0124B"/>
    <w:rsid w:val="00E014E3"/>
    <w:rsid w:val="00E01572"/>
    <w:rsid w:val="00E01841"/>
    <w:rsid w:val="00E02042"/>
    <w:rsid w:val="00E0210A"/>
    <w:rsid w:val="00E021E4"/>
    <w:rsid w:val="00E024D1"/>
    <w:rsid w:val="00E02705"/>
    <w:rsid w:val="00E02852"/>
    <w:rsid w:val="00E02993"/>
    <w:rsid w:val="00E02B47"/>
    <w:rsid w:val="00E02E25"/>
    <w:rsid w:val="00E02E3F"/>
    <w:rsid w:val="00E02FF7"/>
    <w:rsid w:val="00E03281"/>
    <w:rsid w:val="00E033B6"/>
    <w:rsid w:val="00E0356A"/>
    <w:rsid w:val="00E03B28"/>
    <w:rsid w:val="00E03B70"/>
    <w:rsid w:val="00E0429E"/>
    <w:rsid w:val="00E043D1"/>
    <w:rsid w:val="00E04531"/>
    <w:rsid w:val="00E047FE"/>
    <w:rsid w:val="00E0495A"/>
    <w:rsid w:val="00E04984"/>
    <w:rsid w:val="00E04C06"/>
    <w:rsid w:val="00E04C82"/>
    <w:rsid w:val="00E051F6"/>
    <w:rsid w:val="00E05366"/>
    <w:rsid w:val="00E0555A"/>
    <w:rsid w:val="00E05664"/>
    <w:rsid w:val="00E0571B"/>
    <w:rsid w:val="00E05A6C"/>
    <w:rsid w:val="00E05C1B"/>
    <w:rsid w:val="00E064ED"/>
    <w:rsid w:val="00E06713"/>
    <w:rsid w:val="00E06996"/>
    <w:rsid w:val="00E06E75"/>
    <w:rsid w:val="00E06E77"/>
    <w:rsid w:val="00E06F13"/>
    <w:rsid w:val="00E06F39"/>
    <w:rsid w:val="00E072AC"/>
    <w:rsid w:val="00E079AC"/>
    <w:rsid w:val="00E07AED"/>
    <w:rsid w:val="00E07B4A"/>
    <w:rsid w:val="00E10066"/>
    <w:rsid w:val="00E10233"/>
    <w:rsid w:val="00E102A6"/>
    <w:rsid w:val="00E1036F"/>
    <w:rsid w:val="00E104BA"/>
    <w:rsid w:val="00E10538"/>
    <w:rsid w:val="00E10691"/>
    <w:rsid w:val="00E10726"/>
    <w:rsid w:val="00E108F6"/>
    <w:rsid w:val="00E10FFF"/>
    <w:rsid w:val="00E110A2"/>
    <w:rsid w:val="00E112C6"/>
    <w:rsid w:val="00E121A0"/>
    <w:rsid w:val="00E125BC"/>
    <w:rsid w:val="00E12898"/>
    <w:rsid w:val="00E12B56"/>
    <w:rsid w:val="00E12D96"/>
    <w:rsid w:val="00E12F10"/>
    <w:rsid w:val="00E13235"/>
    <w:rsid w:val="00E1336D"/>
    <w:rsid w:val="00E13749"/>
    <w:rsid w:val="00E1394A"/>
    <w:rsid w:val="00E13A75"/>
    <w:rsid w:val="00E13CF4"/>
    <w:rsid w:val="00E13D0C"/>
    <w:rsid w:val="00E14236"/>
    <w:rsid w:val="00E14503"/>
    <w:rsid w:val="00E14562"/>
    <w:rsid w:val="00E14622"/>
    <w:rsid w:val="00E14625"/>
    <w:rsid w:val="00E14639"/>
    <w:rsid w:val="00E14737"/>
    <w:rsid w:val="00E14A75"/>
    <w:rsid w:val="00E14A8E"/>
    <w:rsid w:val="00E14C82"/>
    <w:rsid w:val="00E14D75"/>
    <w:rsid w:val="00E14DE7"/>
    <w:rsid w:val="00E14F72"/>
    <w:rsid w:val="00E14FD6"/>
    <w:rsid w:val="00E14FE2"/>
    <w:rsid w:val="00E1505B"/>
    <w:rsid w:val="00E154E1"/>
    <w:rsid w:val="00E15690"/>
    <w:rsid w:val="00E158D9"/>
    <w:rsid w:val="00E15C91"/>
    <w:rsid w:val="00E15D84"/>
    <w:rsid w:val="00E1641A"/>
    <w:rsid w:val="00E168D7"/>
    <w:rsid w:val="00E16A07"/>
    <w:rsid w:val="00E16D69"/>
    <w:rsid w:val="00E16E72"/>
    <w:rsid w:val="00E16FB9"/>
    <w:rsid w:val="00E170C4"/>
    <w:rsid w:val="00E171FB"/>
    <w:rsid w:val="00E172F8"/>
    <w:rsid w:val="00E1742E"/>
    <w:rsid w:val="00E174E6"/>
    <w:rsid w:val="00E178C5"/>
    <w:rsid w:val="00E17A28"/>
    <w:rsid w:val="00E17CD5"/>
    <w:rsid w:val="00E201A0"/>
    <w:rsid w:val="00E201C2"/>
    <w:rsid w:val="00E203C3"/>
    <w:rsid w:val="00E20529"/>
    <w:rsid w:val="00E205E5"/>
    <w:rsid w:val="00E207AC"/>
    <w:rsid w:val="00E2097B"/>
    <w:rsid w:val="00E20DB5"/>
    <w:rsid w:val="00E20E4A"/>
    <w:rsid w:val="00E20F83"/>
    <w:rsid w:val="00E20F97"/>
    <w:rsid w:val="00E21002"/>
    <w:rsid w:val="00E210EF"/>
    <w:rsid w:val="00E2141D"/>
    <w:rsid w:val="00E21505"/>
    <w:rsid w:val="00E2197A"/>
    <w:rsid w:val="00E21C55"/>
    <w:rsid w:val="00E21C9E"/>
    <w:rsid w:val="00E22151"/>
    <w:rsid w:val="00E2216E"/>
    <w:rsid w:val="00E2229F"/>
    <w:rsid w:val="00E2238C"/>
    <w:rsid w:val="00E22406"/>
    <w:rsid w:val="00E2248D"/>
    <w:rsid w:val="00E224CF"/>
    <w:rsid w:val="00E22621"/>
    <w:rsid w:val="00E22FB0"/>
    <w:rsid w:val="00E23541"/>
    <w:rsid w:val="00E2383D"/>
    <w:rsid w:val="00E239C5"/>
    <w:rsid w:val="00E239E9"/>
    <w:rsid w:val="00E23A20"/>
    <w:rsid w:val="00E23A2B"/>
    <w:rsid w:val="00E24208"/>
    <w:rsid w:val="00E2422F"/>
    <w:rsid w:val="00E2441C"/>
    <w:rsid w:val="00E24946"/>
    <w:rsid w:val="00E24D09"/>
    <w:rsid w:val="00E24F30"/>
    <w:rsid w:val="00E24FA1"/>
    <w:rsid w:val="00E24FC7"/>
    <w:rsid w:val="00E2506C"/>
    <w:rsid w:val="00E25166"/>
    <w:rsid w:val="00E25247"/>
    <w:rsid w:val="00E257A0"/>
    <w:rsid w:val="00E25D88"/>
    <w:rsid w:val="00E25E09"/>
    <w:rsid w:val="00E25E36"/>
    <w:rsid w:val="00E25F9C"/>
    <w:rsid w:val="00E263E2"/>
    <w:rsid w:val="00E26612"/>
    <w:rsid w:val="00E26964"/>
    <w:rsid w:val="00E2699A"/>
    <w:rsid w:val="00E26BAA"/>
    <w:rsid w:val="00E26D13"/>
    <w:rsid w:val="00E272D5"/>
    <w:rsid w:val="00E27696"/>
    <w:rsid w:val="00E27D0C"/>
    <w:rsid w:val="00E27D8A"/>
    <w:rsid w:val="00E302C6"/>
    <w:rsid w:val="00E30B07"/>
    <w:rsid w:val="00E314FA"/>
    <w:rsid w:val="00E316EC"/>
    <w:rsid w:val="00E31A7A"/>
    <w:rsid w:val="00E31F19"/>
    <w:rsid w:val="00E31FB7"/>
    <w:rsid w:val="00E32168"/>
    <w:rsid w:val="00E32A83"/>
    <w:rsid w:val="00E32AAD"/>
    <w:rsid w:val="00E32CBC"/>
    <w:rsid w:val="00E32D6B"/>
    <w:rsid w:val="00E32DFA"/>
    <w:rsid w:val="00E333B1"/>
    <w:rsid w:val="00E333CD"/>
    <w:rsid w:val="00E33490"/>
    <w:rsid w:val="00E336A3"/>
    <w:rsid w:val="00E338D8"/>
    <w:rsid w:val="00E33999"/>
    <w:rsid w:val="00E33A0F"/>
    <w:rsid w:val="00E34493"/>
    <w:rsid w:val="00E344A4"/>
    <w:rsid w:val="00E34654"/>
    <w:rsid w:val="00E34963"/>
    <w:rsid w:val="00E34C24"/>
    <w:rsid w:val="00E34D2C"/>
    <w:rsid w:val="00E34F37"/>
    <w:rsid w:val="00E34F7D"/>
    <w:rsid w:val="00E35290"/>
    <w:rsid w:val="00E35356"/>
    <w:rsid w:val="00E356A9"/>
    <w:rsid w:val="00E35CE5"/>
    <w:rsid w:val="00E36546"/>
    <w:rsid w:val="00E365F0"/>
    <w:rsid w:val="00E367F9"/>
    <w:rsid w:val="00E36A4E"/>
    <w:rsid w:val="00E36A71"/>
    <w:rsid w:val="00E36D75"/>
    <w:rsid w:val="00E36EB5"/>
    <w:rsid w:val="00E36FE3"/>
    <w:rsid w:val="00E3722D"/>
    <w:rsid w:val="00E37750"/>
    <w:rsid w:val="00E37871"/>
    <w:rsid w:val="00E37B51"/>
    <w:rsid w:val="00E37D15"/>
    <w:rsid w:val="00E4008C"/>
    <w:rsid w:val="00E400F9"/>
    <w:rsid w:val="00E40308"/>
    <w:rsid w:val="00E407FC"/>
    <w:rsid w:val="00E4090C"/>
    <w:rsid w:val="00E40B64"/>
    <w:rsid w:val="00E40C99"/>
    <w:rsid w:val="00E40EE9"/>
    <w:rsid w:val="00E41156"/>
    <w:rsid w:val="00E4116C"/>
    <w:rsid w:val="00E416BB"/>
    <w:rsid w:val="00E41736"/>
    <w:rsid w:val="00E417E2"/>
    <w:rsid w:val="00E417FA"/>
    <w:rsid w:val="00E41A84"/>
    <w:rsid w:val="00E41BC7"/>
    <w:rsid w:val="00E41C68"/>
    <w:rsid w:val="00E423A7"/>
    <w:rsid w:val="00E424E2"/>
    <w:rsid w:val="00E426C9"/>
    <w:rsid w:val="00E42758"/>
    <w:rsid w:val="00E428EF"/>
    <w:rsid w:val="00E42DB0"/>
    <w:rsid w:val="00E42E7D"/>
    <w:rsid w:val="00E42EE5"/>
    <w:rsid w:val="00E42F3B"/>
    <w:rsid w:val="00E43839"/>
    <w:rsid w:val="00E43AFA"/>
    <w:rsid w:val="00E43C0D"/>
    <w:rsid w:val="00E43FF0"/>
    <w:rsid w:val="00E44335"/>
    <w:rsid w:val="00E44773"/>
    <w:rsid w:val="00E44814"/>
    <w:rsid w:val="00E448B4"/>
    <w:rsid w:val="00E44AFA"/>
    <w:rsid w:val="00E44BB7"/>
    <w:rsid w:val="00E452BD"/>
    <w:rsid w:val="00E45385"/>
    <w:rsid w:val="00E454C9"/>
    <w:rsid w:val="00E45673"/>
    <w:rsid w:val="00E45851"/>
    <w:rsid w:val="00E45950"/>
    <w:rsid w:val="00E4611B"/>
    <w:rsid w:val="00E46171"/>
    <w:rsid w:val="00E465AB"/>
    <w:rsid w:val="00E468E0"/>
    <w:rsid w:val="00E46DA4"/>
    <w:rsid w:val="00E46ED7"/>
    <w:rsid w:val="00E470D9"/>
    <w:rsid w:val="00E47102"/>
    <w:rsid w:val="00E4725C"/>
    <w:rsid w:val="00E475F0"/>
    <w:rsid w:val="00E47B17"/>
    <w:rsid w:val="00E47C4D"/>
    <w:rsid w:val="00E47CDF"/>
    <w:rsid w:val="00E47D80"/>
    <w:rsid w:val="00E505C0"/>
    <w:rsid w:val="00E50687"/>
    <w:rsid w:val="00E50B02"/>
    <w:rsid w:val="00E50BDA"/>
    <w:rsid w:val="00E50CE4"/>
    <w:rsid w:val="00E50F54"/>
    <w:rsid w:val="00E5109A"/>
    <w:rsid w:val="00E51269"/>
    <w:rsid w:val="00E51408"/>
    <w:rsid w:val="00E51699"/>
    <w:rsid w:val="00E518B3"/>
    <w:rsid w:val="00E51914"/>
    <w:rsid w:val="00E51C21"/>
    <w:rsid w:val="00E51FE0"/>
    <w:rsid w:val="00E51FFE"/>
    <w:rsid w:val="00E525B0"/>
    <w:rsid w:val="00E525FD"/>
    <w:rsid w:val="00E5279B"/>
    <w:rsid w:val="00E529D3"/>
    <w:rsid w:val="00E52B67"/>
    <w:rsid w:val="00E52D38"/>
    <w:rsid w:val="00E52DCA"/>
    <w:rsid w:val="00E52E30"/>
    <w:rsid w:val="00E5335E"/>
    <w:rsid w:val="00E53486"/>
    <w:rsid w:val="00E537EA"/>
    <w:rsid w:val="00E538CA"/>
    <w:rsid w:val="00E539E1"/>
    <w:rsid w:val="00E53D8A"/>
    <w:rsid w:val="00E53F6E"/>
    <w:rsid w:val="00E5404E"/>
    <w:rsid w:val="00E540AB"/>
    <w:rsid w:val="00E54284"/>
    <w:rsid w:val="00E543A2"/>
    <w:rsid w:val="00E5447A"/>
    <w:rsid w:val="00E544BA"/>
    <w:rsid w:val="00E547B6"/>
    <w:rsid w:val="00E5496D"/>
    <w:rsid w:val="00E54A60"/>
    <w:rsid w:val="00E54BDD"/>
    <w:rsid w:val="00E54C20"/>
    <w:rsid w:val="00E54D72"/>
    <w:rsid w:val="00E54E2C"/>
    <w:rsid w:val="00E54E5D"/>
    <w:rsid w:val="00E551FD"/>
    <w:rsid w:val="00E552D8"/>
    <w:rsid w:val="00E552EF"/>
    <w:rsid w:val="00E55608"/>
    <w:rsid w:val="00E55633"/>
    <w:rsid w:val="00E556A7"/>
    <w:rsid w:val="00E55A0F"/>
    <w:rsid w:val="00E56233"/>
    <w:rsid w:val="00E5689C"/>
    <w:rsid w:val="00E569A7"/>
    <w:rsid w:val="00E56B5F"/>
    <w:rsid w:val="00E57AC3"/>
    <w:rsid w:val="00E57BA7"/>
    <w:rsid w:val="00E57EF6"/>
    <w:rsid w:val="00E60203"/>
    <w:rsid w:val="00E60268"/>
    <w:rsid w:val="00E60295"/>
    <w:rsid w:val="00E609C9"/>
    <w:rsid w:val="00E60A03"/>
    <w:rsid w:val="00E60A40"/>
    <w:rsid w:val="00E60C49"/>
    <w:rsid w:val="00E60CD2"/>
    <w:rsid w:val="00E60D43"/>
    <w:rsid w:val="00E60E06"/>
    <w:rsid w:val="00E61179"/>
    <w:rsid w:val="00E611D9"/>
    <w:rsid w:val="00E61208"/>
    <w:rsid w:val="00E61349"/>
    <w:rsid w:val="00E613F5"/>
    <w:rsid w:val="00E617C9"/>
    <w:rsid w:val="00E61970"/>
    <w:rsid w:val="00E61C12"/>
    <w:rsid w:val="00E61C5F"/>
    <w:rsid w:val="00E622B5"/>
    <w:rsid w:val="00E6232C"/>
    <w:rsid w:val="00E623A0"/>
    <w:rsid w:val="00E625EC"/>
    <w:rsid w:val="00E6266D"/>
    <w:rsid w:val="00E62D26"/>
    <w:rsid w:val="00E6305D"/>
    <w:rsid w:val="00E631A2"/>
    <w:rsid w:val="00E63330"/>
    <w:rsid w:val="00E63E03"/>
    <w:rsid w:val="00E641DF"/>
    <w:rsid w:val="00E643DF"/>
    <w:rsid w:val="00E647E9"/>
    <w:rsid w:val="00E648AF"/>
    <w:rsid w:val="00E64C51"/>
    <w:rsid w:val="00E64FE8"/>
    <w:rsid w:val="00E650C4"/>
    <w:rsid w:val="00E6525A"/>
    <w:rsid w:val="00E654A1"/>
    <w:rsid w:val="00E6552C"/>
    <w:rsid w:val="00E6557F"/>
    <w:rsid w:val="00E65B68"/>
    <w:rsid w:val="00E65CA5"/>
    <w:rsid w:val="00E65D94"/>
    <w:rsid w:val="00E65F44"/>
    <w:rsid w:val="00E660C7"/>
    <w:rsid w:val="00E66137"/>
    <w:rsid w:val="00E66276"/>
    <w:rsid w:val="00E66301"/>
    <w:rsid w:val="00E66433"/>
    <w:rsid w:val="00E66690"/>
    <w:rsid w:val="00E666BB"/>
    <w:rsid w:val="00E66733"/>
    <w:rsid w:val="00E66A17"/>
    <w:rsid w:val="00E66CBB"/>
    <w:rsid w:val="00E66D3A"/>
    <w:rsid w:val="00E66F82"/>
    <w:rsid w:val="00E67143"/>
    <w:rsid w:val="00E67DBD"/>
    <w:rsid w:val="00E67DEF"/>
    <w:rsid w:val="00E67EDA"/>
    <w:rsid w:val="00E70396"/>
    <w:rsid w:val="00E70A95"/>
    <w:rsid w:val="00E70D61"/>
    <w:rsid w:val="00E71182"/>
    <w:rsid w:val="00E712B2"/>
    <w:rsid w:val="00E714AA"/>
    <w:rsid w:val="00E7188F"/>
    <w:rsid w:val="00E71AE9"/>
    <w:rsid w:val="00E71B70"/>
    <w:rsid w:val="00E72377"/>
    <w:rsid w:val="00E726B7"/>
    <w:rsid w:val="00E72F06"/>
    <w:rsid w:val="00E72FC4"/>
    <w:rsid w:val="00E730D7"/>
    <w:rsid w:val="00E732A5"/>
    <w:rsid w:val="00E7333B"/>
    <w:rsid w:val="00E73593"/>
    <w:rsid w:val="00E735E5"/>
    <w:rsid w:val="00E7365E"/>
    <w:rsid w:val="00E739C8"/>
    <w:rsid w:val="00E73D4F"/>
    <w:rsid w:val="00E7406A"/>
    <w:rsid w:val="00E740FB"/>
    <w:rsid w:val="00E744E7"/>
    <w:rsid w:val="00E74519"/>
    <w:rsid w:val="00E74C31"/>
    <w:rsid w:val="00E755FB"/>
    <w:rsid w:val="00E75AAE"/>
    <w:rsid w:val="00E75B63"/>
    <w:rsid w:val="00E75F74"/>
    <w:rsid w:val="00E763DC"/>
    <w:rsid w:val="00E765CC"/>
    <w:rsid w:val="00E768A2"/>
    <w:rsid w:val="00E76948"/>
    <w:rsid w:val="00E771F2"/>
    <w:rsid w:val="00E772F8"/>
    <w:rsid w:val="00E77775"/>
    <w:rsid w:val="00E77CB3"/>
    <w:rsid w:val="00E77DEC"/>
    <w:rsid w:val="00E80009"/>
    <w:rsid w:val="00E80180"/>
    <w:rsid w:val="00E805E6"/>
    <w:rsid w:val="00E807B6"/>
    <w:rsid w:val="00E80E7C"/>
    <w:rsid w:val="00E80F1C"/>
    <w:rsid w:val="00E81009"/>
    <w:rsid w:val="00E81082"/>
    <w:rsid w:val="00E810A3"/>
    <w:rsid w:val="00E81141"/>
    <w:rsid w:val="00E81492"/>
    <w:rsid w:val="00E815D4"/>
    <w:rsid w:val="00E81A69"/>
    <w:rsid w:val="00E81EE9"/>
    <w:rsid w:val="00E81F03"/>
    <w:rsid w:val="00E81FE2"/>
    <w:rsid w:val="00E81FE5"/>
    <w:rsid w:val="00E82171"/>
    <w:rsid w:val="00E822AF"/>
    <w:rsid w:val="00E822DF"/>
    <w:rsid w:val="00E82483"/>
    <w:rsid w:val="00E825BE"/>
    <w:rsid w:val="00E82918"/>
    <w:rsid w:val="00E82920"/>
    <w:rsid w:val="00E82946"/>
    <w:rsid w:val="00E82992"/>
    <w:rsid w:val="00E82A5E"/>
    <w:rsid w:val="00E82DA7"/>
    <w:rsid w:val="00E82E5F"/>
    <w:rsid w:val="00E835AC"/>
    <w:rsid w:val="00E835D2"/>
    <w:rsid w:val="00E83644"/>
    <w:rsid w:val="00E83674"/>
    <w:rsid w:val="00E83772"/>
    <w:rsid w:val="00E8398C"/>
    <w:rsid w:val="00E842A2"/>
    <w:rsid w:val="00E84899"/>
    <w:rsid w:val="00E850D1"/>
    <w:rsid w:val="00E852ED"/>
    <w:rsid w:val="00E85328"/>
    <w:rsid w:val="00E853AE"/>
    <w:rsid w:val="00E85614"/>
    <w:rsid w:val="00E86030"/>
    <w:rsid w:val="00E861A2"/>
    <w:rsid w:val="00E86398"/>
    <w:rsid w:val="00E8649F"/>
    <w:rsid w:val="00E86617"/>
    <w:rsid w:val="00E8678C"/>
    <w:rsid w:val="00E8690A"/>
    <w:rsid w:val="00E86FBE"/>
    <w:rsid w:val="00E870A3"/>
    <w:rsid w:val="00E873B9"/>
    <w:rsid w:val="00E87442"/>
    <w:rsid w:val="00E878AA"/>
    <w:rsid w:val="00E87992"/>
    <w:rsid w:val="00E87CC6"/>
    <w:rsid w:val="00E87E09"/>
    <w:rsid w:val="00E87FF3"/>
    <w:rsid w:val="00E90387"/>
    <w:rsid w:val="00E909D8"/>
    <w:rsid w:val="00E90AF0"/>
    <w:rsid w:val="00E90C03"/>
    <w:rsid w:val="00E91129"/>
    <w:rsid w:val="00E91182"/>
    <w:rsid w:val="00E912ED"/>
    <w:rsid w:val="00E9138A"/>
    <w:rsid w:val="00E91598"/>
    <w:rsid w:val="00E917F7"/>
    <w:rsid w:val="00E91AD6"/>
    <w:rsid w:val="00E9249C"/>
    <w:rsid w:val="00E9296C"/>
    <w:rsid w:val="00E92F9F"/>
    <w:rsid w:val="00E9313F"/>
    <w:rsid w:val="00E93284"/>
    <w:rsid w:val="00E93332"/>
    <w:rsid w:val="00E934F9"/>
    <w:rsid w:val="00E9366A"/>
    <w:rsid w:val="00E936C5"/>
    <w:rsid w:val="00E93963"/>
    <w:rsid w:val="00E93F42"/>
    <w:rsid w:val="00E94334"/>
    <w:rsid w:val="00E94668"/>
    <w:rsid w:val="00E946DB"/>
    <w:rsid w:val="00E949C1"/>
    <w:rsid w:val="00E94A38"/>
    <w:rsid w:val="00E94CF0"/>
    <w:rsid w:val="00E94EF6"/>
    <w:rsid w:val="00E95368"/>
    <w:rsid w:val="00E9538C"/>
    <w:rsid w:val="00E954EF"/>
    <w:rsid w:val="00E95584"/>
    <w:rsid w:val="00E958AD"/>
    <w:rsid w:val="00E95D5E"/>
    <w:rsid w:val="00E95F3A"/>
    <w:rsid w:val="00E96305"/>
    <w:rsid w:val="00E9638C"/>
    <w:rsid w:val="00E96404"/>
    <w:rsid w:val="00E9644D"/>
    <w:rsid w:val="00E96453"/>
    <w:rsid w:val="00E9657B"/>
    <w:rsid w:val="00E96CC8"/>
    <w:rsid w:val="00E96DAB"/>
    <w:rsid w:val="00E971E2"/>
    <w:rsid w:val="00E97376"/>
    <w:rsid w:val="00E97438"/>
    <w:rsid w:val="00E97459"/>
    <w:rsid w:val="00E97584"/>
    <w:rsid w:val="00E9761C"/>
    <w:rsid w:val="00E97743"/>
    <w:rsid w:val="00E9776C"/>
    <w:rsid w:val="00E97860"/>
    <w:rsid w:val="00E979D7"/>
    <w:rsid w:val="00E97EB6"/>
    <w:rsid w:val="00E97FE9"/>
    <w:rsid w:val="00EA00BB"/>
    <w:rsid w:val="00EA01B6"/>
    <w:rsid w:val="00EA0330"/>
    <w:rsid w:val="00EA096B"/>
    <w:rsid w:val="00EA0B3E"/>
    <w:rsid w:val="00EA0B4F"/>
    <w:rsid w:val="00EA0BC1"/>
    <w:rsid w:val="00EA0C2B"/>
    <w:rsid w:val="00EA0F21"/>
    <w:rsid w:val="00EA0F33"/>
    <w:rsid w:val="00EA1144"/>
    <w:rsid w:val="00EA1340"/>
    <w:rsid w:val="00EA1837"/>
    <w:rsid w:val="00EA1863"/>
    <w:rsid w:val="00EA1BAD"/>
    <w:rsid w:val="00EA1FA1"/>
    <w:rsid w:val="00EA2858"/>
    <w:rsid w:val="00EA2939"/>
    <w:rsid w:val="00EA29A5"/>
    <w:rsid w:val="00EA2F4F"/>
    <w:rsid w:val="00EA31EB"/>
    <w:rsid w:val="00EA3399"/>
    <w:rsid w:val="00EA3A69"/>
    <w:rsid w:val="00EA3CD8"/>
    <w:rsid w:val="00EA4326"/>
    <w:rsid w:val="00EA4456"/>
    <w:rsid w:val="00EA4467"/>
    <w:rsid w:val="00EA4EDF"/>
    <w:rsid w:val="00EA5272"/>
    <w:rsid w:val="00EA5851"/>
    <w:rsid w:val="00EA5917"/>
    <w:rsid w:val="00EA5D43"/>
    <w:rsid w:val="00EA5E24"/>
    <w:rsid w:val="00EA5FC9"/>
    <w:rsid w:val="00EA6118"/>
    <w:rsid w:val="00EA6244"/>
    <w:rsid w:val="00EA6350"/>
    <w:rsid w:val="00EA6908"/>
    <w:rsid w:val="00EA6DF7"/>
    <w:rsid w:val="00EA75FE"/>
    <w:rsid w:val="00EA791C"/>
    <w:rsid w:val="00EA7A8F"/>
    <w:rsid w:val="00EA7AAF"/>
    <w:rsid w:val="00EA7B62"/>
    <w:rsid w:val="00EA7BFD"/>
    <w:rsid w:val="00EA7D8C"/>
    <w:rsid w:val="00EB038D"/>
    <w:rsid w:val="00EB0426"/>
    <w:rsid w:val="00EB05F0"/>
    <w:rsid w:val="00EB0791"/>
    <w:rsid w:val="00EB0CA3"/>
    <w:rsid w:val="00EB0E25"/>
    <w:rsid w:val="00EB14E3"/>
    <w:rsid w:val="00EB16F7"/>
    <w:rsid w:val="00EB184F"/>
    <w:rsid w:val="00EB18B9"/>
    <w:rsid w:val="00EB1E0F"/>
    <w:rsid w:val="00EB1F33"/>
    <w:rsid w:val="00EB1F47"/>
    <w:rsid w:val="00EB1F5C"/>
    <w:rsid w:val="00EB2096"/>
    <w:rsid w:val="00EB233D"/>
    <w:rsid w:val="00EB237E"/>
    <w:rsid w:val="00EB2939"/>
    <w:rsid w:val="00EB2AE6"/>
    <w:rsid w:val="00EB2B1C"/>
    <w:rsid w:val="00EB2BB9"/>
    <w:rsid w:val="00EB32B8"/>
    <w:rsid w:val="00EB3741"/>
    <w:rsid w:val="00EB3890"/>
    <w:rsid w:val="00EB39ED"/>
    <w:rsid w:val="00EB3BF1"/>
    <w:rsid w:val="00EB3C44"/>
    <w:rsid w:val="00EB3CE7"/>
    <w:rsid w:val="00EB3D16"/>
    <w:rsid w:val="00EB3D28"/>
    <w:rsid w:val="00EB3D89"/>
    <w:rsid w:val="00EB3E47"/>
    <w:rsid w:val="00EB3F96"/>
    <w:rsid w:val="00EB4936"/>
    <w:rsid w:val="00EB4A19"/>
    <w:rsid w:val="00EB4C55"/>
    <w:rsid w:val="00EB4DC8"/>
    <w:rsid w:val="00EB5037"/>
    <w:rsid w:val="00EB50EE"/>
    <w:rsid w:val="00EB554F"/>
    <w:rsid w:val="00EB5570"/>
    <w:rsid w:val="00EB58B3"/>
    <w:rsid w:val="00EB5A31"/>
    <w:rsid w:val="00EB60AF"/>
    <w:rsid w:val="00EB623F"/>
    <w:rsid w:val="00EB62E2"/>
    <w:rsid w:val="00EB6789"/>
    <w:rsid w:val="00EB67E8"/>
    <w:rsid w:val="00EB6814"/>
    <w:rsid w:val="00EB6B47"/>
    <w:rsid w:val="00EB6D51"/>
    <w:rsid w:val="00EB6D61"/>
    <w:rsid w:val="00EB7434"/>
    <w:rsid w:val="00EB76AC"/>
    <w:rsid w:val="00EB7A45"/>
    <w:rsid w:val="00EB7B25"/>
    <w:rsid w:val="00EB7B85"/>
    <w:rsid w:val="00EB7CB1"/>
    <w:rsid w:val="00EB7D6C"/>
    <w:rsid w:val="00EB7DF0"/>
    <w:rsid w:val="00EC000C"/>
    <w:rsid w:val="00EC00AB"/>
    <w:rsid w:val="00EC01CE"/>
    <w:rsid w:val="00EC0BDC"/>
    <w:rsid w:val="00EC0E0B"/>
    <w:rsid w:val="00EC0E7B"/>
    <w:rsid w:val="00EC0F69"/>
    <w:rsid w:val="00EC11BA"/>
    <w:rsid w:val="00EC1446"/>
    <w:rsid w:val="00EC1556"/>
    <w:rsid w:val="00EC194B"/>
    <w:rsid w:val="00EC1954"/>
    <w:rsid w:val="00EC1B28"/>
    <w:rsid w:val="00EC1D43"/>
    <w:rsid w:val="00EC1FB5"/>
    <w:rsid w:val="00EC2113"/>
    <w:rsid w:val="00EC21F5"/>
    <w:rsid w:val="00EC220D"/>
    <w:rsid w:val="00EC279A"/>
    <w:rsid w:val="00EC2991"/>
    <w:rsid w:val="00EC2BA6"/>
    <w:rsid w:val="00EC2E21"/>
    <w:rsid w:val="00EC2EA8"/>
    <w:rsid w:val="00EC3000"/>
    <w:rsid w:val="00EC3454"/>
    <w:rsid w:val="00EC3495"/>
    <w:rsid w:val="00EC364F"/>
    <w:rsid w:val="00EC3AB7"/>
    <w:rsid w:val="00EC3CE6"/>
    <w:rsid w:val="00EC3F22"/>
    <w:rsid w:val="00EC4118"/>
    <w:rsid w:val="00EC41D8"/>
    <w:rsid w:val="00EC42C5"/>
    <w:rsid w:val="00EC43BE"/>
    <w:rsid w:val="00EC44A9"/>
    <w:rsid w:val="00EC44DC"/>
    <w:rsid w:val="00EC44DD"/>
    <w:rsid w:val="00EC4778"/>
    <w:rsid w:val="00EC4896"/>
    <w:rsid w:val="00EC48E7"/>
    <w:rsid w:val="00EC4ECD"/>
    <w:rsid w:val="00EC4F37"/>
    <w:rsid w:val="00EC4FAC"/>
    <w:rsid w:val="00EC53F6"/>
    <w:rsid w:val="00EC549D"/>
    <w:rsid w:val="00EC5934"/>
    <w:rsid w:val="00EC5955"/>
    <w:rsid w:val="00EC5969"/>
    <w:rsid w:val="00EC5B78"/>
    <w:rsid w:val="00EC5E0D"/>
    <w:rsid w:val="00EC61BB"/>
    <w:rsid w:val="00EC625A"/>
    <w:rsid w:val="00EC64DF"/>
    <w:rsid w:val="00EC6BF9"/>
    <w:rsid w:val="00EC6D2B"/>
    <w:rsid w:val="00EC6D79"/>
    <w:rsid w:val="00EC72E8"/>
    <w:rsid w:val="00EC7AA4"/>
    <w:rsid w:val="00EC7AB4"/>
    <w:rsid w:val="00EC7BE4"/>
    <w:rsid w:val="00EC7CED"/>
    <w:rsid w:val="00EC7E1B"/>
    <w:rsid w:val="00ED001C"/>
    <w:rsid w:val="00ED0048"/>
    <w:rsid w:val="00ED01BF"/>
    <w:rsid w:val="00ED0700"/>
    <w:rsid w:val="00ED07AD"/>
    <w:rsid w:val="00ED0901"/>
    <w:rsid w:val="00ED0D18"/>
    <w:rsid w:val="00ED0D90"/>
    <w:rsid w:val="00ED0F8F"/>
    <w:rsid w:val="00ED13C4"/>
    <w:rsid w:val="00ED13E8"/>
    <w:rsid w:val="00ED14E5"/>
    <w:rsid w:val="00ED1631"/>
    <w:rsid w:val="00ED175F"/>
    <w:rsid w:val="00ED1823"/>
    <w:rsid w:val="00ED1C9C"/>
    <w:rsid w:val="00ED1CF2"/>
    <w:rsid w:val="00ED1F1C"/>
    <w:rsid w:val="00ED20A4"/>
    <w:rsid w:val="00ED23AA"/>
    <w:rsid w:val="00ED23AE"/>
    <w:rsid w:val="00ED2439"/>
    <w:rsid w:val="00ED28A7"/>
    <w:rsid w:val="00ED2B58"/>
    <w:rsid w:val="00ED2B92"/>
    <w:rsid w:val="00ED2BAF"/>
    <w:rsid w:val="00ED2E14"/>
    <w:rsid w:val="00ED2E5A"/>
    <w:rsid w:val="00ED2FEC"/>
    <w:rsid w:val="00ED3166"/>
    <w:rsid w:val="00ED31FD"/>
    <w:rsid w:val="00ED345B"/>
    <w:rsid w:val="00ED351E"/>
    <w:rsid w:val="00ED36B6"/>
    <w:rsid w:val="00ED36FF"/>
    <w:rsid w:val="00ED3AD8"/>
    <w:rsid w:val="00ED3B4A"/>
    <w:rsid w:val="00ED3DF8"/>
    <w:rsid w:val="00ED3F6A"/>
    <w:rsid w:val="00ED40B4"/>
    <w:rsid w:val="00ED4333"/>
    <w:rsid w:val="00ED43C6"/>
    <w:rsid w:val="00ED4CD2"/>
    <w:rsid w:val="00ED4EBE"/>
    <w:rsid w:val="00ED514E"/>
    <w:rsid w:val="00ED51D7"/>
    <w:rsid w:val="00ED522C"/>
    <w:rsid w:val="00ED5348"/>
    <w:rsid w:val="00ED53F5"/>
    <w:rsid w:val="00ED542C"/>
    <w:rsid w:val="00ED563D"/>
    <w:rsid w:val="00ED5799"/>
    <w:rsid w:val="00ED579D"/>
    <w:rsid w:val="00ED58FC"/>
    <w:rsid w:val="00ED5959"/>
    <w:rsid w:val="00ED5D77"/>
    <w:rsid w:val="00ED5DCA"/>
    <w:rsid w:val="00ED608C"/>
    <w:rsid w:val="00ED6431"/>
    <w:rsid w:val="00ED69D5"/>
    <w:rsid w:val="00ED6AD3"/>
    <w:rsid w:val="00ED6B11"/>
    <w:rsid w:val="00ED6C07"/>
    <w:rsid w:val="00ED74BF"/>
    <w:rsid w:val="00ED7D68"/>
    <w:rsid w:val="00ED7EA8"/>
    <w:rsid w:val="00EE00A8"/>
    <w:rsid w:val="00EE017E"/>
    <w:rsid w:val="00EE0267"/>
    <w:rsid w:val="00EE0808"/>
    <w:rsid w:val="00EE08A3"/>
    <w:rsid w:val="00EE0AAC"/>
    <w:rsid w:val="00EE0DD8"/>
    <w:rsid w:val="00EE0DED"/>
    <w:rsid w:val="00EE0EE6"/>
    <w:rsid w:val="00EE13E8"/>
    <w:rsid w:val="00EE1519"/>
    <w:rsid w:val="00EE18D0"/>
    <w:rsid w:val="00EE1B74"/>
    <w:rsid w:val="00EE1ECB"/>
    <w:rsid w:val="00EE2252"/>
    <w:rsid w:val="00EE26E8"/>
    <w:rsid w:val="00EE297F"/>
    <w:rsid w:val="00EE2A74"/>
    <w:rsid w:val="00EE2D49"/>
    <w:rsid w:val="00EE3507"/>
    <w:rsid w:val="00EE374A"/>
    <w:rsid w:val="00EE3B19"/>
    <w:rsid w:val="00EE3E3C"/>
    <w:rsid w:val="00EE4257"/>
    <w:rsid w:val="00EE453F"/>
    <w:rsid w:val="00EE4819"/>
    <w:rsid w:val="00EE48E5"/>
    <w:rsid w:val="00EE48EB"/>
    <w:rsid w:val="00EE4BD9"/>
    <w:rsid w:val="00EE4D68"/>
    <w:rsid w:val="00EE4E14"/>
    <w:rsid w:val="00EE4E38"/>
    <w:rsid w:val="00EE4FC0"/>
    <w:rsid w:val="00EE5092"/>
    <w:rsid w:val="00EE5116"/>
    <w:rsid w:val="00EE5500"/>
    <w:rsid w:val="00EE558B"/>
    <w:rsid w:val="00EE5619"/>
    <w:rsid w:val="00EE59E3"/>
    <w:rsid w:val="00EE5A8D"/>
    <w:rsid w:val="00EE5B1B"/>
    <w:rsid w:val="00EE5B94"/>
    <w:rsid w:val="00EE5D34"/>
    <w:rsid w:val="00EE60EF"/>
    <w:rsid w:val="00EE619D"/>
    <w:rsid w:val="00EE619F"/>
    <w:rsid w:val="00EE628D"/>
    <w:rsid w:val="00EE6670"/>
    <w:rsid w:val="00EE68B4"/>
    <w:rsid w:val="00EE6CE3"/>
    <w:rsid w:val="00EE6EB7"/>
    <w:rsid w:val="00EE73C9"/>
    <w:rsid w:val="00EE7465"/>
    <w:rsid w:val="00EE763C"/>
    <w:rsid w:val="00EE773B"/>
    <w:rsid w:val="00EE7752"/>
    <w:rsid w:val="00EE7845"/>
    <w:rsid w:val="00EE78AF"/>
    <w:rsid w:val="00EE7A91"/>
    <w:rsid w:val="00EE7C87"/>
    <w:rsid w:val="00EE7F03"/>
    <w:rsid w:val="00EF0494"/>
    <w:rsid w:val="00EF0576"/>
    <w:rsid w:val="00EF064C"/>
    <w:rsid w:val="00EF06F6"/>
    <w:rsid w:val="00EF0858"/>
    <w:rsid w:val="00EF0AE3"/>
    <w:rsid w:val="00EF112D"/>
    <w:rsid w:val="00EF11A5"/>
    <w:rsid w:val="00EF11C5"/>
    <w:rsid w:val="00EF11D9"/>
    <w:rsid w:val="00EF11E5"/>
    <w:rsid w:val="00EF12D4"/>
    <w:rsid w:val="00EF12FB"/>
    <w:rsid w:val="00EF1387"/>
    <w:rsid w:val="00EF1411"/>
    <w:rsid w:val="00EF14E2"/>
    <w:rsid w:val="00EF183C"/>
    <w:rsid w:val="00EF188D"/>
    <w:rsid w:val="00EF189F"/>
    <w:rsid w:val="00EF194B"/>
    <w:rsid w:val="00EF19EB"/>
    <w:rsid w:val="00EF1A9B"/>
    <w:rsid w:val="00EF1E9B"/>
    <w:rsid w:val="00EF1FA0"/>
    <w:rsid w:val="00EF23EF"/>
    <w:rsid w:val="00EF2684"/>
    <w:rsid w:val="00EF2728"/>
    <w:rsid w:val="00EF2792"/>
    <w:rsid w:val="00EF2A2D"/>
    <w:rsid w:val="00EF2AED"/>
    <w:rsid w:val="00EF2BF0"/>
    <w:rsid w:val="00EF2D8B"/>
    <w:rsid w:val="00EF2EA3"/>
    <w:rsid w:val="00EF30FE"/>
    <w:rsid w:val="00EF31B9"/>
    <w:rsid w:val="00EF32CB"/>
    <w:rsid w:val="00EF33A6"/>
    <w:rsid w:val="00EF33EA"/>
    <w:rsid w:val="00EF38E0"/>
    <w:rsid w:val="00EF3FCA"/>
    <w:rsid w:val="00EF406F"/>
    <w:rsid w:val="00EF412D"/>
    <w:rsid w:val="00EF4369"/>
    <w:rsid w:val="00EF45F6"/>
    <w:rsid w:val="00EF4907"/>
    <w:rsid w:val="00EF4B87"/>
    <w:rsid w:val="00EF4E99"/>
    <w:rsid w:val="00EF4F21"/>
    <w:rsid w:val="00EF55A2"/>
    <w:rsid w:val="00EF5800"/>
    <w:rsid w:val="00EF5A17"/>
    <w:rsid w:val="00EF5AF6"/>
    <w:rsid w:val="00EF5B92"/>
    <w:rsid w:val="00EF6043"/>
    <w:rsid w:val="00EF61C6"/>
    <w:rsid w:val="00EF6231"/>
    <w:rsid w:val="00EF6523"/>
    <w:rsid w:val="00EF6552"/>
    <w:rsid w:val="00EF6584"/>
    <w:rsid w:val="00EF6775"/>
    <w:rsid w:val="00EF6BA5"/>
    <w:rsid w:val="00EF6C71"/>
    <w:rsid w:val="00EF6C80"/>
    <w:rsid w:val="00EF70B9"/>
    <w:rsid w:val="00EF70DD"/>
    <w:rsid w:val="00EF7160"/>
    <w:rsid w:val="00EF762A"/>
    <w:rsid w:val="00EF7663"/>
    <w:rsid w:val="00EF789D"/>
    <w:rsid w:val="00EF7A7D"/>
    <w:rsid w:val="00EF7CB5"/>
    <w:rsid w:val="00F001BA"/>
    <w:rsid w:val="00F004A0"/>
    <w:rsid w:val="00F00584"/>
    <w:rsid w:val="00F009E4"/>
    <w:rsid w:val="00F00AAE"/>
    <w:rsid w:val="00F00C7B"/>
    <w:rsid w:val="00F00CC1"/>
    <w:rsid w:val="00F00DC0"/>
    <w:rsid w:val="00F01052"/>
    <w:rsid w:val="00F010FC"/>
    <w:rsid w:val="00F01458"/>
    <w:rsid w:val="00F018DB"/>
    <w:rsid w:val="00F0191B"/>
    <w:rsid w:val="00F01AD0"/>
    <w:rsid w:val="00F01D96"/>
    <w:rsid w:val="00F01FD6"/>
    <w:rsid w:val="00F02173"/>
    <w:rsid w:val="00F0219A"/>
    <w:rsid w:val="00F0219B"/>
    <w:rsid w:val="00F02433"/>
    <w:rsid w:val="00F0292B"/>
    <w:rsid w:val="00F029A9"/>
    <w:rsid w:val="00F02AAE"/>
    <w:rsid w:val="00F02AF9"/>
    <w:rsid w:val="00F02C14"/>
    <w:rsid w:val="00F02E94"/>
    <w:rsid w:val="00F0354C"/>
    <w:rsid w:val="00F039B6"/>
    <w:rsid w:val="00F03D69"/>
    <w:rsid w:val="00F04420"/>
    <w:rsid w:val="00F0452F"/>
    <w:rsid w:val="00F0467E"/>
    <w:rsid w:val="00F047E4"/>
    <w:rsid w:val="00F0484C"/>
    <w:rsid w:val="00F04879"/>
    <w:rsid w:val="00F049AD"/>
    <w:rsid w:val="00F04C76"/>
    <w:rsid w:val="00F05007"/>
    <w:rsid w:val="00F0532C"/>
    <w:rsid w:val="00F05537"/>
    <w:rsid w:val="00F05538"/>
    <w:rsid w:val="00F05999"/>
    <w:rsid w:val="00F061A8"/>
    <w:rsid w:val="00F06263"/>
    <w:rsid w:val="00F0635B"/>
    <w:rsid w:val="00F064BB"/>
    <w:rsid w:val="00F0681C"/>
    <w:rsid w:val="00F06FAE"/>
    <w:rsid w:val="00F07092"/>
    <w:rsid w:val="00F07533"/>
    <w:rsid w:val="00F07A9F"/>
    <w:rsid w:val="00F07B5E"/>
    <w:rsid w:val="00F07C69"/>
    <w:rsid w:val="00F10876"/>
    <w:rsid w:val="00F10AFB"/>
    <w:rsid w:val="00F10B46"/>
    <w:rsid w:val="00F10BD7"/>
    <w:rsid w:val="00F113B4"/>
    <w:rsid w:val="00F11571"/>
    <w:rsid w:val="00F11633"/>
    <w:rsid w:val="00F11844"/>
    <w:rsid w:val="00F11E7F"/>
    <w:rsid w:val="00F12065"/>
    <w:rsid w:val="00F1245F"/>
    <w:rsid w:val="00F12594"/>
    <w:rsid w:val="00F12680"/>
    <w:rsid w:val="00F1282A"/>
    <w:rsid w:val="00F128B7"/>
    <w:rsid w:val="00F12A05"/>
    <w:rsid w:val="00F12D0B"/>
    <w:rsid w:val="00F12EF0"/>
    <w:rsid w:val="00F131EA"/>
    <w:rsid w:val="00F132FE"/>
    <w:rsid w:val="00F13601"/>
    <w:rsid w:val="00F1371F"/>
    <w:rsid w:val="00F13A80"/>
    <w:rsid w:val="00F13F99"/>
    <w:rsid w:val="00F1426E"/>
    <w:rsid w:val="00F143F7"/>
    <w:rsid w:val="00F14535"/>
    <w:rsid w:val="00F147C6"/>
    <w:rsid w:val="00F1491F"/>
    <w:rsid w:val="00F14970"/>
    <w:rsid w:val="00F14CF0"/>
    <w:rsid w:val="00F14D99"/>
    <w:rsid w:val="00F15083"/>
    <w:rsid w:val="00F15085"/>
    <w:rsid w:val="00F15514"/>
    <w:rsid w:val="00F15534"/>
    <w:rsid w:val="00F15623"/>
    <w:rsid w:val="00F157EB"/>
    <w:rsid w:val="00F15B5A"/>
    <w:rsid w:val="00F15B7B"/>
    <w:rsid w:val="00F15B91"/>
    <w:rsid w:val="00F15BBA"/>
    <w:rsid w:val="00F15FBC"/>
    <w:rsid w:val="00F15FE4"/>
    <w:rsid w:val="00F16364"/>
    <w:rsid w:val="00F167F5"/>
    <w:rsid w:val="00F169EF"/>
    <w:rsid w:val="00F16ACA"/>
    <w:rsid w:val="00F17096"/>
    <w:rsid w:val="00F17194"/>
    <w:rsid w:val="00F171CA"/>
    <w:rsid w:val="00F1796E"/>
    <w:rsid w:val="00F17B59"/>
    <w:rsid w:val="00F17F20"/>
    <w:rsid w:val="00F17F24"/>
    <w:rsid w:val="00F17FE8"/>
    <w:rsid w:val="00F20089"/>
    <w:rsid w:val="00F2012B"/>
    <w:rsid w:val="00F20478"/>
    <w:rsid w:val="00F20893"/>
    <w:rsid w:val="00F20899"/>
    <w:rsid w:val="00F20A39"/>
    <w:rsid w:val="00F20B3C"/>
    <w:rsid w:val="00F20D36"/>
    <w:rsid w:val="00F20DB8"/>
    <w:rsid w:val="00F2122F"/>
    <w:rsid w:val="00F2129E"/>
    <w:rsid w:val="00F21397"/>
    <w:rsid w:val="00F21582"/>
    <w:rsid w:val="00F21778"/>
    <w:rsid w:val="00F21A23"/>
    <w:rsid w:val="00F21AAF"/>
    <w:rsid w:val="00F21EC0"/>
    <w:rsid w:val="00F2204B"/>
    <w:rsid w:val="00F222B1"/>
    <w:rsid w:val="00F22639"/>
    <w:rsid w:val="00F2263D"/>
    <w:rsid w:val="00F22BF9"/>
    <w:rsid w:val="00F22E8A"/>
    <w:rsid w:val="00F22F1F"/>
    <w:rsid w:val="00F22FBC"/>
    <w:rsid w:val="00F237E0"/>
    <w:rsid w:val="00F23804"/>
    <w:rsid w:val="00F23957"/>
    <w:rsid w:val="00F23AC5"/>
    <w:rsid w:val="00F23B9B"/>
    <w:rsid w:val="00F23CC9"/>
    <w:rsid w:val="00F23EAD"/>
    <w:rsid w:val="00F23EFA"/>
    <w:rsid w:val="00F23F00"/>
    <w:rsid w:val="00F240FD"/>
    <w:rsid w:val="00F241EA"/>
    <w:rsid w:val="00F24228"/>
    <w:rsid w:val="00F2450F"/>
    <w:rsid w:val="00F245E3"/>
    <w:rsid w:val="00F24826"/>
    <w:rsid w:val="00F249AF"/>
    <w:rsid w:val="00F24D51"/>
    <w:rsid w:val="00F24DF7"/>
    <w:rsid w:val="00F24E0C"/>
    <w:rsid w:val="00F24E85"/>
    <w:rsid w:val="00F25058"/>
    <w:rsid w:val="00F2512A"/>
    <w:rsid w:val="00F252D5"/>
    <w:rsid w:val="00F25334"/>
    <w:rsid w:val="00F25385"/>
    <w:rsid w:val="00F254DE"/>
    <w:rsid w:val="00F256BC"/>
    <w:rsid w:val="00F259B2"/>
    <w:rsid w:val="00F25A3A"/>
    <w:rsid w:val="00F25C96"/>
    <w:rsid w:val="00F25FE5"/>
    <w:rsid w:val="00F2600B"/>
    <w:rsid w:val="00F26050"/>
    <w:rsid w:val="00F263EB"/>
    <w:rsid w:val="00F26489"/>
    <w:rsid w:val="00F267C7"/>
    <w:rsid w:val="00F26D43"/>
    <w:rsid w:val="00F26ED1"/>
    <w:rsid w:val="00F26EF7"/>
    <w:rsid w:val="00F26FD4"/>
    <w:rsid w:val="00F27ABB"/>
    <w:rsid w:val="00F27EBB"/>
    <w:rsid w:val="00F3042B"/>
    <w:rsid w:val="00F30A69"/>
    <w:rsid w:val="00F30AF9"/>
    <w:rsid w:val="00F30D07"/>
    <w:rsid w:val="00F3159C"/>
    <w:rsid w:val="00F31610"/>
    <w:rsid w:val="00F3188F"/>
    <w:rsid w:val="00F31C18"/>
    <w:rsid w:val="00F31D06"/>
    <w:rsid w:val="00F31DC9"/>
    <w:rsid w:val="00F31F99"/>
    <w:rsid w:val="00F3225C"/>
    <w:rsid w:val="00F3239C"/>
    <w:rsid w:val="00F323B0"/>
    <w:rsid w:val="00F323DA"/>
    <w:rsid w:val="00F324DB"/>
    <w:rsid w:val="00F329EE"/>
    <w:rsid w:val="00F32A4B"/>
    <w:rsid w:val="00F32A64"/>
    <w:rsid w:val="00F32B82"/>
    <w:rsid w:val="00F32C30"/>
    <w:rsid w:val="00F32C5B"/>
    <w:rsid w:val="00F32E40"/>
    <w:rsid w:val="00F32F03"/>
    <w:rsid w:val="00F33435"/>
    <w:rsid w:val="00F334A4"/>
    <w:rsid w:val="00F33844"/>
    <w:rsid w:val="00F33941"/>
    <w:rsid w:val="00F339A0"/>
    <w:rsid w:val="00F339A5"/>
    <w:rsid w:val="00F33AAF"/>
    <w:rsid w:val="00F33C92"/>
    <w:rsid w:val="00F33DB0"/>
    <w:rsid w:val="00F33DDD"/>
    <w:rsid w:val="00F3419A"/>
    <w:rsid w:val="00F349E2"/>
    <w:rsid w:val="00F34A2A"/>
    <w:rsid w:val="00F34C80"/>
    <w:rsid w:val="00F34F51"/>
    <w:rsid w:val="00F350CC"/>
    <w:rsid w:val="00F35380"/>
    <w:rsid w:val="00F35640"/>
    <w:rsid w:val="00F3571B"/>
    <w:rsid w:val="00F35843"/>
    <w:rsid w:val="00F35B87"/>
    <w:rsid w:val="00F362F3"/>
    <w:rsid w:val="00F363B6"/>
    <w:rsid w:val="00F36543"/>
    <w:rsid w:val="00F36832"/>
    <w:rsid w:val="00F3688A"/>
    <w:rsid w:val="00F3692C"/>
    <w:rsid w:val="00F36C2B"/>
    <w:rsid w:val="00F36CDD"/>
    <w:rsid w:val="00F36CF0"/>
    <w:rsid w:val="00F3700C"/>
    <w:rsid w:val="00F370FB"/>
    <w:rsid w:val="00F376A9"/>
    <w:rsid w:val="00F3774C"/>
    <w:rsid w:val="00F3778A"/>
    <w:rsid w:val="00F3779E"/>
    <w:rsid w:val="00F37AAF"/>
    <w:rsid w:val="00F37BC6"/>
    <w:rsid w:val="00F37C27"/>
    <w:rsid w:val="00F37E98"/>
    <w:rsid w:val="00F407AD"/>
    <w:rsid w:val="00F40CD9"/>
    <w:rsid w:val="00F40F54"/>
    <w:rsid w:val="00F40F89"/>
    <w:rsid w:val="00F41291"/>
    <w:rsid w:val="00F414E4"/>
    <w:rsid w:val="00F4156D"/>
    <w:rsid w:val="00F416CE"/>
    <w:rsid w:val="00F41747"/>
    <w:rsid w:val="00F41CD5"/>
    <w:rsid w:val="00F41DAF"/>
    <w:rsid w:val="00F424EC"/>
    <w:rsid w:val="00F42C3E"/>
    <w:rsid w:val="00F42D2D"/>
    <w:rsid w:val="00F42DDF"/>
    <w:rsid w:val="00F42F7D"/>
    <w:rsid w:val="00F42FE9"/>
    <w:rsid w:val="00F42FF2"/>
    <w:rsid w:val="00F43022"/>
    <w:rsid w:val="00F43047"/>
    <w:rsid w:val="00F431FE"/>
    <w:rsid w:val="00F437C0"/>
    <w:rsid w:val="00F437F6"/>
    <w:rsid w:val="00F439E9"/>
    <w:rsid w:val="00F443F0"/>
    <w:rsid w:val="00F44454"/>
    <w:rsid w:val="00F44BF3"/>
    <w:rsid w:val="00F45261"/>
    <w:rsid w:val="00F45314"/>
    <w:rsid w:val="00F456DE"/>
    <w:rsid w:val="00F459FB"/>
    <w:rsid w:val="00F45EC6"/>
    <w:rsid w:val="00F45EC9"/>
    <w:rsid w:val="00F463BF"/>
    <w:rsid w:val="00F46589"/>
    <w:rsid w:val="00F4696A"/>
    <w:rsid w:val="00F46A69"/>
    <w:rsid w:val="00F46AC6"/>
    <w:rsid w:val="00F46BD9"/>
    <w:rsid w:val="00F46F98"/>
    <w:rsid w:val="00F46FF2"/>
    <w:rsid w:val="00F47147"/>
    <w:rsid w:val="00F474D9"/>
    <w:rsid w:val="00F47B1E"/>
    <w:rsid w:val="00F47E4A"/>
    <w:rsid w:val="00F50442"/>
    <w:rsid w:val="00F50481"/>
    <w:rsid w:val="00F50CFF"/>
    <w:rsid w:val="00F51154"/>
    <w:rsid w:val="00F51231"/>
    <w:rsid w:val="00F51324"/>
    <w:rsid w:val="00F5133B"/>
    <w:rsid w:val="00F51A6A"/>
    <w:rsid w:val="00F51D8A"/>
    <w:rsid w:val="00F52082"/>
    <w:rsid w:val="00F52553"/>
    <w:rsid w:val="00F525A6"/>
    <w:rsid w:val="00F5266B"/>
    <w:rsid w:val="00F52C35"/>
    <w:rsid w:val="00F52D56"/>
    <w:rsid w:val="00F52F64"/>
    <w:rsid w:val="00F52F65"/>
    <w:rsid w:val="00F530F0"/>
    <w:rsid w:val="00F53144"/>
    <w:rsid w:val="00F53338"/>
    <w:rsid w:val="00F5354D"/>
    <w:rsid w:val="00F53789"/>
    <w:rsid w:val="00F53AC6"/>
    <w:rsid w:val="00F53C24"/>
    <w:rsid w:val="00F54A28"/>
    <w:rsid w:val="00F54BB2"/>
    <w:rsid w:val="00F54C15"/>
    <w:rsid w:val="00F54E8F"/>
    <w:rsid w:val="00F5599E"/>
    <w:rsid w:val="00F55ACE"/>
    <w:rsid w:val="00F55D68"/>
    <w:rsid w:val="00F55E0D"/>
    <w:rsid w:val="00F56409"/>
    <w:rsid w:val="00F565FB"/>
    <w:rsid w:val="00F56757"/>
    <w:rsid w:val="00F568D0"/>
    <w:rsid w:val="00F5695F"/>
    <w:rsid w:val="00F569CF"/>
    <w:rsid w:val="00F56C5B"/>
    <w:rsid w:val="00F56CC2"/>
    <w:rsid w:val="00F56CE6"/>
    <w:rsid w:val="00F56E48"/>
    <w:rsid w:val="00F56F30"/>
    <w:rsid w:val="00F56F5C"/>
    <w:rsid w:val="00F5717A"/>
    <w:rsid w:val="00F57488"/>
    <w:rsid w:val="00F5759C"/>
    <w:rsid w:val="00F5772A"/>
    <w:rsid w:val="00F5791F"/>
    <w:rsid w:val="00F579BB"/>
    <w:rsid w:val="00F57D88"/>
    <w:rsid w:val="00F57F34"/>
    <w:rsid w:val="00F57F90"/>
    <w:rsid w:val="00F60541"/>
    <w:rsid w:val="00F605DF"/>
    <w:rsid w:val="00F605F0"/>
    <w:rsid w:val="00F6078A"/>
    <w:rsid w:val="00F60B69"/>
    <w:rsid w:val="00F60DA0"/>
    <w:rsid w:val="00F60E98"/>
    <w:rsid w:val="00F60F0A"/>
    <w:rsid w:val="00F61023"/>
    <w:rsid w:val="00F61316"/>
    <w:rsid w:val="00F61441"/>
    <w:rsid w:val="00F615B2"/>
    <w:rsid w:val="00F616EC"/>
    <w:rsid w:val="00F617AE"/>
    <w:rsid w:val="00F61820"/>
    <w:rsid w:val="00F61CCF"/>
    <w:rsid w:val="00F61DA2"/>
    <w:rsid w:val="00F62083"/>
    <w:rsid w:val="00F62102"/>
    <w:rsid w:val="00F6213B"/>
    <w:rsid w:val="00F622DC"/>
    <w:rsid w:val="00F62442"/>
    <w:rsid w:val="00F62581"/>
    <w:rsid w:val="00F625AC"/>
    <w:rsid w:val="00F6298C"/>
    <w:rsid w:val="00F62A7B"/>
    <w:rsid w:val="00F62D5A"/>
    <w:rsid w:val="00F62E98"/>
    <w:rsid w:val="00F62EAC"/>
    <w:rsid w:val="00F62FED"/>
    <w:rsid w:val="00F630D7"/>
    <w:rsid w:val="00F632BD"/>
    <w:rsid w:val="00F63406"/>
    <w:rsid w:val="00F63A26"/>
    <w:rsid w:val="00F63B91"/>
    <w:rsid w:val="00F63C6E"/>
    <w:rsid w:val="00F63DD4"/>
    <w:rsid w:val="00F63DE1"/>
    <w:rsid w:val="00F63F4E"/>
    <w:rsid w:val="00F641E1"/>
    <w:rsid w:val="00F643D1"/>
    <w:rsid w:val="00F64554"/>
    <w:rsid w:val="00F647BA"/>
    <w:rsid w:val="00F6482D"/>
    <w:rsid w:val="00F64989"/>
    <w:rsid w:val="00F64E9B"/>
    <w:rsid w:val="00F6532F"/>
    <w:rsid w:val="00F653DD"/>
    <w:rsid w:val="00F656C3"/>
    <w:rsid w:val="00F65868"/>
    <w:rsid w:val="00F6589C"/>
    <w:rsid w:val="00F65AB4"/>
    <w:rsid w:val="00F65FB8"/>
    <w:rsid w:val="00F660D6"/>
    <w:rsid w:val="00F66297"/>
    <w:rsid w:val="00F66405"/>
    <w:rsid w:val="00F664CC"/>
    <w:rsid w:val="00F666A4"/>
    <w:rsid w:val="00F66943"/>
    <w:rsid w:val="00F66CC8"/>
    <w:rsid w:val="00F6738A"/>
    <w:rsid w:val="00F6740D"/>
    <w:rsid w:val="00F67556"/>
    <w:rsid w:val="00F679FC"/>
    <w:rsid w:val="00F67B64"/>
    <w:rsid w:val="00F700AF"/>
    <w:rsid w:val="00F7021E"/>
    <w:rsid w:val="00F7065F"/>
    <w:rsid w:val="00F70662"/>
    <w:rsid w:val="00F706CD"/>
    <w:rsid w:val="00F71021"/>
    <w:rsid w:val="00F7122D"/>
    <w:rsid w:val="00F71330"/>
    <w:rsid w:val="00F71402"/>
    <w:rsid w:val="00F716C0"/>
    <w:rsid w:val="00F7181D"/>
    <w:rsid w:val="00F718A5"/>
    <w:rsid w:val="00F71A70"/>
    <w:rsid w:val="00F71A9B"/>
    <w:rsid w:val="00F71C2C"/>
    <w:rsid w:val="00F71F28"/>
    <w:rsid w:val="00F71F2D"/>
    <w:rsid w:val="00F722C8"/>
    <w:rsid w:val="00F724B6"/>
    <w:rsid w:val="00F72A5D"/>
    <w:rsid w:val="00F72FBE"/>
    <w:rsid w:val="00F730FC"/>
    <w:rsid w:val="00F732B5"/>
    <w:rsid w:val="00F733CA"/>
    <w:rsid w:val="00F736A0"/>
    <w:rsid w:val="00F73B1F"/>
    <w:rsid w:val="00F73BFA"/>
    <w:rsid w:val="00F73C6A"/>
    <w:rsid w:val="00F74201"/>
    <w:rsid w:val="00F74773"/>
    <w:rsid w:val="00F74880"/>
    <w:rsid w:val="00F748AA"/>
    <w:rsid w:val="00F74E56"/>
    <w:rsid w:val="00F74F71"/>
    <w:rsid w:val="00F75120"/>
    <w:rsid w:val="00F751E6"/>
    <w:rsid w:val="00F756D6"/>
    <w:rsid w:val="00F7582C"/>
    <w:rsid w:val="00F75983"/>
    <w:rsid w:val="00F75B46"/>
    <w:rsid w:val="00F76226"/>
    <w:rsid w:val="00F762CF"/>
    <w:rsid w:val="00F7647D"/>
    <w:rsid w:val="00F76502"/>
    <w:rsid w:val="00F76522"/>
    <w:rsid w:val="00F7658C"/>
    <w:rsid w:val="00F76B01"/>
    <w:rsid w:val="00F76BC5"/>
    <w:rsid w:val="00F76C30"/>
    <w:rsid w:val="00F76C9A"/>
    <w:rsid w:val="00F76E68"/>
    <w:rsid w:val="00F76FDC"/>
    <w:rsid w:val="00F76FDE"/>
    <w:rsid w:val="00F77127"/>
    <w:rsid w:val="00F772D1"/>
    <w:rsid w:val="00F774DB"/>
    <w:rsid w:val="00F77661"/>
    <w:rsid w:val="00F77997"/>
    <w:rsid w:val="00F77C92"/>
    <w:rsid w:val="00F8019A"/>
    <w:rsid w:val="00F801A8"/>
    <w:rsid w:val="00F8032B"/>
    <w:rsid w:val="00F805B0"/>
    <w:rsid w:val="00F80629"/>
    <w:rsid w:val="00F80C76"/>
    <w:rsid w:val="00F81233"/>
    <w:rsid w:val="00F81313"/>
    <w:rsid w:val="00F816D5"/>
    <w:rsid w:val="00F81763"/>
    <w:rsid w:val="00F81933"/>
    <w:rsid w:val="00F81AB5"/>
    <w:rsid w:val="00F81D43"/>
    <w:rsid w:val="00F81DC3"/>
    <w:rsid w:val="00F82292"/>
    <w:rsid w:val="00F824A7"/>
    <w:rsid w:val="00F825CE"/>
    <w:rsid w:val="00F827DA"/>
    <w:rsid w:val="00F8299D"/>
    <w:rsid w:val="00F83034"/>
    <w:rsid w:val="00F83056"/>
    <w:rsid w:val="00F83362"/>
    <w:rsid w:val="00F838F7"/>
    <w:rsid w:val="00F83AA9"/>
    <w:rsid w:val="00F83C69"/>
    <w:rsid w:val="00F83CED"/>
    <w:rsid w:val="00F8408D"/>
    <w:rsid w:val="00F8419F"/>
    <w:rsid w:val="00F8426C"/>
    <w:rsid w:val="00F84441"/>
    <w:rsid w:val="00F8487A"/>
    <w:rsid w:val="00F849CC"/>
    <w:rsid w:val="00F84A67"/>
    <w:rsid w:val="00F84B07"/>
    <w:rsid w:val="00F84B31"/>
    <w:rsid w:val="00F84BC1"/>
    <w:rsid w:val="00F84D13"/>
    <w:rsid w:val="00F84EA6"/>
    <w:rsid w:val="00F84ECB"/>
    <w:rsid w:val="00F8523D"/>
    <w:rsid w:val="00F85573"/>
    <w:rsid w:val="00F855EB"/>
    <w:rsid w:val="00F857E0"/>
    <w:rsid w:val="00F85839"/>
    <w:rsid w:val="00F85990"/>
    <w:rsid w:val="00F85A1E"/>
    <w:rsid w:val="00F85E3F"/>
    <w:rsid w:val="00F86442"/>
    <w:rsid w:val="00F86785"/>
    <w:rsid w:val="00F8692F"/>
    <w:rsid w:val="00F86BB2"/>
    <w:rsid w:val="00F87373"/>
    <w:rsid w:val="00F874A0"/>
    <w:rsid w:val="00F877F0"/>
    <w:rsid w:val="00F87EBE"/>
    <w:rsid w:val="00F90003"/>
    <w:rsid w:val="00F9008C"/>
    <w:rsid w:val="00F902C0"/>
    <w:rsid w:val="00F904DA"/>
    <w:rsid w:val="00F905CD"/>
    <w:rsid w:val="00F905F8"/>
    <w:rsid w:val="00F90621"/>
    <w:rsid w:val="00F9062B"/>
    <w:rsid w:val="00F906ED"/>
    <w:rsid w:val="00F90838"/>
    <w:rsid w:val="00F90942"/>
    <w:rsid w:val="00F909BC"/>
    <w:rsid w:val="00F90B0D"/>
    <w:rsid w:val="00F90C12"/>
    <w:rsid w:val="00F90DCB"/>
    <w:rsid w:val="00F90DE3"/>
    <w:rsid w:val="00F90EFF"/>
    <w:rsid w:val="00F91255"/>
    <w:rsid w:val="00F91405"/>
    <w:rsid w:val="00F9140F"/>
    <w:rsid w:val="00F914E2"/>
    <w:rsid w:val="00F91503"/>
    <w:rsid w:val="00F91932"/>
    <w:rsid w:val="00F91998"/>
    <w:rsid w:val="00F91D38"/>
    <w:rsid w:val="00F91E2A"/>
    <w:rsid w:val="00F929F7"/>
    <w:rsid w:val="00F92AD0"/>
    <w:rsid w:val="00F92B97"/>
    <w:rsid w:val="00F92C15"/>
    <w:rsid w:val="00F92DEB"/>
    <w:rsid w:val="00F92DFB"/>
    <w:rsid w:val="00F92F3C"/>
    <w:rsid w:val="00F9329F"/>
    <w:rsid w:val="00F933F8"/>
    <w:rsid w:val="00F935F7"/>
    <w:rsid w:val="00F93632"/>
    <w:rsid w:val="00F936EC"/>
    <w:rsid w:val="00F939A9"/>
    <w:rsid w:val="00F942E3"/>
    <w:rsid w:val="00F94442"/>
    <w:rsid w:val="00F946BA"/>
    <w:rsid w:val="00F94877"/>
    <w:rsid w:val="00F94C4D"/>
    <w:rsid w:val="00F94DD2"/>
    <w:rsid w:val="00F94E36"/>
    <w:rsid w:val="00F9521E"/>
    <w:rsid w:val="00F955B5"/>
    <w:rsid w:val="00F95735"/>
    <w:rsid w:val="00F95984"/>
    <w:rsid w:val="00F95CC9"/>
    <w:rsid w:val="00F95D01"/>
    <w:rsid w:val="00F95D70"/>
    <w:rsid w:val="00F95DF0"/>
    <w:rsid w:val="00F95DFB"/>
    <w:rsid w:val="00F95F8B"/>
    <w:rsid w:val="00F96165"/>
    <w:rsid w:val="00F9633C"/>
    <w:rsid w:val="00F96439"/>
    <w:rsid w:val="00F9655A"/>
    <w:rsid w:val="00F9659E"/>
    <w:rsid w:val="00F9685E"/>
    <w:rsid w:val="00F96D5A"/>
    <w:rsid w:val="00F97340"/>
    <w:rsid w:val="00F9754F"/>
    <w:rsid w:val="00F976C1"/>
    <w:rsid w:val="00F97ACD"/>
    <w:rsid w:val="00F97CA6"/>
    <w:rsid w:val="00F97CBE"/>
    <w:rsid w:val="00F97F10"/>
    <w:rsid w:val="00F97F68"/>
    <w:rsid w:val="00FA0325"/>
    <w:rsid w:val="00FA04A2"/>
    <w:rsid w:val="00FA081A"/>
    <w:rsid w:val="00FA084E"/>
    <w:rsid w:val="00FA0CB6"/>
    <w:rsid w:val="00FA10C7"/>
    <w:rsid w:val="00FA11FA"/>
    <w:rsid w:val="00FA151D"/>
    <w:rsid w:val="00FA1D24"/>
    <w:rsid w:val="00FA2175"/>
    <w:rsid w:val="00FA226A"/>
    <w:rsid w:val="00FA2652"/>
    <w:rsid w:val="00FA2698"/>
    <w:rsid w:val="00FA2CDB"/>
    <w:rsid w:val="00FA2D19"/>
    <w:rsid w:val="00FA2EAD"/>
    <w:rsid w:val="00FA2ED3"/>
    <w:rsid w:val="00FA2F78"/>
    <w:rsid w:val="00FA2FF0"/>
    <w:rsid w:val="00FA3001"/>
    <w:rsid w:val="00FA302C"/>
    <w:rsid w:val="00FA32A9"/>
    <w:rsid w:val="00FA36B7"/>
    <w:rsid w:val="00FA37F1"/>
    <w:rsid w:val="00FA3844"/>
    <w:rsid w:val="00FA3E02"/>
    <w:rsid w:val="00FA436C"/>
    <w:rsid w:val="00FA4FA3"/>
    <w:rsid w:val="00FA5151"/>
    <w:rsid w:val="00FA55A8"/>
    <w:rsid w:val="00FA55F9"/>
    <w:rsid w:val="00FA585A"/>
    <w:rsid w:val="00FA593C"/>
    <w:rsid w:val="00FA5B7D"/>
    <w:rsid w:val="00FA5C01"/>
    <w:rsid w:val="00FA5E6A"/>
    <w:rsid w:val="00FA5FD3"/>
    <w:rsid w:val="00FA695B"/>
    <w:rsid w:val="00FA6BEF"/>
    <w:rsid w:val="00FA6CBD"/>
    <w:rsid w:val="00FA714F"/>
    <w:rsid w:val="00FA78D1"/>
    <w:rsid w:val="00FA7900"/>
    <w:rsid w:val="00FA7DB7"/>
    <w:rsid w:val="00FA7E44"/>
    <w:rsid w:val="00FA7FFD"/>
    <w:rsid w:val="00FB00F4"/>
    <w:rsid w:val="00FB0771"/>
    <w:rsid w:val="00FB0A5F"/>
    <w:rsid w:val="00FB0CC9"/>
    <w:rsid w:val="00FB111E"/>
    <w:rsid w:val="00FB12A3"/>
    <w:rsid w:val="00FB1329"/>
    <w:rsid w:val="00FB1606"/>
    <w:rsid w:val="00FB1635"/>
    <w:rsid w:val="00FB182A"/>
    <w:rsid w:val="00FB1BBC"/>
    <w:rsid w:val="00FB1F9D"/>
    <w:rsid w:val="00FB208D"/>
    <w:rsid w:val="00FB2120"/>
    <w:rsid w:val="00FB223A"/>
    <w:rsid w:val="00FB2282"/>
    <w:rsid w:val="00FB2368"/>
    <w:rsid w:val="00FB2AD8"/>
    <w:rsid w:val="00FB2C2F"/>
    <w:rsid w:val="00FB3039"/>
    <w:rsid w:val="00FB3278"/>
    <w:rsid w:val="00FB3D0E"/>
    <w:rsid w:val="00FB3D24"/>
    <w:rsid w:val="00FB3EAD"/>
    <w:rsid w:val="00FB3EE8"/>
    <w:rsid w:val="00FB413C"/>
    <w:rsid w:val="00FB4158"/>
    <w:rsid w:val="00FB43F0"/>
    <w:rsid w:val="00FB461B"/>
    <w:rsid w:val="00FB472D"/>
    <w:rsid w:val="00FB490D"/>
    <w:rsid w:val="00FB4AE9"/>
    <w:rsid w:val="00FB4D9A"/>
    <w:rsid w:val="00FB4E61"/>
    <w:rsid w:val="00FB50B8"/>
    <w:rsid w:val="00FB50C0"/>
    <w:rsid w:val="00FB5648"/>
    <w:rsid w:val="00FB574A"/>
    <w:rsid w:val="00FB58E2"/>
    <w:rsid w:val="00FB5D31"/>
    <w:rsid w:val="00FB5EA7"/>
    <w:rsid w:val="00FB5F62"/>
    <w:rsid w:val="00FB60D8"/>
    <w:rsid w:val="00FB627B"/>
    <w:rsid w:val="00FB63B2"/>
    <w:rsid w:val="00FB68C4"/>
    <w:rsid w:val="00FB6B67"/>
    <w:rsid w:val="00FB6E78"/>
    <w:rsid w:val="00FB7237"/>
    <w:rsid w:val="00FB74BA"/>
    <w:rsid w:val="00FB7581"/>
    <w:rsid w:val="00FB75AD"/>
    <w:rsid w:val="00FB7741"/>
    <w:rsid w:val="00FB7893"/>
    <w:rsid w:val="00FB795B"/>
    <w:rsid w:val="00FB7AE3"/>
    <w:rsid w:val="00FB7B46"/>
    <w:rsid w:val="00FB7E52"/>
    <w:rsid w:val="00FB7E82"/>
    <w:rsid w:val="00FB7E9C"/>
    <w:rsid w:val="00FB7EC0"/>
    <w:rsid w:val="00FB7EF5"/>
    <w:rsid w:val="00FB7F85"/>
    <w:rsid w:val="00FC00B9"/>
    <w:rsid w:val="00FC00F8"/>
    <w:rsid w:val="00FC0198"/>
    <w:rsid w:val="00FC0511"/>
    <w:rsid w:val="00FC088F"/>
    <w:rsid w:val="00FC09A4"/>
    <w:rsid w:val="00FC0EBF"/>
    <w:rsid w:val="00FC0FCF"/>
    <w:rsid w:val="00FC14B5"/>
    <w:rsid w:val="00FC167E"/>
    <w:rsid w:val="00FC1840"/>
    <w:rsid w:val="00FC2580"/>
    <w:rsid w:val="00FC2967"/>
    <w:rsid w:val="00FC2BC3"/>
    <w:rsid w:val="00FC2C79"/>
    <w:rsid w:val="00FC2E87"/>
    <w:rsid w:val="00FC2FAD"/>
    <w:rsid w:val="00FC3304"/>
    <w:rsid w:val="00FC33A1"/>
    <w:rsid w:val="00FC3660"/>
    <w:rsid w:val="00FC36DD"/>
    <w:rsid w:val="00FC36ED"/>
    <w:rsid w:val="00FC3725"/>
    <w:rsid w:val="00FC3C15"/>
    <w:rsid w:val="00FC3D41"/>
    <w:rsid w:val="00FC412C"/>
    <w:rsid w:val="00FC447C"/>
    <w:rsid w:val="00FC4723"/>
    <w:rsid w:val="00FC4972"/>
    <w:rsid w:val="00FC497F"/>
    <w:rsid w:val="00FC4B4D"/>
    <w:rsid w:val="00FC4BDF"/>
    <w:rsid w:val="00FC4C61"/>
    <w:rsid w:val="00FC4CAB"/>
    <w:rsid w:val="00FC4CD7"/>
    <w:rsid w:val="00FC4CD8"/>
    <w:rsid w:val="00FC4D44"/>
    <w:rsid w:val="00FC4DB7"/>
    <w:rsid w:val="00FC5021"/>
    <w:rsid w:val="00FC5198"/>
    <w:rsid w:val="00FC5235"/>
    <w:rsid w:val="00FC5533"/>
    <w:rsid w:val="00FC56B3"/>
    <w:rsid w:val="00FC5E47"/>
    <w:rsid w:val="00FC6151"/>
    <w:rsid w:val="00FC6472"/>
    <w:rsid w:val="00FC6533"/>
    <w:rsid w:val="00FC6576"/>
    <w:rsid w:val="00FC6785"/>
    <w:rsid w:val="00FC69C8"/>
    <w:rsid w:val="00FC6AB3"/>
    <w:rsid w:val="00FC6F8A"/>
    <w:rsid w:val="00FC703C"/>
    <w:rsid w:val="00FC711A"/>
    <w:rsid w:val="00FC7191"/>
    <w:rsid w:val="00FC7431"/>
    <w:rsid w:val="00FC771D"/>
    <w:rsid w:val="00FC7A00"/>
    <w:rsid w:val="00FC7B9B"/>
    <w:rsid w:val="00FC7D85"/>
    <w:rsid w:val="00FC7DD3"/>
    <w:rsid w:val="00FC7EA9"/>
    <w:rsid w:val="00FD0068"/>
    <w:rsid w:val="00FD0171"/>
    <w:rsid w:val="00FD01A1"/>
    <w:rsid w:val="00FD027D"/>
    <w:rsid w:val="00FD0537"/>
    <w:rsid w:val="00FD0827"/>
    <w:rsid w:val="00FD0B57"/>
    <w:rsid w:val="00FD0F54"/>
    <w:rsid w:val="00FD1155"/>
    <w:rsid w:val="00FD1167"/>
    <w:rsid w:val="00FD1491"/>
    <w:rsid w:val="00FD195A"/>
    <w:rsid w:val="00FD1B9D"/>
    <w:rsid w:val="00FD1CE8"/>
    <w:rsid w:val="00FD1DA4"/>
    <w:rsid w:val="00FD1E60"/>
    <w:rsid w:val="00FD245B"/>
    <w:rsid w:val="00FD2515"/>
    <w:rsid w:val="00FD25A1"/>
    <w:rsid w:val="00FD2674"/>
    <w:rsid w:val="00FD26D9"/>
    <w:rsid w:val="00FD2795"/>
    <w:rsid w:val="00FD2800"/>
    <w:rsid w:val="00FD2980"/>
    <w:rsid w:val="00FD2A56"/>
    <w:rsid w:val="00FD2C05"/>
    <w:rsid w:val="00FD2D3B"/>
    <w:rsid w:val="00FD2D9D"/>
    <w:rsid w:val="00FD2FAB"/>
    <w:rsid w:val="00FD3057"/>
    <w:rsid w:val="00FD3173"/>
    <w:rsid w:val="00FD32B9"/>
    <w:rsid w:val="00FD3700"/>
    <w:rsid w:val="00FD3B1F"/>
    <w:rsid w:val="00FD3BA7"/>
    <w:rsid w:val="00FD403C"/>
    <w:rsid w:val="00FD41B2"/>
    <w:rsid w:val="00FD420C"/>
    <w:rsid w:val="00FD46DC"/>
    <w:rsid w:val="00FD47CA"/>
    <w:rsid w:val="00FD4A18"/>
    <w:rsid w:val="00FD4AB0"/>
    <w:rsid w:val="00FD4ADD"/>
    <w:rsid w:val="00FD4C88"/>
    <w:rsid w:val="00FD5016"/>
    <w:rsid w:val="00FD51B5"/>
    <w:rsid w:val="00FD5295"/>
    <w:rsid w:val="00FD557B"/>
    <w:rsid w:val="00FD5718"/>
    <w:rsid w:val="00FD57C3"/>
    <w:rsid w:val="00FD5A98"/>
    <w:rsid w:val="00FD5F31"/>
    <w:rsid w:val="00FD5F5D"/>
    <w:rsid w:val="00FD62C5"/>
    <w:rsid w:val="00FD6C27"/>
    <w:rsid w:val="00FD7204"/>
    <w:rsid w:val="00FD7394"/>
    <w:rsid w:val="00FD74AC"/>
    <w:rsid w:val="00FD7931"/>
    <w:rsid w:val="00FD7952"/>
    <w:rsid w:val="00FD7BB7"/>
    <w:rsid w:val="00FD7DFA"/>
    <w:rsid w:val="00FE0144"/>
    <w:rsid w:val="00FE064A"/>
    <w:rsid w:val="00FE0688"/>
    <w:rsid w:val="00FE0851"/>
    <w:rsid w:val="00FE0A24"/>
    <w:rsid w:val="00FE0CAD"/>
    <w:rsid w:val="00FE0D4A"/>
    <w:rsid w:val="00FE0FF9"/>
    <w:rsid w:val="00FE1070"/>
    <w:rsid w:val="00FE10BD"/>
    <w:rsid w:val="00FE1228"/>
    <w:rsid w:val="00FE128F"/>
    <w:rsid w:val="00FE12A0"/>
    <w:rsid w:val="00FE12B3"/>
    <w:rsid w:val="00FE13D6"/>
    <w:rsid w:val="00FE181D"/>
    <w:rsid w:val="00FE1845"/>
    <w:rsid w:val="00FE18FD"/>
    <w:rsid w:val="00FE1A8E"/>
    <w:rsid w:val="00FE1D17"/>
    <w:rsid w:val="00FE1EF9"/>
    <w:rsid w:val="00FE2166"/>
    <w:rsid w:val="00FE2192"/>
    <w:rsid w:val="00FE25EB"/>
    <w:rsid w:val="00FE2620"/>
    <w:rsid w:val="00FE263C"/>
    <w:rsid w:val="00FE288E"/>
    <w:rsid w:val="00FE29A9"/>
    <w:rsid w:val="00FE2BEA"/>
    <w:rsid w:val="00FE2C42"/>
    <w:rsid w:val="00FE30A1"/>
    <w:rsid w:val="00FE327B"/>
    <w:rsid w:val="00FE334D"/>
    <w:rsid w:val="00FE3966"/>
    <w:rsid w:val="00FE39CE"/>
    <w:rsid w:val="00FE3D4B"/>
    <w:rsid w:val="00FE3FBC"/>
    <w:rsid w:val="00FE409D"/>
    <w:rsid w:val="00FE40C9"/>
    <w:rsid w:val="00FE42FD"/>
    <w:rsid w:val="00FE4612"/>
    <w:rsid w:val="00FE499A"/>
    <w:rsid w:val="00FE49CF"/>
    <w:rsid w:val="00FE4AD0"/>
    <w:rsid w:val="00FE4D8B"/>
    <w:rsid w:val="00FE4DEC"/>
    <w:rsid w:val="00FE4EFE"/>
    <w:rsid w:val="00FE5014"/>
    <w:rsid w:val="00FE5266"/>
    <w:rsid w:val="00FE5F90"/>
    <w:rsid w:val="00FE5FC9"/>
    <w:rsid w:val="00FE6B69"/>
    <w:rsid w:val="00FE704B"/>
    <w:rsid w:val="00FE722B"/>
    <w:rsid w:val="00FE73BD"/>
    <w:rsid w:val="00FE73F6"/>
    <w:rsid w:val="00FE74AF"/>
    <w:rsid w:val="00FE75A6"/>
    <w:rsid w:val="00FE75DD"/>
    <w:rsid w:val="00FE7653"/>
    <w:rsid w:val="00FE7968"/>
    <w:rsid w:val="00FE7A5F"/>
    <w:rsid w:val="00FE7B52"/>
    <w:rsid w:val="00FE7BD1"/>
    <w:rsid w:val="00FE7C82"/>
    <w:rsid w:val="00FE7CA3"/>
    <w:rsid w:val="00FE7D51"/>
    <w:rsid w:val="00FE7F48"/>
    <w:rsid w:val="00FF0203"/>
    <w:rsid w:val="00FF025C"/>
    <w:rsid w:val="00FF036B"/>
    <w:rsid w:val="00FF04A7"/>
    <w:rsid w:val="00FF04D8"/>
    <w:rsid w:val="00FF04E1"/>
    <w:rsid w:val="00FF0531"/>
    <w:rsid w:val="00FF062F"/>
    <w:rsid w:val="00FF064D"/>
    <w:rsid w:val="00FF0782"/>
    <w:rsid w:val="00FF09B3"/>
    <w:rsid w:val="00FF09B9"/>
    <w:rsid w:val="00FF0B30"/>
    <w:rsid w:val="00FF0D5C"/>
    <w:rsid w:val="00FF0D5F"/>
    <w:rsid w:val="00FF0E9C"/>
    <w:rsid w:val="00FF0F47"/>
    <w:rsid w:val="00FF103A"/>
    <w:rsid w:val="00FF14C8"/>
    <w:rsid w:val="00FF19D8"/>
    <w:rsid w:val="00FF1AA3"/>
    <w:rsid w:val="00FF1B33"/>
    <w:rsid w:val="00FF1E0B"/>
    <w:rsid w:val="00FF1EC3"/>
    <w:rsid w:val="00FF23CE"/>
    <w:rsid w:val="00FF25E3"/>
    <w:rsid w:val="00FF2B44"/>
    <w:rsid w:val="00FF2C5D"/>
    <w:rsid w:val="00FF2C95"/>
    <w:rsid w:val="00FF3006"/>
    <w:rsid w:val="00FF301F"/>
    <w:rsid w:val="00FF30CB"/>
    <w:rsid w:val="00FF31DC"/>
    <w:rsid w:val="00FF3264"/>
    <w:rsid w:val="00FF32AD"/>
    <w:rsid w:val="00FF3494"/>
    <w:rsid w:val="00FF35DD"/>
    <w:rsid w:val="00FF369E"/>
    <w:rsid w:val="00FF36B6"/>
    <w:rsid w:val="00FF37E7"/>
    <w:rsid w:val="00FF3A39"/>
    <w:rsid w:val="00FF3A41"/>
    <w:rsid w:val="00FF3B46"/>
    <w:rsid w:val="00FF3BF5"/>
    <w:rsid w:val="00FF3CA0"/>
    <w:rsid w:val="00FF4098"/>
    <w:rsid w:val="00FF41A1"/>
    <w:rsid w:val="00FF4435"/>
    <w:rsid w:val="00FF4B57"/>
    <w:rsid w:val="00FF4ED2"/>
    <w:rsid w:val="00FF4F3D"/>
    <w:rsid w:val="00FF51F0"/>
    <w:rsid w:val="00FF54AA"/>
    <w:rsid w:val="00FF5570"/>
    <w:rsid w:val="00FF5779"/>
    <w:rsid w:val="00FF5A84"/>
    <w:rsid w:val="00FF5CC1"/>
    <w:rsid w:val="00FF5F1B"/>
    <w:rsid w:val="00FF614E"/>
    <w:rsid w:val="00FF62B2"/>
    <w:rsid w:val="00FF63FB"/>
    <w:rsid w:val="00FF66B2"/>
    <w:rsid w:val="00FF6960"/>
    <w:rsid w:val="00FF69EE"/>
    <w:rsid w:val="00FF6AD3"/>
    <w:rsid w:val="00FF6BC0"/>
    <w:rsid w:val="00FF6C0D"/>
    <w:rsid w:val="00FF6F36"/>
    <w:rsid w:val="00FF70E9"/>
    <w:rsid w:val="00FF710A"/>
    <w:rsid w:val="00FF7220"/>
    <w:rsid w:val="00FF72C3"/>
    <w:rsid w:val="00FF7562"/>
    <w:rsid w:val="00FF756E"/>
    <w:rsid w:val="00FF76FB"/>
    <w:rsid w:val="00FF79D9"/>
    <w:rsid w:val="00FF7A3E"/>
    <w:rsid w:val="00FF7B5E"/>
    <w:rsid w:val="00FF7E0B"/>
    <w:rsid w:val="00FF7EE8"/>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2D51B6"/>
    <w:pPr>
      <w:keepNext/>
      <w:keepLines/>
      <w:numPr>
        <w:numId w:val="1"/>
      </w:numPr>
      <w:spacing w:before="240"/>
      <w:outlineLvl w:val="0"/>
    </w:pPr>
    <w:rPr>
      <w:rFonts w:eastAsiaTheme="majorEastAsia" w:cs="Times New Roman (Headings CS)"/>
      <w:b/>
      <w:color w:val="000000" w:themeColor="text1"/>
      <w:spacing w:val="10"/>
      <w:sz w:val="30"/>
      <w:szCs w:val="32"/>
    </w:rPr>
  </w:style>
  <w:style w:type="paragraph" w:styleId="Heading2">
    <w:name w:val="heading 2"/>
    <w:basedOn w:val="Normal"/>
    <w:next w:val="Normal"/>
    <w:link w:val="Heading2Char"/>
    <w:uiPriority w:val="9"/>
    <w:unhideWhenUsed/>
    <w:qFormat/>
    <w:rsid w:val="00564BA7"/>
    <w:pPr>
      <w:keepLines/>
      <w:widowControl w:val="0"/>
      <w:numPr>
        <w:ilvl w:val="1"/>
        <w:numId w:val="1"/>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564BA7"/>
    <w:pPr>
      <w:keepLines/>
      <w:widowControl w:val="0"/>
      <w:numPr>
        <w:ilvl w:val="2"/>
        <w:numId w:val="1"/>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564BA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64BA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64BA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64BA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64BA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64BA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2D51B6"/>
    <w:rPr>
      <w:rFonts w:ascii="Times New Roman" w:eastAsiaTheme="majorEastAsia" w:hAnsi="Times New Roman" w:cs="Times New Roman (Headings CS)"/>
      <w:b/>
      <w:color w:val="000000" w:themeColor="text1"/>
      <w:spacing w:val="10"/>
      <w:sz w:val="3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C823CC"/>
    <w:pPr>
      <w:spacing w:before="140" w:after="10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C823CC"/>
    <w:pPr>
      <w:spacing w:before="100" w:after="100" w:line="312" w:lineRule="auto"/>
      <w:ind w:left="238"/>
    </w:pPr>
  </w:style>
  <w:style w:type="paragraph" w:styleId="TOC3">
    <w:name w:val="toc 3"/>
    <w:basedOn w:val="Normal"/>
    <w:next w:val="Normal"/>
    <w:autoRedefine/>
    <w:uiPriority w:val="39"/>
    <w:unhideWhenUsed/>
    <w:rsid w:val="00C823CC"/>
    <w:pPr>
      <w:spacing w:before="100" w:after="100" w:line="312"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0A2BEF"/>
    <w:pPr>
      <w:framePr w:hSpace="181" w:wrap="around" w:vAnchor="text" w:hAnchor="margin" w:y="180"/>
      <w:spacing w:after="20" w:line="288" w:lineRule="auto"/>
    </w:pPr>
    <w:rPr>
      <w:rFonts w:ascii="Arial" w:hAnsi="Arial" w:cs="Arial"/>
      <w:sz w:val="21"/>
      <w:szCs w:val="16"/>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F914E2"/>
    <w:pPr>
      <w:spacing w:after="120" w:line="276" w:lineRule="auto"/>
      <w:ind w:left="720" w:hanging="720"/>
    </w:pPr>
  </w:style>
  <w:style w:type="paragraph" w:styleId="Caption">
    <w:name w:val="caption"/>
    <w:basedOn w:val="Normal"/>
    <w:next w:val="Normal"/>
    <w:uiPriority w:val="35"/>
    <w:unhideWhenUsed/>
    <w:qFormat/>
    <w:rsid w:val="00AD2AEC"/>
    <w:pPr>
      <w:spacing w:after="480" w:line="276" w:lineRule="auto"/>
      <w:jc w:val="left"/>
    </w:pPr>
    <w:rPr>
      <w:iCs/>
      <w:color w:val="000000" w:themeColor="text1"/>
      <w:sz w:val="21"/>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 w:type="paragraph" w:styleId="TableofFigures">
    <w:name w:val="table of figures"/>
    <w:basedOn w:val="Normal"/>
    <w:next w:val="Normal"/>
    <w:uiPriority w:val="99"/>
    <w:unhideWhenUsed/>
    <w:rsid w:val="008E7B36"/>
    <w:pPr>
      <w:spacing w:after="0"/>
    </w:pPr>
    <w:rPr>
      <w:sz w:val="21"/>
    </w:rPr>
  </w:style>
  <w:style w:type="character" w:styleId="CommentReference">
    <w:name w:val="annotation reference"/>
    <w:basedOn w:val="DefaultParagraphFont"/>
    <w:uiPriority w:val="99"/>
    <w:semiHidden/>
    <w:unhideWhenUsed/>
    <w:rsid w:val="006B1FB7"/>
    <w:rPr>
      <w:sz w:val="16"/>
      <w:szCs w:val="16"/>
    </w:rPr>
  </w:style>
  <w:style w:type="paragraph" w:styleId="CommentText">
    <w:name w:val="annotation text"/>
    <w:basedOn w:val="Normal"/>
    <w:link w:val="CommentTextChar"/>
    <w:uiPriority w:val="99"/>
    <w:semiHidden/>
    <w:unhideWhenUsed/>
    <w:rsid w:val="006B1FB7"/>
    <w:pPr>
      <w:spacing w:line="240" w:lineRule="auto"/>
    </w:pPr>
    <w:rPr>
      <w:sz w:val="20"/>
      <w:szCs w:val="20"/>
    </w:rPr>
  </w:style>
  <w:style w:type="character" w:customStyle="1" w:styleId="CommentTextChar">
    <w:name w:val="Comment Text Char"/>
    <w:basedOn w:val="DefaultParagraphFont"/>
    <w:link w:val="CommentText"/>
    <w:uiPriority w:val="99"/>
    <w:semiHidden/>
    <w:rsid w:val="006B1FB7"/>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B1FB7"/>
    <w:rPr>
      <w:b/>
      <w:bCs/>
    </w:rPr>
  </w:style>
  <w:style w:type="character" w:customStyle="1" w:styleId="CommentSubjectChar">
    <w:name w:val="Comment Subject Char"/>
    <w:basedOn w:val="CommentTextChar"/>
    <w:link w:val="CommentSubject"/>
    <w:uiPriority w:val="99"/>
    <w:semiHidden/>
    <w:rsid w:val="006B1FB7"/>
    <w:rPr>
      <w:rFonts w:ascii="Times New Roman" w:hAnsi="Times New Roman" w:cs="Times New Roman"/>
      <w:b/>
      <w:bCs/>
      <w:sz w:val="20"/>
      <w:szCs w:val="20"/>
      <w:lang w:val="en-US"/>
    </w:rPr>
  </w:style>
  <w:style w:type="character" w:styleId="UnresolvedMention">
    <w:name w:val="Unresolved Mention"/>
    <w:basedOn w:val="DefaultParagraphFont"/>
    <w:uiPriority w:val="99"/>
    <w:semiHidden/>
    <w:unhideWhenUsed/>
    <w:rsid w:val="003C17F1"/>
    <w:rPr>
      <w:color w:val="605E5C"/>
      <w:shd w:val="clear" w:color="auto" w:fill="E1DFDD"/>
    </w:rPr>
  </w:style>
  <w:style w:type="paragraph" w:customStyle="1" w:styleId="Style1">
    <w:name w:val="Style1"/>
    <w:basedOn w:val="Normal"/>
    <w:qFormat/>
    <w:rsid w:val="00FE49CF"/>
    <w:rPr>
      <w:rFonts w:ascii="Andale Mono" w:hAnsi="Andale Mono"/>
    </w:rPr>
  </w:style>
  <w:style w:type="paragraph" w:customStyle="1" w:styleId="Code">
    <w:name w:val="Code"/>
    <w:basedOn w:val="Normal"/>
    <w:qFormat/>
    <w:rsid w:val="00944FA8"/>
    <w:pPr>
      <w:spacing w:after="0"/>
    </w:pPr>
    <w:rPr>
      <w:rFonts w:ascii="Andale Mono" w:hAnsi="Andale Mono"/>
      <w:sz w:val="20"/>
    </w:rPr>
  </w:style>
  <w:style w:type="paragraph" w:styleId="PlainText">
    <w:name w:val="Plain Text"/>
    <w:basedOn w:val="Normal"/>
    <w:link w:val="PlainTextChar"/>
    <w:uiPriority w:val="99"/>
    <w:unhideWhenUsed/>
    <w:rsid w:val="009A77E3"/>
    <w:pPr>
      <w:spacing w:before="200" w:line="273" w:lineRule="auto"/>
      <w:jc w:val="left"/>
    </w:pPr>
    <w:rPr>
      <w:rFonts w:ascii="DotumChe" w:eastAsia="DotumChe" w:hAnsi="DotumChe" w:cstheme="minorBidi"/>
      <w:b/>
      <w:bCs/>
      <w:noProof/>
      <w:color w:val="000000" w:themeColor="text1"/>
      <w:kern w:val="24"/>
      <w:sz w:val="16"/>
      <w:szCs w:val="16"/>
      <w:lang w:val="en-GB"/>
    </w:rPr>
  </w:style>
  <w:style w:type="character" w:customStyle="1" w:styleId="PlainTextChar">
    <w:name w:val="Plain Text Char"/>
    <w:basedOn w:val="DefaultParagraphFont"/>
    <w:link w:val="PlainText"/>
    <w:uiPriority w:val="99"/>
    <w:rsid w:val="009A77E3"/>
    <w:rPr>
      <w:rFonts w:ascii="DotumChe" w:eastAsia="DotumChe" w:hAnsi="DotumChe"/>
      <w:b/>
      <w:bCs/>
      <w:noProof/>
      <w:color w:val="000000"/>
      <w:kern w:val="24"/>
      <w:sz w:val="16"/>
      <w:szCs w:val="16"/>
      <w:lang w:val="en-GB"/>
    </w:rPr>
  </w:style>
  <w:style w:type="paragraph" w:customStyle="1" w:styleId="tiivistelmatitles">
    <w:name w:val="tiivistelma_titles"/>
    <w:basedOn w:val="Normal"/>
    <w:qFormat/>
    <w:rsid w:val="000A2BEF"/>
    <w:pPr>
      <w:framePr w:hSpace="181" w:wrap="around" w:vAnchor="text" w:hAnchor="margin" w:y="540"/>
      <w:spacing w:before="20" w:after="40" w:line="276" w:lineRule="auto"/>
    </w:pPr>
    <w:rPr>
      <w:rFonts w:ascii="Arial" w:hAnsi="Arial" w:cs="Arial"/>
      <w:sz w:val="16"/>
      <w:szCs w:val="16"/>
    </w:rPr>
  </w:style>
  <w:style w:type="paragraph" w:customStyle="1" w:styleId="tiivistelmateksti">
    <w:name w:val="tiivistelma_teksti"/>
    <w:basedOn w:val="tiivistelma"/>
    <w:qFormat/>
    <w:rsid w:val="002F3343"/>
    <w:pPr>
      <w:framePr w:wrap="around" w:vAnchor="margin" w:hAnchor="text" w:y="540"/>
      <w:spacing w:after="120" w:line="276" w:lineRule="auto"/>
    </w:pPr>
    <w:rPr>
      <w:sz w:val="19"/>
      <w:szCs w:val="19"/>
    </w:rPr>
  </w:style>
  <w:style w:type="character" w:styleId="FollowedHyperlink">
    <w:name w:val="FollowedHyperlink"/>
    <w:basedOn w:val="DefaultParagraphFont"/>
    <w:uiPriority w:val="99"/>
    <w:semiHidden/>
    <w:unhideWhenUsed/>
    <w:rsid w:val="004217F8"/>
    <w:rPr>
      <w:color w:val="954F72" w:themeColor="followedHyperlink"/>
      <w:u w:val="single"/>
    </w:rPr>
  </w:style>
  <w:style w:type="table" w:customStyle="1" w:styleId="Style2">
    <w:name w:val="Style2"/>
    <w:basedOn w:val="TableNormal"/>
    <w:uiPriority w:val="99"/>
    <w:rsid w:val="00A707ED"/>
    <w:pPr>
      <w:spacing w:before="120" w:after="120"/>
    </w:pPr>
    <w:tblPr>
      <w:tblStyleRowBandSize w:val="1"/>
      <w:tbl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insideH w:val="single" w:sz="6" w:space="0" w:color="BFBFBF" w:themeColor="background1" w:themeShade="BF"/>
        <w:insideV w:val="single" w:sz="6" w:space="0" w:color="BFBFBF" w:themeColor="background1" w:themeShade="BF"/>
      </w:tblBorders>
    </w:tblPr>
    <w:tcPr>
      <w:vAlign w:val="center"/>
    </w:tcPr>
    <w:tblStylePr w:type="firstRow">
      <w:tblPr/>
      <w:tcPr>
        <w:tcBorders>
          <w:top w:val="nil"/>
          <w:left w:val="nil"/>
          <w:bottom w:val="nil"/>
          <w:right w:val="nil"/>
          <w:insideH w:val="nil"/>
          <w:insideV w:val="nil"/>
          <w:tl2br w:val="nil"/>
          <w:tr2bl w:val="nil"/>
        </w:tcBorders>
      </w:tcPr>
    </w:tblStylePr>
    <w:tblStylePr w:type="band1Horz">
      <w:tblPr/>
      <w:tcPr>
        <w:tcBorders>
          <w:top w:val="nil"/>
          <w:left w:val="nil"/>
          <w:bottom w:val="nil"/>
          <w:right w:val="nil"/>
          <w:insideH w:val="nil"/>
          <w:insideV w:val="nil"/>
          <w:tl2br w:val="nil"/>
          <w:tr2bl w:val="nil"/>
        </w:tcBorders>
        <w:shd w:val="pct5" w:color="auto" w:fill="auto"/>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482679">
      <w:bodyDiv w:val="1"/>
      <w:marLeft w:val="0"/>
      <w:marRight w:val="0"/>
      <w:marTop w:val="0"/>
      <w:marBottom w:val="0"/>
      <w:divBdr>
        <w:top w:val="none" w:sz="0" w:space="0" w:color="auto"/>
        <w:left w:val="none" w:sz="0" w:space="0" w:color="auto"/>
        <w:bottom w:val="none" w:sz="0" w:space="0" w:color="auto"/>
        <w:right w:val="none" w:sz="0" w:space="0" w:color="auto"/>
      </w:divBdr>
      <w:divsChild>
        <w:div w:id="77679845">
          <w:marLeft w:val="0"/>
          <w:marRight w:val="0"/>
          <w:marTop w:val="0"/>
          <w:marBottom w:val="0"/>
          <w:divBdr>
            <w:top w:val="none" w:sz="0" w:space="0" w:color="auto"/>
            <w:left w:val="none" w:sz="0" w:space="0" w:color="auto"/>
            <w:bottom w:val="none" w:sz="0" w:space="0" w:color="auto"/>
            <w:right w:val="none" w:sz="0" w:space="0" w:color="auto"/>
          </w:divBdr>
          <w:divsChild>
            <w:div w:id="96377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19722">
      <w:bodyDiv w:val="1"/>
      <w:marLeft w:val="0"/>
      <w:marRight w:val="0"/>
      <w:marTop w:val="0"/>
      <w:marBottom w:val="0"/>
      <w:divBdr>
        <w:top w:val="none" w:sz="0" w:space="0" w:color="auto"/>
        <w:left w:val="none" w:sz="0" w:space="0" w:color="auto"/>
        <w:bottom w:val="none" w:sz="0" w:space="0" w:color="auto"/>
        <w:right w:val="none" w:sz="0" w:space="0" w:color="auto"/>
      </w:divBdr>
    </w:div>
    <w:div w:id="183128945">
      <w:bodyDiv w:val="1"/>
      <w:marLeft w:val="0"/>
      <w:marRight w:val="0"/>
      <w:marTop w:val="0"/>
      <w:marBottom w:val="0"/>
      <w:divBdr>
        <w:top w:val="none" w:sz="0" w:space="0" w:color="auto"/>
        <w:left w:val="none" w:sz="0" w:space="0" w:color="auto"/>
        <w:bottom w:val="none" w:sz="0" w:space="0" w:color="auto"/>
        <w:right w:val="none" w:sz="0" w:space="0" w:color="auto"/>
      </w:divBdr>
      <w:divsChild>
        <w:div w:id="2146581031">
          <w:marLeft w:val="0"/>
          <w:marRight w:val="0"/>
          <w:marTop w:val="0"/>
          <w:marBottom w:val="0"/>
          <w:divBdr>
            <w:top w:val="none" w:sz="0" w:space="0" w:color="auto"/>
            <w:left w:val="none" w:sz="0" w:space="0" w:color="auto"/>
            <w:bottom w:val="none" w:sz="0" w:space="0" w:color="auto"/>
            <w:right w:val="none" w:sz="0" w:space="0" w:color="auto"/>
          </w:divBdr>
          <w:divsChild>
            <w:div w:id="73527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833612">
      <w:bodyDiv w:val="1"/>
      <w:marLeft w:val="0"/>
      <w:marRight w:val="0"/>
      <w:marTop w:val="0"/>
      <w:marBottom w:val="0"/>
      <w:divBdr>
        <w:top w:val="none" w:sz="0" w:space="0" w:color="auto"/>
        <w:left w:val="none" w:sz="0" w:space="0" w:color="auto"/>
        <w:bottom w:val="none" w:sz="0" w:space="0" w:color="auto"/>
        <w:right w:val="none" w:sz="0" w:space="0" w:color="auto"/>
      </w:divBdr>
    </w:div>
    <w:div w:id="239027182">
      <w:bodyDiv w:val="1"/>
      <w:marLeft w:val="0"/>
      <w:marRight w:val="0"/>
      <w:marTop w:val="0"/>
      <w:marBottom w:val="0"/>
      <w:divBdr>
        <w:top w:val="none" w:sz="0" w:space="0" w:color="auto"/>
        <w:left w:val="none" w:sz="0" w:space="0" w:color="auto"/>
        <w:bottom w:val="none" w:sz="0" w:space="0" w:color="auto"/>
        <w:right w:val="none" w:sz="0" w:space="0" w:color="auto"/>
      </w:divBdr>
    </w:div>
    <w:div w:id="255528294">
      <w:bodyDiv w:val="1"/>
      <w:marLeft w:val="0"/>
      <w:marRight w:val="0"/>
      <w:marTop w:val="0"/>
      <w:marBottom w:val="0"/>
      <w:divBdr>
        <w:top w:val="none" w:sz="0" w:space="0" w:color="auto"/>
        <w:left w:val="none" w:sz="0" w:space="0" w:color="auto"/>
        <w:bottom w:val="none" w:sz="0" w:space="0" w:color="auto"/>
        <w:right w:val="none" w:sz="0" w:space="0" w:color="auto"/>
      </w:divBdr>
    </w:div>
    <w:div w:id="280379266">
      <w:bodyDiv w:val="1"/>
      <w:marLeft w:val="0"/>
      <w:marRight w:val="0"/>
      <w:marTop w:val="0"/>
      <w:marBottom w:val="0"/>
      <w:divBdr>
        <w:top w:val="none" w:sz="0" w:space="0" w:color="auto"/>
        <w:left w:val="none" w:sz="0" w:space="0" w:color="auto"/>
        <w:bottom w:val="none" w:sz="0" w:space="0" w:color="auto"/>
        <w:right w:val="none" w:sz="0" w:space="0" w:color="auto"/>
      </w:divBdr>
      <w:divsChild>
        <w:div w:id="664744203">
          <w:marLeft w:val="0"/>
          <w:marRight w:val="0"/>
          <w:marTop w:val="0"/>
          <w:marBottom w:val="0"/>
          <w:divBdr>
            <w:top w:val="none" w:sz="0" w:space="0" w:color="auto"/>
            <w:left w:val="none" w:sz="0" w:space="0" w:color="auto"/>
            <w:bottom w:val="none" w:sz="0" w:space="0" w:color="auto"/>
            <w:right w:val="none" w:sz="0" w:space="0" w:color="auto"/>
          </w:divBdr>
          <w:divsChild>
            <w:div w:id="2069843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320396">
      <w:bodyDiv w:val="1"/>
      <w:marLeft w:val="0"/>
      <w:marRight w:val="0"/>
      <w:marTop w:val="0"/>
      <w:marBottom w:val="0"/>
      <w:divBdr>
        <w:top w:val="none" w:sz="0" w:space="0" w:color="auto"/>
        <w:left w:val="none" w:sz="0" w:space="0" w:color="auto"/>
        <w:bottom w:val="none" w:sz="0" w:space="0" w:color="auto"/>
        <w:right w:val="none" w:sz="0" w:space="0" w:color="auto"/>
      </w:divBdr>
    </w:div>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330379192">
      <w:bodyDiv w:val="1"/>
      <w:marLeft w:val="0"/>
      <w:marRight w:val="0"/>
      <w:marTop w:val="0"/>
      <w:marBottom w:val="0"/>
      <w:divBdr>
        <w:top w:val="none" w:sz="0" w:space="0" w:color="auto"/>
        <w:left w:val="none" w:sz="0" w:space="0" w:color="auto"/>
        <w:bottom w:val="none" w:sz="0" w:space="0" w:color="auto"/>
        <w:right w:val="none" w:sz="0" w:space="0" w:color="auto"/>
      </w:divBdr>
      <w:divsChild>
        <w:div w:id="1449620165">
          <w:marLeft w:val="0"/>
          <w:marRight w:val="0"/>
          <w:marTop w:val="0"/>
          <w:marBottom w:val="0"/>
          <w:divBdr>
            <w:top w:val="none" w:sz="0" w:space="0" w:color="auto"/>
            <w:left w:val="none" w:sz="0" w:space="0" w:color="auto"/>
            <w:bottom w:val="none" w:sz="0" w:space="0" w:color="auto"/>
            <w:right w:val="none" w:sz="0" w:space="0" w:color="auto"/>
          </w:divBdr>
          <w:divsChild>
            <w:div w:id="142954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598914">
      <w:bodyDiv w:val="1"/>
      <w:marLeft w:val="0"/>
      <w:marRight w:val="0"/>
      <w:marTop w:val="0"/>
      <w:marBottom w:val="0"/>
      <w:divBdr>
        <w:top w:val="none" w:sz="0" w:space="0" w:color="auto"/>
        <w:left w:val="none" w:sz="0" w:space="0" w:color="auto"/>
        <w:bottom w:val="none" w:sz="0" w:space="0" w:color="auto"/>
        <w:right w:val="none" w:sz="0" w:space="0" w:color="auto"/>
      </w:divBdr>
    </w:div>
    <w:div w:id="417991749">
      <w:bodyDiv w:val="1"/>
      <w:marLeft w:val="0"/>
      <w:marRight w:val="0"/>
      <w:marTop w:val="0"/>
      <w:marBottom w:val="0"/>
      <w:divBdr>
        <w:top w:val="none" w:sz="0" w:space="0" w:color="auto"/>
        <w:left w:val="none" w:sz="0" w:space="0" w:color="auto"/>
        <w:bottom w:val="none" w:sz="0" w:space="0" w:color="auto"/>
        <w:right w:val="none" w:sz="0" w:space="0" w:color="auto"/>
      </w:divBdr>
    </w:div>
    <w:div w:id="418605644">
      <w:bodyDiv w:val="1"/>
      <w:marLeft w:val="0"/>
      <w:marRight w:val="0"/>
      <w:marTop w:val="0"/>
      <w:marBottom w:val="0"/>
      <w:divBdr>
        <w:top w:val="none" w:sz="0" w:space="0" w:color="auto"/>
        <w:left w:val="none" w:sz="0" w:space="0" w:color="auto"/>
        <w:bottom w:val="none" w:sz="0" w:space="0" w:color="auto"/>
        <w:right w:val="none" w:sz="0" w:space="0" w:color="auto"/>
      </w:divBdr>
    </w:div>
    <w:div w:id="426078830">
      <w:bodyDiv w:val="1"/>
      <w:marLeft w:val="0"/>
      <w:marRight w:val="0"/>
      <w:marTop w:val="0"/>
      <w:marBottom w:val="0"/>
      <w:divBdr>
        <w:top w:val="none" w:sz="0" w:space="0" w:color="auto"/>
        <w:left w:val="none" w:sz="0" w:space="0" w:color="auto"/>
        <w:bottom w:val="none" w:sz="0" w:space="0" w:color="auto"/>
        <w:right w:val="none" w:sz="0" w:space="0" w:color="auto"/>
      </w:divBdr>
    </w:div>
    <w:div w:id="439180826">
      <w:bodyDiv w:val="1"/>
      <w:marLeft w:val="0"/>
      <w:marRight w:val="0"/>
      <w:marTop w:val="0"/>
      <w:marBottom w:val="0"/>
      <w:divBdr>
        <w:top w:val="none" w:sz="0" w:space="0" w:color="auto"/>
        <w:left w:val="none" w:sz="0" w:space="0" w:color="auto"/>
        <w:bottom w:val="none" w:sz="0" w:space="0" w:color="auto"/>
        <w:right w:val="none" w:sz="0" w:space="0" w:color="auto"/>
      </w:divBdr>
      <w:divsChild>
        <w:div w:id="1788616276">
          <w:marLeft w:val="0"/>
          <w:marRight w:val="0"/>
          <w:marTop w:val="0"/>
          <w:marBottom w:val="0"/>
          <w:divBdr>
            <w:top w:val="none" w:sz="0" w:space="0" w:color="auto"/>
            <w:left w:val="none" w:sz="0" w:space="0" w:color="auto"/>
            <w:bottom w:val="none" w:sz="0" w:space="0" w:color="auto"/>
            <w:right w:val="none" w:sz="0" w:space="0" w:color="auto"/>
          </w:divBdr>
          <w:divsChild>
            <w:div w:id="50497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080464">
      <w:bodyDiv w:val="1"/>
      <w:marLeft w:val="0"/>
      <w:marRight w:val="0"/>
      <w:marTop w:val="0"/>
      <w:marBottom w:val="0"/>
      <w:divBdr>
        <w:top w:val="none" w:sz="0" w:space="0" w:color="auto"/>
        <w:left w:val="none" w:sz="0" w:space="0" w:color="auto"/>
        <w:bottom w:val="none" w:sz="0" w:space="0" w:color="auto"/>
        <w:right w:val="none" w:sz="0" w:space="0" w:color="auto"/>
      </w:divBdr>
    </w:div>
    <w:div w:id="459491711">
      <w:bodyDiv w:val="1"/>
      <w:marLeft w:val="0"/>
      <w:marRight w:val="0"/>
      <w:marTop w:val="0"/>
      <w:marBottom w:val="0"/>
      <w:divBdr>
        <w:top w:val="none" w:sz="0" w:space="0" w:color="auto"/>
        <w:left w:val="none" w:sz="0" w:space="0" w:color="auto"/>
        <w:bottom w:val="none" w:sz="0" w:space="0" w:color="auto"/>
        <w:right w:val="none" w:sz="0" w:space="0" w:color="auto"/>
      </w:divBdr>
      <w:divsChild>
        <w:div w:id="278804788">
          <w:marLeft w:val="0"/>
          <w:marRight w:val="0"/>
          <w:marTop w:val="0"/>
          <w:marBottom w:val="0"/>
          <w:divBdr>
            <w:top w:val="none" w:sz="0" w:space="0" w:color="auto"/>
            <w:left w:val="none" w:sz="0" w:space="0" w:color="auto"/>
            <w:bottom w:val="none" w:sz="0" w:space="0" w:color="auto"/>
            <w:right w:val="none" w:sz="0" w:space="0" w:color="auto"/>
          </w:divBdr>
          <w:divsChild>
            <w:div w:id="178364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878553">
      <w:bodyDiv w:val="1"/>
      <w:marLeft w:val="0"/>
      <w:marRight w:val="0"/>
      <w:marTop w:val="0"/>
      <w:marBottom w:val="0"/>
      <w:divBdr>
        <w:top w:val="none" w:sz="0" w:space="0" w:color="auto"/>
        <w:left w:val="none" w:sz="0" w:space="0" w:color="auto"/>
        <w:bottom w:val="none" w:sz="0" w:space="0" w:color="auto"/>
        <w:right w:val="none" w:sz="0" w:space="0" w:color="auto"/>
      </w:divBdr>
    </w:div>
    <w:div w:id="578294791">
      <w:bodyDiv w:val="1"/>
      <w:marLeft w:val="0"/>
      <w:marRight w:val="0"/>
      <w:marTop w:val="0"/>
      <w:marBottom w:val="0"/>
      <w:divBdr>
        <w:top w:val="none" w:sz="0" w:space="0" w:color="auto"/>
        <w:left w:val="none" w:sz="0" w:space="0" w:color="auto"/>
        <w:bottom w:val="none" w:sz="0" w:space="0" w:color="auto"/>
        <w:right w:val="none" w:sz="0" w:space="0" w:color="auto"/>
      </w:divBdr>
    </w:div>
    <w:div w:id="598101285">
      <w:bodyDiv w:val="1"/>
      <w:marLeft w:val="0"/>
      <w:marRight w:val="0"/>
      <w:marTop w:val="0"/>
      <w:marBottom w:val="0"/>
      <w:divBdr>
        <w:top w:val="none" w:sz="0" w:space="0" w:color="auto"/>
        <w:left w:val="none" w:sz="0" w:space="0" w:color="auto"/>
        <w:bottom w:val="none" w:sz="0" w:space="0" w:color="auto"/>
        <w:right w:val="none" w:sz="0" w:space="0" w:color="auto"/>
      </w:divBdr>
    </w:div>
    <w:div w:id="625507491">
      <w:bodyDiv w:val="1"/>
      <w:marLeft w:val="0"/>
      <w:marRight w:val="0"/>
      <w:marTop w:val="0"/>
      <w:marBottom w:val="0"/>
      <w:divBdr>
        <w:top w:val="none" w:sz="0" w:space="0" w:color="auto"/>
        <w:left w:val="none" w:sz="0" w:space="0" w:color="auto"/>
        <w:bottom w:val="none" w:sz="0" w:space="0" w:color="auto"/>
        <w:right w:val="none" w:sz="0" w:space="0" w:color="auto"/>
      </w:divBdr>
    </w:div>
    <w:div w:id="735738476">
      <w:bodyDiv w:val="1"/>
      <w:marLeft w:val="0"/>
      <w:marRight w:val="0"/>
      <w:marTop w:val="0"/>
      <w:marBottom w:val="0"/>
      <w:divBdr>
        <w:top w:val="none" w:sz="0" w:space="0" w:color="auto"/>
        <w:left w:val="none" w:sz="0" w:space="0" w:color="auto"/>
        <w:bottom w:val="none" w:sz="0" w:space="0" w:color="auto"/>
        <w:right w:val="none" w:sz="0" w:space="0" w:color="auto"/>
      </w:divBdr>
    </w:div>
    <w:div w:id="752358316">
      <w:bodyDiv w:val="1"/>
      <w:marLeft w:val="0"/>
      <w:marRight w:val="0"/>
      <w:marTop w:val="0"/>
      <w:marBottom w:val="0"/>
      <w:divBdr>
        <w:top w:val="none" w:sz="0" w:space="0" w:color="auto"/>
        <w:left w:val="none" w:sz="0" w:space="0" w:color="auto"/>
        <w:bottom w:val="none" w:sz="0" w:space="0" w:color="auto"/>
        <w:right w:val="none" w:sz="0" w:space="0" w:color="auto"/>
      </w:divBdr>
    </w:div>
    <w:div w:id="790562105">
      <w:bodyDiv w:val="1"/>
      <w:marLeft w:val="0"/>
      <w:marRight w:val="0"/>
      <w:marTop w:val="0"/>
      <w:marBottom w:val="0"/>
      <w:divBdr>
        <w:top w:val="none" w:sz="0" w:space="0" w:color="auto"/>
        <w:left w:val="none" w:sz="0" w:space="0" w:color="auto"/>
        <w:bottom w:val="none" w:sz="0" w:space="0" w:color="auto"/>
        <w:right w:val="none" w:sz="0" w:space="0" w:color="auto"/>
      </w:divBdr>
    </w:div>
    <w:div w:id="805011057">
      <w:bodyDiv w:val="1"/>
      <w:marLeft w:val="0"/>
      <w:marRight w:val="0"/>
      <w:marTop w:val="0"/>
      <w:marBottom w:val="0"/>
      <w:divBdr>
        <w:top w:val="none" w:sz="0" w:space="0" w:color="auto"/>
        <w:left w:val="none" w:sz="0" w:space="0" w:color="auto"/>
        <w:bottom w:val="none" w:sz="0" w:space="0" w:color="auto"/>
        <w:right w:val="none" w:sz="0" w:space="0" w:color="auto"/>
      </w:divBdr>
    </w:div>
    <w:div w:id="884099251">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690921">
      <w:bodyDiv w:val="1"/>
      <w:marLeft w:val="0"/>
      <w:marRight w:val="0"/>
      <w:marTop w:val="0"/>
      <w:marBottom w:val="0"/>
      <w:divBdr>
        <w:top w:val="none" w:sz="0" w:space="0" w:color="auto"/>
        <w:left w:val="none" w:sz="0" w:space="0" w:color="auto"/>
        <w:bottom w:val="none" w:sz="0" w:space="0" w:color="auto"/>
        <w:right w:val="none" w:sz="0" w:space="0" w:color="auto"/>
      </w:divBdr>
      <w:divsChild>
        <w:div w:id="895970660">
          <w:marLeft w:val="0"/>
          <w:marRight w:val="0"/>
          <w:marTop w:val="0"/>
          <w:marBottom w:val="0"/>
          <w:divBdr>
            <w:top w:val="none" w:sz="0" w:space="0" w:color="auto"/>
            <w:left w:val="none" w:sz="0" w:space="0" w:color="auto"/>
            <w:bottom w:val="none" w:sz="0" w:space="0" w:color="auto"/>
            <w:right w:val="none" w:sz="0" w:space="0" w:color="auto"/>
          </w:divBdr>
          <w:divsChild>
            <w:div w:id="1287354948">
              <w:marLeft w:val="0"/>
              <w:marRight w:val="0"/>
              <w:marTop w:val="0"/>
              <w:marBottom w:val="0"/>
              <w:divBdr>
                <w:top w:val="none" w:sz="0" w:space="0" w:color="auto"/>
                <w:left w:val="none" w:sz="0" w:space="0" w:color="auto"/>
                <w:bottom w:val="none" w:sz="0" w:space="0" w:color="auto"/>
                <w:right w:val="none" w:sz="0" w:space="0" w:color="auto"/>
              </w:divBdr>
              <w:divsChild>
                <w:div w:id="1090656606">
                  <w:marLeft w:val="0"/>
                  <w:marRight w:val="0"/>
                  <w:marTop w:val="0"/>
                  <w:marBottom w:val="0"/>
                  <w:divBdr>
                    <w:top w:val="none" w:sz="0" w:space="0" w:color="auto"/>
                    <w:left w:val="none" w:sz="0" w:space="0" w:color="auto"/>
                    <w:bottom w:val="none" w:sz="0" w:space="0" w:color="auto"/>
                    <w:right w:val="none" w:sz="0" w:space="0" w:color="auto"/>
                  </w:divBdr>
                  <w:divsChild>
                    <w:div w:id="27148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9496573">
      <w:bodyDiv w:val="1"/>
      <w:marLeft w:val="0"/>
      <w:marRight w:val="0"/>
      <w:marTop w:val="0"/>
      <w:marBottom w:val="0"/>
      <w:divBdr>
        <w:top w:val="none" w:sz="0" w:space="0" w:color="auto"/>
        <w:left w:val="none" w:sz="0" w:space="0" w:color="auto"/>
        <w:bottom w:val="none" w:sz="0" w:space="0" w:color="auto"/>
        <w:right w:val="none" w:sz="0" w:space="0" w:color="auto"/>
      </w:divBdr>
    </w:div>
    <w:div w:id="1134954610">
      <w:bodyDiv w:val="1"/>
      <w:marLeft w:val="0"/>
      <w:marRight w:val="0"/>
      <w:marTop w:val="0"/>
      <w:marBottom w:val="0"/>
      <w:divBdr>
        <w:top w:val="none" w:sz="0" w:space="0" w:color="auto"/>
        <w:left w:val="none" w:sz="0" w:space="0" w:color="auto"/>
        <w:bottom w:val="none" w:sz="0" w:space="0" w:color="auto"/>
        <w:right w:val="none" w:sz="0" w:space="0" w:color="auto"/>
      </w:divBdr>
    </w:div>
    <w:div w:id="1144618494">
      <w:bodyDiv w:val="1"/>
      <w:marLeft w:val="0"/>
      <w:marRight w:val="0"/>
      <w:marTop w:val="0"/>
      <w:marBottom w:val="0"/>
      <w:divBdr>
        <w:top w:val="none" w:sz="0" w:space="0" w:color="auto"/>
        <w:left w:val="none" w:sz="0" w:space="0" w:color="auto"/>
        <w:bottom w:val="none" w:sz="0" w:space="0" w:color="auto"/>
        <w:right w:val="none" w:sz="0" w:space="0" w:color="auto"/>
      </w:divBdr>
    </w:div>
    <w:div w:id="1150824922">
      <w:bodyDiv w:val="1"/>
      <w:marLeft w:val="0"/>
      <w:marRight w:val="0"/>
      <w:marTop w:val="0"/>
      <w:marBottom w:val="0"/>
      <w:divBdr>
        <w:top w:val="none" w:sz="0" w:space="0" w:color="auto"/>
        <w:left w:val="none" w:sz="0" w:space="0" w:color="auto"/>
        <w:bottom w:val="none" w:sz="0" w:space="0" w:color="auto"/>
        <w:right w:val="none" w:sz="0" w:space="0" w:color="auto"/>
      </w:divBdr>
    </w:div>
    <w:div w:id="1157453229">
      <w:bodyDiv w:val="1"/>
      <w:marLeft w:val="0"/>
      <w:marRight w:val="0"/>
      <w:marTop w:val="0"/>
      <w:marBottom w:val="0"/>
      <w:divBdr>
        <w:top w:val="none" w:sz="0" w:space="0" w:color="auto"/>
        <w:left w:val="none" w:sz="0" w:space="0" w:color="auto"/>
        <w:bottom w:val="none" w:sz="0" w:space="0" w:color="auto"/>
        <w:right w:val="none" w:sz="0" w:space="0" w:color="auto"/>
      </w:divBdr>
    </w:div>
    <w:div w:id="1221601611">
      <w:bodyDiv w:val="1"/>
      <w:marLeft w:val="0"/>
      <w:marRight w:val="0"/>
      <w:marTop w:val="0"/>
      <w:marBottom w:val="0"/>
      <w:divBdr>
        <w:top w:val="none" w:sz="0" w:space="0" w:color="auto"/>
        <w:left w:val="none" w:sz="0" w:space="0" w:color="auto"/>
        <w:bottom w:val="none" w:sz="0" w:space="0" w:color="auto"/>
        <w:right w:val="none" w:sz="0" w:space="0" w:color="auto"/>
      </w:divBdr>
    </w:div>
    <w:div w:id="1250382366">
      <w:bodyDiv w:val="1"/>
      <w:marLeft w:val="0"/>
      <w:marRight w:val="0"/>
      <w:marTop w:val="0"/>
      <w:marBottom w:val="0"/>
      <w:divBdr>
        <w:top w:val="none" w:sz="0" w:space="0" w:color="auto"/>
        <w:left w:val="none" w:sz="0" w:space="0" w:color="auto"/>
        <w:bottom w:val="none" w:sz="0" w:space="0" w:color="auto"/>
        <w:right w:val="none" w:sz="0" w:space="0" w:color="auto"/>
      </w:divBdr>
    </w:div>
    <w:div w:id="1275134447">
      <w:bodyDiv w:val="1"/>
      <w:marLeft w:val="0"/>
      <w:marRight w:val="0"/>
      <w:marTop w:val="0"/>
      <w:marBottom w:val="0"/>
      <w:divBdr>
        <w:top w:val="none" w:sz="0" w:space="0" w:color="auto"/>
        <w:left w:val="none" w:sz="0" w:space="0" w:color="auto"/>
        <w:bottom w:val="none" w:sz="0" w:space="0" w:color="auto"/>
        <w:right w:val="none" w:sz="0" w:space="0" w:color="auto"/>
      </w:divBdr>
    </w:div>
    <w:div w:id="1306931431">
      <w:bodyDiv w:val="1"/>
      <w:marLeft w:val="0"/>
      <w:marRight w:val="0"/>
      <w:marTop w:val="0"/>
      <w:marBottom w:val="0"/>
      <w:divBdr>
        <w:top w:val="none" w:sz="0" w:space="0" w:color="auto"/>
        <w:left w:val="none" w:sz="0" w:space="0" w:color="auto"/>
        <w:bottom w:val="none" w:sz="0" w:space="0" w:color="auto"/>
        <w:right w:val="none" w:sz="0" w:space="0" w:color="auto"/>
      </w:divBdr>
      <w:divsChild>
        <w:div w:id="571043596">
          <w:marLeft w:val="0"/>
          <w:marRight w:val="0"/>
          <w:marTop w:val="0"/>
          <w:marBottom w:val="0"/>
          <w:divBdr>
            <w:top w:val="none" w:sz="0" w:space="0" w:color="auto"/>
            <w:left w:val="none" w:sz="0" w:space="0" w:color="auto"/>
            <w:bottom w:val="none" w:sz="0" w:space="0" w:color="auto"/>
            <w:right w:val="none" w:sz="0" w:space="0" w:color="auto"/>
          </w:divBdr>
          <w:divsChild>
            <w:div w:id="610285455">
              <w:marLeft w:val="0"/>
              <w:marRight w:val="0"/>
              <w:marTop w:val="0"/>
              <w:marBottom w:val="0"/>
              <w:divBdr>
                <w:top w:val="none" w:sz="0" w:space="0" w:color="auto"/>
                <w:left w:val="none" w:sz="0" w:space="0" w:color="auto"/>
                <w:bottom w:val="none" w:sz="0" w:space="0" w:color="auto"/>
                <w:right w:val="none" w:sz="0" w:space="0" w:color="auto"/>
              </w:divBdr>
            </w:div>
            <w:div w:id="1971668193">
              <w:marLeft w:val="0"/>
              <w:marRight w:val="0"/>
              <w:marTop w:val="0"/>
              <w:marBottom w:val="0"/>
              <w:divBdr>
                <w:top w:val="none" w:sz="0" w:space="0" w:color="auto"/>
                <w:left w:val="none" w:sz="0" w:space="0" w:color="auto"/>
                <w:bottom w:val="none" w:sz="0" w:space="0" w:color="auto"/>
                <w:right w:val="none" w:sz="0" w:space="0" w:color="auto"/>
              </w:divBdr>
            </w:div>
            <w:div w:id="351998203">
              <w:marLeft w:val="0"/>
              <w:marRight w:val="0"/>
              <w:marTop w:val="0"/>
              <w:marBottom w:val="0"/>
              <w:divBdr>
                <w:top w:val="none" w:sz="0" w:space="0" w:color="auto"/>
                <w:left w:val="none" w:sz="0" w:space="0" w:color="auto"/>
                <w:bottom w:val="none" w:sz="0" w:space="0" w:color="auto"/>
                <w:right w:val="none" w:sz="0" w:space="0" w:color="auto"/>
              </w:divBdr>
            </w:div>
            <w:div w:id="66418978">
              <w:marLeft w:val="0"/>
              <w:marRight w:val="0"/>
              <w:marTop w:val="0"/>
              <w:marBottom w:val="0"/>
              <w:divBdr>
                <w:top w:val="none" w:sz="0" w:space="0" w:color="auto"/>
                <w:left w:val="none" w:sz="0" w:space="0" w:color="auto"/>
                <w:bottom w:val="none" w:sz="0" w:space="0" w:color="auto"/>
                <w:right w:val="none" w:sz="0" w:space="0" w:color="auto"/>
              </w:divBdr>
            </w:div>
            <w:div w:id="905842685">
              <w:marLeft w:val="0"/>
              <w:marRight w:val="0"/>
              <w:marTop w:val="0"/>
              <w:marBottom w:val="0"/>
              <w:divBdr>
                <w:top w:val="none" w:sz="0" w:space="0" w:color="auto"/>
                <w:left w:val="none" w:sz="0" w:space="0" w:color="auto"/>
                <w:bottom w:val="none" w:sz="0" w:space="0" w:color="auto"/>
                <w:right w:val="none" w:sz="0" w:space="0" w:color="auto"/>
              </w:divBdr>
            </w:div>
            <w:div w:id="1704280289">
              <w:marLeft w:val="0"/>
              <w:marRight w:val="0"/>
              <w:marTop w:val="0"/>
              <w:marBottom w:val="0"/>
              <w:divBdr>
                <w:top w:val="none" w:sz="0" w:space="0" w:color="auto"/>
                <w:left w:val="none" w:sz="0" w:space="0" w:color="auto"/>
                <w:bottom w:val="none" w:sz="0" w:space="0" w:color="auto"/>
                <w:right w:val="none" w:sz="0" w:space="0" w:color="auto"/>
              </w:divBdr>
            </w:div>
            <w:div w:id="524169729">
              <w:marLeft w:val="0"/>
              <w:marRight w:val="0"/>
              <w:marTop w:val="0"/>
              <w:marBottom w:val="0"/>
              <w:divBdr>
                <w:top w:val="none" w:sz="0" w:space="0" w:color="auto"/>
                <w:left w:val="none" w:sz="0" w:space="0" w:color="auto"/>
                <w:bottom w:val="none" w:sz="0" w:space="0" w:color="auto"/>
                <w:right w:val="none" w:sz="0" w:space="0" w:color="auto"/>
              </w:divBdr>
            </w:div>
            <w:div w:id="1699431965">
              <w:marLeft w:val="0"/>
              <w:marRight w:val="0"/>
              <w:marTop w:val="0"/>
              <w:marBottom w:val="0"/>
              <w:divBdr>
                <w:top w:val="none" w:sz="0" w:space="0" w:color="auto"/>
                <w:left w:val="none" w:sz="0" w:space="0" w:color="auto"/>
                <w:bottom w:val="none" w:sz="0" w:space="0" w:color="auto"/>
                <w:right w:val="none" w:sz="0" w:space="0" w:color="auto"/>
              </w:divBdr>
            </w:div>
            <w:div w:id="1885822453">
              <w:marLeft w:val="0"/>
              <w:marRight w:val="0"/>
              <w:marTop w:val="0"/>
              <w:marBottom w:val="0"/>
              <w:divBdr>
                <w:top w:val="none" w:sz="0" w:space="0" w:color="auto"/>
                <w:left w:val="none" w:sz="0" w:space="0" w:color="auto"/>
                <w:bottom w:val="none" w:sz="0" w:space="0" w:color="auto"/>
                <w:right w:val="none" w:sz="0" w:space="0" w:color="auto"/>
              </w:divBdr>
            </w:div>
            <w:div w:id="415905544">
              <w:marLeft w:val="0"/>
              <w:marRight w:val="0"/>
              <w:marTop w:val="0"/>
              <w:marBottom w:val="0"/>
              <w:divBdr>
                <w:top w:val="none" w:sz="0" w:space="0" w:color="auto"/>
                <w:left w:val="none" w:sz="0" w:space="0" w:color="auto"/>
                <w:bottom w:val="none" w:sz="0" w:space="0" w:color="auto"/>
                <w:right w:val="none" w:sz="0" w:space="0" w:color="auto"/>
              </w:divBdr>
            </w:div>
            <w:div w:id="943146232">
              <w:marLeft w:val="0"/>
              <w:marRight w:val="0"/>
              <w:marTop w:val="0"/>
              <w:marBottom w:val="0"/>
              <w:divBdr>
                <w:top w:val="none" w:sz="0" w:space="0" w:color="auto"/>
                <w:left w:val="none" w:sz="0" w:space="0" w:color="auto"/>
                <w:bottom w:val="none" w:sz="0" w:space="0" w:color="auto"/>
                <w:right w:val="none" w:sz="0" w:space="0" w:color="auto"/>
              </w:divBdr>
            </w:div>
            <w:div w:id="98524715">
              <w:marLeft w:val="0"/>
              <w:marRight w:val="0"/>
              <w:marTop w:val="0"/>
              <w:marBottom w:val="0"/>
              <w:divBdr>
                <w:top w:val="none" w:sz="0" w:space="0" w:color="auto"/>
                <w:left w:val="none" w:sz="0" w:space="0" w:color="auto"/>
                <w:bottom w:val="none" w:sz="0" w:space="0" w:color="auto"/>
                <w:right w:val="none" w:sz="0" w:space="0" w:color="auto"/>
              </w:divBdr>
            </w:div>
            <w:div w:id="689528599">
              <w:marLeft w:val="0"/>
              <w:marRight w:val="0"/>
              <w:marTop w:val="0"/>
              <w:marBottom w:val="0"/>
              <w:divBdr>
                <w:top w:val="none" w:sz="0" w:space="0" w:color="auto"/>
                <w:left w:val="none" w:sz="0" w:space="0" w:color="auto"/>
                <w:bottom w:val="none" w:sz="0" w:space="0" w:color="auto"/>
                <w:right w:val="none" w:sz="0" w:space="0" w:color="auto"/>
              </w:divBdr>
            </w:div>
            <w:div w:id="332949705">
              <w:marLeft w:val="0"/>
              <w:marRight w:val="0"/>
              <w:marTop w:val="0"/>
              <w:marBottom w:val="0"/>
              <w:divBdr>
                <w:top w:val="none" w:sz="0" w:space="0" w:color="auto"/>
                <w:left w:val="none" w:sz="0" w:space="0" w:color="auto"/>
                <w:bottom w:val="none" w:sz="0" w:space="0" w:color="auto"/>
                <w:right w:val="none" w:sz="0" w:space="0" w:color="auto"/>
              </w:divBdr>
            </w:div>
            <w:div w:id="430584386">
              <w:marLeft w:val="0"/>
              <w:marRight w:val="0"/>
              <w:marTop w:val="0"/>
              <w:marBottom w:val="0"/>
              <w:divBdr>
                <w:top w:val="none" w:sz="0" w:space="0" w:color="auto"/>
                <w:left w:val="none" w:sz="0" w:space="0" w:color="auto"/>
                <w:bottom w:val="none" w:sz="0" w:space="0" w:color="auto"/>
                <w:right w:val="none" w:sz="0" w:space="0" w:color="auto"/>
              </w:divBdr>
            </w:div>
            <w:div w:id="830558513">
              <w:marLeft w:val="0"/>
              <w:marRight w:val="0"/>
              <w:marTop w:val="0"/>
              <w:marBottom w:val="0"/>
              <w:divBdr>
                <w:top w:val="none" w:sz="0" w:space="0" w:color="auto"/>
                <w:left w:val="none" w:sz="0" w:space="0" w:color="auto"/>
                <w:bottom w:val="none" w:sz="0" w:space="0" w:color="auto"/>
                <w:right w:val="none" w:sz="0" w:space="0" w:color="auto"/>
              </w:divBdr>
            </w:div>
            <w:div w:id="1634288932">
              <w:marLeft w:val="0"/>
              <w:marRight w:val="0"/>
              <w:marTop w:val="0"/>
              <w:marBottom w:val="0"/>
              <w:divBdr>
                <w:top w:val="none" w:sz="0" w:space="0" w:color="auto"/>
                <w:left w:val="none" w:sz="0" w:space="0" w:color="auto"/>
                <w:bottom w:val="none" w:sz="0" w:space="0" w:color="auto"/>
                <w:right w:val="none" w:sz="0" w:space="0" w:color="auto"/>
              </w:divBdr>
            </w:div>
            <w:div w:id="440954471">
              <w:marLeft w:val="0"/>
              <w:marRight w:val="0"/>
              <w:marTop w:val="0"/>
              <w:marBottom w:val="0"/>
              <w:divBdr>
                <w:top w:val="none" w:sz="0" w:space="0" w:color="auto"/>
                <w:left w:val="none" w:sz="0" w:space="0" w:color="auto"/>
                <w:bottom w:val="none" w:sz="0" w:space="0" w:color="auto"/>
                <w:right w:val="none" w:sz="0" w:space="0" w:color="auto"/>
              </w:divBdr>
            </w:div>
            <w:div w:id="530537730">
              <w:marLeft w:val="0"/>
              <w:marRight w:val="0"/>
              <w:marTop w:val="0"/>
              <w:marBottom w:val="0"/>
              <w:divBdr>
                <w:top w:val="none" w:sz="0" w:space="0" w:color="auto"/>
                <w:left w:val="none" w:sz="0" w:space="0" w:color="auto"/>
                <w:bottom w:val="none" w:sz="0" w:space="0" w:color="auto"/>
                <w:right w:val="none" w:sz="0" w:space="0" w:color="auto"/>
              </w:divBdr>
            </w:div>
            <w:div w:id="726346059">
              <w:marLeft w:val="0"/>
              <w:marRight w:val="0"/>
              <w:marTop w:val="0"/>
              <w:marBottom w:val="0"/>
              <w:divBdr>
                <w:top w:val="none" w:sz="0" w:space="0" w:color="auto"/>
                <w:left w:val="none" w:sz="0" w:space="0" w:color="auto"/>
                <w:bottom w:val="none" w:sz="0" w:space="0" w:color="auto"/>
                <w:right w:val="none" w:sz="0" w:space="0" w:color="auto"/>
              </w:divBdr>
            </w:div>
            <w:div w:id="890581098">
              <w:marLeft w:val="0"/>
              <w:marRight w:val="0"/>
              <w:marTop w:val="0"/>
              <w:marBottom w:val="0"/>
              <w:divBdr>
                <w:top w:val="none" w:sz="0" w:space="0" w:color="auto"/>
                <w:left w:val="none" w:sz="0" w:space="0" w:color="auto"/>
                <w:bottom w:val="none" w:sz="0" w:space="0" w:color="auto"/>
                <w:right w:val="none" w:sz="0" w:space="0" w:color="auto"/>
              </w:divBdr>
            </w:div>
            <w:div w:id="1936745939">
              <w:marLeft w:val="0"/>
              <w:marRight w:val="0"/>
              <w:marTop w:val="0"/>
              <w:marBottom w:val="0"/>
              <w:divBdr>
                <w:top w:val="none" w:sz="0" w:space="0" w:color="auto"/>
                <w:left w:val="none" w:sz="0" w:space="0" w:color="auto"/>
                <w:bottom w:val="none" w:sz="0" w:space="0" w:color="auto"/>
                <w:right w:val="none" w:sz="0" w:space="0" w:color="auto"/>
              </w:divBdr>
            </w:div>
            <w:div w:id="176221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409428256">
      <w:bodyDiv w:val="1"/>
      <w:marLeft w:val="0"/>
      <w:marRight w:val="0"/>
      <w:marTop w:val="0"/>
      <w:marBottom w:val="0"/>
      <w:divBdr>
        <w:top w:val="none" w:sz="0" w:space="0" w:color="auto"/>
        <w:left w:val="none" w:sz="0" w:space="0" w:color="auto"/>
        <w:bottom w:val="none" w:sz="0" w:space="0" w:color="auto"/>
        <w:right w:val="none" w:sz="0" w:space="0" w:color="auto"/>
      </w:divBdr>
    </w:div>
    <w:div w:id="1425226004">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575818093">
      <w:bodyDiv w:val="1"/>
      <w:marLeft w:val="0"/>
      <w:marRight w:val="0"/>
      <w:marTop w:val="0"/>
      <w:marBottom w:val="0"/>
      <w:divBdr>
        <w:top w:val="none" w:sz="0" w:space="0" w:color="auto"/>
        <w:left w:val="none" w:sz="0" w:space="0" w:color="auto"/>
        <w:bottom w:val="none" w:sz="0" w:space="0" w:color="auto"/>
        <w:right w:val="none" w:sz="0" w:space="0" w:color="auto"/>
      </w:divBdr>
    </w:div>
    <w:div w:id="1577327286">
      <w:bodyDiv w:val="1"/>
      <w:marLeft w:val="0"/>
      <w:marRight w:val="0"/>
      <w:marTop w:val="0"/>
      <w:marBottom w:val="0"/>
      <w:divBdr>
        <w:top w:val="none" w:sz="0" w:space="0" w:color="auto"/>
        <w:left w:val="none" w:sz="0" w:space="0" w:color="auto"/>
        <w:bottom w:val="none" w:sz="0" w:space="0" w:color="auto"/>
        <w:right w:val="none" w:sz="0" w:space="0" w:color="auto"/>
      </w:divBdr>
    </w:div>
    <w:div w:id="1589463757">
      <w:bodyDiv w:val="1"/>
      <w:marLeft w:val="0"/>
      <w:marRight w:val="0"/>
      <w:marTop w:val="0"/>
      <w:marBottom w:val="0"/>
      <w:divBdr>
        <w:top w:val="none" w:sz="0" w:space="0" w:color="auto"/>
        <w:left w:val="none" w:sz="0" w:space="0" w:color="auto"/>
        <w:bottom w:val="none" w:sz="0" w:space="0" w:color="auto"/>
        <w:right w:val="none" w:sz="0" w:space="0" w:color="auto"/>
      </w:divBdr>
    </w:div>
    <w:div w:id="1602255280">
      <w:bodyDiv w:val="1"/>
      <w:marLeft w:val="0"/>
      <w:marRight w:val="0"/>
      <w:marTop w:val="0"/>
      <w:marBottom w:val="0"/>
      <w:divBdr>
        <w:top w:val="none" w:sz="0" w:space="0" w:color="auto"/>
        <w:left w:val="none" w:sz="0" w:space="0" w:color="auto"/>
        <w:bottom w:val="none" w:sz="0" w:space="0" w:color="auto"/>
        <w:right w:val="none" w:sz="0" w:space="0" w:color="auto"/>
      </w:divBdr>
    </w:div>
    <w:div w:id="1605503366">
      <w:bodyDiv w:val="1"/>
      <w:marLeft w:val="0"/>
      <w:marRight w:val="0"/>
      <w:marTop w:val="0"/>
      <w:marBottom w:val="0"/>
      <w:divBdr>
        <w:top w:val="none" w:sz="0" w:space="0" w:color="auto"/>
        <w:left w:val="none" w:sz="0" w:space="0" w:color="auto"/>
        <w:bottom w:val="none" w:sz="0" w:space="0" w:color="auto"/>
        <w:right w:val="none" w:sz="0" w:space="0" w:color="auto"/>
      </w:divBdr>
    </w:div>
    <w:div w:id="1606037475">
      <w:bodyDiv w:val="1"/>
      <w:marLeft w:val="0"/>
      <w:marRight w:val="0"/>
      <w:marTop w:val="0"/>
      <w:marBottom w:val="0"/>
      <w:divBdr>
        <w:top w:val="none" w:sz="0" w:space="0" w:color="auto"/>
        <w:left w:val="none" w:sz="0" w:space="0" w:color="auto"/>
        <w:bottom w:val="none" w:sz="0" w:space="0" w:color="auto"/>
        <w:right w:val="none" w:sz="0" w:space="0" w:color="auto"/>
      </w:divBdr>
    </w:div>
    <w:div w:id="1607077105">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3099">
      <w:bodyDiv w:val="1"/>
      <w:marLeft w:val="0"/>
      <w:marRight w:val="0"/>
      <w:marTop w:val="0"/>
      <w:marBottom w:val="0"/>
      <w:divBdr>
        <w:top w:val="none" w:sz="0" w:space="0" w:color="auto"/>
        <w:left w:val="none" w:sz="0" w:space="0" w:color="auto"/>
        <w:bottom w:val="none" w:sz="0" w:space="0" w:color="auto"/>
        <w:right w:val="none" w:sz="0" w:space="0" w:color="auto"/>
      </w:divBdr>
    </w:div>
    <w:div w:id="1652102293">
      <w:bodyDiv w:val="1"/>
      <w:marLeft w:val="0"/>
      <w:marRight w:val="0"/>
      <w:marTop w:val="0"/>
      <w:marBottom w:val="0"/>
      <w:divBdr>
        <w:top w:val="none" w:sz="0" w:space="0" w:color="auto"/>
        <w:left w:val="none" w:sz="0" w:space="0" w:color="auto"/>
        <w:bottom w:val="none" w:sz="0" w:space="0" w:color="auto"/>
        <w:right w:val="none" w:sz="0" w:space="0" w:color="auto"/>
      </w:divBdr>
    </w:div>
    <w:div w:id="1756433950">
      <w:bodyDiv w:val="1"/>
      <w:marLeft w:val="0"/>
      <w:marRight w:val="0"/>
      <w:marTop w:val="0"/>
      <w:marBottom w:val="0"/>
      <w:divBdr>
        <w:top w:val="none" w:sz="0" w:space="0" w:color="auto"/>
        <w:left w:val="none" w:sz="0" w:space="0" w:color="auto"/>
        <w:bottom w:val="none" w:sz="0" w:space="0" w:color="auto"/>
        <w:right w:val="none" w:sz="0" w:space="0" w:color="auto"/>
      </w:divBdr>
    </w:div>
    <w:div w:id="1776821438">
      <w:bodyDiv w:val="1"/>
      <w:marLeft w:val="0"/>
      <w:marRight w:val="0"/>
      <w:marTop w:val="0"/>
      <w:marBottom w:val="0"/>
      <w:divBdr>
        <w:top w:val="none" w:sz="0" w:space="0" w:color="auto"/>
        <w:left w:val="none" w:sz="0" w:space="0" w:color="auto"/>
        <w:bottom w:val="none" w:sz="0" w:space="0" w:color="auto"/>
        <w:right w:val="none" w:sz="0" w:space="0" w:color="auto"/>
      </w:divBdr>
    </w:div>
    <w:div w:id="1818259686">
      <w:bodyDiv w:val="1"/>
      <w:marLeft w:val="0"/>
      <w:marRight w:val="0"/>
      <w:marTop w:val="0"/>
      <w:marBottom w:val="0"/>
      <w:divBdr>
        <w:top w:val="none" w:sz="0" w:space="0" w:color="auto"/>
        <w:left w:val="none" w:sz="0" w:space="0" w:color="auto"/>
        <w:bottom w:val="none" w:sz="0" w:space="0" w:color="auto"/>
        <w:right w:val="none" w:sz="0" w:space="0" w:color="auto"/>
      </w:divBdr>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7714034">
      <w:bodyDiv w:val="1"/>
      <w:marLeft w:val="0"/>
      <w:marRight w:val="0"/>
      <w:marTop w:val="0"/>
      <w:marBottom w:val="0"/>
      <w:divBdr>
        <w:top w:val="none" w:sz="0" w:space="0" w:color="auto"/>
        <w:left w:val="none" w:sz="0" w:space="0" w:color="auto"/>
        <w:bottom w:val="none" w:sz="0" w:space="0" w:color="auto"/>
        <w:right w:val="none" w:sz="0" w:space="0" w:color="auto"/>
      </w:divBdr>
      <w:divsChild>
        <w:div w:id="980041352">
          <w:marLeft w:val="480"/>
          <w:marRight w:val="0"/>
          <w:marTop w:val="0"/>
          <w:marBottom w:val="0"/>
          <w:divBdr>
            <w:top w:val="none" w:sz="0" w:space="0" w:color="auto"/>
            <w:left w:val="none" w:sz="0" w:space="0" w:color="auto"/>
            <w:bottom w:val="none" w:sz="0" w:space="0" w:color="auto"/>
            <w:right w:val="none" w:sz="0" w:space="0" w:color="auto"/>
          </w:divBdr>
          <w:divsChild>
            <w:div w:id="844825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06631">
      <w:bodyDiv w:val="1"/>
      <w:marLeft w:val="0"/>
      <w:marRight w:val="0"/>
      <w:marTop w:val="0"/>
      <w:marBottom w:val="0"/>
      <w:divBdr>
        <w:top w:val="none" w:sz="0" w:space="0" w:color="auto"/>
        <w:left w:val="none" w:sz="0" w:space="0" w:color="auto"/>
        <w:bottom w:val="none" w:sz="0" w:space="0" w:color="auto"/>
        <w:right w:val="none" w:sz="0" w:space="0" w:color="auto"/>
      </w:divBdr>
      <w:divsChild>
        <w:div w:id="77333787">
          <w:marLeft w:val="0"/>
          <w:marRight w:val="0"/>
          <w:marTop w:val="0"/>
          <w:marBottom w:val="0"/>
          <w:divBdr>
            <w:top w:val="none" w:sz="0" w:space="0" w:color="auto"/>
            <w:left w:val="none" w:sz="0" w:space="0" w:color="auto"/>
            <w:bottom w:val="none" w:sz="0" w:space="0" w:color="auto"/>
            <w:right w:val="none" w:sz="0" w:space="0" w:color="auto"/>
          </w:divBdr>
          <w:divsChild>
            <w:div w:id="214369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927019">
      <w:bodyDiv w:val="1"/>
      <w:marLeft w:val="0"/>
      <w:marRight w:val="0"/>
      <w:marTop w:val="0"/>
      <w:marBottom w:val="0"/>
      <w:divBdr>
        <w:top w:val="none" w:sz="0" w:space="0" w:color="auto"/>
        <w:left w:val="none" w:sz="0" w:space="0" w:color="auto"/>
        <w:bottom w:val="none" w:sz="0" w:space="0" w:color="auto"/>
        <w:right w:val="none" w:sz="0" w:space="0" w:color="auto"/>
      </w:divBdr>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388231">
      <w:bodyDiv w:val="1"/>
      <w:marLeft w:val="0"/>
      <w:marRight w:val="0"/>
      <w:marTop w:val="0"/>
      <w:marBottom w:val="0"/>
      <w:divBdr>
        <w:top w:val="none" w:sz="0" w:space="0" w:color="auto"/>
        <w:left w:val="none" w:sz="0" w:space="0" w:color="auto"/>
        <w:bottom w:val="none" w:sz="0" w:space="0" w:color="auto"/>
        <w:right w:val="none" w:sz="0" w:space="0" w:color="auto"/>
      </w:divBdr>
      <w:divsChild>
        <w:div w:id="184944347">
          <w:marLeft w:val="0"/>
          <w:marRight w:val="0"/>
          <w:marTop w:val="0"/>
          <w:marBottom w:val="0"/>
          <w:divBdr>
            <w:top w:val="none" w:sz="0" w:space="0" w:color="auto"/>
            <w:left w:val="none" w:sz="0" w:space="0" w:color="auto"/>
            <w:bottom w:val="none" w:sz="0" w:space="0" w:color="auto"/>
            <w:right w:val="none" w:sz="0" w:space="0" w:color="auto"/>
          </w:divBdr>
          <w:divsChild>
            <w:div w:id="1156604578">
              <w:marLeft w:val="0"/>
              <w:marRight w:val="0"/>
              <w:marTop w:val="0"/>
              <w:marBottom w:val="0"/>
              <w:divBdr>
                <w:top w:val="none" w:sz="0" w:space="0" w:color="auto"/>
                <w:left w:val="none" w:sz="0" w:space="0" w:color="auto"/>
                <w:bottom w:val="none" w:sz="0" w:space="0" w:color="auto"/>
                <w:right w:val="none" w:sz="0" w:space="0" w:color="auto"/>
              </w:divBdr>
              <w:divsChild>
                <w:div w:id="135275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652095">
      <w:bodyDiv w:val="1"/>
      <w:marLeft w:val="0"/>
      <w:marRight w:val="0"/>
      <w:marTop w:val="0"/>
      <w:marBottom w:val="0"/>
      <w:divBdr>
        <w:top w:val="none" w:sz="0" w:space="0" w:color="auto"/>
        <w:left w:val="none" w:sz="0" w:space="0" w:color="auto"/>
        <w:bottom w:val="none" w:sz="0" w:space="0" w:color="auto"/>
        <w:right w:val="none" w:sz="0" w:space="0" w:color="auto"/>
      </w:divBdr>
    </w:div>
    <w:div w:id="2102792476">
      <w:bodyDiv w:val="1"/>
      <w:marLeft w:val="0"/>
      <w:marRight w:val="0"/>
      <w:marTop w:val="0"/>
      <w:marBottom w:val="0"/>
      <w:divBdr>
        <w:top w:val="none" w:sz="0" w:space="0" w:color="auto"/>
        <w:left w:val="none" w:sz="0" w:space="0" w:color="auto"/>
        <w:bottom w:val="none" w:sz="0" w:space="0" w:color="auto"/>
        <w:right w:val="none" w:sz="0" w:space="0" w:color="auto"/>
      </w:divBdr>
    </w:div>
    <w:div w:id="2115665264">
      <w:bodyDiv w:val="1"/>
      <w:marLeft w:val="0"/>
      <w:marRight w:val="0"/>
      <w:marTop w:val="0"/>
      <w:marBottom w:val="0"/>
      <w:divBdr>
        <w:top w:val="none" w:sz="0" w:space="0" w:color="auto"/>
        <w:left w:val="none" w:sz="0" w:space="0" w:color="auto"/>
        <w:bottom w:val="none" w:sz="0" w:space="0" w:color="auto"/>
        <w:right w:val="none" w:sz="0" w:space="0" w:color="auto"/>
      </w:divBdr>
    </w:div>
    <w:div w:id="2134060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29.png"/><Relationship Id="rId47" Type="http://schemas.openxmlformats.org/officeDocument/2006/relationships/image" Target="media/image34.png"/><Relationship Id="rId63" Type="http://schemas.microsoft.com/office/2018/08/relationships/commentsExtensible" Target="commentsExtensible.xml"/><Relationship Id="rId68" Type="http://schemas.openxmlformats.org/officeDocument/2006/relationships/image" Target="media/image50.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footer" Target="footer2.xml"/><Relationship Id="rId24" Type="http://schemas.openxmlformats.org/officeDocument/2006/relationships/image" Target="media/image15.png"/><Relationship Id="rId32" Type="http://schemas.openxmlformats.org/officeDocument/2006/relationships/image" Target="media/image23.png"/><Relationship Id="rId37" Type="http://schemas.microsoft.com/office/2011/relationships/commentsExtended" Target="commentsExtended.xml"/><Relationship Id="rId40" Type="http://schemas.openxmlformats.org/officeDocument/2006/relationships/hyperlink" Target="https://github.com/DigitalGeographyLab/hope-green-path-server/blob/develop/docs/green_paths_api.md" TargetMode="External"/><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file:////Users/joose/Documents/quiet-paths-msc/figures/maps/results/70dB_len_mean.png" TargetMode="External"/><Relationship Id="rId66" Type="http://schemas.openxmlformats.org/officeDocument/2006/relationships/image" Target="media/image48.png"/><Relationship Id="rId5" Type="http://schemas.openxmlformats.org/officeDocument/2006/relationships/webSettings" Target="webSettings.xml"/><Relationship Id="rId61" Type="http://schemas.openxmlformats.org/officeDocument/2006/relationships/image" Target="file:////Users/joose/Documents/quiet-paths-msc/src/plots/quiet_path_plots/layout_p300_600.png" TargetMode="External"/><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file:////Users/joose/Documents/quiet-paths-msc/figures/maps/results/mean-dB_mean.png" TargetMode="External"/><Relationship Id="rId64" Type="http://schemas.openxmlformats.org/officeDocument/2006/relationships/image" Target="media/image46.png"/><Relationship Id="rId69" Type="http://schemas.openxmlformats.org/officeDocument/2006/relationships/image" Target="media/image51.png"/><Relationship Id="rId8" Type="http://schemas.openxmlformats.org/officeDocument/2006/relationships/image" Target="media/image1.jpeg"/><Relationship Id="rId51" Type="http://schemas.openxmlformats.org/officeDocument/2006/relationships/image" Target="media/image38.png"/><Relationship Id="rId72" Type="http://schemas.microsoft.com/office/2011/relationships/people" Target="people.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microsoft.com/office/2016/09/relationships/commentsIds" Target="commentsIds.xml"/><Relationship Id="rId46" Type="http://schemas.openxmlformats.org/officeDocument/2006/relationships/image" Target="media/image33.png"/><Relationship Id="rId59" Type="http://schemas.openxmlformats.org/officeDocument/2006/relationships/image" Target="media/image44.png"/><Relationship Id="rId67" Type="http://schemas.openxmlformats.org/officeDocument/2006/relationships/image" Target="media/image49.png"/><Relationship Id="rId20" Type="http://schemas.openxmlformats.org/officeDocument/2006/relationships/image" Target="media/image11.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file:////Users/joose/Documents/quiet-paths-msc/src/plots/quiet_path_plots/layout_p700_1300.png" TargetMode="External"/><Relationship Id="rId7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comments" Target="comments.xml"/><Relationship Id="rId49" Type="http://schemas.openxmlformats.org/officeDocument/2006/relationships/image" Target="media/image36.png"/><Relationship Id="rId57" Type="http://schemas.openxmlformats.org/officeDocument/2006/relationships/image" Target="media/image43.png"/><Relationship Id="rId10" Type="http://schemas.openxmlformats.org/officeDocument/2006/relationships/footer" Target="footer1.xml"/><Relationship Id="rId31" Type="http://schemas.openxmlformats.org/officeDocument/2006/relationships/image" Target="media/image22.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5.png"/><Relationship Id="rId65" Type="http://schemas.openxmlformats.org/officeDocument/2006/relationships/image" Target="media/image47.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27.png"/><Relationship Id="rId34" Type="http://schemas.openxmlformats.org/officeDocument/2006/relationships/image" Target="media/image25.png"/><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endnotes" Target="endnotes.xml"/><Relationship Id="rId7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EE2D45-ED32-4E40-8AA0-917CB57FE0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6</TotalTime>
  <Pages>109</Pages>
  <Words>55151</Words>
  <Characters>314364</Characters>
  <Application>Microsoft Office Word</Application>
  <DocSecurity>0</DocSecurity>
  <Lines>2619</Lines>
  <Paragraphs>7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1424</cp:revision>
  <cp:lastPrinted>2020-04-18T12:11:00Z</cp:lastPrinted>
  <dcterms:created xsi:type="dcterms:W3CDTF">2020-04-18T12:11:00Z</dcterms:created>
  <dcterms:modified xsi:type="dcterms:W3CDTF">2020-04-24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3zhumw8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